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08B5A02" w14:textId="77777777" w:rsidR="00960633" w:rsidRDefault="00960633" w:rsidP="00960633">
      <w:pPr>
        <w:pStyle w:val="Textoindependiente"/>
        <w:rPr>
          <w:rFonts w:ascii="Times New Roman"/>
          <w:b w:val="0"/>
          <w:sz w:val="20"/>
        </w:rPr>
      </w:pPr>
    </w:p>
    <w:p w14:paraId="1D08C6BC" w14:textId="77777777" w:rsidR="00960633" w:rsidRDefault="00960633" w:rsidP="00960633">
      <w:pPr>
        <w:pStyle w:val="Textoindependiente"/>
        <w:rPr>
          <w:rFonts w:ascii="Times New Roman"/>
          <w:b w:val="0"/>
          <w:sz w:val="20"/>
        </w:rPr>
      </w:pPr>
    </w:p>
    <w:p w14:paraId="74BCE320" w14:textId="77777777" w:rsidR="00960633" w:rsidRDefault="00960633" w:rsidP="00960633">
      <w:pPr>
        <w:pStyle w:val="Textoindependiente"/>
        <w:spacing w:before="6"/>
        <w:rPr>
          <w:rFonts w:ascii="Times New Roman"/>
          <w:b w:val="0"/>
          <w:sz w:val="22"/>
        </w:rPr>
      </w:pPr>
    </w:p>
    <w:p w14:paraId="0D6231BF" w14:textId="77777777" w:rsidR="00960633" w:rsidRDefault="00960633" w:rsidP="00960633">
      <w:pPr>
        <w:spacing w:before="102" w:line="268" w:lineRule="auto"/>
        <w:ind w:left="1720" w:right="1944" w:hanging="50"/>
        <w:jc w:val="center"/>
        <w:rPr>
          <w:rFonts w:ascii="Garamond" w:hAnsi="Garamond"/>
          <w:sz w:val="28"/>
        </w:rPr>
      </w:pPr>
      <w:r>
        <w:rPr>
          <w:noProof/>
        </w:rPr>
        <mc:AlternateContent>
          <mc:Choice Requires="wpg">
            <w:drawing>
              <wp:anchor distT="0" distB="0" distL="114300" distR="114300" simplePos="0" relativeHeight="251659264" behindDoc="0" locked="0" layoutInCell="1" allowOverlap="1" wp14:anchorId="0C6CD694" wp14:editId="4670A9A8">
                <wp:simplePos x="0" y="0"/>
                <wp:positionH relativeFrom="page">
                  <wp:posOffset>5349240</wp:posOffset>
                </wp:positionH>
                <wp:positionV relativeFrom="paragraph">
                  <wp:posOffset>-67945</wp:posOffset>
                </wp:positionV>
                <wp:extent cx="753110" cy="995045"/>
                <wp:effectExtent l="0" t="1270" r="3175" b="3810"/>
                <wp:wrapNone/>
                <wp:docPr id="322" name="Grupo 32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53110" cy="995045"/>
                          <a:chOff x="8424" y="-107"/>
                          <a:chExt cx="1186" cy="1567"/>
                        </a:xfrm>
                      </wpg:grpSpPr>
                      <pic:pic xmlns:pic="http://schemas.openxmlformats.org/drawingml/2006/picture">
                        <pic:nvPicPr>
                          <pic:cNvPr id="323"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8785" y="1311"/>
                            <a:ext cx="452" cy="14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324" name="Picture 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9021" y="269"/>
                            <a:ext cx="28" cy="7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325" name="Picture 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8423" y="-108"/>
                            <a:ext cx="1186" cy="155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326" name="Picture 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8665" y="442"/>
                            <a:ext cx="355" cy="71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27" name="Freeform 7"/>
                        <wps:cNvSpPr>
                          <a:spLocks/>
                        </wps:cNvSpPr>
                        <wps:spPr bwMode="auto">
                          <a:xfrm>
                            <a:off x="8665" y="442"/>
                            <a:ext cx="355" cy="713"/>
                          </a:xfrm>
                          <a:custGeom>
                            <a:avLst/>
                            <a:gdLst>
                              <a:gd name="T0" fmla="+- 0 8956 8666"/>
                              <a:gd name="T1" fmla="*/ T0 w 355"/>
                              <a:gd name="T2" fmla="+- 0 448 443"/>
                              <a:gd name="T3" fmla="*/ 448 h 713"/>
                              <a:gd name="T4" fmla="+- 0 8938 8666"/>
                              <a:gd name="T5" fmla="*/ T4 w 355"/>
                              <a:gd name="T6" fmla="+- 0 503 443"/>
                              <a:gd name="T7" fmla="*/ 503 h 713"/>
                              <a:gd name="T8" fmla="+- 0 8909 8666"/>
                              <a:gd name="T9" fmla="*/ T8 w 355"/>
                              <a:gd name="T10" fmla="+- 0 512 443"/>
                              <a:gd name="T11" fmla="*/ 512 h 713"/>
                              <a:gd name="T12" fmla="+- 0 8862 8666"/>
                              <a:gd name="T13" fmla="*/ T12 w 355"/>
                              <a:gd name="T14" fmla="+- 0 479 443"/>
                              <a:gd name="T15" fmla="*/ 479 h 713"/>
                              <a:gd name="T16" fmla="+- 0 8837 8666"/>
                              <a:gd name="T17" fmla="*/ T16 w 355"/>
                              <a:gd name="T18" fmla="+- 0 492 443"/>
                              <a:gd name="T19" fmla="*/ 492 h 713"/>
                              <a:gd name="T20" fmla="+- 0 8814 8666"/>
                              <a:gd name="T21" fmla="*/ T20 w 355"/>
                              <a:gd name="T22" fmla="+- 0 508 443"/>
                              <a:gd name="T23" fmla="*/ 508 h 713"/>
                              <a:gd name="T24" fmla="+- 0 8824 8666"/>
                              <a:gd name="T25" fmla="*/ T24 w 355"/>
                              <a:gd name="T26" fmla="+- 0 563 443"/>
                              <a:gd name="T27" fmla="*/ 563 h 713"/>
                              <a:gd name="T28" fmla="+- 0 8802 8666"/>
                              <a:gd name="T29" fmla="*/ T28 w 355"/>
                              <a:gd name="T30" fmla="+- 0 583 443"/>
                              <a:gd name="T31" fmla="*/ 583 h 713"/>
                              <a:gd name="T32" fmla="+- 0 8746 8666"/>
                              <a:gd name="T33" fmla="*/ T32 w 355"/>
                              <a:gd name="T34" fmla="+- 0 571 443"/>
                              <a:gd name="T35" fmla="*/ 571 h 713"/>
                              <a:gd name="T36" fmla="+- 0 8728 8666"/>
                              <a:gd name="T37" fmla="*/ T36 w 355"/>
                              <a:gd name="T38" fmla="+- 0 594 443"/>
                              <a:gd name="T39" fmla="*/ 594 h 713"/>
                              <a:gd name="T40" fmla="+- 0 8712 8666"/>
                              <a:gd name="T41" fmla="*/ T40 w 355"/>
                              <a:gd name="T42" fmla="+- 0 619 443"/>
                              <a:gd name="T43" fmla="*/ 619 h 713"/>
                              <a:gd name="T44" fmla="+- 0 8744 8666"/>
                              <a:gd name="T45" fmla="*/ T44 w 355"/>
                              <a:gd name="T46" fmla="+- 0 666 443"/>
                              <a:gd name="T47" fmla="*/ 666 h 713"/>
                              <a:gd name="T48" fmla="+- 0 8734 8666"/>
                              <a:gd name="T49" fmla="*/ T48 w 355"/>
                              <a:gd name="T50" fmla="+- 0 691 443"/>
                              <a:gd name="T51" fmla="*/ 691 h 713"/>
                              <a:gd name="T52" fmla="+- 0 8676 8666"/>
                              <a:gd name="T53" fmla="*/ T52 w 355"/>
                              <a:gd name="T54" fmla="+- 0 702 443"/>
                              <a:gd name="T55" fmla="*/ 702 h 713"/>
                              <a:gd name="T56" fmla="+- 0 8670 8666"/>
                              <a:gd name="T57" fmla="*/ T56 w 355"/>
                              <a:gd name="T58" fmla="+- 0 729 443"/>
                              <a:gd name="T59" fmla="*/ 729 h 713"/>
                              <a:gd name="T60" fmla="+- 0 8666 8666"/>
                              <a:gd name="T61" fmla="*/ T60 w 355"/>
                              <a:gd name="T62" fmla="+- 0 756 443"/>
                              <a:gd name="T63" fmla="*/ 756 h 713"/>
                              <a:gd name="T64" fmla="+- 0 8714 8666"/>
                              <a:gd name="T65" fmla="*/ T64 w 355"/>
                              <a:gd name="T66" fmla="+- 0 788 443"/>
                              <a:gd name="T67" fmla="*/ 788 h 713"/>
                              <a:gd name="T68" fmla="+- 0 8715 8666"/>
                              <a:gd name="T69" fmla="*/ T68 w 355"/>
                              <a:gd name="T70" fmla="+- 0 817 443"/>
                              <a:gd name="T71" fmla="*/ 817 h 713"/>
                              <a:gd name="T72" fmla="+- 0 8666 8666"/>
                              <a:gd name="T73" fmla="*/ T72 w 355"/>
                              <a:gd name="T74" fmla="+- 0 848 443"/>
                              <a:gd name="T75" fmla="*/ 848 h 713"/>
                              <a:gd name="T76" fmla="+- 0 8671 8666"/>
                              <a:gd name="T77" fmla="*/ T76 w 355"/>
                              <a:gd name="T78" fmla="+- 0 874 443"/>
                              <a:gd name="T79" fmla="*/ 874 h 713"/>
                              <a:gd name="T80" fmla="+- 0 8677 8666"/>
                              <a:gd name="T81" fmla="*/ T80 w 355"/>
                              <a:gd name="T82" fmla="+- 0 899 443"/>
                              <a:gd name="T83" fmla="*/ 899 h 713"/>
                              <a:gd name="T84" fmla="+- 0 8735 8666"/>
                              <a:gd name="T85" fmla="*/ T84 w 355"/>
                              <a:gd name="T86" fmla="+- 0 911 443"/>
                              <a:gd name="T87" fmla="*/ 911 h 713"/>
                              <a:gd name="T88" fmla="+- 0 8745 8666"/>
                              <a:gd name="T89" fmla="*/ T88 w 355"/>
                              <a:gd name="T90" fmla="+- 0 934 443"/>
                              <a:gd name="T91" fmla="*/ 934 h 713"/>
                              <a:gd name="T92" fmla="+- 0 8714 8666"/>
                              <a:gd name="T93" fmla="*/ T92 w 355"/>
                              <a:gd name="T94" fmla="+- 0 984 443"/>
                              <a:gd name="T95" fmla="*/ 984 h 713"/>
                              <a:gd name="T96" fmla="+- 0 8731 8666"/>
                              <a:gd name="T97" fmla="*/ T96 w 355"/>
                              <a:gd name="T98" fmla="+- 0 1009 443"/>
                              <a:gd name="T99" fmla="*/ 1009 h 713"/>
                              <a:gd name="T100" fmla="+- 0 8749 8666"/>
                              <a:gd name="T101" fmla="*/ T100 w 355"/>
                              <a:gd name="T102" fmla="+- 0 1032 443"/>
                              <a:gd name="T103" fmla="*/ 1032 h 713"/>
                              <a:gd name="T104" fmla="+- 0 8804 8666"/>
                              <a:gd name="T105" fmla="*/ T104 w 355"/>
                              <a:gd name="T106" fmla="+- 0 1017 443"/>
                              <a:gd name="T107" fmla="*/ 1017 h 713"/>
                              <a:gd name="T108" fmla="+- 0 8826 8666"/>
                              <a:gd name="T109" fmla="*/ T108 w 355"/>
                              <a:gd name="T110" fmla="+- 0 1038 443"/>
                              <a:gd name="T111" fmla="*/ 1038 h 713"/>
                              <a:gd name="T112" fmla="+- 0 8821 8666"/>
                              <a:gd name="T113" fmla="*/ T112 w 355"/>
                              <a:gd name="T114" fmla="+- 0 1096 443"/>
                              <a:gd name="T115" fmla="*/ 1096 h 713"/>
                              <a:gd name="T116" fmla="+- 0 8844 8666"/>
                              <a:gd name="T117" fmla="*/ T116 w 355"/>
                              <a:gd name="T118" fmla="+- 0 1110 443"/>
                              <a:gd name="T119" fmla="*/ 1110 h 713"/>
                              <a:gd name="T120" fmla="+- 0 8868 8666"/>
                              <a:gd name="T121" fmla="*/ T120 w 355"/>
                              <a:gd name="T122" fmla="+- 0 1122 443"/>
                              <a:gd name="T123" fmla="*/ 1122 h 713"/>
                              <a:gd name="T124" fmla="+- 0 8915 8666"/>
                              <a:gd name="T125" fmla="*/ T124 w 355"/>
                              <a:gd name="T126" fmla="+- 0 1089 443"/>
                              <a:gd name="T127" fmla="*/ 1089 h 713"/>
                              <a:gd name="T128" fmla="+- 0 8943 8666"/>
                              <a:gd name="T129" fmla="*/ T128 w 355"/>
                              <a:gd name="T130" fmla="+- 0 1097 443"/>
                              <a:gd name="T131" fmla="*/ 1097 h 713"/>
                              <a:gd name="T132" fmla="+- 0 8964 8666"/>
                              <a:gd name="T133" fmla="*/ T132 w 355"/>
                              <a:gd name="T134" fmla="+- 0 1152 443"/>
                              <a:gd name="T135" fmla="*/ 1152 h 713"/>
                              <a:gd name="T136" fmla="+- 0 8991 8666"/>
                              <a:gd name="T137" fmla="*/ T136 w 355"/>
                              <a:gd name="T138" fmla="+- 0 1155 443"/>
                              <a:gd name="T139" fmla="*/ 1155 h 713"/>
                              <a:gd name="T140" fmla="+- 0 9019 8666"/>
                              <a:gd name="T141" fmla="*/ T140 w 355"/>
                              <a:gd name="T142" fmla="+- 0 1156 443"/>
                              <a:gd name="T143" fmla="*/ 1156 h 713"/>
                              <a:gd name="T144" fmla="+- 0 9020 8666"/>
                              <a:gd name="T145" fmla="*/ T144 w 355"/>
                              <a:gd name="T146" fmla="+- 0 855 443"/>
                              <a:gd name="T147" fmla="*/ 855 h 713"/>
                              <a:gd name="T148" fmla="+- 0 9019 8666"/>
                              <a:gd name="T149" fmla="*/ T148 w 355"/>
                              <a:gd name="T150" fmla="+- 0 855 443"/>
                              <a:gd name="T151" fmla="*/ 855 h 713"/>
                              <a:gd name="T152" fmla="+- 0 8997 8666"/>
                              <a:gd name="T153" fmla="*/ T152 w 355"/>
                              <a:gd name="T154" fmla="+- 0 850 443"/>
                              <a:gd name="T155" fmla="*/ 850 h 713"/>
                              <a:gd name="T156" fmla="+- 0 8967 8666"/>
                              <a:gd name="T157" fmla="*/ T156 w 355"/>
                              <a:gd name="T158" fmla="+- 0 821 443"/>
                              <a:gd name="T159" fmla="*/ 821 h 713"/>
                              <a:gd name="T160" fmla="+- 0 8967 8666"/>
                              <a:gd name="T161" fmla="*/ T160 w 355"/>
                              <a:gd name="T162" fmla="+- 0 777 443"/>
                              <a:gd name="T163" fmla="*/ 777 h 713"/>
                              <a:gd name="T164" fmla="+- 0 8997 8666"/>
                              <a:gd name="T165" fmla="*/ T164 w 355"/>
                              <a:gd name="T166" fmla="+- 0 748 443"/>
                              <a:gd name="T167" fmla="*/ 748 h 713"/>
                              <a:gd name="T168" fmla="+- 0 9019 8666"/>
                              <a:gd name="T169" fmla="*/ T168 w 355"/>
                              <a:gd name="T170" fmla="+- 0 743 443"/>
                              <a:gd name="T171" fmla="*/ 743 h 713"/>
                              <a:gd name="T172" fmla="+- 0 9020 8666"/>
                              <a:gd name="T173" fmla="*/ T172 w 355"/>
                              <a:gd name="T174" fmla="+- 0 743 443"/>
                              <a:gd name="T175" fmla="*/ 743 h 713"/>
                              <a:gd name="T176" fmla="+- 0 9019 8666"/>
                              <a:gd name="T177" fmla="*/ T176 w 355"/>
                              <a:gd name="T178" fmla="+- 0 443 443"/>
                              <a:gd name="T179" fmla="*/ 443 h 71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Lst>
                            <a:rect l="0" t="0" r="r" b="b"/>
                            <a:pathLst>
                              <a:path w="355" h="713">
                                <a:moveTo>
                                  <a:pt x="353" y="0"/>
                                </a:moveTo>
                                <a:lnTo>
                                  <a:pt x="290" y="5"/>
                                </a:lnTo>
                                <a:lnTo>
                                  <a:pt x="287" y="56"/>
                                </a:lnTo>
                                <a:lnTo>
                                  <a:pt x="272" y="60"/>
                                </a:lnTo>
                                <a:lnTo>
                                  <a:pt x="257" y="64"/>
                                </a:lnTo>
                                <a:lnTo>
                                  <a:pt x="243" y="69"/>
                                </a:lnTo>
                                <a:lnTo>
                                  <a:pt x="230" y="75"/>
                                </a:lnTo>
                                <a:lnTo>
                                  <a:pt x="196" y="36"/>
                                </a:lnTo>
                                <a:lnTo>
                                  <a:pt x="184" y="43"/>
                                </a:lnTo>
                                <a:lnTo>
                                  <a:pt x="171" y="49"/>
                                </a:lnTo>
                                <a:lnTo>
                                  <a:pt x="159" y="57"/>
                                </a:lnTo>
                                <a:lnTo>
                                  <a:pt x="148" y="65"/>
                                </a:lnTo>
                                <a:lnTo>
                                  <a:pt x="169" y="110"/>
                                </a:lnTo>
                                <a:lnTo>
                                  <a:pt x="158" y="120"/>
                                </a:lnTo>
                                <a:lnTo>
                                  <a:pt x="147" y="129"/>
                                </a:lnTo>
                                <a:lnTo>
                                  <a:pt x="136" y="140"/>
                                </a:lnTo>
                                <a:lnTo>
                                  <a:pt x="126" y="151"/>
                                </a:lnTo>
                                <a:lnTo>
                                  <a:pt x="80" y="128"/>
                                </a:lnTo>
                                <a:lnTo>
                                  <a:pt x="71" y="139"/>
                                </a:lnTo>
                                <a:lnTo>
                                  <a:pt x="62" y="151"/>
                                </a:lnTo>
                                <a:lnTo>
                                  <a:pt x="54" y="163"/>
                                </a:lnTo>
                                <a:lnTo>
                                  <a:pt x="46" y="176"/>
                                </a:lnTo>
                                <a:lnTo>
                                  <a:pt x="84" y="212"/>
                                </a:lnTo>
                                <a:lnTo>
                                  <a:pt x="78" y="223"/>
                                </a:lnTo>
                                <a:lnTo>
                                  <a:pt x="72" y="236"/>
                                </a:lnTo>
                                <a:lnTo>
                                  <a:pt x="68" y="248"/>
                                </a:lnTo>
                                <a:lnTo>
                                  <a:pt x="63" y="261"/>
                                </a:lnTo>
                                <a:lnTo>
                                  <a:pt x="10" y="259"/>
                                </a:lnTo>
                                <a:lnTo>
                                  <a:pt x="7" y="272"/>
                                </a:lnTo>
                                <a:lnTo>
                                  <a:pt x="4" y="286"/>
                                </a:lnTo>
                                <a:lnTo>
                                  <a:pt x="1" y="299"/>
                                </a:lnTo>
                                <a:lnTo>
                                  <a:pt x="0" y="313"/>
                                </a:lnTo>
                                <a:lnTo>
                                  <a:pt x="49" y="331"/>
                                </a:lnTo>
                                <a:lnTo>
                                  <a:pt x="48" y="345"/>
                                </a:lnTo>
                                <a:lnTo>
                                  <a:pt x="48" y="360"/>
                                </a:lnTo>
                                <a:lnTo>
                                  <a:pt x="49" y="374"/>
                                </a:lnTo>
                                <a:lnTo>
                                  <a:pt x="50" y="387"/>
                                </a:lnTo>
                                <a:lnTo>
                                  <a:pt x="0" y="405"/>
                                </a:lnTo>
                                <a:lnTo>
                                  <a:pt x="2" y="418"/>
                                </a:lnTo>
                                <a:lnTo>
                                  <a:pt x="5" y="431"/>
                                </a:lnTo>
                                <a:lnTo>
                                  <a:pt x="8" y="444"/>
                                </a:lnTo>
                                <a:lnTo>
                                  <a:pt x="11" y="456"/>
                                </a:lnTo>
                                <a:lnTo>
                                  <a:pt x="64" y="455"/>
                                </a:lnTo>
                                <a:lnTo>
                                  <a:pt x="69" y="468"/>
                                </a:lnTo>
                                <a:lnTo>
                                  <a:pt x="74" y="480"/>
                                </a:lnTo>
                                <a:lnTo>
                                  <a:pt x="79" y="491"/>
                                </a:lnTo>
                                <a:lnTo>
                                  <a:pt x="85" y="503"/>
                                </a:lnTo>
                                <a:lnTo>
                                  <a:pt x="48" y="541"/>
                                </a:lnTo>
                                <a:lnTo>
                                  <a:pt x="56" y="553"/>
                                </a:lnTo>
                                <a:lnTo>
                                  <a:pt x="65" y="566"/>
                                </a:lnTo>
                                <a:lnTo>
                                  <a:pt x="74" y="577"/>
                                </a:lnTo>
                                <a:lnTo>
                                  <a:pt x="83" y="589"/>
                                </a:lnTo>
                                <a:lnTo>
                                  <a:pt x="127" y="563"/>
                                </a:lnTo>
                                <a:lnTo>
                                  <a:pt x="138" y="574"/>
                                </a:lnTo>
                                <a:lnTo>
                                  <a:pt x="149" y="585"/>
                                </a:lnTo>
                                <a:lnTo>
                                  <a:pt x="160" y="595"/>
                                </a:lnTo>
                                <a:lnTo>
                                  <a:pt x="172" y="604"/>
                                </a:lnTo>
                                <a:lnTo>
                                  <a:pt x="155" y="653"/>
                                </a:lnTo>
                                <a:lnTo>
                                  <a:pt x="166" y="660"/>
                                </a:lnTo>
                                <a:lnTo>
                                  <a:pt x="178" y="667"/>
                                </a:lnTo>
                                <a:lnTo>
                                  <a:pt x="190" y="673"/>
                                </a:lnTo>
                                <a:lnTo>
                                  <a:pt x="202" y="679"/>
                                </a:lnTo>
                                <a:lnTo>
                                  <a:pt x="236" y="640"/>
                                </a:lnTo>
                                <a:lnTo>
                                  <a:pt x="249" y="646"/>
                                </a:lnTo>
                                <a:lnTo>
                                  <a:pt x="263" y="650"/>
                                </a:lnTo>
                                <a:lnTo>
                                  <a:pt x="277" y="654"/>
                                </a:lnTo>
                                <a:lnTo>
                                  <a:pt x="291" y="658"/>
                                </a:lnTo>
                                <a:lnTo>
                                  <a:pt x="298" y="709"/>
                                </a:lnTo>
                                <a:lnTo>
                                  <a:pt x="311" y="710"/>
                                </a:lnTo>
                                <a:lnTo>
                                  <a:pt x="325" y="712"/>
                                </a:lnTo>
                                <a:lnTo>
                                  <a:pt x="339" y="712"/>
                                </a:lnTo>
                                <a:lnTo>
                                  <a:pt x="353" y="713"/>
                                </a:lnTo>
                                <a:lnTo>
                                  <a:pt x="354" y="713"/>
                                </a:lnTo>
                                <a:lnTo>
                                  <a:pt x="354" y="412"/>
                                </a:lnTo>
                                <a:lnTo>
                                  <a:pt x="353" y="412"/>
                                </a:lnTo>
                                <a:lnTo>
                                  <a:pt x="352" y="412"/>
                                </a:lnTo>
                                <a:lnTo>
                                  <a:pt x="331" y="407"/>
                                </a:lnTo>
                                <a:lnTo>
                                  <a:pt x="313" y="395"/>
                                </a:lnTo>
                                <a:lnTo>
                                  <a:pt x="301" y="378"/>
                                </a:lnTo>
                                <a:lnTo>
                                  <a:pt x="297" y="356"/>
                                </a:lnTo>
                                <a:lnTo>
                                  <a:pt x="301" y="334"/>
                                </a:lnTo>
                                <a:lnTo>
                                  <a:pt x="313" y="317"/>
                                </a:lnTo>
                                <a:lnTo>
                                  <a:pt x="331" y="305"/>
                                </a:lnTo>
                                <a:lnTo>
                                  <a:pt x="352" y="300"/>
                                </a:lnTo>
                                <a:lnTo>
                                  <a:pt x="353" y="300"/>
                                </a:lnTo>
                                <a:lnTo>
                                  <a:pt x="354" y="300"/>
                                </a:lnTo>
                                <a:lnTo>
                                  <a:pt x="354" y="0"/>
                                </a:lnTo>
                                <a:lnTo>
                                  <a:pt x="353" y="0"/>
                                </a:lnTo>
                                <a:close/>
                              </a:path>
                            </a:pathLst>
                          </a:custGeom>
                          <a:noFill/>
                          <a:ln w="2169">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28" name="Picture 8"/>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8842" y="704"/>
                            <a:ext cx="9" cy="22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29" name="Line 9"/>
                        <wps:cNvCnPr>
                          <a:cxnSpLocks noChangeShapeType="1"/>
                        </wps:cNvCnPr>
                        <wps:spPr bwMode="auto">
                          <a:xfrm>
                            <a:off x="8753" y="849"/>
                            <a:ext cx="192" cy="0"/>
                          </a:xfrm>
                          <a:prstGeom prst="line">
                            <a:avLst/>
                          </a:prstGeom>
                          <a:noFill/>
                          <a:ln w="1377">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30" name="Freeform 10"/>
                        <wps:cNvSpPr>
                          <a:spLocks/>
                        </wps:cNvSpPr>
                        <wps:spPr bwMode="auto">
                          <a:xfrm>
                            <a:off x="8741" y="843"/>
                            <a:ext cx="15" cy="11"/>
                          </a:xfrm>
                          <a:custGeom>
                            <a:avLst/>
                            <a:gdLst>
                              <a:gd name="T0" fmla="+- 0 8757 8742"/>
                              <a:gd name="T1" fmla="*/ T0 w 15"/>
                              <a:gd name="T2" fmla="+- 0 843 843"/>
                              <a:gd name="T3" fmla="*/ 843 h 11"/>
                              <a:gd name="T4" fmla="+- 0 8742 8742"/>
                              <a:gd name="T5" fmla="*/ T4 w 15"/>
                              <a:gd name="T6" fmla="+- 0 849 843"/>
                              <a:gd name="T7" fmla="*/ 849 h 11"/>
                              <a:gd name="T8" fmla="+- 0 8757 8742"/>
                              <a:gd name="T9" fmla="*/ T8 w 15"/>
                              <a:gd name="T10" fmla="+- 0 854 843"/>
                              <a:gd name="T11" fmla="*/ 854 h 11"/>
                              <a:gd name="T12" fmla="+- 0 8757 8742"/>
                              <a:gd name="T13" fmla="*/ T12 w 15"/>
                              <a:gd name="T14" fmla="+- 0 843 843"/>
                              <a:gd name="T15" fmla="*/ 843 h 11"/>
                            </a:gdLst>
                            <a:ahLst/>
                            <a:cxnLst>
                              <a:cxn ang="0">
                                <a:pos x="T1" y="T3"/>
                              </a:cxn>
                              <a:cxn ang="0">
                                <a:pos x="T5" y="T7"/>
                              </a:cxn>
                              <a:cxn ang="0">
                                <a:pos x="T9" y="T11"/>
                              </a:cxn>
                              <a:cxn ang="0">
                                <a:pos x="T13" y="T15"/>
                              </a:cxn>
                            </a:cxnLst>
                            <a:rect l="0" t="0" r="r" b="b"/>
                            <a:pathLst>
                              <a:path w="15" h="11">
                                <a:moveTo>
                                  <a:pt x="15" y="0"/>
                                </a:moveTo>
                                <a:lnTo>
                                  <a:pt x="0" y="6"/>
                                </a:lnTo>
                                <a:lnTo>
                                  <a:pt x="15" y="11"/>
                                </a:lnTo>
                                <a:lnTo>
                                  <a:pt x="15"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31" name="Freeform 11"/>
                        <wps:cNvSpPr>
                          <a:spLocks/>
                        </wps:cNvSpPr>
                        <wps:spPr bwMode="auto">
                          <a:xfrm>
                            <a:off x="8938" y="844"/>
                            <a:ext cx="12" cy="9"/>
                          </a:xfrm>
                          <a:custGeom>
                            <a:avLst/>
                            <a:gdLst>
                              <a:gd name="T0" fmla="+- 0 8942 8939"/>
                              <a:gd name="T1" fmla="*/ T0 w 12"/>
                              <a:gd name="T2" fmla="+- 0 853 845"/>
                              <a:gd name="T3" fmla="*/ 853 h 9"/>
                              <a:gd name="T4" fmla="+- 0 8939 8939"/>
                              <a:gd name="T5" fmla="*/ T4 w 12"/>
                              <a:gd name="T6" fmla="+- 0 849 845"/>
                              <a:gd name="T7" fmla="*/ 849 h 9"/>
                              <a:gd name="T8" fmla="+- 0 8942 8939"/>
                              <a:gd name="T9" fmla="*/ T8 w 12"/>
                              <a:gd name="T10" fmla="+- 0 845 845"/>
                              <a:gd name="T11" fmla="*/ 845 h 9"/>
                              <a:gd name="T12" fmla="+- 0 8951 8939"/>
                              <a:gd name="T13" fmla="*/ T12 w 12"/>
                              <a:gd name="T14" fmla="+- 0 845 845"/>
                              <a:gd name="T15" fmla="*/ 845 h 9"/>
                              <a:gd name="T16" fmla="+- 0 8947 8939"/>
                              <a:gd name="T17" fmla="*/ T16 w 12"/>
                              <a:gd name="T18" fmla="+- 0 849 845"/>
                              <a:gd name="T19" fmla="*/ 849 h 9"/>
                              <a:gd name="T20" fmla="+- 0 8949 8939"/>
                              <a:gd name="T21" fmla="*/ T20 w 12"/>
                              <a:gd name="T22" fmla="+- 0 851 845"/>
                              <a:gd name="T23" fmla="*/ 851 h 9"/>
                              <a:gd name="T24" fmla="+- 0 8951 8939"/>
                              <a:gd name="T25" fmla="*/ T24 w 12"/>
                              <a:gd name="T26" fmla="+- 0 853 845"/>
                              <a:gd name="T27" fmla="*/ 853 h 9"/>
                              <a:gd name="T28" fmla="+- 0 8942 8939"/>
                              <a:gd name="T29" fmla="*/ T28 w 12"/>
                              <a:gd name="T30" fmla="+- 0 853 845"/>
                              <a:gd name="T31" fmla="*/ 853 h 9"/>
                            </a:gdLst>
                            <a:ahLst/>
                            <a:cxnLst>
                              <a:cxn ang="0">
                                <a:pos x="T1" y="T3"/>
                              </a:cxn>
                              <a:cxn ang="0">
                                <a:pos x="T5" y="T7"/>
                              </a:cxn>
                              <a:cxn ang="0">
                                <a:pos x="T9" y="T11"/>
                              </a:cxn>
                              <a:cxn ang="0">
                                <a:pos x="T13" y="T15"/>
                              </a:cxn>
                              <a:cxn ang="0">
                                <a:pos x="T17" y="T19"/>
                              </a:cxn>
                              <a:cxn ang="0">
                                <a:pos x="T21" y="T23"/>
                              </a:cxn>
                              <a:cxn ang="0">
                                <a:pos x="T25" y="T27"/>
                              </a:cxn>
                              <a:cxn ang="0">
                                <a:pos x="T29" y="T31"/>
                              </a:cxn>
                            </a:cxnLst>
                            <a:rect l="0" t="0" r="r" b="b"/>
                            <a:pathLst>
                              <a:path w="12" h="9">
                                <a:moveTo>
                                  <a:pt x="3" y="8"/>
                                </a:moveTo>
                                <a:lnTo>
                                  <a:pt x="0" y="4"/>
                                </a:lnTo>
                                <a:lnTo>
                                  <a:pt x="3" y="0"/>
                                </a:lnTo>
                                <a:lnTo>
                                  <a:pt x="12" y="0"/>
                                </a:lnTo>
                                <a:lnTo>
                                  <a:pt x="8" y="4"/>
                                </a:lnTo>
                                <a:lnTo>
                                  <a:pt x="10" y="6"/>
                                </a:lnTo>
                                <a:lnTo>
                                  <a:pt x="12" y="8"/>
                                </a:lnTo>
                                <a:lnTo>
                                  <a:pt x="3" y="8"/>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32" name="Freeform 12"/>
                        <wps:cNvSpPr>
                          <a:spLocks/>
                        </wps:cNvSpPr>
                        <wps:spPr bwMode="auto">
                          <a:xfrm>
                            <a:off x="8938" y="844"/>
                            <a:ext cx="12" cy="9"/>
                          </a:xfrm>
                          <a:custGeom>
                            <a:avLst/>
                            <a:gdLst>
                              <a:gd name="T0" fmla="+- 0 8939 8939"/>
                              <a:gd name="T1" fmla="*/ T0 w 12"/>
                              <a:gd name="T2" fmla="+- 0 849 845"/>
                              <a:gd name="T3" fmla="*/ 849 h 9"/>
                              <a:gd name="T4" fmla="+- 0 8942 8939"/>
                              <a:gd name="T5" fmla="*/ T4 w 12"/>
                              <a:gd name="T6" fmla="+- 0 845 845"/>
                              <a:gd name="T7" fmla="*/ 845 h 9"/>
                              <a:gd name="T8" fmla="+- 0 8951 8939"/>
                              <a:gd name="T9" fmla="*/ T8 w 12"/>
                              <a:gd name="T10" fmla="+- 0 845 845"/>
                              <a:gd name="T11" fmla="*/ 845 h 9"/>
                              <a:gd name="T12" fmla="+- 0 8949 8939"/>
                              <a:gd name="T13" fmla="*/ T12 w 12"/>
                              <a:gd name="T14" fmla="+- 0 847 845"/>
                              <a:gd name="T15" fmla="*/ 847 h 9"/>
                              <a:gd name="T16" fmla="+- 0 8947 8939"/>
                              <a:gd name="T17" fmla="*/ T16 w 12"/>
                              <a:gd name="T18" fmla="+- 0 849 845"/>
                              <a:gd name="T19" fmla="*/ 849 h 9"/>
                              <a:gd name="T20" fmla="+- 0 8949 8939"/>
                              <a:gd name="T21" fmla="*/ T20 w 12"/>
                              <a:gd name="T22" fmla="+- 0 851 845"/>
                              <a:gd name="T23" fmla="*/ 851 h 9"/>
                              <a:gd name="T24" fmla="+- 0 8951 8939"/>
                              <a:gd name="T25" fmla="*/ T24 w 12"/>
                              <a:gd name="T26" fmla="+- 0 853 845"/>
                              <a:gd name="T27" fmla="*/ 853 h 9"/>
                              <a:gd name="T28" fmla="+- 0 8942 8939"/>
                              <a:gd name="T29" fmla="*/ T28 w 12"/>
                              <a:gd name="T30" fmla="+- 0 853 845"/>
                              <a:gd name="T31" fmla="*/ 853 h 9"/>
                              <a:gd name="T32" fmla="+- 0 8939 8939"/>
                              <a:gd name="T33" fmla="*/ T32 w 12"/>
                              <a:gd name="T34" fmla="+- 0 849 845"/>
                              <a:gd name="T35" fmla="*/ 849 h 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12" h="9">
                                <a:moveTo>
                                  <a:pt x="0" y="4"/>
                                </a:moveTo>
                                <a:lnTo>
                                  <a:pt x="3" y="0"/>
                                </a:lnTo>
                                <a:lnTo>
                                  <a:pt x="12" y="0"/>
                                </a:lnTo>
                                <a:lnTo>
                                  <a:pt x="10" y="2"/>
                                </a:lnTo>
                                <a:lnTo>
                                  <a:pt x="8" y="4"/>
                                </a:lnTo>
                                <a:lnTo>
                                  <a:pt x="10" y="6"/>
                                </a:lnTo>
                                <a:lnTo>
                                  <a:pt x="12" y="8"/>
                                </a:lnTo>
                                <a:lnTo>
                                  <a:pt x="3" y="8"/>
                                </a:lnTo>
                                <a:lnTo>
                                  <a:pt x="0" y="4"/>
                                </a:lnTo>
                                <a:close/>
                              </a:path>
                            </a:pathLst>
                          </a:custGeom>
                          <a:noFill/>
                          <a:ln w="674">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33" name="Line 13"/>
                        <wps:cNvCnPr>
                          <a:cxnSpLocks noChangeShapeType="1"/>
                        </wps:cNvCnPr>
                        <wps:spPr bwMode="auto">
                          <a:xfrm>
                            <a:off x="8753" y="833"/>
                            <a:ext cx="191" cy="31"/>
                          </a:xfrm>
                          <a:prstGeom prst="line">
                            <a:avLst/>
                          </a:prstGeom>
                          <a:noFill/>
                          <a:ln w="1373">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34" name="Freeform 14"/>
                        <wps:cNvSpPr>
                          <a:spLocks/>
                        </wps:cNvSpPr>
                        <wps:spPr bwMode="auto">
                          <a:xfrm>
                            <a:off x="8742" y="827"/>
                            <a:ext cx="16" cy="11"/>
                          </a:xfrm>
                          <a:custGeom>
                            <a:avLst/>
                            <a:gdLst>
                              <a:gd name="T0" fmla="+- 0 8758 8742"/>
                              <a:gd name="T1" fmla="*/ T0 w 16"/>
                              <a:gd name="T2" fmla="+- 0 828 828"/>
                              <a:gd name="T3" fmla="*/ 828 h 11"/>
                              <a:gd name="T4" fmla="+- 0 8742 8742"/>
                              <a:gd name="T5" fmla="*/ T4 w 16"/>
                              <a:gd name="T6" fmla="+- 0 831 828"/>
                              <a:gd name="T7" fmla="*/ 831 h 11"/>
                              <a:gd name="T8" fmla="+- 0 8756 8742"/>
                              <a:gd name="T9" fmla="*/ T8 w 16"/>
                              <a:gd name="T10" fmla="+- 0 839 828"/>
                              <a:gd name="T11" fmla="*/ 839 h 11"/>
                              <a:gd name="T12" fmla="+- 0 8758 8742"/>
                              <a:gd name="T13" fmla="*/ T12 w 16"/>
                              <a:gd name="T14" fmla="+- 0 828 828"/>
                              <a:gd name="T15" fmla="*/ 828 h 11"/>
                            </a:gdLst>
                            <a:ahLst/>
                            <a:cxnLst>
                              <a:cxn ang="0">
                                <a:pos x="T1" y="T3"/>
                              </a:cxn>
                              <a:cxn ang="0">
                                <a:pos x="T5" y="T7"/>
                              </a:cxn>
                              <a:cxn ang="0">
                                <a:pos x="T9" y="T11"/>
                              </a:cxn>
                              <a:cxn ang="0">
                                <a:pos x="T13" y="T15"/>
                              </a:cxn>
                            </a:cxnLst>
                            <a:rect l="0" t="0" r="r" b="b"/>
                            <a:pathLst>
                              <a:path w="16" h="11">
                                <a:moveTo>
                                  <a:pt x="16" y="0"/>
                                </a:moveTo>
                                <a:lnTo>
                                  <a:pt x="0" y="3"/>
                                </a:lnTo>
                                <a:lnTo>
                                  <a:pt x="14" y="11"/>
                                </a:lnTo>
                                <a:lnTo>
                                  <a:pt x="16"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35" name="Freeform 15"/>
                        <wps:cNvSpPr>
                          <a:spLocks/>
                        </wps:cNvSpPr>
                        <wps:spPr bwMode="auto">
                          <a:xfrm>
                            <a:off x="8937" y="859"/>
                            <a:ext cx="13" cy="10"/>
                          </a:xfrm>
                          <a:custGeom>
                            <a:avLst/>
                            <a:gdLst>
                              <a:gd name="T0" fmla="+- 0 8948 8937"/>
                              <a:gd name="T1" fmla="*/ T0 w 13"/>
                              <a:gd name="T2" fmla="+- 0 869 859"/>
                              <a:gd name="T3" fmla="*/ 869 h 10"/>
                              <a:gd name="T4" fmla="+- 0 8939 8937"/>
                              <a:gd name="T5" fmla="*/ T4 w 13"/>
                              <a:gd name="T6" fmla="+- 0 867 859"/>
                              <a:gd name="T7" fmla="*/ 867 h 10"/>
                              <a:gd name="T8" fmla="+- 0 8937 8937"/>
                              <a:gd name="T9" fmla="*/ T8 w 13"/>
                              <a:gd name="T10" fmla="+- 0 863 859"/>
                              <a:gd name="T11" fmla="*/ 863 h 10"/>
                              <a:gd name="T12" fmla="+- 0 8940 8937"/>
                              <a:gd name="T13" fmla="*/ T12 w 13"/>
                              <a:gd name="T14" fmla="+- 0 859 859"/>
                              <a:gd name="T15" fmla="*/ 859 h 10"/>
                              <a:gd name="T16" fmla="+- 0 8949 8937"/>
                              <a:gd name="T17" fmla="*/ T16 w 13"/>
                              <a:gd name="T18" fmla="+- 0 860 859"/>
                              <a:gd name="T19" fmla="*/ 860 h 10"/>
                              <a:gd name="T20" fmla="+- 0 8945 8937"/>
                              <a:gd name="T21" fmla="*/ T20 w 13"/>
                              <a:gd name="T22" fmla="+- 0 864 859"/>
                              <a:gd name="T23" fmla="*/ 864 h 10"/>
                              <a:gd name="T24" fmla="+- 0 8947 8937"/>
                              <a:gd name="T25" fmla="*/ T24 w 13"/>
                              <a:gd name="T26" fmla="+- 0 866 859"/>
                              <a:gd name="T27" fmla="*/ 866 h 10"/>
                              <a:gd name="T28" fmla="+- 0 8948 8937"/>
                              <a:gd name="T29" fmla="*/ T28 w 13"/>
                              <a:gd name="T30" fmla="+- 0 869 859"/>
                              <a:gd name="T31" fmla="*/ 869 h 10"/>
                            </a:gdLst>
                            <a:ahLst/>
                            <a:cxnLst>
                              <a:cxn ang="0">
                                <a:pos x="T1" y="T3"/>
                              </a:cxn>
                              <a:cxn ang="0">
                                <a:pos x="T5" y="T7"/>
                              </a:cxn>
                              <a:cxn ang="0">
                                <a:pos x="T9" y="T11"/>
                              </a:cxn>
                              <a:cxn ang="0">
                                <a:pos x="T13" y="T15"/>
                              </a:cxn>
                              <a:cxn ang="0">
                                <a:pos x="T17" y="T19"/>
                              </a:cxn>
                              <a:cxn ang="0">
                                <a:pos x="T21" y="T23"/>
                              </a:cxn>
                              <a:cxn ang="0">
                                <a:pos x="T25" y="T27"/>
                              </a:cxn>
                              <a:cxn ang="0">
                                <a:pos x="T29" y="T31"/>
                              </a:cxn>
                            </a:cxnLst>
                            <a:rect l="0" t="0" r="r" b="b"/>
                            <a:pathLst>
                              <a:path w="13" h="10">
                                <a:moveTo>
                                  <a:pt x="11" y="10"/>
                                </a:moveTo>
                                <a:lnTo>
                                  <a:pt x="2" y="8"/>
                                </a:lnTo>
                                <a:lnTo>
                                  <a:pt x="0" y="4"/>
                                </a:lnTo>
                                <a:lnTo>
                                  <a:pt x="3" y="0"/>
                                </a:lnTo>
                                <a:lnTo>
                                  <a:pt x="12" y="1"/>
                                </a:lnTo>
                                <a:lnTo>
                                  <a:pt x="8" y="5"/>
                                </a:lnTo>
                                <a:lnTo>
                                  <a:pt x="10" y="7"/>
                                </a:lnTo>
                                <a:lnTo>
                                  <a:pt x="11" y="1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36" name="Freeform 16"/>
                        <wps:cNvSpPr>
                          <a:spLocks/>
                        </wps:cNvSpPr>
                        <wps:spPr bwMode="auto">
                          <a:xfrm>
                            <a:off x="8937" y="859"/>
                            <a:ext cx="13" cy="10"/>
                          </a:xfrm>
                          <a:custGeom>
                            <a:avLst/>
                            <a:gdLst>
                              <a:gd name="T0" fmla="+- 0 8937 8937"/>
                              <a:gd name="T1" fmla="*/ T0 w 13"/>
                              <a:gd name="T2" fmla="+- 0 863 859"/>
                              <a:gd name="T3" fmla="*/ 863 h 10"/>
                              <a:gd name="T4" fmla="+- 0 8940 8937"/>
                              <a:gd name="T5" fmla="*/ T4 w 13"/>
                              <a:gd name="T6" fmla="+- 0 859 859"/>
                              <a:gd name="T7" fmla="*/ 859 h 10"/>
                              <a:gd name="T8" fmla="+- 0 8949 8937"/>
                              <a:gd name="T9" fmla="*/ T8 w 13"/>
                              <a:gd name="T10" fmla="+- 0 860 859"/>
                              <a:gd name="T11" fmla="*/ 860 h 10"/>
                              <a:gd name="T12" fmla="+- 0 8947 8937"/>
                              <a:gd name="T13" fmla="*/ T12 w 13"/>
                              <a:gd name="T14" fmla="+- 0 862 859"/>
                              <a:gd name="T15" fmla="*/ 862 h 10"/>
                              <a:gd name="T16" fmla="+- 0 8945 8937"/>
                              <a:gd name="T17" fmla="*/ T16 w 13"/>
                              <a:gd name="T18" fmla="+- 0 864 859"/>
                              <a:gd name="T19" fmla="*/ 864 h 10"/>
                              <a:gd name="T20" fmla="+- 0 8947 8937"/>
                              <a:gd name="T21" fmla="*/ T20 w 13"/>
                              <a:gd name="T22" fmla="+- 0 866 859"/>
                              <a:gd name="T23" fmla="*/ 866 h 10"/>
                              <a:gd name="T24" fmla="+- 0 8948 8937"/>
                              <a:gd name="T25" fmla="*/ T24 w 13"/>
                              <a:gd name="T26" fmla="+- 0 869 859"/>
                              <a:gd name="T27" fmla="*/ 869 h 10"/>
                              <a:gd name="T28" fmla="+- 0 8939 8937"/>
                              <a:gd name="T29" fmla="*/ T28 w 13"/>
                              <a:gd name="T30" fmla="+- 0 867 859"/>
                              <a:gd name="T31" fmla="*/ 867 h 10"/>
                              <a:gd name="T32" fmla="+- 0 8937 8937"/>
                              <a:gd name="T33" fmla="*/ T32 w 13"/>
                              <a:gd name="T34" fmla="+- 0 863 859"/>
                              <a:gd name="T35" fmla="*/ 863 h 1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13" h="10">
                                <a:moveTo>
                                  <a:pt x="0" y="4"/>
                                </a:moveTo>
                                <a:lnTo>
                                  <a:pt x="3" y="0"/>
                                </a:lnTo>
                                <a:lnTo>
                                  <a:pt x="12" y="1"/>
                                </a:lnTo>
                                <a:lnTo>
                                  <a:pt x="10" y="3"/>
                                </a:lnTo>
                                <a:lnTo>
                                  <a:pt x="8" y="5"/>
                                </a:lnTo>
                                <a:lnTo>
                                  <a:pt x="10" y="7"/>
                                </a:lnTo>
                                <a:lnTo>
                                  <a:pt x="11" y="10"/>
                                </a:lnTo>
                                <a:lnTo>
                                  <a:pt x="2" y="8"/>
                                </a:lnTo>
                                <a:lnTo>
                                  <a:pt x="0" y="4"/>
                                </a:lnTo>
                                <a:close/>
                              </a:path>
                            </a:pathLst>
                          </a:custGeom>
                          <a:noFill/>
                          <a:ln w="673">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37" name="Line 17"/>
                        <wps:cNvCnPr>
                          <a:cxnSpLocks noChangeShapeType="1"/>
                        </wps:cNvCnPr>
                        <wps:spPr bwMode="auto">
                          <a:xfrm>
                            <a:off x="8757" y="819"/>
                            <a:ext cx="183" cy="61"/>
                          </a:xfrm>
                          <a:prstGeom prst="line">
                            <a:avLst/>
                          </a:prstGeom>
                          <a:noFill/>
                          <a:ln w="1363">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38" name="Freeform 18"/>
                        <wps:cNvSpPr>
                          <a:spLocks/>
                        </wps:cNvSpPr>
                        <wps:spPr bwMode="auto">
                          <a:xfrm>
                            <a:off x="8745" y="814"/>
                            <a:ext cx="16" cy="11"/>
                          </a:xfrm>
                          <a:custGeom>
                            <a:avLst/>
                            <a:gdLst>
                              <a:gd name="T0" fmla="+- 0 8762 8746"/>
                              <a:gd name="T1" fmla="*/ T0 w 16"/>
                              <a:gd name="T2" fmla="+- 0 815 815"/>
                              <a:gd name="T3" fmla="*/ 815 h 11"/>
                              <a:gd name="T4" fmla="+- 0 8746 8746"/>
                              <a:gd name="T5" fmla="*/ T4 w 16"/>
                              <a:gd name="T6" fmla="+- 0 815 815"/>
                              <a:gd name="T7" fmla="*/ 815 h 11"/>
                              <a:gd name="T8" fmla="+- 0 8759 8746"/>
                              <a:gd name="T9" fmla="*/ T8 w 16"/>
                              <a:gd name="T10" fmla="+- 0 825 815"/>
                              <a:gd name="T11" fmla="*/ 825 h 11"/>
                              <a:gd name="T12" fmla="+- 0 8762 8746"/>
                              <a:gd name="T13" fmla="*/ T12 w 16"/>
                              <a:gd name="T14" fmla="+- 0 815 815"/>
                              <a:gd name="T15" fmla="*/ 815 h 11"/>
                            </a:gdLst>
                            <a:ahLst/>
                            <a:cxnLst>
                              <a:cxn ang="0">
                                <a:pos x="T1" y="T3"/>
                              </a:cxn>
                              <a:cxn ang="0">
                                <a:pos x="T5" y="T7"/>
                              </a:cxn>
                              <a:cxn ang="0">
                                <a:pos x="T9" y="T11"/>
                              </a:cxn>
                              <a:cxn ang="0">
                                <a:pos x="T13" y="T15"/>
                              </a:cxn>
                            </a:cxnLst>
                            <a:rect l="0" t="0" r="r" b="b"/>
                            <a:pathLst>
                              <a:path w="16" h="11">
                                <a:moveTo>
                                  <a:pt x="16" y="0"/>
                                </a:moveTo>
                                <a:lnTo>
                                  <a:pt x="0" y="0"/>
                                </a:lnTo>
                                <a:lnTo>
                                  <a:pt x="13" y="10"/>
                                </a:lnTo>
                                <a:lnTo>
                                  <a:pt x="16"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39" name="Freeform 19"/>
                        <wps:cNvSpPr>
                          <a:spLocks/>
                        </wps:cNvSpPr>
                        <wps:spPr bwMode="auto">
                          <a:xfrm>
                            <a:off x="8934" y="874"/>
                            <a:ext cx="13" cy="11"/>
                          </a:xfrm>
                          <a:custGeom>
                            <a:avLst/>
                            <a:gdLst>
                              <a:gd name="T0" fmla="+- 0 8935 8934"/>
                              <a:gd name="T1" fmla="*/ T0 w 13"/>
                              <a:gd name="T2" fmla="+- 0 883 875"/>
                              <a:gd name="T3" fmla="*/ 883 h 11"/>
                              <a:gd name="T4" fmla="+- 0 8934 8934"/>
                              <a:gd name="T5" fmla="*/ T4 w 13"/>
                              <a:gd name="T6" fmla="+- 0 878 875"/>
                              <a:gd name="T7" fmla="*/ 878 h 11"/>
                              <a:gd name="T8" fmla="+- 0 8938 8934"/>
                              <a:gd name="T9" fmla="*/ T8 w 13"/>
                              <a:gd name="T10" fmla="+- 0 875 875"/>
                              <a:gd name="T11" fmla="*/ 875 h 11"/>
                              <a:gd name="T12" fmla="+- 0 8946 8934"/>
                              <a:gd name="T13" fmla="*/ T12 w 13"/>
                              <a:gd name="T14" fmla="+- 0 878 875"/>
                              <a:gd name="T15" fmla="*/ 878 h 11"/>
                              <a:gd name="T16" fmla="+- 0 8942 8934"/>
                              <a:gd name="T17" fmla="*/ T16 w 13"/>
                              <a:gd name="T18" fmla="+- 0 880 875"/>
                              <a:gd name="T19" fmla="*/ 880 h 11"/>
                              <a:gd name="T20" fmla="+- 0 8943 8934"/>
                              <a:gd name="T21" fmla="*/ T20 w 13"/>
                              <a:gd name="T22" fmla="+- 0 883 875"/>
                              <a:gd name="T23" fmla="*/ 883 h 11"/>
                              <a:gd name="T24" fmla="+- 0 8944 8934"/>
                              <a:gd name="T25" fmla="*/ T24 w 13"/>
                              <a:gd name="T26" fmla="+- 0 886 875"/>
                              <a:gd name="T27" fmla="*/ 886 h 11"/>
                              <a:gd name="T28" fmla="+- 0 8935 8934"/>
                              <a:gd name="T29" fmla="*/ T28 w 13"/>
                              <a:gd name="T30" fmla="+- 0 883 875"/>
                              <a:gd name="T31" fmla="*/ 883 h 11"/>
                            </a:gdLst>
                            <a:ahLst/>
                            <a:cxnLst>
                              <a:cxn ang="0">
                                <a:pos x="T1" y="T3"/>
                              </a:cxn>
                              <a:cxn ang="0">
                                <a:pos x="T5" y="T7"/>
                              </a:cxn>
                              <a:cxn ang="0">
                                <a:pos x="T9" y="T11"/>
                              </a:cxn>
                              <a:cxn ang="0">
                                <a:pos x="T13" y="T15"/>
                              </a:cxn>
                              <a:cxn ang="0">
                                <a:pos x="T17" y="T19"/>
                              </a:cxn>
                              <a:cxn ang="0">
                                <a:pos x="T21" y="T23"/>
                              </a:cxn>
                              <a:cxn ang="0">
                                <a:pos x="T25" y="T27"/>
                              </a:cxn>
                              <a:cxn ang="0">
                                <a:pos x="T29" y="T31"/>
                              </a:cxn>
                            </a:cxnLst>
                            <a:rect l="0" t="0" r="r" b="b"/>
                            <a:pathLst>
                              <a:path w="13" h="11">
                                <a:moveTo>
                                  <a:pt x="1" y="8"/>
                                </a:moveTo>
                                <a:lnTo>
                                  <a:pt x="0" y="3"/>
                                </a:lnTo>
                                <a:lnTo>
                                  <a:pt x="4" y="0"/>
                                </a:lnTo>
                                <a:lnTo>
                                  <a:pt x="12" y="3"/>
                                </a:lnTo>
                                <a:lnTo>
                                  <a:pt x="8" y="5"/>
                                </a:lnTo>
                                <a:lnTo>
                                  <a:pt x="9" y="8"/>
                                </a:lnTo>
                                <a:lnTo>
                                  <a:pt x="10" y="11"/>
                                </a:lnTo>
                                <a:lnTo>
                                  <a:pt x="1" y="8"/>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40" name="Freeform 20"/>
                        <wps:cNvSpPr>
                          <a:spLocks/>
                        </wps:cNvSpPr>
                        <wps:spPr bwMode="auto">
                          <a:xfrm>
                            <a:off x="8934" y="874"/>
                            <a:ext cx="13" cy="11"/>
                          </a:xfrm>
                          <a:custGeom>
                            <a:avLst/>
                            <a:gdLst>
                              <a:gd name="T0" fmla="+- 0 8934 8934"/>
                              <a:gd name="T1" fmla="*/ T0 w 13"/>
                              <a:gd name="T2" fmla="+- 0 878 875"/>
                              <a:gd name="T3" fmla="*/ 878 h 11"/>
                              <a:gd name="T4" fmla="+- 0 8938 8934"/>
                              <a:gd name="T5" fmla="*/ T4 w 13"/>
                              <a:gd name="T6" fmla="+- 0 875 875"/>
                              <a:gd name="T7" fmla="*/ 875 h 11"/>
                              <a:gd name="T8" fmla="+- 0 8946 8934"/>
                              <a:gd name="T9" fmla="*/ T8 w 13"/>
                              <a:gd name="T10" fmla="+- 0 878 875"/>
                              <a:gd name="T11" fmla="*/ 878 h 11"/>
                              <a:gd name="T12" fmla="+- 0 8944 8934"/>
                              <a:gd name="T13" fmla="*/ T12 w 13"/>
                              <a:gd name="T14" fmla="+- 0 879 875"/>
                              <a:gd name="T15" fmla="*/ 879 h 11"/>
                              <a:gd name="T16" fmla="+- 0 8942 8934"/>
                              <a:gd name="T17" fmla="*/ T16 w 13"/>
                              <a:gd name="T18" fmla="+- 0 880 875"/>
                              <a:gd name="T19" fmla="*/ 880 h 11"/>
                              <a:gd name="T20" fmla="+- 0 8943 8934"/>
                              <a:gd name="T21" fmla="*/ T20 w 13"/>
                              <a:gd name="T22" fmla="+- 0 883 875"/>
                              <a:gd name="T23" fmla="*/ 883 h 11"/>
                              <a:gd name="T24" fmla="+- 0 8944 8934"/>
                              <a:gd name="T25" fmla="*/ T24 w 13"/>
                              <a:gd name="T26" fmla="+- 0 886 875"/>
                              <a:gd name="T27" fmla="*/ 886 h 11"/>
                              <a:gd name="T28" fmla="+- 0 8935 8934"/>
                              <a:gd name="T29" fmla="*/ T28 w 13"/>
                              <a:gd name="T30" fmla="+- 0 883 875"/>
                              <a:gd name="T31" fmla="*/ 883 h 11"/>
                              <a:gd name="T32" fmla="+- 0 8934 8934"/>
                              <a:gd name="T33" fmla="*/ T32 w 13"/>
                              <a:gd name="T34" fmla="+- 0 878 875"/>
                              <a:gd name="T35" fmla="*/ 878 h 1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13" h="11">
                                <a:moveTo>
                                  <a:pt x="0" y="3"/>
                                </a:moveTo>
                                <a:lnTo>
                                  <a:pt x="4" y="0"/>
                                </a:lnTo>
                                <a:lnTo>
                                  <a:pt x="12" y="3"/>
                                </a:lnTo>
                                <a:lnTo>
                                  <a:pt x="10" y="4"/>
                                </a:lnTo>
                                <a:lnTo>
                                  <a:pt x="8" y="5"/>
                                </a:lnTo>
                                <a:lnTo>
                                  <a:pt x="9" y="8"/>
                                </a:lnTo>
                                <a:lnTo>
                                  <a:pt x="10" y="11"/>
                                </a:lnTo>
                                <a:lnTo>
                                  <a:pt x="1" y="8"/>
                                </a:lnTo>
                                <a:lnTo>
                                  <a:pt x="0" y="3"/>
                                </a:lnTo>
                                <a:close/>
                              </a:path>
                            </a:pathLst>
                          </a:custGeom>
                          <a:noFill/>
                          <a:ln w="671">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41" name="Line 21"/>
                        <wps:cNvCnPr>
                          <a:cxnSpLocks noChangeShapeType="1"/>
                        </wps:cNvCnPr>
                        <wps:spPr bwMode="auto">
                          <a:xfrm>
                            <a:off x="8753" y="866"/>
                            <a:ext cx="190" cy="0"/>
                          </a:xfrm>
                          <a:prstGeom prst="line">
                            <a:avLst/>
                          </a:prstGeom>
                          <a:noFill/>
                          <a:ln w="1373">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42" name="Freeform 22"/>
                        <wps:cNvSpPr>
                          <a:spLocks/>
                        </wps:cNvSpPr>
                        <wps:spPr bwMode="auto">
                          <a:xfrm>
                            <a:off x="8741" y="860"/>
                            <a:ext cx="16" cy="11"/>
                          </a:xfrm>
                          <a:custGeom>
                            <a:avLst/>
                            <a:gdLst>
                              <a:gd name="T0" fmla="+- 0 8756 8742"/>
                              <a:gd name="T1" fmla="*/ T0 w 16"/>
                              <a:gd name="T2" fmla="+- 0 860 860"/>
                              <a:gd name="T3" fmla="*/ 860 h 11"/>
                              <a:gd name="T4" fmla="+- 0 8742 8742"/>
                              <a:gd name="T5" fmla="*/ T4 w 16"/>
                              <a:gd name="T6" fmla="+- 0 868 860"/>
                              <a:gd name="T7" fmla="*/ 868 h 11"/>
                              <a:gd name="T8" fmla="+- 0 8757 8742"/>
                              <a:gd name="T9" fmla="*/ T8 w 16"/>
                              <a:gd name="T10" fmla="+- 0 871 860"/>
                              <a:gd name="T11" fmla="*/ 871 h 11"/>
                              <a:gd name="T12" fmla="+- 0 8756 8742"/>
                              <a:gd name="T13" fmla="*/ T12 w 16"/>
                              <a:gd name="T14" fmla="+- 0 860 860"/>
                              <a:gd name="T15" fmla="*/ 860 h 11"/>
                            </a:gdLst>
                            <a:ahLst/>
                            <a:cxnLst>
                              <a:cxn ang="0">
                                <a:pos x="T1" y="T3"/>
                              </a:cxn>
                              <a:cxn ang="0">
                                <a:pos x="T5" y="T7"/>
                              </a:cxn>
                              <a:cxn ang="0">
                                <a:pos x="T9" y="T11"/>
                              </a:cxn>
                              <a:cxn ang="0">
                                <a:pos x="T13" y="T15"/>
                              </a:cxn>
                            </a:cxnLst>
                            <a:rect l="0" t="0" r="r" b="b"/>
                            <a:pathLst>
                              <a:path w="16" h="11">
                                <a:moveTo>
                                  <a:pt x="14" y="0"/>
                                </a:moveTo>
                                <a:lnTo>
                                  <a:pt x="0" y="8"/>
                                </a:lnTo>
                                <a:lnTo>
                                  <a:pt x="15" y="11"/>
                                </a:lnTo>
                                <a:lnTo>
                                  <a:pt x="14"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43" name="Freeform 23"/>
                        <wps:cNvSpPr>
                          <a:spLocks/>
                        </wps:cNvSpPr>
                        <wps:spPr bwMode="auto">
                          <a:xfrm>
                            <a:off x="8936" y="830"/>
                            <a:ext cx="13" cy="10"/>
                          </a:xfrm>
                          <a:custGeom>
                            <a:avLst/>
                            <a:gdLst>
                              <a:gd name="T0" fmla="+- 0 8939 8937"/>
                              <a:gd name="T1" fmla="*/ T0 w 13"/>
                              <a:gd name="T2" fmla="+- 0 832 830"/>
                              <a:gd name="T3" fmla="*/ 832 h 10"/>
                              <a:gd name="T4" fmla="+- 0 8937 8937"/>
                              <a:gd name="T5" fmla="*/ T4 w 13"/>
                              <a:gd name="T6" fmla="+- 0 836 830"/>
                              <a:gd name="T7" fmla="*/ 836 h 10"/>
                              <a:gd name="T8" fmla="+- 0 8940 8937"/>
                              <a:gd name="T9" fmla="*/ T8 w 13"/>
                              <a:gd name="T10" fmla="+- 0 840 830"/>
                              <a:gd name="T11" fmla="*/ 840 h 10"/>
                              <a:gd name="T12" fmla="+- 0 8949 8937"/>
                              <a:gd name="T13" fmla="*/ T12 w 13"/>
                              <a:gd name="T14" fmla="+- 0 839 830"/>
                              <a:gd name="T15" fmla="*/ 839 h 10"/>
                              <a:gd name="T16" fmla="+- 0 8945 8937"/>
                              <a:gd name="T17" fmla="*/ T16 w 13"/>
                              <a:gd name="T18" fmla="+- 0 836 830"/>
                              <a:gd name="T19" fmla="*/ 836 h 10"/>
                              <a:gd name="T20" fmla="+- 0 8947 8937"/>
                              <a:gd name="T21" fmla="*/ T20 w 13"/>
                              <a:gd name="T22" fmla="+- 0 833 830"/>
                              <a:gd name="T23" fmla="*/ 833 h 10"/>
                              <a:gd name="T24" fmla="+- 0 8948 8937"/>
                              <a:gd name="T25" fmla="*/ T24 w 13"/>
                              <a:gd name="T26" fmla="+- 0 830 830"/>
                              <a:gd name="T27" fmla="*/ 830 h 10"/>
                              <a:gd name="T28" fmla="+- 0 8939 8937"/>
                              <a:gd name="T29" fmla="*/ T28 w 13"/>
                              <a:gd name="T30" fmla="+- 0 832 830"/>
                              <a:gd name="T31" fmla="*/ 832 h 10"/>
                            </a:gdLst>
                            <a:ahLst/>
                            <a:cxnLst>
                              <a:cxn ang="0">
                                <a:pos x="T1" y="T3"/>
                              </a:cxn>
                              <a:cxn ang="0">
                                <a:pos x="T5" y="T7"/>
                              </a:cxn>
                              <a:cxn ang="0">
                                <a:pos x="T9" y="T11"/>
                              </a:cxn>
                              <a:cxn ang="0">
                                <a:pos x="T13" y="T15"/>
                              </a:cxn>
                              <a:cxn ang="0">
                                <a:pos x="T17" y="T19"/>
                              </a:cxn>
                              <a:cxn ang="0">
                                <a:pos x="T21" y="T23"/>
                              </a:cxn>
                              <a:cxn ang="0">
                                <a:pos x="T25" y="T27"/>
                              </a:cxn>
                              <a:cxn ang="0">
                                <a:pos x="T29" y="T31"/>
                              </a:cxn>
                            </a:cxnLst>
                            <a:rect l="0" t="0" r="r" b="b"/>
                            <a:pathLst>
                              <a:path w="13" h="10">
                                <a:moveTo>
                                  <a:pt x="2" y="2"/>
                                </a:moveTo>
                                <a:lnTo>
                                  <a:pt x="0" y="6"/>
                                </a:lnTo>
                                <a:lnTo>
                                  <a:pt x="3" y="10"/>
                                </a:lnTo>
                                <a:lnTo>
                                  <a:pt x="12" y="9"/>
                                </a:lnTo>
                                <a:lnTo>
                                  <a:pt x="8" y="6"/>
                                </a:lnTo>
                                <a:lnTo>
                                  <a:pt x="10" y="3"/>
                                </a:lnTo>
                                <a:lnTo>
                                  <a:pt x="11" y="0"/>
                                </a:lnTo>
                                <a:lnTo>
                                  <a:pt x="2" y="2"/>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44" name="Freeform 24"/>
                        <wps:cNvSpPr>
                          <a:spLocks/>
                        </wps:cNvSpPr>
                        <wps:spPr bwMode="auto">
                          <a:xfrm>
                            <a:off x="8936" y="830"/>
                            <a:ext cx="13" cy="10"/>
                          </a:xfrm>
                          <a:custGeom>
                            <a:avLst/>
                            <a:gdLst>
                              <a:gd name="T0" fmla="+- 0 8937 8937"/>
                              <a:gd name="T1" fmla="*/ T0 w 13"/>
                              <a:gd name="T2" fmla="+- 0 836 830"/>
                              <a:gd name="T3" fmla="*/ 836 h 10"/>
                              <a:gd name="T4" fmla="+- 0 8940 8937"/>
                              <a:gd name="T5" fmla="*/ T4 w 13"/>
                              <a:gd name="T6" fmla="+- 0 840 830"/>
                              <a:gd name="T7" fmla="*/ 840 h 10"/>
                              <a:gd name="T8" fmla="+- 0 8949 8937"/>
                              <a:gd name="T9" fmla="*/ T8 w 13"/>
                              <a:gd name="T10" fmla="+- 0 839 830"/>
                              <a:gd name="T11" fmla="*/ 839 h 10"/>
                              <a:gd name="T12" fmla="+- 0 8947 8937"/>
                              <a:gd name="T13" fmla="*/ T12 w 13"/>
                              <a:gd name="T14" fmla="+- 0 837 830"/>
                              <a:gd name="T15" fmla="*/ 837 h 10"/>
                              <a:gd name="T16" fmla="+- 0 8945 8937"/>
                              <a:gd name="T17" fmla="*/ T16 w 13"/>
                              <a:gd name="T18" fmla="+- 0 836 830"/>
                              <a:gd name="T19" fmla="*/ 836 h 10"/>
                              <a:gd name="T20" fmla="+- 0 8947 8937"/>
                              <a:gd name="T21" fmla="*/ T20 w 13"/>
                              <a:gd name="T22" fmla="+- 0 833 830"/>
                              <a:gd name="T23" fmla="*/ 833 h 10"/>
                              <a:gd name="T24" fmla="+- 0 8948 8937"/>
                              <a:gd name="T25" fmla="*/ T24 w 13"/>
                              <a:gd name="T26" fmla="+- 0 830 830"/>
                              <a:gd name="T27" fmla="*/ 830 h 10"/>
                              <a:gd name="T28" fmla="+- 0 8939 8937"/>
                              <a:gd name="T29" fmla="*/ T28 w 13"/>
                              <a:gd name="T30" fmla="+- 0 832 830"/>
                              <a:gd name="T31" fmla="*/ 832 h 10"/>
                              <a:gd name="T32" fmla="+- 0 8937 8937"/>
                              <a:gd name="T33" fmla="*/ T32 w 13"/>
                              <a:gd name="T34" fmla="+- 0 836 830"/>
                              <a:gd name="T35" fmla="*/ 836 h 1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13" h="10">
                                <a:moveTo>
                                  <a:pt x="0" y="6"/>
                                </a:moveTo>
                                <a:lnTo>
                                  <a:pt x="3" y="10"/>
                                </a:lnTo>
                                <a:lnTo>
                                  <a:pt x="12" y="9"/>
                                </a:lnTo>
                                <a:lnTo>
                                  <a:pt x="10" y="7"/>
                                </a:lnTo>
                                <a:lnTo>
                                  <a:pt x="8" y="6"/>
                                </a:lnTo>
                                <a:lnTo>
                                  <a:pt x="10" y="3"/>
                                </a:lnTo>
                                <a:lnTo>
                                  <a:pt x="11" y="0"/>
                                </a:lnTo>
                                <a:lnTo>
                                  <a:pt x="2" y="2"/>
                                </a:lnTo>
                                <a:lnTo>
                                  <a:pt x="0" y="6"/>
                                </a:lnTo>
                                <a:close/>
                              </a:path>
                            </a:pathLst>
                          </a:custGeom>
                          <a:noFill/>
                          <a:ln w="673">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45" name="Line 25"/>
                        <wps:cNvCnPr>
                          <a:cxnSpLocks noChangeShapeType="1"/>
                        </wps:cNvCnPr>
                        <wps:spPr bwMode="auto">
                          <a:xfrm>
                            <a:off x="8757" y="880"/>
                            <a:ext cx="183" cy="0"/>
                          </a:xfrm>
                          <a:prstGeom prst="line">
                            <a:avLst/>
                          </a:prstGeom>
                          <a:noFill/>
                          <a:ln w="1363">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46" name="Freeform 26"/>
                        <wps:cNvSpPr>
                          <a:spLocks/>
                        </wps:cNvSpPr>
                        <wps:spPr bwMode="auto">
                          <a:xfrm>
                            <a:off x="8745" y="873"/>
                            <a:ext cx="16" cy="11"/>
                          </a:xfrm>
                          <a:custGeom>
                            <a:avLst/>
                            <a:gdLst>
                              <a:gd name="T0" fmla="+- 0 8758 8746"/>
                              <a:gd name="T1" fmla="*/ T0 w 16"/>
                              <a:gd name="T2" fmla="+- 0 874 874"/>
                              <a:gd name="T3" fmla="*/ 874 h 11"/>
                              <a:gd name="T4" fmla="+- 0 8746 8746"/>
                              <a:gd name="T5" fmla="*/ T4 w 16"/>
                              <a:gd name="T6" fmla="+- 0 884 874"/>
                              <a:gd name="T7" fmla="*/ 884 h 11"/>
                              <a:gd name="T8" fmla="+- 0 8761 8746"/>
                              <a:gd name="T9" fmla="*/ T8 w 16"/>
                              <a:gd name="T10" fmla="+- 0 884 874"/>
                              <a:gd name="T11" fmla="*/ 884 h 11"/>
                              <a:gd name="T12" fmla="+- 0 8758 8746"/>
                              <a:gd name="T13" fmla="*/ T12 w 16"/>
                              <a:gd name="T14" fmla="+- 0 874 874"/>
                              <a:gd name="T15" fmla="*/ 874 h 11"/>
                            </a:gdLst>
                            <a:ahLst/>
                            <a:cxnLst>
                              <a:cxn ang="0">
                                <a:pos x="T1" y="T3"/>
                              </a:cxn>
                              <a:cxn ang="0">
                                <a:pos x="T5" y="T7"/>
                              </a:cxn>
                              <a:cxn ang="0">
                                <a:pos x="T9" y="T11"/>
                              </a:cxn>
                              <a:cxn ang="0">
                                <a:pos x="T13" y="T15"/>
                              </a:cxn>
                            </a:cxnLst>
                            <a:rect l="0" t="0" r="r" b="b"/>
                            <a:pathLst>
                              <a:path w="16" h="11">
                                <a:moveTo>
                                  <a:pt x="12" y="0"/>
                                </a:moveTo>
                                <a:lnTo>
                                  <a:pt x="0" y="10"/>
                                </a:lnTo>
                                <a:lnTo>
                                  <a:pt x="15" y="10"/>
                                </a:lnTo>
                                <a:lnTo>
                                  <a:pt x="12"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47" name="Freeform 27"/>
                        <wps:cNvSpPr>
                          <a:spLocks/>
                        </wps:cNvSpPr>
                        <wps:spPr bwMode="auto">
                          <a:xfrm>
                            <a:off x="8933" y="813"/>
                            <a:ext cx="13" cy="11"/>
                          </a:xfrm>
                          <a:custGeom>
                            <a:avLst/>
                            <a:gdLst>
                              <a:gd name="T0" fmla="+- 0 8935 8934"/>
                              <a:gd name="T1" fmla="*/ T0 w 13"/>
                              <a:gd name="T2" fmla="+- 0 816 813"/>
                              <a:gd name="T3" fmla="*/ 816 h 11"/>
                              <a:gd name="T4" fmla="+- 0 8934 8934"/>
                              <a:gd name="T5" fmla="*/ T4 w 13"/>
                              <a:gd name="T6" fmla="+- 0 821 813"/>
                              <a:gd name="T7" fmla="*/ 821 h 11"/>
                              <a:gd name="T8" fmla="+- 0 8938 8934"/>
                              <a:gd name="T9" fmla="*/ T8 w 13"/>
                              <a:gd name="T10" fmla="+- 0 824 813"/>
                              <a:gd name="T11" fmla="*/ 824 h 11"/>
                              <a:gd name="T12" fmla="+- 0 8946 8934"/>
                              <a:gd name="T13" fmla="*/ T12 w 13"/>
                              <a:gd name="T14" fmla="+- 0 821 813"/>
                              <a:gd name="T15" fmla="*/ 821 h 11"/>
                              <a:gd name="T16" fmla="+- 0 8942 8934"/>
                              <a:gd name="T17" fmla="*/ T16 w 13"/>
                              <a:gd name="T18" fmla="+- 0 819 813"/>
                              <a:gd name="T19" fmla="*/ 819 h 11"/>
                              <a:gd name="T20" fmla="+- 0 8943 8934"/>
                              <a:gd name="T21" fmla="*/ T20 w 13"/>
                              <a:gd name="T22" fmla="+- 0 816 813"/>
                              <a:gd name="T23" fmla="*/ 816 h 11"/>
                              <a:gd name="T24" fmla="+- 0 8944 8934"/>
                              <a:gd name="T25" fmla="*/ T24 w 13"/>
                              <a:gd name="T26" fmla="+- 0 813 813"/>
                              <a:gd name="T27" fmla="*/ 813 h 11"/>
                              <a:gd name="T28" fmla="+- 0 8935 8934"/>
                              <a:gd name="T29" fmla="*/ T28 w 13"/>
                              <a:gd name="T30" fmla="+- 0 816 813"/>
                              <a:gd name="T31" fmla="*/ 816 h 11"/>
                            </a:gdLst>
                            <a:ahLst/>
                            <a:cxnLst>
                              <a:cxn ang="0">
                                <a:pos x="T1" y="T3"/>
                              </a:cxn>
                              <a:cxn ang="0">
                                <a:pos x="T5" y="T7"/>
                              </a:cxn>
                              <a:cxn ang="0">
                                <a:pos x="T9" y="T11"/>
                              </a:cxn>
                              <a:cxn ang="0">
                                <a:pos x="T13" y="T15"/>
                              </a:cxn>
                              <a:cxn ang="0">
                                <a:pos x="T17" y="T19"/>
                              </a:cxn>
                              <a:cxn ang="0">
                                <a:pos x="T21" y="T23"/>
                              </a:cxn>
                              <a:cxn ang="0">
                                <a:pos x="T25" y="T27"/>
                              </a:cxn>
                              <a:cxn ang="0">
                                <a:pos x="T29" y="T31"/>
                              </a:cxn>
                            </a:cxnLst>
                            <a:rect l="0" t="0" r="r" b="b"/>
                            <a:pathLst>
                              <a:path w="13" h="11">
                                <a:moveTo>
                                  <a:pt x="1" y="3"/>
                                </a:moveTo>
                                <a:lnTo>
                                  <a:pt x="0" y="8"/>
                                </a:lnTo>
                                <a:lnTo>
                                  <a:pt x="4" y="11"/>
                                </a:lnTo>
                                <a:lnTo>
                                  <a:pt x="12" y="8"/>
                                </a:lnTo>
                                <a:lnTo>
                                  <a:pt x="8" y="6"/>
                                </a:lnTo>
                                <a:lnTo>
                                  <a:pt x="9" y="3"/>
                                </a:lnTo>
                                <a:lnTo>
                                  <a:pt x="10" y="0"/>
                                </a:lnTo>
                                <a:lnTo>
                                  <a:pt x="1" y="3"/>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48" name="Freeform 28"/>
                        <wps:cNvSpPr>
                          <a:spLocks/>
                        </wps:cNvSpPr>
                        <wps:spPr bwMode="auto">
                          <a:xfrm>
                            <a:off x="8933" y="813"/>
                            <a:ext cx="13" cy="11"/>
                          </a:xfrm>
                          <a:custGeom>
                            <a:avLst/>
                            <a:gdLst>
                              <a:gd name="T0" fmla="+- 0 8934 8934"/>
                              <a:gd name="T1" fmla="*/ T0 w 13"/>
                              <a:gd name="T2" fmla="+- 0 821 813"/>
                              <a:gd name="T3" fmla="*/ 821 h 11"/>
                              <a:gd name="T4" fmla="+- 0 8938 8934"/>
                              <a:gd name="T5" fmla="*/ T4 w 13"/>
                              <a:gd name="T6" fmla="+- 0 824 813"/>
                              <a:gd name="T7" fmla="*/ 824 h 11"/>
                              <a:gd name="T8" fmla="+- 0 8946 8934"/>
                              <a:gd name="T9" fmla="*/ T8 w 13"/>
                              <a:gd name="T10" fmla="+- 0 821 813"/>
                              <a:gd name="T11" fmla="*/ 821 h 11"/>
                              <a:gd name="T12" fmla="+- 0 8944 8934"/>
                              <a:gd name="T13" fmla="*/ T12 w 13"/>
                              <a:gd name="T14" fmla="+- 0 820 813"/>
                              <a:gd name="T15" fmla="*/ 820 h 11"/>
                              <a:gd name="T16" fmla="+- 0 8942 8934"/>
                              <a:gd name="T17" fmla="*/ T16 w 13"/>
                              <a:gd name="T18" fmla="+- 0 819 813"/>
                              <a:gd name="T19" fmla="*/ 819 h 11"/>
                              <a:gd name="T20" fmla="+- 0 8943 8934"/>
                              <a:gd name="T21" fmla="*/ T20 w 13"/>
                              <a:gd name="T22" fmla="+- 0 816 813"/>
                              <a:gd name="T23" fmla="*/ 816 h 11"/>
                              <a:gd name="T24" fmla="+- 0 8944 8934"/>
                              <a:gd name="T25" fmla="*/ T24 w 13"/>
                              <a:gd name="T26" fmla="+- 0 813 813"/>
                              <a:gd name="T27" fmla="*/ 813 h 11"/>
                              <a:gd name="T28" fmla="+- 0 8935 8934"/>
                              <a:gd name="T29" fmla="*/ T28 w 13"/>
                              <a:gd name="T30" fmla="+- 0 816 813"/>
                              <a:gd name="T31" fmla="*/ 816 h 11"/>
                              <a:gd name="T32" fmla="+- 0 8934 8934"/>
                              <a:gd name="T33" fmla="*/ T32 w 13"/>
                              <a:gd name="T34" fmla="+- 0 821 813"/>
                              <a:gd name="T35" fmla="*/ 821 h 1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13" h="11">
                                <a:moveTo>
                                  <a:pt x="0" y="8"/>
                                </a:moveTo>
                                <a:lnTo>
                                  <a:pt x="4" y="11"/>
                                </a:lnTo>
                                <a:lnTo>
                                  <a:pt x="12" y="8"/>
                                </a:lnTo>
                                <a:lnTo>
                                  <a:pt x="10" y="7"/>
                                </a:lnTo>
                                <a:lnTo>
                                  <a:pt x="8" y="6"/>
                                </a:lnTo>
                                <a:lnTo>
                                  <a:pt x="9" y="3"/>
                                </a:lnTo>
                                <a:lnTo>
                                  <a:pt x="10" y="0"/>
                                </a:lnTo>
                                <a:lnTo>
                                  <a:pt x="1" y="3"/>
                                </a:lnTo>
                                <a:lnTo>
                                  <a:pt x="0" y="8"/>
                                </a:lnTo>
                                <a:close/>
                              </a:path>
                            </a:pathLst>
                          </a:custGeom>
                          <a:noFill/>
                          <a:ln w="671">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49" name="Freeform 29"/>
                        <wps:cNvSpPr>
                          <a:spLocks/>
                        </wps:cNvSpPr>
                        <wps:spPr bwMode="auto">
                          <a:xfrm>
                            <a:off x="8845" y="725"/>
                            <a:ext cx="42" cy="38"/>
                          </a:xfrm>
                          <a:custGeom>
                            <a:avLst/>
                            <a:gdLst>
                              <a:gd name="T0" fmla="+- 0 8850 8846"/>
                              <a:gd name="T1" fmla="*/ T0 w 42"/>
                              <a:gd name="T2" fmla="+- 0 763 725"/>
                              <a:gd name="T3" fmla="*/ 763 h 38"/>
                              <a:gd name="T4" fmla="+- 0 8846 8846"/>
                              <a:gd name="T5" fmla="*/ T4 w 42"/>
                              <a:gd name="T6" fmla="+- 0 759 725"/>
                              <a:gd name="T7" fmla="*/ 759 h 38"/>
                              <a:gd name="T8" fmla="+- 0 8885 8846"/>
                              <a:gd name="T9" fmla="*/ T8 w 42"/>
                              <a:gd name="T10" fmla="+- 0 725 725"/>
                              <a:gd name="T11" fmla="*/ 725 h 38"/>
                              <a:gd name="T12" fmla="+- 0 8887 8846"/>
                              <a:gd name="T13" fmla="*/ T12 w 42"/>
                              <a:gd name="T14" fmla="+- 0 730 725"/>
                              <a:gd name="T15" fmla="*/ 730 h 38"/>
                              <a:gd name="T16" fmla="+- 0 8850 8846"/>
                              <a:gd name="T17" fmla="*/ T16 w 42"/>
                              <a:gd name="T18" fmla="+- 0 763 725"/>
                              <a:gd name="T19" fmla="*/ 763 h 38"/>
                            </a:gdLst>
                            <a:ahLst/>
                            <a:cxnLst>
                              <a:cxn ang="0">
                                <a:pos x="T1" y="T3"/>
                              </a:cxn>
                              <a:cxn ang="0">
                                <a:pos x="T5" y="T7"/>
                              </a:cxn>
                              <a:cxn ang="0">
                                <a:pos x="T9" y="T11"/>
                              </a:cxn>
                              <a:cxn ang="0">
                                <a:pos x="T13" y="T15"/>
                              </a:cxn>
                              <a:cxn ang="0">
                                <a:pos x="T17" y="T19"/>
                              </a:cxn>
                            </a:cxnLst>
                            <a:rect l="0" t="0" r="r" b="b"/>
                            <a:pathLst>
                              <a:path w="42" h="38">
                                <a:moveTo>
                                  <a:pt x="4" y="38"/>
                                </a:moveTo>
                                <a:lnTo>
                                  <a:pt x="0" y="34"/>
                                </a:lnTo>
                                <a:lnTo>
                                  <a:pt x="39" y="0"/>
                                </a:lnTo>
                                <a:lnTo>
                                  <a:pt x="41" y="5"/>
                                </a:lnTo>
                                <a:lnTo>
                                  <a:pt x="4" y="38"/>
                                </a:lnTo>
                                <a:close/>
                              </a:path>
                            </a:pathLst>
                          </a:custGeom>
                          <a:solidFill>
                            <a:srgbClr val="B3B3B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50" name="Freeform 30"/>
                        <wps:cNvSpPr>
                          <a:spLocks/>
                        </wps:cNvSpPr>
                        <wps:spPr bwMode="auto">
                          <a:xfrm>
                            <a:off x="8845" y="725"/>
                            <a:ext cx="42" cy="38"/>
                          </a:xfrm>
                          <a:custGeom>
                            <a:avLst/>
                            <a:gdLst>
                              <a:gd name="T0" fmla="+- 0 8885 8846"/>
                              <a:gd name="T1" fmla="*/ T0 w 42"/>
                              <a:gd name="T2" fmla="+- 0 725 725"/>
                              <a:gd name="T3" fmla="*/ 725 h 38"/>
                              <a:gd name="T4" fmla="+- 0 8846 8846"/>
                              <a:gd name="T5" fmla="*/ T4 w 42"/>
                              <a:gd name="T6" fmla="+- 0 759 725"/>
                              <a:gd name="T7" fmla="*/ 759 h 38"/>
                              <a:gd name="T8" fmla="+- 0 8850 8846"/>
                              <a:gd name="T9" fmla="*/ T8 w 42"/>
                              <a:gd name="T10" fmla="+- 0 763 725"/>
                              <a:gd name="T11" fmla="*/ 763 h 38"/>
                              <a:gd name="T12" fmla="+- 0 8887 8846"/>
                              <a:gd name="T13" fmla="*/ T12 w 42"/>
                              <a:gd name="T14" fmla="+- 0 730 725"/>
                              <a:gd name="T15" fmla="*/ 730 h 38"/>
                              <a:gd name="T16" fmla="+- 0 8885 8846"/>
                              <a:gd name="T17" fmla="*/ T16 w 42"/>
                              <a:gd name="T18" fmla="+- 0 725 725"/>
                              <a:gd name="T19" fmla="*/ 725 h 38"/>
                            </a:gdLst>
                            <a:ahLst/>
                            <a:cxnLst>
                              <a:cxn ang="0">
                                <a:pos x="T1" y="T3"/>
                              </a:cxn>
                              <a:cxn ang="0">
                                <a:pos x="T5" y="T7"/>
                              </a:cxn>
                              <a:cxn ang="0">
                                <a:pos x="T9" y="T11"/>
                              </a:cxn>
                              <a:cxn ang="0">
                                <a:pos x="T13" y="T15"/>
                              </a:cxn>
                              <a:cxn ang="0">
                                <a:pos x="T17" y="T19"/>
                              </a:cxn>
                            </a:cxnLst>
                            <a:rect l="0" t="0" r="r" b="b"/>
                            <a:pathLst>
                              <a:path w="42" h="38">
                                <a:moveTo>
                                  <a:pt x="39" y="0"/>
                                </a:moveTo>
                                <a:lnTo>
                                  <a:pt x="0" y="34"/>
                                </a:lnTo>
                                <a:lnTo>
                                  <a:pt x="4" y="38"/>
                                </a:lnTo>
                                <a:lnTo>
                                  <a:pt x="41" y="5"/>
                                </a:lnTo>
                                <a:lnTo>
                                  <a:pt x="39" y="0"/>
                                </a:lnTo>
                                <a:close/>
                              </a:path>
                            </a:pathLst>
                          </a:custGeom>
                          <a:noFill/>
                          <a:ln w="17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51" name="Freeform 31"/>
                        <wps:cNvSpPr>
                          <a:spLocks/>
                        </wps:cNvSpPr>
                        <wps:spPr bwMode="auto">
                          <a:xfrm>
                            <a:off x="8805" y="726"/>
                            <a:ext cx="40" cy="37"/>
                          </a:xfrm>
                          <a:custGeom>
                            <a:avLst/>
                            <a:gdLst>
                              <a:gd name="T0" fmla="+- 0 8841 8806"/>
                              <a:gd name="T1" fmla="*/ T0 w 40"/>
                              <a:gd name="T2" fmla="+- 0 763 727"/>
                              <a:gd name="T3" fmla="*/ 763 h 37"/>
                              <a:gd name="T4" fmla="+- 0 8806 8806"/>
                              <a:gd name="T5" fmla="*/ T4 w 40"/>
                              <a:gd name="T6" fmla="+- 0 732 727"/>
                              <a:gd name="T7" fmla="*/ 732 h 37"/>
                              <a:gd name="T8" fmla="+- 0 8808 8806"/>
                              <a:gd name="T9" fmla="*/ T8 w 40"/>
                              <a:gd name="T10" fmla="+- 0 727 727"/>
                              <a:gd name="T11" fmla="*/ 727 h 37"/>
                              <a:gd name="T12" fmla="+- 0 8846 8806"/>
                              <a:gd name="T13" fmla="*/ T12 w 40"/>
                              <a:gd name="T14" fmla="+- 0 759 727"/>
                              <a:gd name="T15" fmla="*/ 759 h 37"/>
                              <a:gd name="T16" fmla="+- 0 8841 8806"/>
                              <a:gd name="T17" fmla="*/ T16 w 40"/>
                              <a:gd name="T18" fmla="+- 0 763 727"/>
                              <a:gd name="T19" fmla="*/ 763 h 37"/>
                            </a:gdLst>
                            <a:ahLst/>
                            <a:cxnLst>
                              <a:cxn ang="0">
                                <a:pos x="T1" y="T3"/>
                              </a:cxn>
                              <a:cxn ang="0">
                                <a:pos x="T5" y="T7"/>
                              </a:cxn>
                              <a:cxn ang="0">
                                <a:pos x="T9" y="T11"/>
                              </a:cxn>
                              <a:cxn ang="0">
                                <a:pos x="T13" y="T15"/>
                              </a:cxn>
                              <a:cxn ang="0">
                                <a:pos x="T17" y="T19"/>
                              </a:cxn>
                            </a:cxnLst>
                            <a:rect l="0" t="0" r="r" b="b"/>
                            <a:pathLst>
                              <a:path w="40" h="37">
                                <a:moveTo>
                                  <a:pt x="35" y="36"/>
                                </a:moveTo>
                                <a:lnTo>
                                  <a:pt x="0" y="5"/>
                                </a:lnTo>
                                <a:lnTo>
                                  <a:pt x="2" y="0"/>
                                </a:lnTo>
                                <a:lnTo>
                                  <a:pt x="40" y="32"/>
                                </a:lnTo>
                                <a:lnTo>
                                  <a:pt x="35" y="36"/>
                                </a:lnTo>
                                <a:close/>
                              </a:path>
                            </a:pathLst>
                          </a:custGeom>
                          <a:solidFill>
                            <a:srgbClr val="B3B3B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52" name="Freeform 32"/>
                        <wps:cNvSpPr>
                          <a:spLocks/>
                        </wps:cNvSpPr>
                        <wps:spPr bwMode="auto">
                          <a:xfrm>
                            <a:off x="8805" y="726"/>
                            <a:ext cx="40" cy="37"/>
                          </a:xfrm>
                          <a:custGeom>
                            <a:avLst/>
                            <a:gdLst>
                              <a:gd name="T0" fmla="+- 0 8841 8806"/>
                              <a:gd name="T1" fmla="*/ T0 w 40"/>
                              <a:gd name="T2" fmla="+- 0 763 727"/>
                              <a:gd name="T3" fmla="*/ 763 h 37"/>
                              <a:gd name="T4" fmla="+- 0 8846 8806"/>
                              <a:gd name="T5" fmla="*/ T4 w 40"/>
                              <a:gd name="T6" fmla="+- 0 759 727"/>
                              <a:gd name="T7" fmla="*/ 759 h 37"/>
                              <a:gd name="T8" fmla="+- 0 8808 8806"/>
                              <a:gd name="T9" fmla="*/ T8 w 40"/>
                              <a:gd name="T10" fmla="+- 0 727 727"/>
                              <a:gd name="T11" fmla="*/ 727 h 37"/>
                              <a:gd name="T12" fmla="+- 0 8806 8806"/>
                              <a:gd name="T13" fmla="*/ T12 w 40"/>
                              <a:gd name="T14" fmla="+- 0 732 727"/>
                              <a:gd name="T15" fmla="*/ 732 h 37"/>
                              <a:gd name="T16" fmla="+- 0 8841 8806"/>
                              <a:gd name="T17" fmla="*/ T16 w 40"/>
                              <a:gd name="T18" fmla="+- 0 763 727"/>
                              <a:gd name="T19" fmla="*/ 763 h 37"/>
                            </a:gdLst>
                            <a:ahLst/>
                            <a:cxnLst>
                              <a:cxn ang="0">
                                <a:pos x="T1" y="T3"/>
                              </a:cxn>
                              <a:cxn ang="0">
                                <a:pos x="T5" y="T7"/>
                              </a:cxn>
                              <a:cxn ang="0">
                                <a:pos x="T9" y="T11"/>
                              </a:cxn>
                              <a:cxn ang="0">
                                <a:pos x="T13" y="T15"/>
                              </a:cxn>
                              <a:cxn ang="0">
                                <a:pos x="T17" y="T19"/>
                              </a:cxn>
                            </a:cxnLst>
                            <a:rect l="0" t="0" r="r" b="b"/>
                            <a:pathLst>
                              <a:path w="40" h="37">
                                <a:moveTo>
                                  <a:pt x="35" y="36"/>
                                </a:moveTo>
                                <a:lnTo>
                                  <a:pt x="40" y="32"/>
                                </a:lnTo>
                                <a:lnTo>
                                  <a:pt x="2" y="0"/>
                                </a:lnTo>
                                <a:lnTo>
                                  <a:pt x="0" y="5"/>
                                </a:lnTo>
                                <a:lnTo>
                                  <a:pt x="35" y="36"/>
                                </a:lnTo>
                                <a:close/>
                              </a:path>
                            </a:pathLst>
                          </a:custGeom>
                          <a:noFill/>
                          <a:ln w="17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53" name="Freeform 33"/>
                        <wps:cNvSpPr>
                          <a:spLocks/>
                        </wps:cNvSpPr>
                        <wps:spPr bwMode="auto">
                          <a:xfrm>
                            <a:off x="8799" y="807"/>
                            <a:ext cx="94" cy="104"/>
                          </a:xfrm>
                          <a:custGeom>
                            <a:avLst/>
                            <a:gdLst>
                              <a:gd name="T0" fmla="+- 0 8861 8799"/>
                              <a:gd name="T1" fmla="*/ T0 w 94"/>
                              <a:gd name="T2" fmla="+- 0 911 808"/>
                              <a:gd name="T3" fmla="*/ 911 h 104"/>
                              <a:gd name="T4" fmla="+- 0 8830 8799"/>
                              <a:gd name="T5" fmla="*/ T4 w 94"/>
                              <a:gd name="T6" fmla="+- 0 911 808"/>
                              <a:gd name="T7" fmla="*/ 911 h 104"/>
                              <a:gd name="T8" fmla="+- 0 8818 8799"/>
                              <a:gd name="T9" fmla="*/ T8 w 94"/>
                              <a:gd name="T10" fmla="+- 0 908 808"/>
                              <a:gd name="T11" fmla="*/ 908 h 104"/>
                              <a:gd name="T12" fmla="+- 0 8803 8799"/>
                              <a:gd name="T13" fmla="*/ T12 w 94"/>
                              <a:gd name="T14" fmla="+- 0 894 808"/>
                              <a:gd name="T15" fmla="*/ 894 h 104"/>
                              <a:gd name="T16" fmla="+- 0 8799 8799"/>
                              <a:gd name="T17" fmla="*/ T16 w 94"/>
                              <a:gd name="T18" fmla="+- 0 883 808"/>
                              <a:gd name="T19" fmla="*/ 883 h 104"/>
                              <a:gd name="T20" fmla="+- 0 8799 8799"/>
                              <a:gd name="T21" fmla="*/ T20 w 94"/>
                              <a:gd name="T22" fmla="+- 0 808 808"/>
                              <a:gd name="T23" fmla="*/ 808 h 104"/>
                              <a:gd name="T24" fmla="+- 0 8827 8799"/>
                              <a:gd name="T25" fmla="*/ T24 w 94"/>
                              <a:gd name="T26" fmla="+- 0 808 808"/>
                              <a:gd name="T27" fmla="*/ 808 h 104"/>
                              <a:gd name="T28" fmla="+- 0 8827 8799"/>
                              <a:gd name="T29" fmla="*/ T28 w 94"/>
                              <a:gd name="T30" fmla="+- 0 868 808"/>
                              <a:gd name="T31" fmla="*/ 868 h 104"/>
                              <a:gd name="T32" fmla="+- 0 8829 8799"/>
                              <a:gd name="T33" fmla="*/ T32 w 94"/>
                              <a:gd name="T34" fmla="+- 0 874 808"/>
                              <a:gd name="T35" fmla="*/ 874 h 104"/>
                              <a:gd name="T36" fmla="+- 0 8834 8799"/>
                              <a:gd name="T37" fmla="*/ T36 w 94"/>
                              <a:gd name="T38" fmla="+- 0 881 808"/>
                              <a:gd name="T39" fmla="*/ 881 h 104"/>
                              <a:gd name="T40" fmla="+- 0 8839 8799"/>
                              <a:gd name="T41" fmla="*/ T40 w 94"/>
                              <a:gd name="T42" fmla="+- 0 883 808"/>
                              <a:gd name="T43" fmla="*/ 883 h 104"/>
                              <a:gd name="T44" fmla="+- 0 8852 8799"/>
                              <a:gd name="T45" fmla="*/ T44 w 94"/>
                              <a:gd name="T46" fmla="+- 0 883 808"/>
                              <a:gd name="T47" fmla="*/ 883 h 104"/>
                              <a:gd name="T48" fmla="+- 0 8857 8799"/>
                              <a:gd name="T49" fmla="*/ T48 w 94"/>
                              <a:gd name="T50" fmla="+- 0 881 808"/>
                              <a:gd name="T51" fmla="*/ 881 h 104"/>
                              <a:gd name="T52" fmla="+- 0 8863 8799"/>
                              <a:gd name="T53" fmla="*/ T52 w 94"/>
                              <a:gd name="T54" fmla="+- 0 874 808"/>
                              <a:gd name="T55" fmla="*/ 874 h 104"/>
                              <a:gd name="T56" fmla="+- 0 8864 8799"/>
                              <a:gd name="T57" fmla="*/ T56 w 94"/>
                              <a:gd name="T58" fmla="+- 0 868 808"/>
                              <a:gd name="T59" fmla="*/ 868 h 104"/>
                              <a:gd name="T60" fmla="+- 0 8864 8799"/>
                              <a:gd name="T61" fmla="*/ T60 w 94"/>
                              <a:gd name="T62" fmla="+- 0 808 808"/>
                              <a:gd name="T63" fmla="*/ 808 h 104"/>
                              <a:gd name="T64" fmla="+- 0 8892 8799"/>
                              <a:gd name="T65" fmla="*/ T64 w 94"/>
                              <a:gd name="T66" fmla="+- 0 808 808"/>
                              <a:gd name="T67" fmla="*/ 808 h 104"/>
                              <a:gd name="T68" fmla="+- 0 8892 8799"/>
                              <a:gd name="T69" fmla="*/ T68 w 94"/>
                              <a:gd name="T70" fmla="+- 0 883 808"/>
                              <a:gd name="T71" fmla="*/ 883 h 104"/>
                              <a:gd name="T72" fmla="+- 0 8889 8799"/>
                              <a:gd name="T73" fmla="*/ T72 w 94"/>
                              <a:gd name="T74" fmla="+- 0 894 808"/>
                              <a:gd name="T75" fmla="*/ 894 h 104"/>
                              <a:gd name="T76" fmla="+- 0 8873 8799"/>
                              <a:gd name="T77" fmla="*/ T76 w 94"/>
                              <a:gd name="T78" fmla="+- 0 908 808"/>
                              <a:gd name="T79" fmla="*/ 908 h 104"/>
                              <a:gd name="T80" fmla="+- 0 8861 8799"/>
                              <a:gd name="T81" fmla="*/ T80 w 94"/>
                              <a:gd name="T82" fmla="+- 0 911 808"/>
                              <a:gd name="T83" fmla="*/ 911 h 10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Lst>
                            <a:rect l="0" t="0" r="r" b="b"/>
                            <a:pathLst>
                              <a:path w="94" h="104">
                                <a:moveTo>
                                  <a:pt x="62" y="103"/>
                                </a:moveTo>
                                <a:lnTo>
                                  <a:pt x="31" y="103"/>
                                </a:lnTo>
                                <a:lnTo>
                                  <a:pt x="19" y="100"/>
                                </a:lnTo>
                                <a:lnTo>
                                  <a:pt x="4" y="86"/>
                                </a:lnTo>
                                <a:lnTo>
                                  <a:pt x="0" y="75"/>
                                </a:lnTo>
                                <a:lnTo>
                                  <a:pt x="0" y="0"/>
                                </a:lnTo>
                                <a:lnTo>
                                  <a:pt x="28" y="0"/>
                                </a:lnTo>
                                <a:lnTo>
                                  <a:pt x="28" y="60"/>
                                </a:lnTo>
                                <a:lnTo>
                                  <a:pt x="30" y="66"/>
                                </a:lnTo>
                                <a:lnTo>
                                  <a:pt x="35" y="73"/>
                                </a:lnTo>
                                <a:lnTo>
                                  <a:pt x="40" y="75"/>
                                </a:lnTo>
                                <a:lnTo>
                                  <a:pt x="53" y="75"/>
                                </a:lnTo>
                                <a:lnTo>
                                  <a:pt x="58" y="73"/>
                                </a:lnTo>
                                <a:lnTo>
                                  <a:pt x="64" y="66"/>
                                </a:lnTo>
                                <a:lnTo>
                                  <a:pt x="65" y="60"/>
                                </a:lnTo>
                                <a:lnTo>
                                  <a:pt x="65" y="0"/>
                                </a:lnTo>
                                <a:lnTo>
                                  <a:pt x="93" y="0"/>
                                </a:lnTo>
                                <a:lnTo>
                                  <a:pt x="93" y="75"/>
                                </a:lnTo>
                                <a:lnTo>
                                  <a:pt x="90" y="86"/>
                                </a:lnTo>
                                <a:lnTo>
                                  <a:pt x="74" y="100"/>
                                </a:lnTo>
                                <a:lnTo>
                                  <a:pt x="62" y="103"/>
                                </a:lnTo>
                                <a:close/>
                              </a:path>
                            </a:pathLst>
                          </a:custGeom>
                          <a:solidFill>
                            <a:srgbClr val="B3B3B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54" name="Freeform 34"/>
                        <wps:cNvSpPr>
                          <a:spLocks/>
                        </wps:cNvSpPr>
                        <wps:spPr bwMode="auto">
                          <a:xfrm>
                            <a:off x="8799" y="807"/>
                            <a:ext cx="94" cy="104"/>
                          </a:xfrm>
                          <a:custGeom>
                            <a:avLst/>
                            <a:gdLst>
                              <a:gd name="T0" fmla="+- 0 8799 8799"/>
                              <a:gd name="T1" fmla="*/ T0 w 94"/>
                              <a:gd name="T2" fmla="+- 0 808 808"/>
                              <a:gd name="T3" fmla="*/ 808 h 104"/>
                              <a:gd name="T4" fmla="+- 0 8827 8799"/>
                              <a:gd name="T5" fmla="*/ T4 w 94"/>
                              <a:gd name="T6" fmla="+- 0 808 808"/>
                              <a:gd name="T7" fmla="*/ 808 h 104"/>
                              <a:gd name="T8" fmla="+- 0 8827 8799"/>
                              <a:gd name="T9" fmla="*/ T8 w 94"/>
                              <a:gd name="T10" fmla="+- 0 860 808"/>
                              <a:gd name="T11" fmla="*/ 860 h 104"/>
                              <a:gd name="T12" fmla="+- 0 8827 8799"/>
                              <a:gd name="T13" fmla="*/ T12 w 94"/>
                              <a:gd name="T14" fmla="+- 0 868 808"/>
                              <a:gd name="T15" fmla="*/ 868 h 104"/>
                              <a:gd name="T16" fmla="+- 0 8829 8799"/>
                              <a:gd name="T17" fmla="*/ T16 w 94"/>
                              <a:gd name="T18" fmla="+- 0 874 808"/>
                              <a:gd name="T19" fmla="*/ 874 h 104"/>
                              <a:gd name="T20" fmla="+- 0 8831 8799"/>
                              <a:gd name="T21" fmla="*/ T20 w 94"/>
                              <a:gd name="T22" fmla="+- 0 878 808"/>
                              <a:gd name="T23" fmla="*/ 878 h 104"/>
                              <a:gd name="T24" fmla="+- 0 8834 8799"/>
                              <a:gd name="T25" fmla="*/ T24 w 94"/>
                              <a:gd name="T26" fmla="+- 0 881 808"/>
                              <a:gd name="T27" fmla="*/ 881 h 104"/>
                              <a:gd name="T28" fmla="+- 0 8839 8799"/>
                              <a:gd name="T29" fmla="*/ T28 w 94"/>
                              <a:gd name="T30" fmla="+- 0 883 808"/>
                              <a:gd name="T31" fmla="*/ 883 h 104"/>
                              <a:gd name="T32" fmla="+- 0 8846 8799"/>
                              <a:gd name="T33" fmla="*/ T32 w 94"/>
                              <a:gd name="T34" fmla="+- 0 883 808"/>
                              <a:gd name="T35" fmla="*/ 883 h 104"/>
                              <a:gd name="T36" fmla="+- 0 8852 8799"/>
                              <a:gd name="T37" fmla="*/ T36 w 94"/>
                              <a:gd name="T38" fmla="+- 0 883 808"/>
                              <a:gd name="T39" fmla="*/ 883 h 104"/>
                              <a:gd name="T40" fmla="+- 0 8857 8799"/>
                              <a:gd name="T41" fmla="*/ T40 w 94"/>
                              <a:gd name="T42" fmla="+- 0 881 808"/>
                              <a:gd name="T43" fmla="*/ 881 h 104"/>
                              <a:gd name="T44" fmla="+- 0 8860 8799"/>
                              <a:gd name="T45" fmla="*/ T44 w 94"/>
                              <a:gd name="T46" fmla="+- 0 878 808"/>
                              <a:gd name="T47" fmla="*/ 878 h 104"/>
                              <a:gd name="T48" fmla="+- 0 8863 8799"/>
                              <a:gd name="T49" fmla="*/ T48 w 94"/>
                              <a:gd name="T50" fmla="+- 0 874 808"/>
                              <a:gd name="T51" fmla="*/ 874 h 104"/>
                              <a:gd name="T52" fmla="+- 0 8864 8799"/>
                              <a:gd name="T53" fmla="*/ T52 w 94"/>
                              <a:gd name="T54" fmla="+- 0 868 808"/>
                              <a:gd name="T55" fmla="*/ 868 h 104"/>
                              <a:gd name="T56" fmla="+- 0 8864 8799"/>
                              <a:gd name="T57" fmla="*/ T56 w 94"/>
                              <a:gd name="T58" fmla="+- 0 860 808"/>
                              <a:gd name="T59" fmla="*/ 860 h 104"/>
                              <a:gd name="T60" fmla="+- 0 8864 8799"/>
                              <a:gd name="T61" fmla="*/ T60 w 94"/>
                              <a:gd name="T62" fmla="+- 0 808 808"/>
                              <a:gd name="T63" fmla="*/ 808 h 104"/>
                              <a:gd name="T64" fmla="+- 0 8892 8799"/>
                              <a:gd name="T65" fmla="*/ T64 w 94"/>
                              <a:gd name="T66" fmla="+- 0 808 808"/>
                              <a:gd name="T67" fmla="*/ 808 h 104"/>
                              <a:gd name="T68" fmla="+- 0 8892 8799"/>
                              <a:gd name="T69" fmla="*/ T68 w 94"/>
                              <a:gd name="T70" fmla="+- 0 869 808"/>
                              <a:gd name="T71" fmla="*/ 869 h 104"/>
                              <a:gd name="T72" fmla="+- 0 8892 8799"/>
                              <a:gd name="T73" fmla="*/ T72 w 94"/>
                              <a:gd name="T74" fmla="+- 0 883 808"/>
                              <a:gd name="T75" fmla="*/ 883 h 104"/>
                              <a:gd name="T76" fmla="+- 0 8889 8799"/>
                              <a:gd name="T77" fmla="*/ T76 w 94"/>
                              <a:gd name="T78" fmla="+- 0 894 808"/>
                              <a:gd name="T79" fmla="*/ 894 h 104"/>
                              <a:gd name="T80" fmla="+- 0 8881 8799"/>
                              <a:gd name="T81" fmla="*/ T80 w 94"/>
                              <a:gd name="T82" fmla="+- 0 901 808"/>
                              <a:gd name="T83" fmla="*/ 901 h 104"/>
                              <a:gd name="T84" fmla="+- 0 8873 8799"/>
                              <a:gd name="T85" fmla="*/ T84 w 94"/>
                              <a:gd name="T86" fmla="+- 0 908 808"/>
                              <a:gd name="T87" fmla="*/ 908 h 104"/>
                              <a:gd name="T88" fmla="+- 0 8861 8799"/>
                              <a:gd name="T89" fmla="*/ T88 w 94"/>
                              <a:gd name="T90" fmla="+- 0 911 808"/>
                              <a:gd name="T91" fmla="*/ 911 h 104"/>
                              <a:gd name="T92" fmla="+- 0 8846 8799"/>
                              <a:gd name="T93" fmla="*/ T92 w 94"/>
                              <a:gd name="T94" fmla="+- 0 911 808"/>
                              <a:gd name="T95" fmla="*/ 911 h 104"/>
                              <a:gd name="T96" fmla="+- 0 8830 8799"/>
                              <a:gd name="T97" fmla="*/ T96 w 94"/>
                              <a:gd name="T98" fmla="+- 0 911 808"/>
                              <a:gd name="T99" fmla="*/ 911 h 104"/>
                              <a:gd name="T100" fmla="+- 0 8818 8799"/>
                              <a:gd name="T101" fmla="*/ T100 w 94"/>
                              <a:gd name="T102" fmla="+- 0 908 808"/>
                              <a:gd name="T103" fmla="*/ 908 h 104"/>
                              <a:gd name="T104" fmla="+- 0 8811 8799"/>
                              <a:gd name="T105" fmla="*/ T104 w 94"/>
                              <a:gd name="T106" fmla="+- 0 901 808"/>
                              <a:gd name="T107" fmla="*/ 901 h 104"/>
                              <a:gd name="T108" fmla="+- 0 8803 8799"/>
                              <a:gd name="T109" fmla="*/ T108 w 94"/>
                              <a:gd name="T110" fmla="+- 0 894 808"/>
                              <a:gd name="T111" fmla="*/ 894 h 104"/>
                              <a:gd name="T112" fmla="+- 0 8799 8799"/>
                              <a:gd name="T113" fmla="*/ T112 w 94"/>
                              <a:gd name="T114" fmla="+- 0 883 808"/>
                              <a:gd name="T115" fmla="*/ 883 h 104"/>
                              <a:gd name="T116" fmla="+- 0 8799 8799"/>
                              <a:gd name="T117" fmla="*/ T116 w 94"/>
                              <a:gd name="T118" fmla="+- 0 869 808"/>
                              <a:gd name="T119" fmla="*/ 869 h 104"/>
                              <a:gd name="T120" fmla="+- 0 8799 8799"/>
                              <a:gd name="T121" fmla="*/ T120 w 94"/>
                              <a:gd name="T122" fmla="+- 0 808 808"/>
                              <a:gd name="T123" fmla="*/ 808 h 10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Lst>
                            <a:rect l="0" t="0" r="r" b="b"/>
                            <a:pathLst>
                              <a:path w="94" h="104">
                                <a:moveTo>
                                  <a:pt x="0" y="0"/>
                                </a:moveTo>
                                <a:lnTo>
                                  <a:pt x="28" y="0"/>
                                </a:lnTo>
                                <a:lnTo>
                                  <a:pt x="28" y="52"/>
                                </a:lnTo>
                                <a:lnTo>
                                  <a:pt x="28" y="60"/>
                                </a:lnTo>
                                <a:lnTo>
                                  <a:pt x="30" y="66"/>
                                </a:lnTo>
                                <a:lnTo>
                                  <a:pt x="32" y="70"/>
                                </a:lnTo>
                                <a:lnTo>
                                  <a:pt x="35" y="73"/>
                                </a:lnTo>
                                <a:lnTo>
                                  <a:pt x="40" y="75"/>
                                </a:lnTo>
                                <a:lnTo>
                                  <a:pt x="47" y="75"/>
                                </a:lnTo>
                                <a:lnTo>
                                  <a:pt x="53" y="75"/>
                                </a:lnTo>
                                <a:lnTo>
                                  <a:pt x="58" y="73"/>
                                </a:lnTo>
                                <a:lnTo>
                                  <a:pt x="61" y="70"/>
                                </a:lnTo>
                                <a:lnTo>
                                  <a:pt x="64" y="66"/>
                                </a:lnTo>
                                <a:lnTo>
                                  <a:pt x="65" y="60"/>
                                </a:lnTo>
                                <a:lnTo>
                                  <a:pt x="65" y="52"/>
                                </a:lnTo>
                                <a:lnTo>
                                  <a:pt x="65" y="0"/>
                                </a:lnTo>
                                <a:lnTo>
                                  <a:pt x="93" y="0"/>
                                </a:lnTo>
                                <a:lnTo>
                                  <a:pt x="93" y="61"/>
                                </a:lnTo>
                                <a:lnTo>
                                  <a:pt x="93" y="75"/>
                                </a:lnTo>
                                <a:lnTo>
                                  <a:pt x="90" y="86"/>
                                </a:lnTo>
                                <a:lnTo>
                                  <a:pt x="82" y="93"/>
                                </a:lnTo>
                                <a:lnTo>
                                  <a:pt x="74" y="100"/>
                                </a:lnTo>
                                <a:lnTo>
                                  <a:pt x="62" y="103"/>
                                </a:lnTo>
                                <a:lnTo>
                                  <a:pt x="47" y="103"/>
                                </a:lnTo>
                                <a:lnTo>
                                  <a:pt x="31" y="103"/>
                                </a:lnTo>
                                <a:lnTo>
                                  <a:pt x="19" y="100"/>
                                </a:lnTo>
                                <a:lnTo>
                                  <a:pt x="12" y="93"/>
                                </a:lnTo>
                                <a:lnTo>
                                  <a:pt x="4" y="86"/>
                                </a:lnTo>
                                <a:lnTo>
                                  <a:pt x="0" y="75"/>
                                </a:lnTo>
                                <a:lnTo>
                                  <a:pt x="0" y="61"/>
                                </a:lnTo>
                                <a:lnTo>
                                  <a:pt x="0" y="0"/>
                                </a:lnTo>
                                <a:close/>
                              </a:path>
                            </a:pathLst>
                          </a:custGeom>
                          <a:noFill/>
                          <a:ln w="66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55" name="Rectangle 35"/>
                        <wps:cNvSpPr>
                          <a:spLocks noChangeArrowheads="1"/>
                        </wps:cNvSpPr>
                        <wps:spPr bwMode="auto">
                          <a:xfrm>
                            <a:off x="8790" y="824"/>
                            <a:ext cx="113" cy="50"/>
                          </a:xfrm>
                          <a:prstGeom prst="rect">
                            <a:avLst/>
                          </a:prstGeom>
                          <a:solidFill>
                            <a:srgbClr val="C8AA36"/>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356" name="Rectangle 36"/>
                        <wps:cNvSpPr>
                          <a:spLocks noChangeArrowheads="1"/>
                        </wps:cNvSpPr>
                        <wps:spPr bwMode="auto">
                          <a:xfrm>
                            <a:off x="8790" y="824"/>
                            <a:ext cx="113" cy="50"/>
                          </a:xfrm>
                          <a:prstGeom prst="rect">
                            <a:avLst/>
                          </a:prstGeom>
                          <a:noFill/>
                          <a:ln w="1033">
                            <a:solidFill>
                              <a:srgbClr val="01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57" name="Picture 37"/>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8778" y="817"/>
                            <a:ext cx="21" cy="6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358" name="Picture 38"/>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8820" y="817"/>
                            <a:ext cx="94" cy="6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359" name="Picture 39"/>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8799" y="824"/>
                            <a:ext cx="21" cy="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60" name="AutoShape 40"/>
                        <wps:cNvSpPr>
                          <a:spLocks/>
                        </wps:cNvSpPr>
                        <wps:spPr bwMode="auto">
                          <a:xfrm>
                            <a:off x="8875" y="780"/>
                            <a:ext cx="17" cy="22"/>
                          </a:xfrm>
                          <a:custGeom>
                            <a:avLst/>
                            <a:gdLst>
                              <a:gd name="T0" fmla="+- 0 8887 8875"/>
                              <a:gd name="T1" fmla="*/ T0 w 17"/>
                              <a:gd name="T2" fmla="+- 0 790 780"/>
                              <a:gd name="T3" fmla="*/ 790 h 22"/>
                              <a:gd name="T4" fmla="+- 0 8889 8875"/>
                              <a:gd name="T5" fmla="*/ T4 w 17"/>
                              <a:gd name="T6" fmla="+- 0 789 780"/>
                              <a:gd name="T7" fmla="*/ 789 h 22"/>
                              <a:gd name="T8" fmla="+- 0 8891 8875"/>
                              <a:gd name="T9" fmla="*/ T8 w 17"/>
                              <a:gd name="T10" fmla="+- 0 788 780"/>
                              <a:gd name="T11" fmla="*/ 788 h 22"/>
                              <a:gd name="T12" fmla="+- 0 8889 8875"/>
                              <a:gd name="T13" fmla="*/ T12 w 17"/>
                              <a:gd name="T14" fmla="+- 0 785 780"/>
                              <a:gd name="T15" fmla="*/ 785 h 22"/>
                              <a:gd name="T16" fmla="+- 0 8883 8875"/>
                              <a:gd name="T17" fmla="*/ T16 w 17"/>
                              <a:gd name="T18" fmla="+- 0 780 780"/>
                              <a:gd name="T19" fmla="*/ 780 h 22"/>
                              <a:gd name="T20" fmla="+- 0 8879 8875"/>
                              <a:gd name="T21" fmla="*/ T20 w 17"/>
                              <a:gd name="T22" fmla="+- 0 780 780"/>
                              <a:gd name="T23" fmla="*/ 780 h 22"/>
                              <a:gd name="T24" fmla="+- 0 8875 8875"/>
                              <a:gd name="T25" fmla="*/ T24 w 17"/>
                              <a:gd name="T26" fmla="+- 0 780 780"/>
                              <a:gd name="T27" fmla="*/ 780 h 22"/>
                              <a:gd name="T28" fmla="+- 0 8876 8875"/>
                              <a:gd name="T29" fmla="*/ T28 w 17"/>
                              <a:gd name="T30" fmla="+- 0 783 780"/>
                              <a:gd name="T31" fmla="*/ 783 h 22"/>
                              <a:gd name="T32" fmla="+- 0 8876 8875"/>
                              <a:gd name="T33" fmla="*/ T32 w 17"/>
                              <a:gd name="T34" fmla="+- 0 787 780"/>
                              <a:gd name="T35" fmla="*/ 787 h 22"/>
                              <a:gd name="T36" fmla="+- 0 8882 8875"/>
                              <a:gd name="T37" fmla="*/ T36 w 17"/>
                              <a:gd name="T38" fmla="+- 0 787 780"/>
                              <a:gd name="T39" fmla="*/ 787 h 22"/>
                              <a:gd name="T40" fmla="+- 0 8887 8875"/>
                              <a:gd name="T41" fmla="*/ T40 w 17"/>
                              <a:gd name="T42" fmla="+- 0 790 780"/>
                              <a:gd name="T43" fmla="*/ 790 h 22"/>
                              <a:gd name="T44" fmla="+- 0 8882 8875"/>
                              <a:gd name="T45" fmla="*/ T44 w 17"/>
                              <a:gd name="T46" fmla="+- 0 801 780"/>
                              <a:gd name="T47" fmla="*/ 801 h 22"/>
                              <a:gd name="T48" fmla="+- 0 8882 8875"/>
                              <a:gd name="T49" fmla="*/ T48 w 17"/>
                              <a:gd name="T50" fmla="+- 0 787 780"/>
                              <a:gd name="T51" fmla="*/ 787 h 22"/>
                              <a:gd name="T52" fmla="+- 0 8876 8875"/>
                              <a:gd name="T53" fmla="*/ T52 w 17"/>
                              <a:gd name="T54" fmla="+- 0 787 780"/>
                              <a:gd name="T55" fmla="*/ 787 h 22"/>
                              <a:gd name="T56" fmla="+- 0 8875 8875"/>
                              <a:gd name="T57" fmla="*/ T56 w 17"/>
                              <a:gd name="T58" fmla="+- 0 801 780"/>
                              <a:gd name="T59" fmla="*/ 801 h 22"/>
                              <a:gd name="T60" fmla="+- 0 8882 8875"/>
                              <a:gd name="T61" fmla="*/ T60 w 17"/>
                              <a:gd name="T62" fmla="+- 0 801 780"/>
                              <a:gd name="T63" fmla="*/ 801 h 2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Lst>
                            <a:rect l="0" t="0" r="r" b="b"/>
                            <a:pathLst>
                              <a:path w="17" h="22">
                                <a:moveTo>
                                  <a:pt x="12" y="10"/>
                                </a:moveTo>
                                <a:lnTo>
                                  <a:pt x="14" y="9"/>
                                </a:lnTo>
                                <a:lnTo>
                                  <a:pt x="16" y="8"/>
                                </a:lnTo>
                                <a:lnTo>
                                  <a:pt x="14" y="5"/>
                                </a:lnTo>
                                <a:lnTo>
                                  <a:pt x="8" y="0"/>
                                </a:lnTo>
                                <a:lnTo>
                                  <a:pt x="4" y="0"/>
                                </a:lnTo>
                                <a:lnTo>
                                  <a:pt x="0" y="0"/>
                                </a:lnTo>
                                <a:lnTo>
                                  <a:pt x="1" y="3"/>
                                </a:lnTo>
                                <a:lnTo>
                                  <a:pt x="1" y="7"/>
                                </a:lnTo>
                                <a:lnTo>
                                  <a:pt x="7" y="7"/>
                                </a:lnTo>
                                <a:lnTo>
                                  <a:pt x="12" y="10"/>
                                </a:lnTo>
                                <a:close/>
                                <a:moveTo>
                                  <a:pt x="7" y="21"/>
                                </a:moveTo>
                                <a:lnTo>
                                  <a:pt x="7" y="7"/>
                                </a:lnTo>
                                <a:lnTo>
                                  <a:pt x="1" y="7"/>
                                </a:lnTo>
                                <a:lnTo>
                                  <a:pt x="0" y="21"/>
                                </a:lnTo>
                                <a:lnTo>
                                  <a:pt x="7" y="21"/>
                                </a:lnTo>
                                <a:close/>
                              </a:path>
                            </a:pathLst>
                          </a:custGeom>
                          <a:solidFill>
                            <a:srgbClr val="B3B3B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61" name="Freeform 41"/>
                        <wps:cNvSpPr>
                          <a:spLocks/>
                        </wps:cNvSpPr>
                        <wps:spPr bwMode="auto">
                          <a:xfrm>
                            <a:off x="8875" y="780"/>
                            <a:ext cx="17" cy="22"/>
                          </a:xfrm>
                          <a:custGeom>
                            <a:avLst/>
                            <a:gdLst>
                              <a:gd name="T0" fmla="+- 0 8882 8875"/>
                              <a:gd name="T1" fmla="*/ T0 w 17"/>
                              <a:gd name="T2" fmla="+- 0 801 780"/>
                              <a:gd name="T3" fmla="*/ 801 h 22"/>
                              <a:gd name="T4" fmla="+- 0 8882 8875"/>
                              <a:gd name="T5" fmla="*/ T4 w 17"/>
                              <a:gd name="T6" fmla="+- 0 787 780"/>
                              <a:gd name="T7" fmla="*/ 787 h 22"/>
                              <a:gd name="T8" fmla="+- 0 8887 8875"/>
                              <a:gd name="T9" fmla="*/ T8 w 17"/>
                              <a:gd name="T10" fmla="+- 0 790 780"/>
                              <a:gd name="T11" fmla="*/ 790 h 22"/>
                              <a:gd name="T12" fmla="+- 0 8888 8875"/>
                              <a:gd name="T13" fmla="*/ T12 w 17"/>
                              <a:gd name="T14" fmla="+- 0 790 780"/>
                              <a:gd name="T15" fmla="*/ 790 h 22"/>
                              <a:gd name="T16" fmla="+- 0 8889 8875"/>
                              <a:gd name="T17" fmla="*/ T16 w 17"/>
                              <a:gd name="T18" fmla="+- 0 789 780"/>
                              <a:gd name="T19" fmla="*/ 789 h 22"/>
                              <a:gd name="T20" fmla="+- 0 8891 8875"/>
                              <a:gd name="T21" fmla="*/ T20 w 17"/>
                              <a:gd name="T22" fmla="+- 0 788 780"/>
                              <a:gd name="T23" fmla="*/ 788 h 22"/>
                              <a:gd name="T24" fmla="+- 0 8890 8875"/>
                              <a:gd name="T25" fmla="*/ T24 w 17"/>
                              <a:gd name="T26" fmla="+- 0 787 780"/>
                              <a:gd name="T27" fmla="*/ 787 h 22"/>
                              <a:gd name="T28" fmla="+- 0 8889 8875"/>
                              <a:gd name="T29" fmla="*/ T28 w 17"/>
                              <a:gd name="T30" fmla="+- 0 785 780"/>
                              <a:gd name="T31" fmla="*/ 785 h 22"/>
                              <a:gd name="T32" fmla="+- 0 8883 8875"/>
                              <a:gd name="T33" fmla="*/ T32 w 17"/>
                              <a:gd name="T34" fmla="+- 0 780 780"/>
                              <a:gd name="T35" fmla="*/ 780 h 22"/>
                              <a:gd name="T36" fmla="+- 0 8879 8875"/>
                              <a:gd name="T37" fmla="*/ T36 w 17"/>
                              <a:gd name="T38" fmla="+- 0 780 780"/>
                              <a:gd name="T39" fmla="*/ 780 h 22"/>
                              <a:gd name="T40" fmla="+- 0 8875 8875"/>
                              <a:gd name="T41" fmla="*/ T40 w 17"/>
                              <a:gd name="T42" fmla="+- 0 780 780"/>
                              <a:gd name="T43" fmla="*/ 780 h 22"/>
                              <a:gd name="T44" fmla="+- 0 8876 8875"/>
                              <a:gd name="T45" fmla="*/ T44 w 17"/>
                              <a:gd name="T46" fmla="+- 0 783 780"/>
                              <a:gd name="T47" fmla="*/ 783 h 22"/>
                              <a:gd name="T48" fmla="+- 0 8875 8875"/>
                              <a:gd name="T49" fmla="*/ T48 w 17"/>
                              <a:gd name="T50" fmla="+- 0 801 780"/>
                              <a:gd name="T51" fmla="*/ 801 h 22"/>
                              <a:gd name="T52" fmla="+- 0 8882 8875"/>
                              <a:gd name="T53" fmla="*/ T52 w 17"/>
                              <a:gd name="T54" fmla="+- 0 801 780"/>
                              <a:gd name="T55" fmla="*/ 801 h 2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Lst>
                            <a:rect l="0" t="0" r="r" b="b"/>
                            <a:pathLst>
                              <a:path w="17" h="22">
                                <a:moveTo>
                                  <a:pt x="7" y="21"/>
                                </a:moveTo>
                                <a:lnTo>
                                  <a:pt x="7" y="7"/>
                                </a:lnTo>
                                <a:lnTo>
                                  <a:pt x="12" y="10"/>
                                </a:lnTo>
                                <a:lnTo>
                                  <a:pt x="13" y="10"/>
                                </a:lnTo>
                                <a:lnTo>
                                  <a:pt x="14" y="9"/>
                                </a:lnTo>
                                <a:lnTo>
                                  <a:pt x="16" y="8"/>
                                </a:lnTo>
                                <a:lnTo>
                                  <a:pt x="15" y="7"/>
                                </a:lnTo>
                                <a:lnTo>
                                  <a:pt x="14" y="5"/>
                                </a:lnTo>
                                <a:lnTo>
                                  <a:pt x="8" y="0"/>
                                </a:lnTo>
                                <a:lnTo>
                                  <a:pt x="4" y="0"/>
                                </a:lnTo>
                                <a:lnTo>
                                  <a:pt x="0" y="0"/>
                                </a:lnTo>
                                <a:lnTo>
                                  <a:pt x="1" y="3"/>
                                </a:lnTo>
                                <a:lnTo>
                                  <a:pt x="0" y="21"/>
                                </a:lnTo>
                                <a:lnTo>
                                  <a:pt x="7" y="21"/>
                                </a:lnTo>
                                <a:close/>
                              </a:path>
                            </a:pathLst>
                          </a:custGeom>
                          <a:noFill/>
                          <a:ln w="663">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62" name="Rectangle 42"/>
                        <wps:cNvSpPr>
                          <a:spLocks noChangeArrowheads="1"/>
                        </wps:cNvSpPr>
                        <wps:spPr bwMode="auto">
                          <a:xfrm>
                            <a:off x="8872" y="798"/>
                            <a:ext cx="16" cy="11"/>
                          </a:xfrm>
                          <a:prstGeom prst="rect">
                            <a:avLst/>
                          </a:prstGeom>
                          <a:solidFill>
                            <a:srgbClr val="B3B3B3"/>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363" name="Rectangle 43"/>
                        <wps:cNvSpPr>
                          <a:spLocks noChangeArrowheads="1"/>
                        </wps:cNvSpPr>
                        <wps:spPr bwMode="auto">
                          <a:xfrm>
                            <a:off x="8872" y="798"/>
                            <a:ext cx="16" cy="11"/>
                          </a:xfrm>
                          <a:prstGeom prst="rect">
                            <a:avLst/>
                          </a:prstGeom>
                          <a:noFill/>
                          <a:ln w="398">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64" name="Rectangle 44"/>
                        <wps:cNvSpPr>
                          <a:spLocks noChangeArrowheads="1"/>
                        </wps:cNvSpPr>
                        <wps:spPr bwMode="auto">
                          <a:xfrm>
                            <a:off x="8862" y="804"/>
                            <a:ext cx="34" cy="7"/>
                          </a:xfrm>
                          <a:prstGeom prst="rect">
                            <a:avLst/>
                          </a:prstGeom>
                          <a:solidFill>
                            <a:srgbClr val="B3B3B3"/>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365" name="Rectangle 45"/>
                        <wps:cNvSpPr>
                          <a:spLocks noChangeArrowheads="1"/>
                        </wps:cNvSpPr>
                        <wps:spPr bwMode="auto">
                          <a:xfrm>
                            <a:off x="8862" y="804"/>
                            <a:ext cx="34" cy="7"/>
                          </a:xfrm>
                          <a:prstGeom prst="rect">
                            <a:avLst/>
                          </a:prstGeom>
                          <a:noFill/>
                          <a:ln w="717">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66" name="AutoShape 46"/>
                        <wps:cNvSpPr>
                          <a:spLocks/>
                        </wps:cNvSpPr>
                        <wps:spPr bwMode="auto">
                          <a:xfrm>
                            <a:off x="8801" y="778"/>
                            <a:ext cx="17" cy="21"/>
                          </a:xfrm>
                          <a:custGeom>
                            <a:avLst/>
                            <a:gdLst>
                              <a:gd name="T0" fmla="+- 0 8806 8802"/>
                              <a:gd name="T1" fmla="*/ T0 w 17"/>
                              <a:gd name="T2" fmla="+- 0 789 779"/>
                              <a:gd name="T3" fmla="*/ 789 h 21"/>
                              <a:gd name="T4" fmla="+- 0 8803 8802"/>
                              <a:gd name="T5" fmla="*/ T4 w 17"/>
                              <a:gd name="T6" fmla="+- 0 788 779"/>
                              <a:gd name="T7" fmla="*/ 788 h 21"/>
                              <a:gd name="T8" fmla="+- 0 8802 8802"/>
                              <a:gd name="T9" fmla="*/ T8 w 17"/>
                              <a:gd name="T10" fmla="+- 0 786 779"/>
                              <a:gd name="T11" fmla="*/ 786 h 21"/>
                              <a:gd name="T12" fmla="+- 0 8804 8802"/>
                              <a:gd name="T13" fmla="*/ T12 w 17"/>
                              <a:gd name="T14" fmla="+- 0 784 779"/>
                              <a:gd name="T15" fmla="*/ 784 h 21"/>
                              <a:gd name="T16" fmla="+- 0 8810 8802"/>
                              <a:gd name="T17" fmla="*/ T16 w 17"/>
                              <a:gd name="T18" fmla="+- 0 779 779"/>
                              <a:gd name="T19" fmla="*/ 779 h 21"/>
                              <a:gd name="T20" fmla="+- 0 8818 8802"/>
                              <a:gd name="T21" fmla="*/ T20 w 17"/>
                              <a:gd name="T22" fmla="+- 0 779 779"/>
                              <a:gd name="T23" fmla="*/ 779 h 21"/>
                              <a:gd name="T24" fmla="+- 0 8817 8802"/>
                              <a:gd name="T25" fmla="*/ T24 w 17"/>
                              <a:gd name="T26" fmla="+- 0 781 779"/>
                              <a:gd name="T27" fmla="*/ 781 h 21"/>
                              <a:gd name="T28" fmla="+- 0 8817 8802"/>
                              <a:gd name="T29" fmla="*/ T28 w 17"/>
                              <a:gd name="T30" fmla="+- 0 785 779"/>
                              <a:gd name="T31" fmla="*/ 785 h 21"/>
                              <a:gd name="T32" fmla="+- 0 8811 8802"/>
                              <a:gd name="T33" fmla="*/ T32 w 17"/>
                              <a:gd name="T34" fmla="+- 0 785 779"/>
                              <a:gd name="T35" fmla="*/ 785 h 21"/>
                              <a:gd name="T36" fmla="+- 0 8806 8802"/>
                              <a:gd name="T37" fmla="*/ T36 w 17"/>
                              <a:gd name="T38" fmla="+- 0 789 779"/>
                              <a:gd name="T39" fmla="*/ 789 h 21"/>
                              <a:gd name="T40" fmla="+- 0 8811 8802"/>
                              <a:gd name="T41" fmla="*/ T40 w 17"/>
                              <a:gd name="T42" fmla="+- 0 800 779"/>
                              <a:gd name="T43" fmla="*/ 800 h 21"/>
                              <a:gd name="T44" fmla="+- 0 8811 8802"/>
                              <a:gd name="T45" fmla="*/ T44 w 17"/>
                              <a:gd name="T46" fmla="+- 0 785 779"/>
                              <a:gd name="T47" fmla="*/ 785 h 21"/>
                              <a:gd name="T48" fmla="+- 0 8817 8802"/>
                              <a:gd name="T49" fmla="*/ T48 w 17"/>
                              <a:gd name="T50" fmla="+- 0 785 779"/>
                              <a:gd name="T51" fmla="*/ 785 h 21"/>
                              <a:gd name="T52" fmla="+- 0 8818 8802"/>
                              <a:gd name="T53" fmla="*/ T52 w 17"/>
                              <a:gd name="T54" fmla="+- 0 800 779"/>
                              <a:gd name="T55" fmla="*/ 800 h 21"/>
                              <a:gd name="T56" fmla="+- 0 8811 8802"/>
                              <a:gd name="T57" fmla="*/ T56 w 17"/>
                              <a:gd name="T58" fmla="+- 0 800 779"/>
                              <a:gd name="T59" fmla="*/ 800 h 2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Lst>
                            <a:rect l="0" t="0" r="r" b="b"/>
                            <a:pathLst>
                              <a:path w="17" h="21">
                                <a:moveTo>
                                  <a:pt x="4" y="10"/>
                                </a:moveTo>
                                <a:lnTo>
                                  <a:pt x="1" y="9"/>
                                </a:lnTo>
                                <a:lnTo>
                                  <a:pt x="0" y="7"/>
                                </a:lnTo>
                                <a:lnTo>
                                  <a:pt x="2" y="5"/>
                                </a:lnTo>
                                <a:lnTo>
                                  <a:pt x="8" y="0"/>
                                </a:lnTo>
                                <a:lnTo>
                                  <a:pt x="16" y="0"/>
                                </a:lnTo>
                                <a:lnTo>
                                  <a:pt x="15" y="2"/>
                                </a:lnTo>
                                <a:lnTo>
                                  <a:pt x="15" y="6"/>
                                </a:lnTo>
                                <a:lnTo>
                                  <a:pt x="9" y="6"/>
                                </a:lnTo>
                                <a:lnTo>
                                  <a:pt x="4" y="10"/>
                                </a:lnTo>
                                <a:close/>
                                <a:moveTo>
                                  <a:pt x="9" y="21"/>
                                </a:moveTo>
                                <a:lnTo>
                                  <a:pt x="9" y="6"/>
                                </a:lnTo>
                                <a:lnTo>
                                  <a:pt x="15" y="6"/>
                                </a:lnTo>
                                <a:lnTo>
                                  <a:pt x="16" y="21"/>
                                </a:lnTo>
                                <a:lnTo>
                                  <a:pt x="9" y="21"/>
                                </a:lnTo>
                                <a:close/>
                              </a:path>
                            </a:pathLst>
                          </a:custGeom>
                          <a:solidFill>
                            <a:srgbClr val="B3B3B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67" name="Freeform 47"/>
                        <wps:cNvSpPr>
                          <a:spLocks/>
                        </wps:cNvSpPr>
                        <wps:spPr bwMode="auto">
                          <a:xfrm>
                            <a:off x="8801" y="778"/>
                            <a:ext cx="17" cy="21"/>
                          </a:xfrm>
                          <a:custGeom>
                            <a:avLst/>
                            <a:gdLst>
                              <a:gd name="T0" fmla="+- 0 8811 8802"/>
                              <a:gd name="T1" fmla="*/ T0 w 17"/>
                              <a:gd name="T2" fmla="+- 0 800 779"/>
                              <a:gd name="T3" fmla="*/ 800 h 21"/>
                              <a:gd name="T4" fmla="+- 0 8811 8802"/>
                              <a:gd name="T5" fmla="*/ T4 w 17"/>
                              <a:gd name="T6" fmla="+- 0 785 779"/>
                              <a:gd name="T7" fmla="*/ 785 h 21"/>
                              <a:gd name="T8" fmla="+- 0 8806 8802"/>
                              <a:gd name="T9" fmla="*/ T8 w 17"/>
                              <a:gd name="T10" fmla="+- 0 789 779"/>
                              <a:gd name="T11" fmla="*/ 789 h 21"/>
                              <a:gd name="T12" fmla="+- 0 8805 8802"/>
                              <a:gd name="T13" fmla="*/ T12 w 17"/>
                              <a:gd name="T14" fmla="+- 0 788 779"/>
                              <a:gd name="T15" fmla="*/ 788 h 21"/>
                              <a:gd name="T16" fmla="+- 0 8803 8802"/>
                              <a:gd name="T17" fmla="*/ T16 w 17"/>
                              <a:gd name="T18" fmla="+- 0 788 779"/>
                              <a:gd name="T19" fmla="*/ 788 h 21"/>
                              <a:gd name="T20" fmla="+- 0 8802 8802"/>
                              <a:gd name="T21" fmla="*/ T20 w 17"/>
                              <a:gd name="T22" fmla="+- 0 786 779"/>
                              <a:gd name="T23" fmla="*/ 786 h 21"/>
                              <a:gd name="T24" fmla="+- 0 8803 8802"/>
                              <a:gd name="T25" fmla="*/ T24 w 17"/>
                              <a:gd name="T26" fmla="+- 0 785 779"/>
                              <a:gd name="T27" fmla="*/ 785 h 21"/>
                              <a:gd name="T28" fmla="+- 0 8804 8802"/>
                              <a:gd name="T29" fmla="*/ T28 w 17"/>
                              <a:gd name="T30" fmla="+- 0 784 779"/>
                              <a:gd name="T31" fmla="*/ 784 h 21"/>
                              <a:gd name="T32" fmla="+- 0 8810 8802"/>
                              <a:gd name="T33" fmla="*/ T32 w 17"/>
                              <a:gd name="T34" fmla="+- 0 779 779"/>
                              <a:gd name="T35" fmla="*/ 779 h 21"/>
                              <a:gd name="T36" fmla="+- 0 8814 8802"/>
                              <a:gd name="T37" fmla="*/ T36 w 17"/>
                              <a:gd name="T38" fmla="+- 0 779 779"/>
                              <a:gd name="T39" fmla="*/ 779 h 21"/>
                              <a:gd name="T40" fmla="+- 0 8818 8802"/>
                              <a:gd name="T41" fmla="*/ T40 w 17"/>
                              <a:gd name="T42" fmla="+- 0 779 779"/>
                              <a:gd name="T43" fmla="*/ 779 h 21"/>
                              <a:gd name="T44" fmla="+- 0 8817 8802"/>
                              <a:gd name="T45" fmla="*/ T44 w 17"/>
                              <a:gd name="T46" fmla="+- 0 781 779"/>
                              <a:gd name="T47" fmla="*/ 781 h 21"/>
                              <a:gd name="T48" fmla="+- 0 8818 8802"/>
                              <a:gd name="T49" fmla="*/ T48 w 17"/>
                              <a:gd name="T50" fmla="+- 0 800 779"/>
                              <a:gd name="T51" fmla="*/ 800 h 21"/>
                              <a:gd name="T52" fmla="+- 0 8811 8802"/>
                              <a:gd name="T53" fmla="*/ T52 w 17"/>
                              <a:gd name="T54" fmla="+- 0 800 779"/>
                              <a:gd name="T55" fmla="*/ 800 h 2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Lst>
                            <a:rect l="0" t="0" r="r" b="b"/>
                            <a:pathLst>
                              <a:path w="17" h="21">
                                <a:moveTo>
                                  <a:pt x="9" y="21"/>
                                </a:moveTo>
                                <a:lnTo>
                                  <a:pt x="9" y="6"/>
                                </a:lnTo>
                                <a:lnTo>
                                  <a:pt x="4" y="10"/>
                                </a:lnTo>
                                <a:lnTo>
                                  <a:pt x="3" y="9"/>
                                </a:lnTo>
                                <a:lnTo>
                                  <a:pt x="1" y="9"/>
                                </a:lnTo>
                                <a:lnTo>
                                  <a:pt x="0" y="7"/>
                                </a:lnTo>
                                <a:lnTo>
                                  <a:pt x="1" y="6"/>
                                </a:lnTo>
                                <a:lnTo>
                                  <a:pt x="2" y="5"/>
                                </a:lnTo>
                                <a:lnTo>
                                  <a:pt x="8" y="0"/>
                                </a:lnTo>
                                <a:lnTo>
                                  <a:pt x="12" y="0"/>
                                </a:lnTo>
                                <a:lnTo>
                                  <a:pt x="16" y="0"/>
                                </a:lnTo>
                                <a:lnTo>
                                  <a:pt x="15" y="2"/>
                                </a:lnTo>
                                <a:lnTo>
                                  <a:pt x="16" y="21"/>
                                </a:lnTo>
                                <a:lnTo>
                                  <a:pt x="9" y="21"/>
                                </a:lnTo>
                                <a:close/>
                              </a:path>
                            </a:pathLst>
                          </a:custGeom>
                          <a:noFill/>
                          <a:ln w="663">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68" name="Rectangle 48"/>
                        <wps:cNvSpPr>
                          <a:spLocks noChangeArrowheads="1"/>
                        </wps:cNvSpPr>
                        <wps:spPr bwMode="auto">
                          <a:xfrm>
                            <a:off x="8805" y="797"/>
                            <a:ext cx="16" cy="11"/>
                          </a:xfrm>
                          <a:prstGeom prst="rect">
                            <a:avLst/>
                          </a:prstGeom>
                          <a:solidFill>
                            <a:srgbClr val="B3B3B3"/>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369" name="Rectangle 49"/>
                        <wps:cNvSpPr>
                          <a:spLocks noChangeArrowheads="1"/>
                        </wps:cNvSpPr>
                        <wps:spPr bwMode="auto">
                          <a:xfrm>
                            <a:off x="8805" y="797"/>
                            <a:ext cx="16" cy="11"/>
                          </a:xfrm>
                          <a:prstGeom prst="rect">
                            <a:avLst/>
                          </a:prstGeom>
                          <a:noFill/>
                          <a:ln w="398">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0" name="Rectangle 50"/>
                        <wps:cNvSpPr>
                          <a:spLocks noChangeArrowheads="1"/>
                        </wps:cNvSpPr>
                        <wps:spPr bwMode="auto">
                          <a:xfrm>
                            <a:off x="8797" y="802"/>
                            <a:ext cx="34" cy="7"/>
                          </a:xfrm>
                          <a:prstGeom prst="rect">
                            <a:avLst/>
                          </a:prstGeom>
                          <a:solidFill>
                            <a:srgbClr val="B3B3B3"/>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371" name="Rectangle 51"/>
                        <wps:cNvSpPr>
                          <a:spLocks noChangeArrowheads="1"/>
                        </wps:cNvSpPr>
                        <wps:spPr bwMode="auto">
                          <a:xfrm>
                            <a:off x="8797" y="802"/>
                            <a:ext cx="34" cy="7"/>
                          </a:xfrm>
                          <a:prstGeom prst="rect">
                            <a:avLst/>
                          </a:prstGeom>
                          <a:noFill/>
                          <a:ln w="717">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2" name="Freeform 52"/>
                        <wps:cNvSpPr>
                          <a:spLocks/>
                        </wps:cNvSpPr>
                        <wps:spPr bwMode="auto">
                          <a:xfrm>
                            <a:off x="8844" y="693"/>
                            <a:ext cx="65" cy="68"/>
                          </a:xfrm>
                          <a:custGeom>
                            <a:avLst/>
                            <a:gdLst>
                              <a:gd name="T0" fmla="+- 0 8910 8845"/>
                              <a:gd name="T1" fmla="*/ T0 w 65"/>
                              <a:gd name="T2" fmla="+- 0 755 694"/>
                              <a:gd name="T3" fmla="*/ 755 h 68"/>
                              <a:gd name="T4" fmla="+- 0 8904 8845"/>
                              <a:gd name="T5" fmla="*/ T4 w 65"/>
                              <a:gd name="T6" fmla="+- 0 761 694"/>
                              <a:gd name="T7" fmla="*/ 761 h 68"/>
                              <a:gd name="T8" fmla="+- 0 8845 8845"/>
                              <a:gd name="T9" fmla="*/ T8 w 65"/>
                              <a:gd name="T10" fmla="+- 0 700 694"/>
                              <a:gd name="T11" fmla="*/ 700 h 68"/>
                              <a:gd name="T12" fmla="+- 0 8850 8845"/>
                              <a:gd name="T13" fmla="*/ T12 w 65"/>
                              <a:gd name="T14" fmla="+- 0 694 694"/>
                              <a:gd name="T15" fmla="*/ 694 h 68"/>
                              <a:gd name="T16" fmla="+- 0 8910 8845"/>
                              <a:gd name="T17" fmla="*/ T16 w 65"/>
                              <a:gd name="T18" fmla="+- 0 755 694"/>
                              <a:gd name="T19" fmla="*/ 755 h 68"/>
                            </a:gdLst>
                            <a:ahLst/>
                            <a:cxnLst>
                              <a:cxn ang="0">
                                <a:pos x="T1" y="T3"/>
                              </a:cxn>
                              <a:cxn ang="0">
                                <a:pos x="T5" y="T7"/>
                              </a:cxn>
                              <a:cxn ang="0">
                                <a:pos x="T9" y="T11"/>
                              </a:cxn>
                              <a:cxn ang="0">
                                <a:pos x="T13" y="T15"/>
                              </a:cxn>
                              <a:cxn ang="0">
                                <a:pos x="T17" y="T19"/>
                              </a:cxn>
                            </a:cxnLst>
                            <a:rect l="0" t="0" r="r" b="b"/>
                            <a:pathLst>
                              <a:path w="65" h="68">
                                <a:moveTo>
                                  <a:pt x="65" y="61"/>
                                </a:moveTo>
                                <a:lnTo>
                                  <a:pt x="59" y="67"/>
                                </a:lnTo>
                                <a:lnTo>
                                  <a:pt x="0" y="6"/>
                                </a:lnTo>
                                <a:lnTo>
                                  <a:pt x="5" y="0"/>
                                </a:lnTo>
                                <a:lnTo>
                                  <a:pt x="65" y="61"/>
                                </a:lnTo>
                                <a:close/>
                              </a:path>
                            </a:pathLst>
                          </a:custGeom>
                          <a:solidFill>
                            <a:srgbClr val="B3B3B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73" name="Freeform 53"/>
                        <wps:cNvSpPr>
                          <a:spLocks/>
                        </wps:cNvSpPr>
                        <wps:spPr bwMode="auto">
                          <a:xfrm>
                            <a:off x="8844" y="693"/>
                            <a:ext cx="65" cy="68"/>
                          </a:xfrm>
                          <a:custGeom>
                            <a:avLst/>
                            <a:gdLst>
                              <a:gd name="T0" fmla="+- 0 8845 8845"/>
                              <a:gd name="T1" fmla="*/ T0 w 65"/>
                              <a:gd name="T2" fmla="+- 0 700 694"/>
                              <a:gd name="T3" fmla="*/ 700 h 68"/>
                              <a:gd name="T4" fmla="+- 0 8850 8845"/>
                              <a:gd name="T5" fmla="*/ T4 w 65"/>
                              <a:gd name="T6" fmla="+- 0 694 694"/>
                              <a:gd name="T7" fmla="*/ 694 h 68"/>
                              <a:gd name="T8" fmla="+- 0 8910 8845"/>
                              <a:gd name="T9" fmla="*/ T8 w 65"/>
                              <a:gd name="T10" fmla="+- 0 755 694"/>
                              <a:gd name="T11" fmla="*/ 755 h 68"/>
                              <a:gd name="T12" fmla="+- 0 8904 8845"/>
                              <a:gd name="T13" fmla="*/ T12 w 65"/>
                              <a:gd name="T14" fmla="+- 0 761 694"/>
                              <a:gd name="T15" fmla="*/ 761 h 68"/>
                              <a:gd name="T16" fmla="+- 0 8845 8845"/>
                              <a:gd name="T17" fmla="*/ T16 w 65"/>
                              <a:gd name="T18" fmla="+- 0 700 694"/>
                              <a:gd name="T19" fmla="*/ 700 h 68"/>
                            </a:gdLst>
                            <a:ahLst/>
                            <a:cxnLst>
                              <a:cxn ang="0">
                                <a:pos x="T1" y="T3"/>
                              </a:cxn>
                              <a:cxn ang="0">
                                <a:pos x="T5" y="T7"/>
                              </a:cxn>
                              <a:cxn ang="0">
                                <a:pos x="T9" y="T11"/>
                              </a:cxn>
                              <a:cxn ang="0">
                                <a:pos x="T13" y="T15"/>
                              </a:cxn>
                              <a:cxn ang="0">
                                <a:pos x="T17" y="T19"/>
                              </a:cxn>
                            </a:cxnLst>
                            <a:rect l="0" t="0" r="r" b="b"/>
                            <a:pathLst>
                              <a:path w="65" h="68">
                                <a:moveTo>
                                  <a:pt x="0" y="6"/>
                                </a:moveTo>
                                <a:lnTo>
                                  <a:pt x="5" y="0"/>
                                </a:lnTo>
                                <a:lnTo>
                                  <a:pt x="65" y="61"/>
                                </a:lnTo>
                                <a:lnTo>
                                  <a:pt x="59" y="67"/>
                                </a:lnTo>
                                <a:lnTo>
                                  <a:pt x="0" y="6"/>
                                </a:lnTo>
                                <a:close/>
                              </a:path>
                            </a:pathLst>
                          </a:custGeom>
                          <a:noFill/>
                          <a:ln w="5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4" name="Freeform 54"/>
                        <wps:cNvSpPr>
                          <a:spLocks/>
                        </wps:cNvSpPr>
                        <wps:spPr bwMode="auto">
                          <a:xfrm>
                            <a:off x="8783" y="693"/>
                            <a:ext cx="65" cy="68"/>
                          </a:xfrm>
                          <a:custGeom>
                            <a:avLst/>
                            <a:gdLst>
                              <a:gd name="T0" fmla="+- 0 8783 8783"/>
                              <a:gd name="T1" fmla="*/ T0 w 65"/>
                              <a:gd name="T2" fmla="+- 0 755 694"/>
                              <a:gd name="T3" fmla="*/ 755 h 68"/>
                              <a:gd name="T4" fmla="+- 0 8789 8783"/>
                              <a:gd name="T5" fmla="*/ T4 w 65"/>
                              <a:gd name="T6" fmla="+- 0 761 694"/>
                              <a:gd name="T7" fmla="*/ 761 h 68"/>
                              <a:gd name="T8" fmla="+- 0 8848 8783"/>
                              <a:gd name="T9" fmla="*/ T8 w 65"/>
                              <a:gd name="T10" fmla="+- 0 700 694"/>
                              <a:gd name="T11" fmla="*/ 700 h 68"/>
                              <a:gd name="T12" fmla="+- 0 8843 8783"/>
                              <a:gd name="T13" fmla="*/ T12 w 65"/>
                              <a:gd name="T14" fmla="+- 0 694 694"/>
                              <a:gd name="T15" fmla="*/ 694 h 68"/>
                              <a:gd name="T16" fmla="+- 0 8783 8783"/>
                              <a:gd name="T17" fmla="*/ T16 w 65"/>
                              <a:gd name="T18" fmla="+- 0 755 694"/>
                              <a:gd name="T19" fmla="*/ 755 h 68"/>
                            </a:gdLst>
                            <a:ahLst/>
                            <a:cxnLst>
                              <a:cxn ang="0">
                                <a:pos x="T1" y="T3"/>
                              </a:cxn>
                              <a:cxn ang="0">
                                <a:pos x="T5" y="T7"/>
                              </a:cxn>
                              <a:cxn ang="0">
                                <a:pos x="T9" y="T11"/>
                              </a:cxn>
                              <a:cxn ang="0">
                                <a:pos x="T13" y="T15"/>
                              </a:cxn>
                              <a:cxn ang="0">
                                <a:pos x="T17" y="T19"/>
                              </a:cxn>
                            </a:cxnLst>
                            <a:rect l="0" t="0" r="r" b="b"/>
                            <a:pathLst>
                              <a:path w="65" h="68">
                                <a:moveTo>
                                  <a:pt x="0" y="61"/>
                                </a:moveTo>
                                <a:lnTo>
                                  <a:pt x="6" y="67"/>
                                </a:lnTo>
                                <a:lnTo>
                                  <a:pt x="65" y="6"/>
                                </a:lnTo>
                                <a:lnTo>
                                  <a:pt x="60" y="0"/>
                                </a:lnTo>
                                <a:lnTo>
                                  <a:pt x="0" y="61"/>
                                </a:lnTo>
                                <a:close/>
                              </a:path>
                            </a:pathLst>
                          </a:custGeom>
                          <a:solidFill>
                            <a:srgbClr val="B3B3B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75" name="Freeform 55"/>
                        <wps:cNvSpPr>
                          <a:spLocks/>
                        </wps:cNvSpPr>
                        <wps:spPr bwMode="auto">
                          <a:xfrm>
                            <a:off x="8783" y="693"/>
                            <a:ext cx="65" cy="68"/>
                          </a:xfrm>
                          <a:custGeom>
                            <a:avLst/>
                            <a:gdLst>
                              <a:gd name="T0" fmla="+- 0 8848 8783"/>
                              <a:gd name="T1" fmla="*/ T0 w 65"/>
                              <a:gd name="T2" fmla="+- 0 700 694"/>
                              <a:gd name="T3" fmla="*/ 700 h 68"/>
                              <a:gd name="T4" fmla="+- 0 8843 8783"/>
                              <a:gd name="T5" fmla="*/ T4 w 65"/>
                              <a:gd name="T6" fmla="+- 0 694 694"/>
                              <a:gd name="T7" fmla="*/ 694 h 68"/>
                              <a:gd name="T8" fmla="+- 0 8783 8783"/>
                              <a:gd name="T9" fmla="*/ T8 w 65"/>
                              <a:gd name="T10" fmla="+- 0 755 694"/>
                              <a:gd name="T11" fmla="*/ 755 h 68"/>
                              <a:gd name="T12" fmla="+- 0 8789 8783"/>
                              <a:gd name="T13" fmla="*/ T12 w 65"/>
                              <a:gd name="T14" fmla="+- 0 761 694"/>
                              <a:gd name="T15" fmla="*/ 761 h 68"/>
                              <a:gd name="T16" fmla="+- 0 8848 8783"/>
                              <a:gd name="T17" fmla="*/ T16 w 65"/>
                              <a:gd name="T18" fmla="+- 0 700 694"/>
                              <a:gd name="T19" fmla="*/ 700 h 68"/>
                            </a:gdLst>
                            <a:ahLst/>
                            <a:cxnLst>
                              <a:cxn ang="0">
                                <a:pos x="T1" y="T3"/>
                              </a:cxn>
                              <a:cxn ang="0">
                                <a:pos x="T5" y="T7"/>
                              </a:cxn>
                              <a:cxn ang="0">
                                <a:pos x="T9" y="T11"/>
                              </a:cxn>
                              <a:cxn ang="0">
                                <a:pos x="T13" y="T15"/>
                              </a:cxn>
                              <a:cxn ang="0">
                                <a:pos x="T17" y="T19"/>
                              </a:cxn>
                            </a:cxnLst>
                            <a:rect l="0" t="0" r="r" b="b"/>
                            <a:pathLst>
                              <a:path w="65" h="68">
                                <a:moveTo>
                                  <a:pt x="65" y="6"/>
                                </a:moveTo>
                                <a:lnTo>
                                  <a:pt x="60" y="0"/>
                                </a:lnTo>
                                <a:lnTo>
                                  <a:pt x="0" y="61"/>
                                </a:lnTo>
                                <a:lnTo>
                                  <a:pt x="6" y="67"/>
                                </a:lnTo>
                                <a:lnTo>
                                  <a:pt x="65" y="6"/>
                                </a:lnTo>
                                <a:close/>
                              </a:path>
                            </a:pathLst>
                          </a:custGeom>
                          <a:noFill/>
                          <a:ln w="5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76" name="Picture 5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8750" y="742"/>
                            <a:ext cx="45" cy="4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77" name="Freeform 57"/>
                        <wps:cNvSpPr>
                          <a:spLocks/>
                        </wps:cNvSpPr>
                        <wps:spPr bwMode="auto">
                          <a:xfrm>
                            <a:off x="8750" y="742"/>
                            <a:ext cx="45" cy="46"/>
                          </a:xfrm>
                          <a:custGeom>
                            <a:avLst/>
                            <a:gdLst>
                              <a:gd name="T0" fmla="+- 0 8796 8751"/>
                              <a:gd name="T1" fmla="*/ T0 w 45"/>
                              <a:gd name="T2" fmla="+- 0 765 743"/>
                              <a:gd name="T3" fmla="*/ 765 h 46"/>
                              <a:gd name="T4" fmla="+- 0 8796 8751"/>
                              <a:gd name="T5" fmla="*/ T4 w 45"/>
                              <a:gd name="T6" fmla="+- 0 778 743"/>
                              <a:gd name="T7" fmla="*/ 778 h 46"/>
                              <a:gd name="T8" fmla="+- 0 8786 8751"/>
                              <a:gd name="T9" fmla="*/ T8 w 45"/>
                              <a:gd name="T10" fmla="+- 0 788 743"/>
                              <a:gd name="T11" fmla="*/ 788 h 46"/>
                              <a:gd name="T12" fmla="+- 0 8773 8751"/>
                              <a:gd name="T13" fmla="*/ T12 w 45"/>
                              <a:gd name="T14" fmla="+- 0 788 743"/>
                              <a:gd name="T15" fmla="*/ 788 h 46"/>
                              <a:gd name="T16" fmla="+- 0 8761 8751"/>
                              <a:gd name="T17" fmla="*/ T16 w 45"/>
                              <a:gd name="T18" fmla="+- 0 788 743"/>
                              <a:gd name="T19" fmla="*/ 788 h 46"/>
                              <a:gd name="T20" fmla="+- 0 8751 8751"/>
                              <a:gd name="T21" fmla="*/ T20 w 45"/>
                              <a:gd name="T22" fmla="+- 0 778 743"/>
                              <a:gd name="T23" fmla="*/ 778 h 46"/>
                              <a:gd name="T24" fmla="+- 0 8751 8751"/>
                              <a:gd name="T25" fmla="*/ T24 w 45"/>
                              <a:gd name="T26" fmla="+- 0 765 743"/>
                              <a:gd name="T27" fmla="*/ 765 h 46"/>
                              <a:gd name="T28" fmla="+- 0 8751 8751"/>
                              <a:gd name="T29" fmla="*/ T28 w 45"/>
                              <a:gd name="T30" fmla="+- 0 753 743"/>
                              <a:gd name="T31" fmla="*/ 753 h 46"/>
                              <a:gd name="T32" fmla="+- 0 8761 8751"/>
                              <a:gd name="T33" fmla="*/ T32 w 45"/>
                              <a:gd name="T34" fmla="+- 0 743 743"/>
                              <a:gd name="T35" fmla="*/ 743 h 46"/>
                              <a:gd name="T36" fmla="+- 0 8773 8751"/>
                              <a:gd name="T37" fmla="*/ T36 w 45"/>
                              <a:gd name="T38" fmla="+- 0 743 743"/>
                              <a:gd name="T39" fmla="*/ 743 h 46"/>
                              <a:gd name="T40" fmla="+- 0 8786 8751"/>
                              <a:gd name="T41" fmla="*/ T40 w 45"/>
                              <a:gd name="T42" fmla="+- 0 743 743"/>
                              <a:gd name="T43" fmla="*/ 743 h 46"/>
                              <a:gd name="T44" fmla="+- 0 8796 8751"/>
                              <a:gd name="T45" fmla="*/ T44 w 45"/>
                              <a:gd name="T46" fmla="+- 0 753 743"/>
                              <a:gd name="T47" fmla="*/ 753 h 46"/>
                              <a:gd name="T48" fmla="+- 0 8796 8751"/>
                              <a:gd name="T49" fmla="*/ T48 w 45"/>
                              <a:gd name="T50" fmla="+- 0 765 743"/>
                              <a:gd name="T51" fmla="*/ 765 h 4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45" h="46">
                                <a:moveTo>
                                  <a:pt x="45" y="22"/>
                                </a:moveTo>
                                <a:lnTo>
                                  <a:pt x="45" y="35"/>
                                </a:lnTo>
                                <a:lnTo>
                                  <a:pt x="35" y="45"/>
                                </a:lnTo>
                                <a:lnTo>
                                  <a:pt x="22" y="45"/>
                                </a:lnTo>
                                <a:lnTo>
                                  <a:pt x="10" y="45"/>
                                </a:lnTo>
                                <a:lnTo>
                                  <a:pt x="0" y="35"/>
                                </a:lnTo>
                                <a:lnTo>
                                  <a:pt x="0" y="22"/>
                                </a:lnTo>
                                <a:lnTo>
                                  <a:pt x="0" y="10"/>
                                </a:lnTo>
                                <a:lnTo>
                                  <a:pt x="10" y="0"/>
                                </a:lnTo>
                                <a:lnTo>
                                  <a:pt x="22" y="0"/>
                                </a:lnTo>
                                <a:lnTo>
                                  <a:pt x="35" y="0"/>
                                </a:lnTo>
                                <a:lnTo>
                                  <a:pt x="45" y="10"/>
                                </a:lnTo>
                                <a:lnTo>
                                  <a:pt x="45" y="22"/>
                                </a:lnTo>
                                <a:close/>
                              </a:path>
                            </a:pathLst>
                          </a:custGeom>
                          <a:noFill/>
                          <a:ln w="763">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78" name="Picture 58"/>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8891" y="743"/>
                            <a:ext cx="45" cy="4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79" name="Freeform 59"/>
                        <wps:cNvSpPr>
                          <a:spLocks/>
                        </wps:cNvSpPr>
                        <wps:spPr bwMode="auto">
                          <a:xfrm>
                            <a:off x="8891" y="743"/>
                            <a:ext cx="45" cy="46"/>
                          </a:xfrm>
                          <a:custGeom>
                            <a:avLst/>
                            <a:gdLst>
                              <a:gd name="T0" fmla="+- 0 8892 8892"/>
                              <a:gd name="T1" fmla="*/ T0 w 45"/>
                              <a:gd name="T2" fmla="+- 0 766 744"/>
                              <a:gd name="T3" fmla="*/ 766 h 46"/>
                              <a:gd name="T4" fmla="+- 0 8892 8892"/>
                              <a:gd name="T5" fmla="*/ T4 w 45"/>
                              <a:gd name="T6" fmla="+- 0 779 744"/>
                              <a:gd name="T7" fmla="*/ 779 h 46"/>
                              <a:gd name="T8" fmla="+- 0 8902 8892"/>
                              <a:gd name="T9" fmla="*/ T8 w 45"/>
                              <a:gd name="T10" fmla="+- 0 789 744"/>
                              <a:gd name="T11" fmla="*/ 789 h 46"/>
                              <a:gd name="T12" fmla="+- 0 8914 8892"/>
                              <a:gd name="T13" fmla="*/ T12 w 45"/>
                              <a:gd name="T14" fmla="+- 0 789 744"/>
                              <a:gd name="T15" fmla="*/ 789 h 46"/>
                              <a:gd name="T16" fmla="+- 0 8927 8892"/>
                              <a:gd name="T17" fmla="*/ T16 w 45"/>
                              <a:gd name="T18" fmla="+- 0 789 744"/>
                              <a:gd name="T19" fmla="*/ 789 h 46"/>
                              <a:gd name="T20" fmla="+- 0 8937 8892"/>
                              <a:gd name="T21" fmla="*/ T20 w 45"/>
                              <a:gd name="T22" fmla="+- 0 779 744"/>
                              <a:gd name="T23" fmla="*/ 779 h 46"/>
                              <a:gd name="T24" fmla="+- 0 8937 8892"/>
                              <a:gd name="T25" fmla="*/ T24 w 45"/>
                              <a:gd name="T26" fmla="+- 0 766 744"/>
                              <a:gd name="T27" fmla="*/ 766 h 46"/>
                              <a:gd name="T28" fmla="+- 0 8937 8892"/>
                              <a:gd name="T29" fmla="*/ T28 w 45"/>
                              <a:gd name="T30" fmla="+- 0 754 744"/>
                              <a:gd name="T31" fmla="*/ 754 h 46"/>
                              <a:gd name="T32" fmla="+- 0 8927 8892"/>
                              <a:gd name="T33" fmla="*/ T32 w 45"/>
                              <a:gd name="T34" fmla="+- 0 744 744"/>
                              <a:gd name="T35" fmla="*/ 744 h 46"/>
                              <a:gd name="T36" fmla="+- 0 8914 8892"/>
                              <a:gd name="T37" fmla="*/ T36 w 45"/>
                              <a:gd name="T38" fmla="+- 0 744 744"/>
                              <a:gd name="T39" fmla="*/ 744 h 46"/>
                              <a:gd name="T40" fmla="+- 0 8902 8892"/>
                              <a:gd name="T41" fmla="*/ T40 w 45"/>
                              <a:gd name="T42" fmla="+- 0 744 744"/>
                              <a:gd name="T43" fmla="*/ 744 h 46"/>
                              <a:gd name="T44" fmla="+- 0 8892 8892"/>
                              <a:gd name="T45" fmla="*/ T44 w 45"/>
                              <a:gd name="T46" fmla="+- 0 754 744"/>
                              <a:gd name="T47" fmla="*/ 754 h 46"/>
                              <a:gd name="T48" fmla="+- 0 8892 8892"/>
                              <a:gd name="T49" fmla="*/ T48 w 45"/>
                              <a:gd name="T50" fmla="+- 0 766 744"/>
                              <a:gd name="T51" fmla="*/ 766 h 4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45" h="46">
                                <a:moveTo>
                                  <a:pt x="0" y="22"/>
                                </a:moveTo>
                                <a:lnTo>
                                  <a:pt x="0" y="35"/>
                                </a:lnTo>
                                <a:lnTo>
                                  <a:pt x="10" y="45"/>
                                </a:lnTo>
                                <a:lnTo>
                                  <a:pt x="22" y="45"/>
                                </a:lnTo>
                                <a:lnTo>
                                  <a:pt x="35" y="45"/>
                                </a:lnTo>
                                <a:lnTo>
                                  <a:pt x="45" y="35"/>
                                </a:lnTo>
                                <a:lnTo>
                                  <a:pt x="45" y="22"/>
                                </a:lnTo>
                                <a:lnTo>
                                  <a:pt x="45" y="10"/>
                                </a:lnTo>
                                <a:lnTo>
                                  <a:pt x="35" y="0"/>
                                </a:lnTo>
                                <a:lnTo>
                                  <a:pt x="22" y="0"/>
                                </a:lnTo>
                                <a:lnTo>
                                  <a:pt x="10" y="0"/>
                                </a:lnTo>
                                <a:lnTo>
                                  <a:pt x="0" y="10"/>
                                </a:lnTo>
                                <a:lnTo>
                                  <a:pt x="0" y="22"/>
                                </a:lnTo>
                                <a:close/>
                              </a:path>
                            </a:pathLst>
                          </a:custGeom>
                          <a:noFill/>
                          <a:ln w="763">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80" name="Picture 60"/>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8797" y="717"/>
                            <a:ext cx="28" cy="2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81" name="Freeform 61"/>
                        <wps:cNvSpPr>
                          <a:spLocks/>
                        </wps:cNvSpPr>
                        <wps:spPr bwMode="auto">
                          <a:xfrm>
                            <a:off x="8797" y="717"/>
                            <a:ext cx="28" cy="29"/>
                          </a:xfrm>
                          <a:custGeom>
                            <a:avLst/>
                            <a:gdLst>
                              <a:gd name="T0" fmla="+- 0 8811 8798"/>
                              <a:gd name="T1" fmla="*/ T0 w 28"/>
                              <a:gd name="T2" fmla="+- 0 717 717"/>
                              <a:gd name="T3" fmla="*/ 717 h 29"/>
                              <a:gd name="T4" fmla="+- 0 8825 8798"/>
                              <a:gd name="T5" fmla="*/ T4 w 28"/>
                              <a:gd name="T6" fmla="+- 0 731 717"/>
                              <a:gd name="T7" fmla="*/ 731 h 29"/>
                              <a:gd name="T8" fmla="+- 0 8811 8798"/>
                              <a:gd name="T9" fmla="*/ T8 w 28"/>
                              <a:gd name="T10" fmla="+- 0 746 717"/>
                              <a:gd name="T11" fmla="*/ 746 h 29"/>
                              <a:gd name="T12" fmla="+- 0 8798 8798"/>
                              <a:gd name="T13" fmla="*/ T12 w 28"/>
                              <a:gd name="T14" fmla="+- 0 733 717"/>
                              <a:gd name="T15" fmla="*/ 733 h 29"/>
                              <a:gd name="T16" fmla="+- 0 8811 8798"/>
                              <a:gd name="T17" fmla="*/ T16 w 28"/>
                              <a:gd name="T18" fmla="+- 0 717 717"/>
                              <a:gd name="T19" fmla="*/ 717 h 29"/>
                            </a:gdLst>
                            <a:ahLst/>
                            <a:cxnLst>
                              <a:cxn ang="0">
                                <a:pos x="T1" y="T3"/>
                              </a:cxn>
                              <a:cxn ang="0">
                                <a:pos x="T5" y="T7"/>
                              </a:cxn>
                              <a:cxn ang="0">
                                <a:pos x="T9" y="T11"/>
                              </a:cxn>
                              <a:cxn ang="0">
                                <a:pos x="T13" y="T15"/>
                              </a:cxn>
                              <a:cxn ang="0">
                                <a:pos x="T17" y="T19"/>
                              </a:cxn>
                            </a:cxnLst>
                            <a:rect l="0" t="0" r="r" b="b"/>
                            <a:pathLst>
                              <a:path w="28" h="29">
                                <a:moveTo>
                                  <a:pt x="13" y="0"/>
                                </a:moveTo>
                                <a:lnTo>
                                  <a:pt x="27" y="14"/>
                                </a:lnTo>
                                <a:lnTo>
                                  <a:pt x="13" y="29"/>
                                </a:lnTo>
                                <a:lnTo>
                                  <a:pt x="0" y="16"/>
                                </a:lnTo>
                                <a:lnTo>
                                  <a:pt x="13" y="0"/>
                                </a:lnTo>
                                <a:close/>
                              </a:path>
                            </a:pathLst>
                          </a:custGeom>
                          <a:noFill/>
                          <a:ln w="419">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82" name="Picture 6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8868" y="717"/>
                            <a:ext cx="28" cy="2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83" name="Freeform 63"/>
                        <wps:cNvSpPr>
                          <a:spLocks/>
                        </wps:cNvSpPr>
                        <wps:spPr bwMode="auto">
                          <a:xfrm>
                            <a:off x="8868" y="717"/>
                            <a:ext cx="28" cy="29"/>
                          </a:xfrm>
                          <a:custGeom>
                            <a:avLst/>
                            <a:gdLst>
                              <a:gd name="T0" fmla="+- 0 8882 8868"/>
                              <a:gd name="T1" fmla="*/ T0 w 28"/>
                              <a:gd name="T2" fmla="+- 0 717 717"/>
                              <a:gd name="T3" fmla="*/ 717 h 29"/>
                              <a:gd name="T4" fmla="+- 0 8868 8868"/>
                              <a:gd name="T5" fmla="*/ T4 w 28"/>
                              <a:gd name="T6" fmla="+- 0 731 717"/>
                              <a:gd name="T7" fmla="*/ 731 h 29"/>
                              <a:gd name="T8" fmla="+- 0 8882 8868"/>
                              <a:gd name="T9" fmla="*/ T8 w 28"/>
                              <a:gd name="T10" fmla="+- 0 746 717"/>
                              <a:gd name="T11" fmla="*/ 746 h 29"/>
                              <a:gd name="T12" fmla="+- 0 8895 8868"/>
                              <a:gd name="T13" fmla="*/ T12 w 28"/>
                              <a:gd name="T14" fmla="+- 0 733 717"/>
                              <a:gd name="T15" fmla="*/ 733 h 29"/>
                              <a:gd name="T16" fmla="+- 0 8882 8868"/>
                              <a:gd name="T17" fmla="*/ T16 w 28"/>
                              <a:gd name="T18" fmla="+- 0 717 717"/>
                              <a:gd name="T19" fmla="*/ 717 h 29"/>
                            </a:gdLst>
                            <a:ahLst/>
                            <a:cxnLst>
                              <a:cxn ang="0">
                                <a:pos x="T1" y="T3"/>
                              </a:cxn>
                              <a:cxn ang="0">
                                <a:pos x="T5" y="T7"/>
                              </a:cxn>
                              <a:cxn ang="0">
                                <a:pos x="T9" y="T11"/>
                              </a:cxn>
                              <a:cxn ang="0">
                                <a:pos x="T13" y="T15"/>
                              </a:cxn>
                              <a:cxn ang="0">
                                <a:pos x="T17" y="T19"/>
                              </a:cxn>
                            </a:cxnLst>
                            <a:rect l="0" t="0" r="r" b="b"/>
                            <a:pathLst>
                              <a:path w="28" h="29">
                                <a:moveTo>
                                  <a:pt x="14" y="0"/>
                                </a:moveTo>
                                <a:lnTo>
                                  <a:pt x="0" y="14"/>
                                </a:lnTo>
                                <a:lnTo>
                                  <a:pt x="14" y="29"/>
                                </a:lnTo>
                                <a:lnTo>
                                  <a:pt x="27" y="16"/>
                                </a:lnTo>
                                <a:lnTo>
                                  <a:pt x="14" y="0"/>
                                </a:lnTo>
                                <a:close/>
                              </a:path>
                            </a:pathLst>
                          </a:custGeom>
                          <a:noFill/>
                          <a:ln w="419">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84" name="Picture 6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8835" y="750"/>
                            <a:ext cx="22" cy="2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85" name="Freeform 65"/>
                        <wps:cNvSpPr>
                          <a:spLocks/>
                        </wps:cNvSpPr>
                        <wps:spPr bwMode="auto">
                          <a:xfrm>
                            <a:off x="8835" y="750"/>
                            <a:ext cx="22" cy="22"/>
                          </a:xfrm>
                          <a:custGeom>
                            <a:avLst/>
                            <a:gdLst>
                              <a:gd name="T0" fmla="+- 0 8839 8836"/>
                              <a:gd name="T1" fmla="*/ T0 w 22"/>
                              <a:gd name="T2" fmla="+- 0 751 751"/>
                              <a:gd name="T3" fmla="*/ 751 h 22"/>
                              <a:gd name="T4" fmla="+- 0 8854 8836"/>
                              <a:gd name="T5" fmla="*/ T4 w 22"/>
                              <a:gd name="T6" fmla="+- 0 751 751"/>
                              <a:gd name="T7" fmla="*/ 751 h 22"/>
                              <a:gd name="T8" fmla="+- 0 8855 8836"/>
                              <a:gd name="T9" fmla="*/ T8 w 22"/>
                              <a:gd name="T10" fmla="+- 0 751 751"/>
                              <a:gd name="T11" fmla="*/ 751 h 22"/>
                              <a:gd name="T12" fmla="+- 0 8857 8836"/>
                              <a:gd name="T13" fmla="*/ T12 w 22"/>
                              <a:gd name="T14" fmla="+- 0 751 751"/>
                              <a:gd name="T15" fmla="*/ 751 h 22"/>
                              <a:gd name="T16" fmla="+- 0 8857 8836"/>
                              <a:gd name="T17" fmla="*/ T16 w 22"/>
                              <a:gd name="T18" fmla="+- 0 753 751"/>
                              <a:gd name="T19" fmla="*/ 753 h 22"/>
                              <a:gd name="T20" fmla="+- 0 8857 8836"/>
                              <a:gd name="T21" fmla="*/ T20 w 22"/>
                              <a:gd name="T22" fmla="+- 0 757 751"/>
                              <a:gd name="T23" fmla="*/ 757 h 22"/>
                              <a:gd name="T24" fmla="+- 0 8857 8836"/>
                              <a:gd name="T25" fmla="*/ T24 w 22"/>
                              <a:gd name="T26" fmla="+- 0 762 751"/>
                              <a:gd name="T27" fmla="*/ 762 h 22"/>
                              <a:gd name="T28" fmla="+- 0 8857 8836"/>
                              <a:gd name="T29" fmla="*/ T28 w 22"/>
                              <a:gd name="T30" fmla="+- 0 767 751"/>
                              <a:gd name="T31" fmla="*/ 767 h 22"/>
                              <a:gd name="T32" fmla="+- 0 8857 8836"/>
                              <a:gd name="T33" fmla="*/ T32 w 22"/>
                              <a:gd name="T34" fmla="+- 0 768 751"/>
                              <a:gd name="T35" fmla="*/ 768 h 22"/>
                              <a:gd name="T36" fmla="+- 0 8857 8836"/>
                              <a:gd name="T37" fmla="*/ T36 w 22"/>
                              <a:gd name="T38" fmla="+- 0 770 751"/>
                              <a:gd name="T39" fmla="*/ 770 h 22"/>
                              <a:gd name="T40" fmla="+- 0 8857 8836"/>
                              <a:gd name="T41" fmla="*/ T40 w 22"/>
                              <a:gd name="T42" fmla="+- 0 771 751"/>
                              <a:gd name="T43" fmla="*/ 771 h 22"/>
                              <a:gd name="T44" fmla="+- 0 8857 8836"/>
                              <a:gd name="T45" fmla="*/ T44 w 22"/>
                              <a:gd name="T46" fmla="+- 0 772 751"/>
                              <a:gd name="T47" fmla="*/ 772 h 22"/>
                              <a:gd name="T48" fmla="+- 0 8856 8836"/>
                              <a:gd name="T49" fmla="*/ T48 w 22"/>
                              <a:gd name="T50" fmla="+- 0 772 751"/>
                              <a:gd name="T51" fmla="*/ 772 h 22"/>
                              <a:gd name="T52" fmla="+- 0 8855 8836"/>
                              <a:gd name="T53" fmla="*/ T52 w 22"/>
                              <a:gd name="T54" fmla="+- 0 772 751"/>
                              <a:gd name="T55" fmla="*/ 772 h 22"/>
                              <a:gd name="T56" fmla="+- 0 8839 8836"/>
                              <a:gd name="T57" fmla="*/ T56 w 22"/>
                              <a:gd name="T58" fmla="+- 0 772 751"/>
                              <a:gd name="T59" fmla="*/ 772 h 22"/>
                              <a:gd name="T60" fmla="+- 0 8838 8836"/>
                              <a:gd name="T61" fmla="*/ T60 w 22"/>
                              <a:gd name="T62" fmla="+- 0 773 751"/>
                              <a:gd name="T63" fmla="*/ 773 h 22"/>
                              <a:gd name="T64" fmla="+- 0 8836 8836"/>
                              <a:gd name="T65" fmla="*/ T64 w 22"/>
                              <a:gd name="T66" fmla="+- 0 772 751"/>
                              <a:gd name="T67" fmla="*/ 772 h 22"/>
                              <a:gd name="T68" fmla="+- 0 8836 8836"/>
                              <a:gd name="T69" fmla="*/ T68 w 22"/>
                              <a:gd name="T70" fmla="+- 0 771 751"/>
                              <a:gd name="T71" fmla="*/ 771 h 22"/>
                              <a:gd name="T72" fmla="+- 0 8836 8836"/>
                              <a:gd name="T73" fmla="*/ T72 w 22"/>
                              <a:gd name="T74" fmla="+- 0 766 751"/>
                              <a:gd name="T75" fmla="*/ 766 h 22"/>
                              <a:gd name="T76" fmla="+- 0 8836 8836"/>
                              <a:gd name="T77" fmla="*/ T76 w 22"/>
                              <a:gd name="T78" fmla="+- 0 761 751"/>
                              <a:gd name="T79" fmla="*/ 761 h 22"/>
                              <a:gd name="T80" fmla="+- 0 8836 8836"/>
                              <a:gd name="T81" fmla="*/ T80 w 22"/>
                              <a:gd name="T82" fmla="+- 0 756 751"/>
                              <a:gd name="T83" fmla="*/ 756 h 22"/>
                              <a:gd name="T84" fmla="+- 0 8836 8836"/>
                              <a:gd name="T85" fmla="*/ T84 w 22"/>
                              <a:gd name="T86" fmla="+- 0 755 751"/>
                              <a:gd name="T87" fmla="*/ 755 h 22"/>
                              <a:gd name="T88" fmla="+- 0 8836 8836"/>
                              <a:gd name="T89" fmla="*/ T88 w 22"/>
                              <a:gd name="T90" fmla="+- 0 754 751"/>
                              <a:gd name="T91" fmla="*/ 754 h 22"/>
                              <a:gd name="T92" fmla="+- 0 8836 8836"/>
                              <a:gd name="T93" fmla="*/ T92 w 22"/>
                              <a:gd name="T94" fmla="+- 0 753 751"/>
                              <a:gd name="T95" fmla="*/ 753 h 22"/>
                              <a:gd name="T96" fmla="+- 0 8836 8836"/>
                              <a:gd name="T97" fmla="*/ T96 w 22"/>
                              <a:gd name="T98" fmla="+- 0 751 751"/>
                              <a:gd name="T99" fmla="*/ 751 h 22"/>
                              <a:gd name="T100" fmla="+- 0 8838 8836"/>
                              <a:gd name="T101" fmla="*/ T100 w 22"/>
                              <a:gd name="T102" fmla="+- 0 751 751"/>
                              <a:gd name="T103" fmla="*/ 751 h 22"/>
                              <a:gd name="T104" fmla="+- 0 8839 8836"/>
                              <a:gd name="T105" fmla="*/ T104 w 22"/>
                              <a:gd name="T106" fmla="+- 0 751 751"/>
                              <a:gd name="T107" fmla="*/ 751 h 2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Lst>
                            <a:rect l="0" t="0" r="r" b="b"/>
                            <a:pathLst>
                              <a:path w="22" h="22">
                                <a:moveTo>
                                  <a:pt x="3" y="0"/>
                                </a:moveTo>
                                <a:lnTo>
                                  <a:pt x="18" y="0"/>
                                </a:lnTo>
                                <a:lnTo>
                                  <a:pt x="19" y="0"/>
                                </a:lnTo>
                                <a:lnTo>
                                  <a:pt x="21" y="0"/>
                                </a:lnTo>
                                <a:lnTo>
                                  <a:pt x="21" y="2"/>
                                </a:lnTo>
                                <a:lnTo>
                                  <a:pt x="21" y="6"/>
                                </a:lnTo>
                                <a:lnTo>
                                  <a:pt x="21" y="11"/>
                                </a:lnTo>
                                <a:lnTo>
                                  <a:pt x="21" y="16"/>
                                </a:lnTo>
                                <a:lnTo>
                                  <a:pt x="21" y="17"/>
                                </a:lnTo>
                                <a:lnTo>
                                  <a:pt x="21" y="19"/>
                                </a:lnTo>
                                <a:lnTo>
                                  <a:pt x="21" y="20"/>
                                </a:lnTo>
                                <a:lnTo>
                                  <a:pt x="21" y="21"/>
                                </a:lnTo>
                                <a:lnTo>
                                  <a:pt x="20" y="21"/>
                                </a:lnTo>
                                <a:lnTo>
                                  <a:pt x="19" y="21"/>
                                </a:lnTo>
                                <a:lnTo>
                                  <a:pt x="3" y="21"/>
                                </a:lnTo>
                                <a:lnTo>
                                  <a:pt x="2" y="22"/>
                                </a:lnTo>
                                <a:lnTo>
                                  <a:pt x="0" y="21"/>
                                </a:lnTo>
                                <a:lnTo>
                                  <a:pt x="0" y="20"/>
                                </a:lnTo>
                                <a:lnTo>
                                  <a:pt x="0" y="15"/>
                                </a:lnTo>
                                <a:lnTo>
                                  <a:pt x="0" y="10"/>
                                </a:lnTo>
                                <a:lnTo>
                                  <a:pt x="0" y="5"/>
                                </a:lnTo>
                                <a:lnTo>
                                  <a:pt x="0" y="4"/>
                                </a:lnTo>
                                <a:lnTo>
                                  <a:pt x="0" y="3"/>
                                </a:lnTo>
                                <a:lnTo>
                                  <a:pt x="0" y="2"/>
                                </a:lnTo>
                                <a:lnTo>
                                  <a:pt x="0" y="0"/>
                                </a:lnTo>
                                <a:lnTo>
                                  <a:pt x="2" y="0"/>
                                </a:lnTo>
                                <a:lnTo>
                                  <a:pt x="3" y="0"/>
                                </a:lnTo>
                                <a:close/>
                              </a:path>
                            </a:pathLst>
                          </a:custGeom>
                          <a:noFill/>
                          <a:ln w="763">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86" name="Picture 66"/>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8835" y="690"/>
                            <a:ext cx="22" cy="2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87" name="Freeform 67"/>
                        <wps:cNvSpPr>
                          <a:spLocks/>
                        </wps:cNvSpPr>
                        <wps:spPr bwMode="auto">
                          <a:xfrm>
                            <a:off x="8835" y="690"/>
                            <a:ext cx="22" cy="22"/>
                          </a:xfrm>
                          <a:custGeom>
                            <a:avLst/>
                            <a:gdLst>
                              <a:gd name="T0" fmla="+- 0 8839 8836"/>
                              <a:gd name="T1" fmla="*/ T0 w 22"/>
                              <a:gd name="T2" fmla="+- 0 691 690"/>
                              <a:gd name="T3" fmla="*/ 691 h 22"/>
                              <a:gd name="T4" fmla="+- 0 8854 8836"/>
                              <a:gd name="T5" fmla="*/ T4 w 22"/>
                              <a:gd name="T6" fmla="+- 0 691 690"/>
                              <a:gd name="T7" fmla="*/ 691 h 22"/>
                              <a:gd name="T8" fmla="+- 0 8855 8836"/>
                              <a:gd name="T9" fmla="*/ T8 w 22"/>
                              <a:gd name="T10" fmla="+- 0 690 690"/>
                              <a:gd name="T11" fmla="*/ 690 h 22"/>
                              <a:gd name="T12" fmla="+- 0 8857 8836"/>
                              <a:gd name="T13" fmla="*/ T12 w 22"/>
                              <a:gd name="T14" fmla="+- 0 690 690"/>
                              <a:gd name="T15" fmla="*/ 690 h 22"/>
                              <a:gd name="T16" fmla="+- 0 8857 8836"/>
                              <a:gd name="T17" fmla="*/ T16 w 22"/>
                              <a:gd name="T18" fmla="+- 0 692 690"/>
                              <a:gd name="T19" fmla="*/ 692 h 22"/>
                              <a:gd name="T20" fmla="+- 0 8857 8836"/>
                              <a:gd name="T21" fmla="*/ T20 w 22"/>
                              <a:gd name="T22" fmla="+- 0 697 690"/>
                              <a:gd name="T23" fmla="*/ 697 h 22"/>
                              <a:gd name="T24" fmla="+- 0 8857 8836"/>
                              <a:gd name="T25" fmla="*/ T24 w 22"/>
                              <a:gd name="T26" fmla="+- 0 702 690"/>
                              <a:gd name="T27" fmla="*/ 702 h 22"/>
                              <a:gd name="T28" fmla="+- 0 8857 8836"/>
                              <a:gd name="T29" fmla="*/ T28 w 22"/>
                              <a:gd name="T30" fmla="+- 0 707 690"/>
                              <a:gd name="T31" fmla="*/ 707 h 22"/>
                              <a:gd name="T32" fmla="+- 0 8857 8836"/>
                              <a:gd name="T33" fmla="*/ T32 w 22"/>
                              <a:gd name="T34" fmla="+- 0 708 690"/>
                              <a:gd name="T35" fmla="*/ 708 h 22"/>
                              <a:gd name="T36" fmla="+- 0 8857 8836"/>
                              <a:gd name="T37" fmla="*/ T36 w 22"/>
                              <a:gd name="T38" fmla="+- 0 709 690"/>
                              <a:gd name="T39" fmla="*/ 709 h 22"/>
                              <a:gd name="T40" fmla="+- 0 8857 8836"/>
                              <a:gd name="T41" fmla="*/ T40 w 22"/>
                              <a:gd name="T42" fmla="+- 0 710 690"/>
                              <a:gd name="T43" fmla="*/ 710 h 22"/>
                              <a:gd name="T44" fmla="+- 0 8857 8836"/>
                              <a:gd name="T45" fmla="*/ T44 w 22"/>
                              <a:gd name="T46" fmla="+- 0 712 690"/>
                              <a:gd name="T47" fmla="*/ 712 h 22"/>
                              <a:gd name="T48" fmla="+- 0 8856 8836"/>
                              <a:gd name="T49" fmla="*/ T48 w 22"/>
                              <a:gd name="T50" fmla="+- 0 712 690"/>
                              <a:gd name="T51" fmla="*/ 712 h 22"/>
                              <a:gd name="T52" fmla="+- 0 8855 8836"/>
                              <a:gd name="T53" fmla="*/ T52 w 22"/>
                              <a:gd name="T54" fmla="+- 0 712 690"/>
                              <a:gd name="T55" fmla="*/ 712 h 22"/>
                              <a:gd name="T56" fmla="+- 0 8839 8836"/>
                              <a:gd name="T57" fmla="*/ T56 w 22"/>
                              <a:gd name="T58" fmla="+- 0 712 690"/>
                              <a:gd name="T59" fmla="*/ 712 h 22"/>
                              <a:gd name="T60" fmla="+- 0 8838 8836"/>
                              <a:gd name="T61" fmla="*/ T60 w 22"/>
                              <a:gd name="T62" fmla="+- 0 712 690"/>
                              <a:gd name="T63" fmla="*/ 712 h 22"/>
                              <a:gd name="T64" fmla="+- 0 8836 8836"/>
                              <a:gd name="T65" fmla="*/ T64 w 22"/>
                              <a:gd name="T66" fmla="+- 0 712 690"/>
                              <a:gd name="T67" fmla="*/ 712 h 22"/>
                              <a:gd name="T68" fmla="+- 0 8836 8836"/>
                              <a:gd name="T69" fmla="*/ T68 w 22"/>
                              <a:gd name="T70" fmla="+- 0 710 690"/>
                              <a:gd name="T71" fmla="*/ 710 h 22"/>
                              <a:gd name="T72" fmla="+- 0 8836 8836"/>
                              <a:gd name="T73" fmla="*/ T72 w 22"/>
                              <a:gd name="T74" fmla="+- 0 705 690"/>
                              <a:gd name="T75" fmla="*/ 705 h 22"/>
                              <a:gd name="T76" fmla="+- 0 8836 8836"/>
                              <a:gd name="T77" fmla="*/ T76 w 22"/>
                              <a:gd name="T78" fmla="+- 0 701 690"/>
                              <a:gd name="T79" fmla="*/ 701 h 22"/>
                              <a:gd name="T80" fmla="+- 0 8836 8836"/>
                              <a:gd name="T81" fmla="*/ T80 w 22"/>
                              <a:gd name="T82" fmla="+- 0 696 690"/>
                              <a:gd name="T83" fmla="*/ 696 h 22"/>
                              <a:gd name="T84" fmla="+- 0 8836 8836"/>
                              <a:gd name="T85" fmla="*/ T84 w 22"/>
                              <a:gd name="T86" fmla="+- 0 694 690"/>
                              <a:gd name="T87" fmla="*/ 694 h 22"/>
                              <a:gd name="T88" fmla="+- 0 8836 8836"/>
                              <a:gd name="T89" fmla="*/ T88 w 22"/>
                              <a:gd name="T90" fmla="+- 0 693 690"/>
                              <a:gd name="T91" fmla="*/ 693 h 22"/>
                              <a:gd name="T92" fmla="+- 0 8836 8836"/>
                              <a:gd name="T93" fmla="*/ T92 w 22"/>
                              <a:gd name="T94" fmla="+- 0 692 690"/>
                              <a:gd name="T95" fmla="*/ 692 h 22"/>
                              <a:gd name="T96" fmla="+- 0 8836 8836"/>
                              <a:gd name="T97" fmla="*/ T96 w 22"/>
                              <a:gd name="T98" fmla="+- 0 690 690"/>
                              <a:gd name="T99" fmla="*/ 690 h 22"/>
                              <a:gd name="T100" fmla="+- 0 8838 8836"/>
                              <a:gd name="T101" fmla="*/ T100 w 22"/>
                              <a:gd name="T102" fmla="+- 0 691 690"/>
                              <a:gd name="T103" fmla="*/ 691 h 22"/>
                              <a:gd name="T104" fmla="+- 0 8839 8836"/>
                              <a:gd name="T105" fmla="*/ T104 w 22"/>
                              <a:gd name="T106" fmla="+- 0 691 690"/>
                              <a:gd name="T107" fmla="*/ 691 h 2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Lst>
                            <a:rect l="0" t="0" r="r" b="b"/>
                            <a:pathLst>
                              <a:path w="22" h="22">
                                <a:moveTo>
                                  <a:pt x="3" y="1"/>
                                </a:moveTo>
                                <a:lnTo>
                                  <a:pt x="18" y="1"/>
                                </a:lnTo>
                                <a:lnTo>
                                  <a:pt x="19" y="0"/>
                                </a:lnTo>
                                <a:lnTo>
                                  <a:pt x="21" y="0"/>
                                </a:lnTo>
                                <a:lnTo>
                                  <a:pt x="21" y="2"/>
                                </a:lnTo>
                                <a:lnTo>
                                  <a:pt x="21" y="7"/>
                                </a:lnTo>
                                <a:lnTo>
                                  <a:pt x="21" y="12"/>
                                </a:lnTo>
                                <a:lnTo>
                                  <a:pt x="21" y="17"/>
                                </a:lnTo>
                                <a:lnTo>
                                  <a:pt x="21" y="18"/>
                                </a:lnTo>
                                <a:lnTo>
                                  <a:pt x="21" y="19"/>
                                </a:lnTo>
                                <a:lnTo>
                                  <a:pt x="21" y="20"/>
                                </a:lnTo>
                                <a:lnTo>
                                  <a:pt x="21" y="22"/>
                                </a:lnTo>
                                <a:lnTo>
                                  <a:pt x="20" y="22"/>
                                </a:lnTo>
                                <a:lnTo>
                                  <a:pt x="19" y="22"/>
                                </a:lnTo>
                                <a:lnTo>
                                  <a:pt x="3" y="22"/>
                                </a:lnTo>
                                <a:lnTo>
                                  <a:pt x="2" y="22"/>
                                </a:lnTo>
                                <a:lnTo>
                                  <a:pt x="0" y="22"/>
                                </a:lnTo>
                                <a:lnTo>
                                  <a:pt x="0" y="20"/>
                                </a:lnTo>
                                <a:lnTo>
                                  <a:pt x="0" y="15"/>
                                </a:lnTo>
                                <a:lnTo>
                                  <a:pt x="0" y="11"/>
                                </a:lnTo>
                                <a:lnTo>
                                  <a:pt x="0" y="6"/>
                                </a:lnTo>
                                <a:lnTo>
                                  <a:pt x="0" y="4"/>
                                </a:lnTo>
                                <a:lnTo>
                                  <a:pt x="0" y="3"/>
                                </a:lnTo>
                                <a:lnTo>
                                  <a:pt x="0" y="2"/>
                                </a:lnTo>
                                <a:lnTo>
                                  <a:pt x="0" y="0"/>
                                </a:lnTo>
                                <a:lnTo>
                                  <a:pt x="2" y="1"/>
                                </a:lnTo>
                                <a:lnTo>
                                  <a:pt x="3" y="1"/>
                                </a:lnTo>
                                <a:close/>
                              </a:path>
                            </a:pathLst>
                          </a:custGeom>
                          <a:noFill/>
                          <a:ln w="763">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8" name="AutoShape 68"/>
                        <wps:cNvSpPr>
                          <a:spLocks/>
                        </wps:cNvSpPr>
                        <wps:spPr bwMode="auto">
                          <a:xfrm>
                            <a:off x="9047" y="439"/>
                            <a:ext cx="340" cy="240"/>
                          </a:xfrm>
                          <a:custGeom>
                            <a:avLst/>
                            <a:gdLst>
                              <a:gd name="T0" fmla="+- 0 9048 9048"/>
                              <a:gd name="T1" fmla="*/ T0 w 340"/>
                              <a:gd name="T2" fmla="+- 0 440 440"/>
                              <a:gd name="T3" fmla="*/ 440 h 240"/>
                              <a:gd name="T4" fmla="+- 0 9048 9048"/>
                              <a:gd name="T5" fmla="*/ T4 w 340"/>
                              <a:gd name="T6" fmla="+- 0 680 440"/>
                              <a:gd name="T7" fmla="*/ 680 h 240"/>
                              <a:gd name="T8" fmla="+- 0 9387 9048"/>
                              <a:gd name="T9" fmla="*/ T8 w 340"/>
                              <a:gd name="T10" fmla="+- 0 680 440"/>
                              <a:gd name="T11" fmla="*/ 680 h 240"/>
                              <a:gd name="T12" fmla="+- 0 9330 9048"/>
                              <a:gd name="T13" fmla="*/ T12 w 340"/>
                              <a:gd name="T14" fmla="+- 0 640 440"/>
                              <a:gd name="T15" fmla="*/ 640 h 240"/>
                              <a:gd name="T16" fmla="+- 0 9086 9048"/>
                              <a:gd name="T17" fmla="*/ T16 w 340"/>
                              <a:gd name="T18" fmla="+- 0 640 440"/>
                              <a:gd name="T19" fmla="*/ 640 h 240"/>
                              <a:gd name="T20" fmla="+- 0 9086 9048"/>
                              <a:gd name="T21" fmla="*/ T20 w 340"/>
                              <a:gd name="T22" fmla="+- 0 520 440"/>
                              <a:gd name="T23" fmla="*/ 520 h 240"/>
                              <a:gd name="T24" fmla="+- 0 9161 9048"/>
                              <a:gd name="T25" fmla="*/ T24 w 340"/>
                              <a:gd name="T26" fmla="+- 0 520 440"/>
                              <a:gd name="T27" fmla="*/ 520 h 240"/>
                              <a:gd name="T28" fmla="+- 0 9048 9048"/>
                              <a:gd name="T29" fmla="*/ T28 w 340"/>
                              <a:gd name="T30" fmla="+- 0 440 440"/>
                              <a:gd name="T31" fmla="*/ 440 h 240"/>
                              <a:gd name="T32" fmla="+- 0 9161 9048"/>
                              <a:gd name="T33" fmla="*/ T32 w 340"/>
                              <a:gd name="T34" fmla="+- 0 520 440"/>
                              <a:gd name="T35" fmla="*/ 520 h 240"/>
                              <a:gd name="T36" fmla="+- 0 9086 9048"/>
                              <a:gd name="T37" fmla="*/ T36 w 340"/>
                              <a:gd name="T38" fmla="+- 0 520 440"/>
                              <a:gd name="T39" fmla="*/ 520 h 240"/>
                              <a:gd name="T40" fmla="+- 0 9257 9048"/>
                              <a:gd name="T41" fmla="*/ T40 w 340"/>
                              <a:gd name="T42" fmla="+- 0 640 440"/>
                              <a:gd name="T43" fmla="*/ 640 h 240"/>
                              <a:gd name="T44" fmla="+- 0 9330 9048"/>
                              <a:gd name="T45" fmla="*/ T44 w 340"/>
                              <a:gd name="T46" fmla="+- 0 640 440"/>
                              <a:gd name="T47" fmla="*/ 640 h 240"/>
                              <a:gd name="T48" fmla="+- 0 9161 9048"/>
                              <a:gd name="T49" fmla="*/ T48 w 340"/>
                              <a:gd name="T50" fmla="+- 0 520 440"/>
                              <a:gd name="T51" fmla="*/ 520 h 24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340" h="240">
                                <a:moveTo>
                                  <a:pt x="0" y="0"/>
                                </a:moveTo>
                                <a:lnTo>
                                  <a:pt x="0" y="240"/>
                                </a:lnTo>
                                <a:lnTo>
                                  <a:pt x="339" y="240"/>
                                </a:lnTo>
                                <a:lnTo>
                                  <a:pt x="282" y="200"/>
                                </a:lnTo>
                                <a:lnTo>
                                  <a:pt x="38" y="200"/>
                                </a:lnTo>
                                <a:lnTo>
                                  <a:pt x="38" y="80"/>
                                </a:lnTo>
                                <a:lnTo>
                                  <a:pt x="113" y="80"/>
                                </a:lnTo>
                                <a:lnTo>
                                  <a:pt x="0" y="0"/>
                                </a:lnTo>
                                <a:close/>
                                <a:moveTo>
                                  <a:pt x="113" y="80"/>
                                </a:moveTo>
                                <a:lnTo>
                                  <a:pt x="38" y="80"/>
                                </a:lnTo>
                                <a:lnTo>
                                  <a:pt x="209" y="200"/>
                                </a:lnTo>
                                <a:lnTo>
                                  <a:pt x="282" y="200"/>
                                </a:lnTo>
                                <a:lnTo>
                                  <a:pt x="113" y="80"/>
                                </a:lnTo>
                                <a:close/>
                              </a:path>
                            </a:pathLst>
                          </a:custGeom>
                          <a:solidFill>
                            <a:srgbClr val="648701"/>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89" name="AutoShape 69"/>
                        <wps:cNvSpPr>
                          <a:spLocks/>
                        </wps:cNvSpPr>
                        <wps:spPr bwMode="auto">
                          <a:xfrm>
                            <a:off x="9047" y="439"/>
                            <a:ext cx="340" cy="240"/>
                          </a:xfrm>
                          <a:custGeom>
                            <a:avLst/>
                            <a:gdLst>
                              <a:gd name="T0" fmla="+- 0 9048 9048"/>
                              <a:gd name="T1" fmla="*/ T0 w 340"/>
                              <a:gd name="T2" fmla="+- 0 440 440"/>
                              <a:gd name="T3" fmla="*/ 440 h 240"/>
                              <a:gd name="T4" fmla="+- 0 9048 9048"/>
                              <a:gd name="T5" fmla="*/ T4 w 340"/>
                              <a:gd name="T6" fmla="+- 0 680 440"/>
                              <a:gd name="T7" fmla="*/ 680 h 240"/>
                              <a:gd name="T8" fmla="+- 0 9387 9048"/>
                              <a:gd name="T9" fmla="*/ T8 w 340"/>
                              <a:gd name="T10" fmla="+- 0 680 440"/>
                              <a:gd name="T11" fmla="*/ 680 h 240"/>
                              <a:gd name="T12" fmla="+- 0 9048 9048"/>
                              <a:gd name="T13" fmla="*/ T12 w 340"/>
                              <a:gd name="T14" fmla="+- 0 440 440"/>
                              <a:gd name="T15" fmla="*/ 440 h 240"/>
                              <a:gd name="T16" fmla="+- 0 9086 9048"/>
                              <a:gd name="T17" fmla="*/ T16 w 340"/>
                              <a:gd name="T18" fmla="+- 0 520 440"/>
                              <a:gd name="T19" fmla="*/ 520 h 240"/>
                              <a:gd name="T20" fmla="+- 0 9257 9048"/>
                              <a:gd name="T21" fmla="*/ T20 w 340"/>
                              <a:gd name="T22" fmla="+- 0 640 440"/>
                              <a:gd name="T23" fmla="*/ 640 h 240"/>
                              <a:gd name="T24" fmla="+- 0 9086 9048"/>
                              <a:gd name="T25" fmla="*/ T24 w 340"/>
                              <a:gd name="T26" fmla="+- 0 640 440"/>
                              <a:gd name="T27" fmla="*/ 640 h 240"/>
                              <a:gd name="T28" fmla="+- 0 9086 9048"/>
                              <a:gd name="T29" fmla="*/ T28 w 340"/>
                              <a:gd name="T30" fmla="+- 0 520 440"/>
                              <a:gd name="T31" fmla="*/ 520 h 240"/>
                            </a:gdLst>
                            <a:ahLst/>
                            <a:cxnLst>
                              <a:cxn ang="0">
                                <a:pos x="T1" y="T3"/>
                              </a:cxn>
                              <a:cxn ang="0">
                                <a:pos x="T5" y="T7"/>
                              </a:cxn>
                              <a:cxn ang="0">
                                <a:pos x="T9" y="T11"/>
                              </a:cxn>
                              <a:cxn ang="0">
                                <a:pos x="T13" y="T15"/>
                              </a:cxn>
                              <a:cxn ang="0">
                                <a:pos x="T17" y="T19"/>
                              </a:cxn>
                              <a:cxn ang="0">
                                <a:pos x="T21" y="T23"/>
                              </a:cxn>
                              <a:cxn ang="0">
                                <a:pos x="T25" y="T27"/>
                              </a:cxn>
                              <a:cxn ang="0">
                                <a:pos x="T29" y="T31"/>
                              </a:cxn>
                            </a:cxnLst>
                            <a:rect l="0" t="0" r="r" b="b"/>
                            <a:pathLst>
                              <a:path w="340" h="240">
                                <a:moveTo>
                                  <a:pt x="0" y="0"/>
                                </a:moveTo>
                                <a:lnTo>
                                  <a:pt x="0" y="240"/>
                                </a:lnTo>
                                <a:lnTo>
                                  <a:pt x="339" y="240"/>
                                </a:lnTo>
                                <a:lnTo>
                                  <a:pt x="0" y="0"/>
                                </a:lnTo>
                                <a:close/>
                                <a:moveTo>
                                  <a:pt x="38" y="80"/>
                                </a:moveTo>
                                <a:lnTo>
                                  <a:pt x="209" y="200"/>
                                </a:lnTo>
                                <a:lnTo>
                                  <a:pt x="38" y="200"/>
                                </a:lnTo>
                                <a:lnTo>
                                  <a:pt x="38" y="80"/>
                                </a:lnTo>
                                <a:close/>
                              </a:path>
                            </a:pathLst>
                          </a:custGeom>
                          <a:noFill/>
                          <a:ln w="719">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0" name="Line 70"/>
                        <wps:cNvCnPr>
                          <a:cxnSpLocks noChangeShapeType="1"/>
                        </wps:cNvCnPr>
                        <wps:spPr bwMode="auto">
                          <a:xfrm>
                            <a:off x="9035" y="402"/>
                            <a:ext cx="0" cy="395"/>
                          </a:xfrm>
                          <a:prstGeom prst="line">
                            <a:avLst/>
                          </a:prstGeom>
                          <a:noFill/>
                          <a:ln w="2863">
                            <a:solidFill>
                              <a:srgbClr val="000000"/>
                            </a:solidFill>
                            <a:prstDash val="solid"/>
                            <a:round/>
                            <a:headEnd/>
                            <a:tailEnd/>
                          </a:ln>
                          <a:extLst>
                            <a:ext uri="{909E8E84-426E-40DD-AFC4-6F175D3DCCD1}">
                              <a14:hiddenFill xmlns:a14="http://schemas.microsoft.com/office/drawing/2010/main">
                                <a:noFill/>
                              </a14:hiddenFill>
                            </a:ext>
                          </a:extLst>
                        </wps:spPr>
                        <wps:bodyPr/>
                      </wps:wsp>
                      <pic:pic xmlns:pic="http://schemas.openxmlformats.org/drawingml/2006/picture">
                        <pic:nvPicPr>
                          <pic:cNvPr id="391" name="Picture 7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9022" y="782"/>
                            <a:ext cx="24" cy="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92" name="Freeform 72"/>
                        <wps:cNvSpPr>
                          <a:spLocks/>
                        </wps:cNvSpPr>
                        <wps:spPr bwMode="auto">
                          <a:xfrm>
                            <a:off x="9022" y="782"/>
                            <a:ext cx="24" cy="55"/>
                          </a:xfrm>
                          <a:custGeom>
                            <a:avLst/>
                            <a:gdLst>
                              <a:gd name="T0" fmla="+- 0 9047 9023"/>
                              <a:gd name="T1" fmla="*/ T0 w 24"/>
                              <a:gd name="T2" fmla="+- 0 821 783"/>
                              <a:gd name="T3" fmla="*/ 821 h 55"/>
                              <a:gd name="T4" fmla="+- 0 9047 9023"/>
                              <a:gd name="T5" fmla="*/ T4 w 24"/>
                              <a:gd name="T6" fmla="+- 0 783 783"/>
                              <a:gd name="T7" fmla="*/ 783 h 55"/>
                              <a:gd name="T8" fmla="+- 0 9023 9023"/>
                              <a:gd name="T9" fmla="*/ T8 w 24"/>
                              <a:gd name="T10" fmla="+- 0 783 783"/>
                              <a:gd name="T11" fmla="*/ 783 h 55"/>
                              <a:gd name="T12" fmla="+- 0 9023 9023"/>
                              <a:gd name="T13" fmla="*/ T12 w 24"/>
                              <a:gd name="T14" fmla="+- 0 793 783"/>
                              <a:gd name="T15" fmla="*/ 793 h 55"/>
                              <a:gd name="T16" fmla="+- 0 9023 9023"/>
                              <a:gd name="T17" fmla="*/ T16 w 24"/>
                              <a:gd name="T18" fmla="+- 0 803 783"/>
                              <a:gd name="T19" fmla="*/ 803 h 55"/>
                              <a:gd name="T20" fmla="+- 0 9035 9023"/>
                              <a:gd name="T21" fmla="*/ T20 w 24"/>
                              <a:gd name="T22" fmla="+- 0 837 783"/>
                              <a:gd name="T23" fmla="*/ 837 h 55"/>
                              <a:gd name="T24" fmla="+- 0 9036 9023"/>
                              <a:gd name="T25" fmla="*/ T24 w 24"/>
                              <a:gd name="T26" fmla="+- 0 837 783"/>
                              <a:gd name="T27" fmla="*/ 837 h 55"/>
                              <a:gd name="T28" fmla="+- 0 9046 9023"/>
                              <a:gd name="T29" fmla="*/ T28 w 24"/>
                              <a:gd name="T30" fmla="+- 0 826 783"/>
                              <a:gd name="T31" fmla="*/ 826 h 55"/>
                              <a:gd name="T32" fmla="+- 0 9046 9023"/>
                              <a:gd name="T33" fmla="*/ T32 w 24"/>
                              <a:gd name="T34" fmla="+- 0 824 783"/>
                              <a:gd name="T35" fmla="*/ 824 h 55"/>
                              <a:gd name="T36" fmla="+- 0 9047 9023"/>
                              <a:gd name="T37" fmla="*/ T36 w 24"/>
                              <a:gd name="T38" fmla="+- 0 823 783"/>
                              <a:gd name="T39" fmla="*/ 823 h 55"/>
                              <a:gd name="T40" fmla="+- 0 9047 9023"/>
                              <a:gd name="T41" fmla="*/ T40 w 24"/>
                              <a:gd name="T42" fmla="+- 0 821 783"/>
                              <a:gd name="T43" fmla="*/ 821 h 5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Lst>
                            <a:rect l="0" t="0" r="r" b="b"/>
                            <a:pathLst>
                              <a:path w="24" h="55">
                                <a:moveTo>
                                  <a:pt x="24" y="38"/>
                                </a:moveTo>
                                <a:lnTo>
                                  <a:pt x="24" y="0"/>
                                </a:lnTo>
                                <a:lnTo>
                                  <a:pt x="0" y="0"/>
                                </a:lnTo>
                                <a:lnTo>
                                  <a:pt x="0" y="10"/>
                                </a:lnTo>
                                <a:lnTo>
                                  <a:pt x="0" y="20"/>
                                </a:lnTo>
                                <a:lnTo>
                                  <a:pt x="12" y="54"/>
                                </a:lnTo>
                                <a:lnTo>
                                  <a:pt x="13" y="54"/>
                                </a:lnTo>
                                <a:lnTo>
                                  <a:pt x="23" y="43"/>
                                </a:lnTo>
                                <a:lnTo>
                                  <a:pt x="23" y="41"/>
                                </a:lnTo>
                                <a:lnTo>
                                  <a:pt x="24" y="40"/>
                                </a:lnTo>
                                <a:lnTo>
                                  <a:pt x="24" y="38"/>
                                </a:lnTo>
                                <a:close/>
                              </a:path>
                            </a:pathLst>
                          </a:custGeom>
                          <a:noFill/>
                          <a:ln w="1278">
                            <a:solidFill>
                              <a:srgbClr val="01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93" name="Picture 7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9049" y="713"/>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94" name="Rectangle 74"/>
                        <wps:cNvSpPr>
                          <a:spLocks noChangeArrowheads="1"/>
                        </wps:cNvSpPr>
                        <wps:spPr bwMode="auto">
                          <a:xfrm>
                            <a:off x="9049" y="713"/>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95" name="Picture 75"/>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9082" y="715"/>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96" name="Rectangle 76"/>
                        <wps:cNvSpPr>
                          <a:spLocks noChangeArrowheads="1"/>
                        </wps:cNvSpPr>
                        <wps:spPr bwMode="auto">
                          <a:xfrm>
                            <a:off x="9082" y="715"/>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97" name="Picture 77"/>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9117" y="716"/>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98" name="Rectangle 78"/>
                        <wps:cNvSpPr>
                          <a:spLocks noChangeArrowheads="1"/>
                        </wps:cNvSpPr>
                        <wps:spPr bwMode="auto">
                          <a:xfrm>
                            <a:off x="9117" y="716"/>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99" name="Picture 79"/>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9151" y="715"/>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00" name="Rectangle 80"/>
                        <wps:cNvSpPr>
                          <a:spLocks noChangeArrowheads="1"/>
                        </wps:cNvSpPr>
                        <wps:spPr bwMode="auto">
                          <a:xfrm>
                            <a:off x="9151" y="715"/>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01" name="Picture 8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9185" y="714"/>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02" name="Rectangle 82"/>
                        <wps:cNvSpPr>
                          <a:spLocks noChangeArrowheads="1"/>
                        </wps:cNvSpPr>
                        <wps:spPr bwMode="auto">
                          <a:xfrm>
                            <a:off x="9185" y="714"/>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03" name="Picture 8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9219" y="715"/>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04" name="Rectangle 84"/>
                        <wps:cNvSpPr>
                          <a:spLocks noChangeArrowheads="1"/>
                        </wps:cNvSpPr>
                        <wps:spPr bwMode="auto">
                          <a:xfrm>
                            <a:off x="9219" y="715"/>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05" name="Picture 85"/>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9253" y="714"/>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06" name="Rectangle 86"/>
                        <wps:cNvSpPr>
                          <a:spLocks noChangeArrowheads="1"/>
                        </wps:cNvSpPr>
                        <wps:spPr bwMode="auto">
                          <a:xfrm>
                            <a:off x="9253" y="714"/>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07" name="Picture 87"/>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9287" y="716"/>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08" name="Rectangle 88"/>
                        <wps:cNvSpPr>
                          <a:spLocks noChangeArrowheads="1"/>
                        </wps:cNvSpPr>
                        <wps:spPr bwMode="auto">
                          <a:xfrm>
                            <a:off x="9287" y="716"/>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09" name="Picture 89"/>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9322" y="713"/>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10" name="Rectangle 90"/>
                        <wps:cNvSpPr>
                          <a:spLocks noChangeArrowheads="1"/>
                        </wps:cNvSpPr>
                        <wps:spPr bwMode="auto">
                          <a:xfrm>
                            <a:off x="9322" y="713"/>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11" name="Picture 9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9356" y="715"/>
                            <a:ext cx="4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12" name="Freeform 92"/>
                        <wps:cNvSpPr>
                          <a:spLocks/>
                        </wps:cNvSpPr>
                        <wps:spPr bwMode="auto">
                          <a:xfrm>
                            <a:off x="9356" y="715"/>
                            <a:ext cx="47" cy="23"/>
                          </a:xfrm>
                          <a:custGeom>
                            <a:avLst/>
                            <a:gdLst>
                              <a:gd name="T0" fmla="+- 0 9356 9356"/>
                              <a:gd name="T1" fmla="*/ T0 w 47"/>
                              <a:gd name="T2" fmla="+- 0 716 716"/>
                              <a:gd name="T3" fmla="*/ 716 h 23"/>
                              <a:gd name="T4" fmla="+- 0 9356 9356"/>
                              <a:gd name="T5" fmla="*/ T4 w 47"/>
                              <a:gd name="T6" fmla="+- 0 738 716"/>
                              <a:gd name="T7" fmla="*/ 738 h 23"/>
                              <a:gd name="T8" fmla="+- 0 9403 9356"/>
                              <a:gd name="T9" fmla="*/ T8 w 47"/>
                              <a:gd name="T10" fmla="+- 0 738 716"/>
                              <a:gd name="T11" fmla="*/ 738 h 23"/>
                              <a:gd name="T12" fmla="+- 0 9401 9356"/>
                              <a:gd name="T13" fmla="*/ T12 w 47"/>
                              <a:gd name="T14" fmla="+- 0 731 716"/>
                              <a:gd name="T15" fmla="*/ 731 h 23"/>
                              <a:gd name="T16" fmla="+- 0 9400 9356"/>
                              <a:gd name="T17" fmla="*/ T16 w 47"/>
                              <a:gd name="T18" fmla="+- 0 723 716"/>
                              <a:gd name="T19" fmla="*/ 723 h 23"/>
                              <a:gd name="T20" fmla="+- 0 9398 9356"/>
                              <a:gd name="T21" fmla="*/ T20 w 47"/>
                              <a:gd name="T22" fmla="+- 0 716 716"/>
                              <a:gd name="T23" fmla="*/ 716 h 23"/>
                              <a:gd name="T24" fmla="+- 0 9356 9356"/>
                              <a:gd name="T25" fmla="*/ T24 w 47"/>
                              <a:gd name="T26" fmla="+- 0 716 716"/>
                              <a:gd name="T27" fmla="*/ 716 h 23"/>
                            </a:gdLst>
                            <a:ahLst/>
                            <a:cxnLst>
                              <a:cxn ang="0">
                                <a:pos x="T1" y="T3"/>
                              </a:cxn>
                              <a:cxn ang="0">
                                <a:pos x="T5" y="T7"/>
                              </a:cxn>
                              <a:cxn ang="0">
                                <a:pos x="T9" y="T11"/>
                              </a:cxn>
                              <a:cxn ang="0">
                                <a:pos x="T13" y="T15"/>
                              </a:cxn>
                              <a:cxn ang="0">
                                <a:pos x="T17" y="T19"/>
                              </a:cxn>
                              <a:cxn ang="0">
                                <a:pos x="T21" y="T23"/>
                              </a:cxn>
                              <a:cxn ang="0">
                                <a:pos x="T25" y="T27"/>
                              </a:cxn>
                            </a:cxnLst>
                            <a:rect l="0" t="0" r="r" b="b"/>
                            <a:pathLst>
                              <a:path w="47" h="23">
                                <a:moveTo>
                                  <a:pt x="0" y="0"/>
                                </a:moveTo>
                                <a:lnTo>
                                  <a:pt x="0" y="22"/>
                                </a:lnTo>
                                <a:lnTo>
                                  <a:pt x="47" y="22"/>
                                </a:lnTo>
                                <a:lnTo>
                                  <a:pt x="45" y="15"/>
                                </a:lnTo>
                                <a:lnTo>
                                  <a:pt x="44" y="7"/>
                                </a:lnTo>
                                <a:lnTo>
                                  <a:pt x="42" y="0"/>
                                </a:lnTo>
                                <a:lnTo>
                                  <a:pt x="0" y="0"/>
                                </a:lnTo>
                                <a:close/>
                              </a:path>
                            </a:pathLst>
                          </a:custGeom>
                          <a:noFill/>
                          <a:ln w="2147">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13" name="Picture 93"/>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9049" y="695"/>
                            <a:ext cx="2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14" name="Rectangle 94"/>
                        <wps:cNvSpPr>
                          <a:spLocks noChangeArrowheads="1"/>
                        </wps:cNvSpPr>
                        <wps:spPr bwMode="auto">
                          <a:xfrm>
                            <a:off x="9049" y="695"/>
                            <a:ext cx="29" cy="18"/>
                          </a:xfrm>
                          <a:prstGeom prst="rect">
                            <a:avLst/>
                          </a:prstGeom>
                          <a:noFill/>
                          <a:ln w="3150">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15" name="Picture 95"/>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9075" y="695"/>
                            <a:ext cx="2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16" name="Rectangle 96"/>
                        <wps:cNvSpPr>
                          <a:spLocks noChangeArrowheads="1"/>
                        </wps:cNvSpPr>
                        <wps:spPr bwMode="auto">
                          <a:xfrm>
                            <a:off x="9075" y="695"/>
                            <a:ext cx="29" cy="18"/>
                          </a:xfrm>
                          <a:prstGeom prst="rect">
                            <a:avLst/>
                          </a:prstGeom>
                          <a:noFill/>
                          <a:ln w="3150">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17" name="Picture 97"/>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9104" y="695"/>
                            <a:ext cx="29" cy="1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18" name="Rectangle 98"/>
                        <wps:cNvSpPr>
                          <a:spLocks noChangeArrowheads="1"/>
                        </wps:cNvSpPr>
                        <wps:spPr bwMode="auto">
                          <a:xfrm>
                            <a:off x="9104" y="695"/>
                            <a:ext cx="29" cy="19"/>
                          </a:xfrm>
                          <a:prstGeom prst="rect">
                            <a:avLst/>
                          </a:prstGeom>
                          <a:noFill/>
                          <a:ln w="3150">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19" name="Picture 99"/>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9133" y="695"/>
                            <a:ext cx="2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20" name="Rectangle 100"/>
                        <wps:cNvSpPr>
                          <a:spLocks noChangeArrowheads="1"/>
                        </wps:cNvSpPr>
                        <wps:spPr bwMode="auto">
                          <a:xfrm>
                            <a:off x="9133" y="695"/>
                            <a:ext cx="29" cy="18"/>
                          </a:xfrm>
                          <a:prstGeom prst="rect">
                            <a:avLst/>
                          </a:prstGeom>
                          <a:noFill/>
                          <a:ln w="3150">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21" name="Picture 10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9162" y="695"/>
                            <a:ext cx="2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22" name="Rectangle 102"/>
                        <wps:cNvSpPr>
                          <a:spLocks noChangeArrowheads="1"/>
                        </wps:cNvSpPr>
                        <wps:spPr bwMode="auto">
                          <a:xfrm>
                            <a:off x="9162" y="695"/>
                            <a:ext cx="29" cy="18"/>
                          </a:xfrm>
                          <a:prstGeom prst="rect">
                            <a:avLst/>
                          </a:prstGeom>
                          <a:noFill/>
                          <a:ln w="3150">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23" name="Picture 103"/>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9191" y="695"/>
                            <a:ext cx="2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24" name="Rectangle 104"/>
                        <wps:cNvSpPr>
                          <a:spLocks noChangeArrowheads="1"/>
                        </wps:cNvSpPr>
                        <wps:spPr bwMode="auto">
                          <a:xfrm>
                            <a:off x="9191" y="695"/>
                            <a:ext cx="29" cy="18"/>
                          </a:xfrm>
                          <a:prstGeom prst="rect">
                            <a:avLst/>
                          </a:prstGeom>
                          <a:noFill/>
                          <a:ln w="3150">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25" name="Picture 105"/>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9220" y="695"/>
                            <a:ext cx="2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26" name="Rectangle 106"/>
                        <wps:cNvSpPr>
                          <a:spLocks noChangeArrowheads="1"/>
                        </wps:cNvSpPr>
                        <wps:spPr bwMode="auto">
                          <a:xfrm>
                            <a:off x="9220" y="695"/>
                            <a:ext cx="29" cy="18"/>
                          </a:xfrm>
                          <a:prstGeom prst="rect">
                            <a:avLst/>
                          </a:prstGeom>
                          <a:noFill/>
                          <a:ln w="3150">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27" name="Picture 107"/>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9250" y="695"/>
                            <a:ext cx="2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28" name="Rectangle 108"/>
                        <wps:cNvSpPr>
                          <a:spLocks noChangeArrowheads="1"/>
                        </wps:cNvSpPr>
                        <wps:spPr bwMode="auto">
                          <a:xfrm>
                            <a:off x="9250" y="695"/>
                            <a:ext cx="29" cy="18"/>
                          </a:xfrm>
                          <a:prstGeom prst="rect">
                            <a:avLst/>
                          </a:prstGeom>
                          <a:noFill/>
                          <a:ln w="3150">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29" name="Picture 109"/>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9279" y="696"/>
                            <a:ext cx="2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30" name="Rectangle 110"/>
                        <wps:cNvSpPr>
                          <a:spLocks noChangeArrowheads="1"/>
                        </wps:cNvSpPr>
                        <wps:spPr bwMode="auto">
                          <a:xfrm>
                            <a:off x="9279" y="696"/>
                            <a:ext cx="29" cy="18"/>
                          </a:xfrm>
                          <a:prstGeom prst="rect">
                            <a:avLst/>
                          </a:prstGeom>
                          <a:noFill/>
                          <a:ln w="3150">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31" name="Picture 11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9308" y="695"/>
                            <a:ext cx="2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32" name="Rectangle 112"/>
                        <wps:cNvSpPr>
                          <a:spLocks noChangeArrowheads="1"/>
                        </wps:cNvSpPr>
                        <wps:spPr bwMode="auto">
                          <a:xfrm>
                            <a:off x="9308" y="695"/>
                            <a:ext cx="29" cy="18"/>
                          </a:xfrm>
                          <a:prstGeom prst="rect">
                            <a:avLst/>
                          </a:prstGeom>
                          <a:noFill/>
                          <a:ln w="3150">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33" name="Picture 11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9337" y="695"/>
                            <a:ext cx="2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34" name="Rectangle 114"/>
                        <wps:cNvSpPr>
                          <a:spLocks noChangeArrowheads="1"/>
                        </wps:cNvSpPr>
                        <wps:spPr bwMode="auto">
                          <a:xfrm>
                            <a:off x="9337" y="695"/>
                            <a:ext cx="29" cy="18"/>
                          </a:xfrm>
                          <a:prstGeom prst="rect">
                            <a:avLst/>
                          </a:prstGeom>
                          <a:noFill/>
                          <a:ln w="3150">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35" name="Picture 115"/>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9366" y="694"/>
                            <a:ext cx="31"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36" name="Freeform 116"/>
                        <wps:cNvSpPr>
                          <a:spLocks/>
                        </wps:cNvSpPr>
                        <wps:spPr bwMode="auto">
                          <a:xfrm>
                            <a:off x="9366" y="694"/>
                            <a:ext cx="31" cy="18"/>
                          </a:xfrm>
                          <a:custGeom>
                            <a:avLst/>
                            <a:gdLst>
                              <a:gd name="T0" fmla="+- 0 9366 9366"/>
                              <a:gd name="T1" fmla="*/ T0 w 31"/>
                              <a:gd name="T2" fmla="+- 0 695 695"/>
                              <a:gd name="T3" fmla="*/ 695 h 18"/>
                              <a:gd name="T4" fmla="+- 0 9366 9366"/>
                              <a:gd name="T5" fmla="*/ T4 w 31"/>
                              <a:gd name="T6" fmla="+- 0 712 695"/>
                              <a:gd name="T7" fmla="*/ 712 h 18"/>
                              <a:gd name="T8" fmla="+- 0 9397 9366"/>
                              <a:gd name="T9" fmla="*/ T8 w 31"/>
                              <a:gd name="T10" fmla="+- 0 712 695"/>
                              <a:gd name="T11" fmla="*/ 712 h 18"/>
                              <a:gd name="T12" fmla="+- 0 9396 9366"/>
                              <a:gd name="T13" fmla="*/ T12 w 31"/>
                              <a:gd name="T14" fmla="+- 0 706 695"/>
                              <a:gd name="T15" fmla="*/ 706 h 18"/>
                              <a:gd name="T16" fmla="+- 0 9394 9366"/>
                              <a:gd name="T17" fmla="*/ T16 w 31"/>
                              <a:gd name="T18" fmla="+- 0 700 695"/>
                              <a:gd name="T19" fmla="*/ 700 h 18"/>
                              <a:gd name="T20" fmla="+- 0 9392 9366"/>
                              <a:gd name="T21" fmla="*/ T20 w 31"/>
                              <a:gd name="T22" fmla="+- 0 695 695"/>
                              <a:gd name="T23" fmla="*/ 695 h 18"/>
                              <a:gd name="T24" fmla="+- 0 9366 9366"/>
                              <a:gd name="T25" fmla="*/ T24 w 31"/>
                              <a:gd name="T26" fmla="+- 0 695 695"/>
                              <a:gd name="T27" fmla="*/ 695 h 18"/>
                            </a:gdLst>
                            <a:ahLst/>
                            <a:cxnLst>
                              <a:cxn ang="0">
                                <a:pos x="T1" y="T3"/>
                              </a:cxn>
                              <a:cxn ang="0">
                                <a:pos x="T5" y="T7"/>
                              </a:cxn>
                              <a:cxn ang="0">
                                <a:pos x="T9" y="T11"/>
                              </a:cxn>
                              <a:cxn ang="0">
                                <a:pos x="T13" y="T15"/>
                              </a:cxn>
                              <a:cxn ang="0">
                                <a:pos x="T17" y="T19"/>
                              </a:cxn>
                              <a:cxn ang="0">
                                <a:pos x="T21" y="T23"/>
                              </a:cxn>
                              <a:cxn ang="0">
                                <a:pos x="T25" y="T27"/>
                              </a:cxn>
                            </a:cxnLst>
                            <a:rect l="0" t="0" r="r" b="b"/>
                            <a:pathLst>
                              <a:path w="31" h="18">
                                <a:moveTo>
                                  <a:pt x="0" y="0"/>
                                </a:moveTo>
                                <a:lnTo>
                                  <a:pt x="0" y="17"/>
                                </a:lnTo>
                                <a:lnTo>
                                  <a:pt x="31" y="17"/>
                                </a:lnTo>
                                <a:lnTo>
                                  <a:pt x="30" y="11"/>
                                </a:lnTo>
                                <a:lnTo>
                                  <a:pt x="28" y="5"/>
                                </a:lnTo>
                                <a:lnTo>
                                  <a:pt x="26" y="0"/>
                                </a:lnTo>
                                <a:lnTo>
                                  <a:pt x="0" y="0"/>
                                </a:lnTo>
                                <a:close/>
                              </a:path>
                            </a:pathLst>
                          </a:custGeom>
                          <a:noFill/>
                          <a:ln w="3150">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37" name="Picture 117"/>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9071" y="736"/>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38" name="Rectangle 118"/>
                        <wps:cNvSpPr>
                          <a:spLocks noChangeArrowheads="1"/>
                        </wps:cNvSpPr>
                        <wps:spPr bwMode="auto">
                          <a:xfrm>
                            <a:off x="9071" y="736"/>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39" name="Picture 119"/>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9105" y="737"/>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40" name="Rectangle 120"/>
                        <wps:cNvSpPr>
                          <a:spLocks noChangeArrowheads="1"/>
                        </wps:cNvSpPr>
                        <wps:spPr bwMode="auto">
                          <a:xfrm>
                            <a:off x="9105" y="737"/>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41" name="Picture 121"/>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9138" y="736"/>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42" name="Rectangle 122"/>
                        <wps:cNvSpPr>
                          <a:spLocks noChangeArrowheads="1"/>
                        </wps:cNvSpPr>
                        <wps:spPr bwMode="auto">
                          <a:xfrm>
                            <a:off x="9138" y="736"/>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43" name="Picture 123"/>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9172" y="737"/>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44" name="Rectangle 124"/>
                        <wps:cNvSpPr>
                          <a:spLocks noChangeArrowheads="1"/>
                        </wps:cNvSpPr>
                        <wps:spPr bwMode="auto">
                          <a:xfrm>
                            <a:off x="9172" y="737"/>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45" name="Picture 125"/>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9206" y="738"/>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46" name="Rectangle 126"/>
                        <wps:cNvSpPr>
                          <a:spLocks noChangeArrowheads="1"/>
                        </wps:cNvSpPr>
                        <wps:spPr bwMode="auto">
                          <a:xfrm>
                            <a:off x="9206" y="738"/>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47" name="Picture 127"/>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9239" y="736"/>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48" name="Rectangle 128"/>
                        <wps:cNvSpPr>
                          <a:spLocks noChangeArrowheads="1"/>
                        </wps:cNvSpPr>
                        <wps:spPr bwMode="auto">
                          <a:xfrm>
                            <a:off x="9239" y="736"/>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49" name="Picture 129"/>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9273" y="738"/>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50" name="Rectangle 130"/>
                        <wps:cNvSpPr>
                          <a:spLocks noChangeArrowheads="1"/>
                        </wps:cNvSpPr>
                        <wps:spPr bwMode="auto">
                          <a:xfrm>
                            <a:off x="9273" y="738"/>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51" name="Picture 131"/>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9306" y="736"/>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52" name="Rectangle 132"/>
                        <wps:cNvSpPr>
                          <a:spLocks noChangeArrowheads="1"/>
                        </wps:cNvSpPr>
                        <wps:spPr bwMode="auto">
                          <a:xfrm>
                            <a:off x="9306" y="736"/>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53" name="Picture 133"/>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9340" y="737"/>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54" name="Rectangle 134"/>
                        <wps:cNvSpPr>
                          <a:spLocks noChangeArrowheads="1"/>
                        </wps:cNvSpPr>
                        <wps:spPr bwMode="auto">
                          <a:xfrm>
                            <a:off x="9340" y="737"/>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55" name="Picture 135"/>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9374" y="736"/>
                            <a:ext cx="32"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56" name="Freeform 136"/>
                        <wps:cNvSpPr>
                          <a:spLocks/>
                        </wps:cNvSpPr>
                        <wps:spPr bwMode="auto">
                          <a:xfrm>
                            <a:off x="9374" y="736"/>
                            <a:ext cx="32" cy="23"/>
                          </a:xfrm>
                          <a:custGeom>
                            <a:avLst/>
                            <a:gdLst>
                              <a:gd name="T0" fmla="+- 0 9374 9374"/>
                              <a:gd name="T1" fmla="*/ T0 w 32"/>
                              <a:gd name="T2" fmla="+- 0 737 737"/>
                              <a:gd name="T3" fmla="*/ 737 h 23"/>
                              <a:gd name="T4" fmla="+- 0 9374 9374"/>
                              <a:gd name="T5" fmla="*/ T4 w 32"/>
                              <a:gd name="T6" fmla="+- 0 759 737"/>
                              <a:gd name="T7" fmla="*/ 759 h 23"/>
                              <a:gd name="T8" fmla="+- 0 9406 9374"/>
                              <a:gd name="T9" fmla="*/ T8 w 32"/>
                              <a:gd name="T10" fmla="+- 0 759 737"/>
                              <a:gd name="T11" fmla="*/ 759 h 23"/>
                              <a:gd name="T12" fmla="+- 0 9405 9374"/>
                              <a:gd name="T13" fmla="*/ T12 w 32"/>
                              <a:gd name="T14" fmla="+- 0 752 737"/>
                              <a:gd name="T15" fmla="*/ 752 h 23"/>
                              <a:gd name="T16" fmla="+- 0 9404 9374"/>
                              <a:gd name="T17" fmla="*/ T16 w 32"/>
                              <a:gd name="T18" fmla="+- 0 744 737"/>
                              <a:gd name="T19" fmla="*/ 744 h 23"/>
                              <a:gd name="T20" fmla="+- 0 9403 9374"/>
                              <a:gd name="T21" fmla="*/ T20 w 32"/>
                              <a:gd name="T22" fmla="+- 0 737 737"/>
                              <a:gd name="T23" fmla="*/ 737 h 23"/>
                              <a:gd name="T24" fmla="+- 0 9374 9374"/>
                              <a:gd name="T25" fmla="*/ T24 w 32"/>
                              <a:gd name="T26" fmla="+- 0 737 737"/>
                              <a:gd name="T27" fmla="*/ 737 h 23"/>
                            </a:gdLst>
                            <a:ahLst/>
                            <a:cxnLst>
                              <a:cxn ang="0">
                                <a:pos x="T1" y="T3"/>
                              </a:cxn>
                              <a:cxn ang="0">
                                <a:pos x="T5" y="T7"/>
                              </a:cxn>
                              <a:cxn ang="0">
                                <a:pos x="T9" y="T11"/>
                              </a:cxn>
                              <a:cxn ang="0">
                                <a:pos x="T13" y="T15"/>
                              </a:cxn>
                              <a:cxn ang="0">
                                <a:pos x="T17" y="T19"/>
                              </a:cxn>
                              <a:cxn ang="0">
                                <a:pos x="T21" y="T23"/>
                              </a:cxn>
                              <a:cxn ang="0">
                                <a:pos x="T25" y="T27"/>
                              </a:cxn>
                            </a:cxnLst>
                            <a:rect l="0" t="0" r="r" b="b"/>
                            <a:pathLst>
                              <a:path w="32" h="23">
                                <a:moveTo>
                                  <a:pt x="0" y="0"/>
                                </a:moveTo>
                                <a:lnTo>
                                  <a:pt x="0" y="22"/>
                                </a:lnTo>
                                <a:lnTo>
                                  <a:pt x="32" y="22"/>
                                </a:lnTo>
                                <a:lnTo>
                                  <a:pt x="31" y="15"/>
                                </a:lnTo>
                                <a:lnTo>
                                  <a:pt x="30" y="7"/>
                                </a:lnTo>
                                <a:lnTo>
                                  <a:pt x="29" y="0"/>
                                </a:lnTo>
                                <a:lnTo>
                                  <a:pt x="0" y="0"/>
                                </a:lnTo>
                                <a:close/>
                              </a:path>
                            </a:pathLst>
                          </a:custGeom>
                          <a:noFill/>
                          <a:ln w="2147">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57" name="Picture 137"/>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9049" y="734"/>
                            <a:ext cx="26"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58" name="Rectangle 138"/>
                        <wps:cNvSpPr>
                          <a:spLocks noChangeArrowheads="1"/>
                        </wps:cNvSpPr>
                        <wps:spPr bwMode="auto">
                          <a:xfrm>
                            <a:off x="9049" y="734"/>
                            <a:ext cx="26"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59" name="Picture 139"/>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9110" y="759"/>
                            <a:ext cx="44" cy="2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60" name="Rectangle 140"/>
                        <wps:cNvSpPr>
                          <a:spLocks noChangeArrowheads="1"/>
                        </wps:cNvSpPr>
                        <wps:spPr bwMode="auto">
                          <a:xfrm>
                            <a:off x="9110" y="759"/>
                            <a:ext cx="44" cy="21"/>
                          </a:xfrm>
                          <a:prstGeom prst="rect">
                            <a:avLst/>
                          </a:prstGeom>
                          <a:noFill/>
                          <a:ln w="1974">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61" name="Picture 141"/>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9152" y="758"/>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62" name="Rectangle 142"/>
                        <wps:cNvSpPr>
                          <a:spLocks noChangeArrowheads="1"/>
                        </wps:cNvSpPr>
                        <wps:spPr bwMode="auto">
                          <a:xfrm>
                            <a:off x="9152" y="758"/>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63" name="Picture 14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9187" y="759"/>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64" name="Rectangle 144"/>
                        <wps:cNvSpPr>
                          <a:spLocks noChangeArrowheads="1"/>
                        </wps:cNvSpPr>
                        <wps:spPr bwMode="auto">
                          <a:xfrm>
                            <a:off x="9187" y="759"/>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65" name="Picture 145"/>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9223" y="758"/>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66" name="Rectangle 146"/>
                        <wps:cNvSpPr>
                          <a:spLocks noChangeArrowheads="1"/>
                        </wps:cNvSpPr>
                        <wps:spPr bwMode="auto">
                          <a:xfrm>
                            <a:off x="9223" y="758"/>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67" name="Picture 147"/>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9258" y="760"/>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68" name="Rectangle 148"/>
                        <wps:cNvSpPr>
                          <a:spLocks noChangeArrowheads="1"/>
                        </wps:cNvSpPr>
                        <wps:spPr bwMode="auto">
                          <a:xfrm>
                            <a:off x="9258" y="760"/>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69" name="Picture 149"/>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9293" y="758"/>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70" name="Rectangle 150"/>
                        <wps:cNvSpPr>
                          <a:spLocks noChangeArrowheads="1"/>
                        </wps:cNvSpPr>
                        <wps:spPr bwMode="auto">
                          <a:xfrm>
                            <a:off x="9293" y="758"/>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71" name="Picture 151"/>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9328" y="760"/>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72" name="Rectangle 152"/>
                        <wps:cNvSpPr>
                          <a:spLocks noChangeArrowheads="1"/>
                        </wps:cNvSpPr>
                        <wps:spPr bwMode="auto">
                          <a:xfrm>
                            <a:off x="9328" y="760"/>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73" name="Picture 153"/>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9364" y="758"/>
                            <a:ext cx="44"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74" name="Freeform 154"/>
                        <wps:cNvSpPr>
                          <a:spLocks/>
                        </wps:cNvSpPr>
                        <wps:spPr bwMode="auto">
                          <a:xfrm>
                            <a:off x="9364" y="758"/>
                            <a:ext cx="44" cy="23"/>
                          </a:xfrm>
                          <a:custGeom>
                            <a:avLst/>
                            <a:gdLst>
                              <a:gd name="T0" fmla="+- 0 9364 9364"/>
                              <a:gd name="T1" fmla="*/ T0 w 44"/>
                              <a:gd name="T2" fmla="+- 0 758 758"/>
                              <a:gd name="T3" fmla="*/ 758 h 23"/>
                              <a:gd name="T4" fmla="+- 0 9364 9364"/>
                              <a:gd name="T5" fmla="*/ T4 w 44"/>
                              <a:gd name="T6" fmla="+- 0 781 758"/>
                              <a:gd name="T7" fmla="*/ 781 h 23"/>
                              <a:gd name="T8" fmla="+- 0 9408 9364"/>
                              <a:gd name="T9" fmla="*/ T8 w 44"/>
                              <a:gd name="T10" fmla="+- 0 781 758"/>
                              <a:gd name="T11" fmla="*/ 781 h 23"/>
                              <a:gd name="T12" fmla="+- 0 9407 9364"/>
                              <a:gd name="T13" fmla="*/ T12 w 44"/>
                              <a:gd name="T14" fmla="+- 0 773 758"/>
                              <a:gd name="T15" fmla="*/ 773 h 23"/>
                              <a:gd name="T16" fmla="+- 0 9407 9364"/>
                              <a:gd name="T17" fmla="*/ T16 w 44"/>
                              <a:gd name="T18" fmla="+- 0 766 758"/>
                              <a:gd name="T19" fmla="*/ 766 h 23"/>
                              <a:gd name="T20" fmla="+- 0 9406 9364"/>
                              <a:gd name="T21" fmla="*/ T20 w 44"/>
                              <a:gd name="T22" fmla="+- 0 758 758"/>
                              <a:gd name="T23" fmla="*/ 758 h 23"/>
                              <a:gd name="T24" fmla="+- 0 9364 9364"/>
                              <a:gd name="T25" fmla="*/ T24 w 44"/>
                              <a:gd name="T26" fmla="+- 0 758 758"/>
                              <a:gd name="T27" fmla="*/ 758 h 23"/>
                            </a:gdLst>
                            <a:ahLst/>
                            <a:cxnLst>
                              <a:cxn ang="0">
                                <a:pos x="T1" y="T3"/>
                              </a:cxn>
                              <a:cxn ang="0">
                                <a:pos x="T5" y="T7"/>
                              </a:cxn>
                              <a:cxn ang="0">
                                <a:pos x="T9" y="T11"/>
                              </a:cxn>
                              <a:cxn ang="0">
                                <a:pos x="T13" y="T15"/>
                              </a:cxn>
                              <a:cxn ang="0">
                                <a:pos x="T17" y="T19"/>
                              </a:cxn>
                              <a:cxn ang="0">
                                <a:pos x="T21" y="T23"/>
                              </a:cxn>
                              <a:cxn ang="0">
                                <a:pos x="T25" y="T27"/>
                              </a:cxn>
                            </a:cxnLst>
                            <a:rect l="0" t="0" r="r" b="b"/>
                            <a:pathLst>
                              <a:path w="44" h="23">
                                <a:moveTo>
                                  <a:pt x="0" y="0"/>
                                </a:moveTo>
                                <a:lnTo>
                                  <a:pt x="0" y="23"/>
                                </a:lnTo>
                                <a:lnTo>
                                  <a:pt x="44" y="23"/>
                                </a:lnTo>
                                <a:lnTo>
                                  <a:pt x="43" y="15"/>
                                </a:lnTo>
                                <a:lnTo>
                                  <a:pt x="43" y="8"/>
                                </a:lnTo>
                                <a:lnTo>
                                  <a:pt x="42" y="0"/>
                                </a:lnTo>
                                <a:lnTo>
                                  <a:pt x="0" y="0"/>
                                </a:lnTo>
                                <a:close/>
                              </a:path>
                            </a:pathLst>
                          </a:custGeom>
                          <a:noFill/>
                          <a:ln w="2147">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75" name="Picture 155"/>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9157" y="781"/>
                            <a:ext cx="44"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76" name="Rectangle 156"/>
                        <wps:cNvSpPr>
                          <a:spLocks noChangeArrowheads="1"/>
                        </wps:cNvSpPr>
                        <wps:spPr bwMode="auto">
                          <a:xfrm>
                            <a:off x="9157" y="781"/>
                            <a:ext cx="44" cy="23"/>
                          </a:xfrm>
                          <a:prstGeom prst="rect">
                            <a:avLst/>
                          </a:prstGeom>
                          <a:noFill/>
                          <a:ln w="2048">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77" name="Picture 157"/>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9198" y="781"/>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78" name="Rectangle 158"/>
                        <wps:cNvSpPr>
                          <a:spLocks noChangeArrowheads="1"/>
                        </wps:cNvSpPr>
                        <wps:spPr bwMode="auto">
                          <a:xfrm>
                            <a:off x="9198" y="781"/>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79" name="Picture 159"/>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9233" y="782"/>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80" name="Rectangle 160"/>
                        <wps:cNvSpPr>
                          <a:spLocks noChangeArrowheads="1"/>
                        </wps:cNvSpPr>
                        <wps:spPr bwMode="auto">
                          <a:xfrm>
                            <a:off x="9233" y="782"/>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81" name="Picture 161"/>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9267" y="780"/>
                            <a:ext cx="37" cy="2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82" name="Rectangle 162"/>
                        <wps:cNvSpPr>
                          <a:spLocks noChangeArrowheads="1"/>
                        </wps:cNvSpPr>
                        <wps:spPr bwMode="auto">
                          <a:xfrm>
                            <a:off x="9267" y="780"/>
                            <a:ext cx="37" cy="26"/>
                          </a:xfrm>
                          <a:prstGeom prst="rect">
                            <a:avLst/>
                          </a:prstGeom>
                          <a:noFill/>
                          <a:ln w="2200">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83" name="Picture 163"/>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9301" y="782"/>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84" name="Rectangle 164"/>
                        <wps:cNvSpPr>
                          <a:spLocks noChangeArrowheads="1"/>
                        </wps:cNvSpPr>
                        <wps:spPr bwMode="auto">
                          <a:xfrm>
                            <a:off x="9301" y="782"/>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85" name="Picture 165"/>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9369" y="782"/>
                            <a:ext cx="39"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86" name="Freeform 166"/>
                        <wps:cNvSpPr>
                          <a:spLocks/>
                        </wps:cNvSpPr>
                        <wps:spPr bwMode="auto">
                          <a:xfrm>
                            <a:off x="9369" y="782"/>
                            <a:ext cx="39" cy="23"/>
                          </a:xfrm>
                          <a:custGeom>
                            <a:avLst/>
                            <a:gdLst>
                              <a:gd name="T0" fmla="+- 0 9370 9370"/>
                              <a:gd name="T1" fmla="*/ T0 w 39"/>
                              <a:gd name="T2" fmla="+- 0 782 782"/>
                              <a:gd name="T3" fmla="*/ 782 h 23"/>
                              <a:gd name="T4" fmla="+- 0 9370 9370"/>
                              <a:gd name="T5" fmla="*/ T4 w 39"/>
                              <a:gd name="T6" fmla="+- 0 805 782"/>
                              <a:gd name="T7" fmla="*/ 805 h 23"/>
                              <a:gd name="T8" fmla="+- 0 9408 9370"/>
                              <a:gd name="T9" fmla="*/ T8 w 39"/>
                              <a:gd name="T10" fmla="+- 0 805 782"/>
                              <a:gd name="T11" fmla="*/ 805 h 23"/>
                              <a:gd name="T12" fmla="+- 0 9408 9370"/>
                              <a:gd name="T13" fmla="*/ T12 w 39"/>
                              <a:gd name="T14" fmla="+- 0 803 782"/>
                              <a:gd name="T15" fmla="*/ 803 h 23"/>
                              <a:gd name="T16" fmla="+- 0 9408 9370"/>
                              <a:gd name="T17" fmla="*/ T16 w 39"/>
                              <a:gd name="T18" fmla="+- 0 801 782"/>
                              <a:gd name="T19" fmla="*/ 801 h 23"/>
                              <a:gd name="T20" fmla="+- 0 9408 9370"/>
                              <a:gd name="T21" fmla="*/ T20 w 39"/>
                              <a:gd name="T22" fmla="+- 0 799 782"/>
                              <a:gd name="T23" fmla="*/ 799 h 23"/>
                              <a:gd name="T24" fmla="+- 0 9408 9370"/>
                              <a:gd name="T25" fmla="*/ T24 w 39"/>
                              <a:gd name="T26" fmla="+- 0 794 782"/>
                              <a:gd name="T27" fmla="*/ 794 h 23"/>
                              <a:gd name="T28" fmla="+- 0 9408 9370"/>
                              <a:gd name="T29" fmla="*/ T28 w 39"/>
                              <a:gd name="T30" fmla="+- 0 788 782"/>
                              <a:gd name="T31" fmla="*/ 788 h 23"/>
                              <a:gd name="T32" fmla="+- 0 9408 9370"/>
                              <a:gd name="T33" fmla="*/ T32 w 39"/>
                              <a:gd name="T34" fmla="+- 0 782 782"/>
                              <a:gd name="T35" fmla="*/ 782 h 23"/>
                              <a:gd name="T36" fmla="+- 0 9370 9370"/>
                              <a:gd name="T37" fmla="*/ T36 w 39"/>
                              <a:gd name="T38" fmla="+- 0 782 782"/>
                              <a:gd name="T39" fmla="*/ 782 h 2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Lst>
                            <a:rect l="0" t="0" r="r" b="b"/>
                            <a:pathLst>
                              <a:path w="39" h="23">
                                <a:moveTo>
                                  <a:pt x="0" y="0"/>
                                </a:moveTo>
                                <a:lnTo>
                                  <a:pt x="0" y="23"/>
                                </a:lnTo>
                                <a:lnTo>
                                  <a:pt x="38" y="23"/>
                                </a:lnTo>
                                <a:lnTo>
                                  <a:pt x="38" y="21"/>
                                </a:lnTo>
                                <a:lnTo>
                                  <a:pt x="38" y="19"/>
                                </a:lnTo>
                                <a:lnTo>
                                  <a:pt x="38" y="17"/>
                                </a:lnTo>
                                <a:lnTo>
                                  <a:pt x="38" y="12"/>
                                </a:lnTo>
                                <a:lnTo>
                                  <a:pt x="38" y="6"/>
                                </a:lnTo>
                                <a:lnTo>
                                  <a:pt x="38" y="0"/>
                                </a:lnTo>
                                <a:lnTo>
                                  <a:pt x="0" y="0"/>
                                </a:lnTo>
                                <a:close/>
                              </a:path>
                            </a:pathLst>
                          </a:custGeom>
                          <a:noFill/>
                          <a:ln w="2147">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87" name="Picture 167"/>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9185" y="803"/>
                            <a:ext cx="39" cy="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88" name="Rectangle 168"/>
                        <wps:cNvSpPr>
                          <a:spLocks noChangeArrowheads="1"/>
                        </wps:cNvSpPr>
                        <wps:spPr bwMode="auto">
                          <a:xfrm>
                            <a:off x="9185" y="803"/>
                            <a:ext cx="39" cy="25"/>
                          </a:xfrm>
                          <a:prstGeom prst="rect">
                            <a:avLst/>
                          </a:prstGeom>
                          <a:noFill/>
                          <a:ln w="2178">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89" name="Picture 169"/>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9222" y="804"/>
                            <a:ext cx="2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90" name="Rectangle 170"/>
                        <wps:cNvSpPr>
                          <a:spLocks noChangeArrowheads="1"/>
                        </wps:cNvSpPr>
                        <wps:spPr bwMode="auto">
                          <a:xfrm>
                            <a:off x="9222" y="804"/>
                            <a:ext cx="27" cy="23"/>
                          </a:xfrm>
                          <a:prstGeom prst="rect">
                            <a:avLst/>
                          </a:prstGeom>
                          <a:noFill/>
                          <a:ln w="2235">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91" name="Picture 171"/>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9248" y="806"/>
                            <a:ext cx="28"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92" name="Rectangle 172"/>
                        <wps:cNvSpPr>
                          <a:spLocks noChangeArrowheads="1"/>
                        </wps:cNvSpPr>
                        <wps:spPr bwMode="auto">
                          <a:xfrm>
                            <a:off x="9248" y="806"/>
                            <a:ext cx="28" cy="23"/>
                          </a:xfrm>
                          <a:prstGeom prst="rect">
                            <a:avLst/>
                          </a:prstGeom>
                          <a:noFill/>
                          <a:ln w="2233">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93" name="Picture 173"/>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9275" y="805"/>
                            <a:ext cx="49"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94" name="Rectangle 174"/>
                        <wps:cNvSpPr>
                          <a:spLocks noChangeArrowheads="1"/>
                        </wps:cNvSpPr>
                        <wps:spPr bwMode="auto">
                          <a:xfrm>
                            <a:off x="9275" y="805"/>
                            <a:ext cx="49" cy="23"/>
                          </a:xfrm>
                          <a:prstGeom prst="rect">
                            <a:avLst/>
                          </a:prstGeom>
                          <a:noFill/>
                          <a:ln w="1979">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95" name="Picture 175"/>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9324" y="804"/>
                            <a:ext cx="66"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96" name="Rectangle 176"/>
                        <wps:cNvSpPr>
                          <a:spLocks noChangeArrowheads="1"/>
                        </wps:cNvSpPr>
                        <wps:spPr bwMode="auto">
                          <a:xfrm>
                            <a:off x="9324" y="804"/>
                            <a:ext cx="66" cy="23"/>
                          </a:xfrm>
                          <a:prstGeom prst="rect">
                            <a:avLst/>
                          </a:prstGeom>
                          <a:noFill/>
                          <a:ln w="1745">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97" name="Picture 177"/>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9389" y="804"/>
                            <a:ext cx="19"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98" name="Freeform 178"/>
                        <wps:cNvSpPr>
                          <a:spLocks/>
                        </wps:cNvSpPr>
                        <wps:spPr bwMode="auto">
                          <a:xfrm>
                            <a:off x="9389" y="804"/>
                            <a:ext cx="19" cy="23"/>
                          </a:xfrm>
                          <a:custGeom>
                            <a:avLst/>
                            <a:gdLst>
                              <a:gd name="T0" fmla="+- 0 9389 9389"/>
                              <a:gd name="T1" fmla="*/ T0 w 19"/>
                              <a:gd name="T2" fmla="+- 0 805 805"/>
                              <a:gd name="T3" fmla="*/ 805 h 23"/>
                              <a:gd name="T4" fmla="+- 0 9389 9389"/>
                              <a:gd name="T5" fmla="*/ T4 w 19"/>
                              <a:gd name="T6" fmla="+- 0 827 805"/>
                              <a:gd name="T7" fmla="*/ 827 h 23"/>
                              <a:gd name="T8" fmla="+- 0 9407 9389"/>
                              <a:gd name="T9" fmla="*/ T8 w 19"/>
                              <a:gd name="T10" fmla="+- 0 827 805"/>
                              <a:gd name="T11" fmla="*/ 827 h 23"/>
                              <a:gd name="T12" fmla="+- 0 9408 9389"/>
                              <a:gd name="T13" fmla="*/ T12 w 19"/>
                              <a:gd name="T14" fmla="+- 0 820 805"/>
                              <a:gd name="T15" fmla="*/ 820 h 23"/>
                              <a:gd name="T16" fmla="+- 0 9408 9389"/>
                              <a:gd name="T17" fmla="*/ T16 w 19"/>
                              <a:gd name="T18" fmla="+- 0 812 805"/>
                              <a:gd name="T19" fmla="*/ 812 h 23"/>
                              <a:gd name="T20" fmla="+- 0 9408 9389"/>
                              <a:gd name="T21" fmla="*/ T20 w 19"/>
                              <a:gd name="T22" fmla="+- 0 805 805"/>
                              <a:gd name="T23" fmla="*/ 805 h 23"/>
                              <a:gd name="T24" fmla="+- 0 9389 9389"/>
                              <a:gd name="T25" fmla="*/ T24 w 19"/>
                              <a:gd name="T26" fmla="+- 0 805 805"/>
                              <a:gd name="T27" fmla="*/ 805 h 23"/>
                            </a:gdLst>
                            <a:ahLst/>
                            <a:cxnLst>
                              <a:cxn ang="0">
                                <a:pos x="T1" y="T3"/>
                              </a:cxn>
                              <a:cxn ang="0">
                                <a:pos x="T5" y="T7"/>
                              </a:cxn>
                              <a:cxn ang="0">
                                <a:pos x="T9" y="T11"/>
                              </a:cxn>
                              <a:cxn ang="0">
                                <a:pos x="T13" y="T15"/>
                              </a:cxn>
                              <a:cxn ang="0">
                                <a:pos x="T17" y="T19"/>
                              </a:cxn>
                              <a:cxn ang="0">
                                <a:pos x="T21" y="T23"/>
                              </a:cxn>
                              <a:cxn ang="0">
                                <a:pos x="T25" y="T27"/>
                              </a:cxn>
                            </a:cxnLst>
                            <a:rect l="0" t="0" r="r" b="b"/>
                            <a:pathLst>
                              <a:path w="19" h="23">
                                <a:moveTo>
                                  <a:pt x="0" y="0"/>
                                </a:moveTo>
                                <a:lnTo>
                                  <a:pt x="0" y="22"/>
                                </a:lnTo>
                                <a:lnTo>
                                  <a:pt x="18" y="22"/>
                                </a:lnTo>
                                <a:lnTo>
                                  <a:pt x="19" y="15"/>
                                </a:lnTo>
                                <a:lnTo>
                                  <a:pt x="19" y="7"/>
                                </a:lnTo>
                                <a:lnTo>
                                  <a:pt x="19" y="0"/>
                                </a:lnTo>
                                <a:lnTo>
                                  <a:pt x="0" y="0"/>
                                </a:lnTo>
                                <a:close/>
                              </a:path>
                            </a:pathLst>
                          </a:custGeom>
                          <a:noFill/>
                          <a:ln w="2147">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99" name="Picture 179"/>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9207" y="828"/>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00" name="Rectangle 180"/>
                        <wps:cNvSpPr>
                          <a:spLocks noChangeArrowheads="1"/>
                        </wps:cNvSpPr>
                        <wps:spPr bwMode="auto">
                          <a:xfrm>
                            <a:off x="9207" y="828"/>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01" name="Picture 181"/>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9241" y="828"/>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02" name="Rectangle 182"/>
                        <wps:cNvSpPr>
                          <a:spLocks noChangeArrowheads="1"/>
                        </wps:cNvSpPr>
                        <wps:spPr bwMode="auto">
                          <a:xfrm>
                            <a:off x="9241" y="828"/>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03" name="Picture 183"/>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9275" y="829"/>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04" name="Rectangle 184"/>
                        <wps:cNvSpPr>
                          <a:spLocks noChangeArrowheads="1"/>
                        </wps:cNvSpPr>
                        <wps:spPr bwMode="auto">
                          <a:xfrm>
                            <a:off x="9275" y="829"/>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05" name="Picture 185"/>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9309" y="827"/>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06" name="Rectangle 186"/>
                        <wps:cNvSpPr>
                          <a:spLocks noChangeArrowheads="1"/>
                        </wps:cNvSpPr>
                        <wps:spPr bwMode="auto">
                          <a:xfrm>
                            <a:off x="9309" y="827"/>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07" name="Picture 187"/>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9343" y="828"/>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08" name="Rectangle 188"/>
                        <wps:cNvSpPr>
                          <a:spLocks noChangeArrowheads="1"/>
                        </wps:cNvSpPr>
                        <wps:spPr bwMode="auto">
                          <a:xfrm>
                            <a:off x="9343" y="828"/>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09" name="Picture 189"/>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9335" y="780"/>
                            <a:ext cx="37" cy="2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10" name="Rectangle 190"/>
                        <wps:cNvSpPr>
                          <a:spLocks noChangeArrowheads="1"/>
                        </wps:cNvSpPr>
                        <wps:spPr bwMode="auto">
                          <a:xfrm>
                            <a:off x="9335" y="780"/>
                            <a:ext cx="37" cy="26"/>
                          </a:xfrm>
                          <a:prstGeom prst="rect">
                            <a:avLst/>
                          </a:prstGeom>
                          <a:noFill/>
                          <a:ln w="2195">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11" name="Picture 191"/>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9378" y="827"/>
                            <a:ext cx="30"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12" name="Freeform 192"/>
                        <wps:cNvSpPr>
                          <a:spLocks/>
                        </wps:cNvSpPr>
                        <wps:spPr bwMode="auto">
                          <a:xfrm>
                            <a:off x="9378" y="827"/>
                            <a:ext cx="30" cy="23"/>
                          </a:xfrm>
                          <a:custGeom>
                            <a:avLst/>
                            <a:gdLst>
                              <a:gd name="T0" fmla="+- 0 9378 9378"/>
                              <a:gd name="T1" fmla="*/ T0 w 30"/>
                              <a:gd name="T2" fmla="+- 0 828 828"/>
                              <a:gd name="T3" fmla="*/ 828 h 23"/>
                              <a:gd name="T4" fmla="+- 0 9378 9378"/>
                              <a:gd name="T5" fmla="*/ T4 w 30"/>
                              <a:gd name="T6" fmla="+- 0 850 828"/>
                              <a:gd name="T7" fmla="*/ 850 h 23"/>
                              <a:gd name="T8" fmla="+- 0 9405 9378"/>
                              <a:gd name="T9" fmla="*/ T8 w 30"/>
                              <a:gd name="T10" fmla="+- 0 850 828"/>
                              <a:gd name="T11" fmla="*/ 850 h 23"/>
                              <a:gd name="T12" fmla="+- 0 9406 9378"/>
                              <a:gd name="T13" fmla="*/ T12 w 30"/>
                              <a:gd name="T14" fmla="+- 0 843 828"/>
                              <a:gd name="T15" fmla="*/ 843 h 23"/>
                              <a:gd name="T16" fmla="+- 0 9407 9378"/>
                              <a:gd name="T17" fmla="*/ T16 w 30"/>
                              <a:gd name="T18" fmla="+- 0 835 828"/>
                              <a:gd name="T19" fmla="*/ 835 h 23"/>
                              <a:gd name="T20" fmla="+- 0 9407 9378"/>
                              <a:gd name="T21" fmla="*/ T20 w 30"/>
                              <a:gd name="T22" fmla="+- 0 828 828"/>
                              <a:gd name="T23" fmla="*/ 828 h 23"/>
                              <a:gd name="T24" fmla="+- 0 9378 9378"/>
                              <a:gd name="T25" fmla="*/ T24 w 30"/>
                              <a:gd name="T26" fmla="+- 0 828 828"/>
                              <a:gd name="T27" fmla="*/ 828 h 23"/>
                            </a:gdLst>
                            <a:ahLst/>
                            <a:cxnLst>
                              <a:cxn ang="0">
                                <a:pos x="T1" y="T3"/>
                              </a:cxn>
                              <a:cxn ang="0">
                                <a:pos x="T5" y="T7"/>
                              </a:cxn>
                              <a:cxn ang="0">
                                <a:pos x="T9" y="T11"/>
                              </a:cxn>
                              <a:cxn ang="0">
                                <a:pos x="T13" y="T15"/>
                              </a:cxn>
                              <a:cxn ang="0">
                                <a:pos x="T17" y="T19"/>
                              </a:cxn>
                              <a:cxn ang="0">
                                <a:pos x="T21" y="T23"/>
                              </a:cxn>
                              <a:cxn ang="0">
                                <a:pos x="T25" y="T27"/>
                              </a:cxn>
                            </a:cxnLst>
                            <a:rect l="0" t="0" r="r" b="b"/>
                            <a:pathLst>
                              <a:path w="30" h="23">
                                <a:moveTo>
                                  <a:pt x="0" y="0"/>
                                </a:moveTo>
                                <a:lnTo>
                                  <a:pt x="0" y="22"/>
                                </a:lnTo>
                                <a:lnTo>
                                  <a:pt x="27" y="22"/>
                                </a:lnTo>
                                <a:lnTo>
                                  <a:pt x="28" y="15"/>
                                </a:lnTo>
                                <a:lnTo>
                                  <a:pt x="29" y="7"/>
                                </a:lnTo>
                                <a:lnTo>
                                  <a:pt x="29" y="0"/>
                                </a:lnTo>
                                <a:lnTo>
                                  <a:pt x="0" y="0"/>
                                </a:lnTo>
                                <a:close/>
                              </a:path>
                            </a:pathLst>
                          </a:custGeom>
                          <a:noFill/>
                          <a:ln w="2147">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13" name="Picture 193"/>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9227" y="850"/>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14" name="Rectangle 194"/>
                        <wps:cNvSpPr>
                          <a:spLocks noChangeArrowheads="1"/>
                        </wps:cNvSpPr>
                        <wps:spPr bwMode="auto">
                          <a:xfrm>
                            <a:off x="9227" y="850"/>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15" name="Picture 195"/>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9262" y="849"/>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16" name="Rectangle 196"/>
                        <wps:cNvSpPr>
                          <a:spLocks noChangeArrowheads="1"/>
                        </wps:cNvSpPr>
                        <wps:spPr bwMode="auto">
                          <a:xfrm>
                            <a:off x="9262" y="849"/>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17" name="Picture 197"/>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9297" y="851"/>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18" name="Rectangle 198"/>
                        <wps:cNvSpPr>
                          <a:spLocks noChangeArrowheads="1"/>
                        </wps:cNvSpPr>
                        <wps:spPr bwMode="auto">
                          <a:xfrm>
                            <a:off x="9297" y="851"/>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19" name="Picture 199"/>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9332" y="849"/>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20" name="Rectangle 200"/>
                        <wps:cNvSpPr>
                          <a:spLocks noChangeArrowheads="1"/>
                        </wps:cNvSpPr>
                        <wps:spPr bwMode="auto">
                          <a:xfrm>
                            <a:off x="9332" y="849"/>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21" name="Picture 201"/>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9367" y="850"/>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22" name="Freeform 202"/>
                        <wps:cNvSpPr>
                          <a:spLocks/>
                        </wps:cNvSpPr>
                        <wps:spPr bwMode="auto">
                          <a:xfrm>
                            <a:off x="9367" y="850"/>
                            <a:ext cx="37" cy="23"/>
                          </a:xfrm>
                          <a:custGeom>
                            <a:avLst/>
                            <a:gdLst>
                              <a:gd name="T0" fmla="+- 0 9368 9368"/>
                              <a:gd name="T1" fmla="*/ T0 w 37"/>
                              <a:gd name="T2" fmla="+- 0 851 851"/>
                              <a:gd name="T3" fmla="*/ 851 h 23"/>
                              <a:gd name="T4" fmla="+- 0 9368 9368"/>
                              <a:gd name="T5" fmla="*/ T4 w 37"/>
                              <a:gd name="T6" fmla="+- 0 873 851"/>
                              <a:gd name="T7" fmla="*/ 873 h 23"/>
                              <a:gd name="T8" fmla="+- 0 9400 9368"/>
                              <a:gd name="T9" fmla="*/ T8 w 37"/>
                              <a:gd name="T10" fmla="+- 0 873 851"/>
                              <a:gd name="T11" fmla="*/ 873 h 23"/>
                              <a:gd name="T12" fmla="+- 0 9402 9368"/>
                              <a:gd name="T13" fmla="*/ T12 w 37"/>
                              <a:gd name="T14" fmla="+- 0 866 851"/>
                              <a:gd name="T15" fmla="*/ 866 h 23"/>
                              <a:gd name="T16" fmla="+- 0 9403 9368"/>
                              <a:gd name="T17" fmla="*/ T16 w 37"/>
                              <a:gd name="T18" fmla="+- 0 858 851"/>
                              <a:gd name="T19" fmla="*/ 858 h 23"/>
                              <a:gd name="T20" fmla="+- 0 9404 9368"/>
                              <a:gd name="T21" fmla="*/ T20 w 37"/>
                              <a:gd name="T22" fmla="+- 0 851 851"/>
                              <a:gd name="T23" fmla="*/ 851 h 23"/>
                              <a:gd name="T24" fmla="+- 0 9368 9368"/>
                              <a:gd name="T25" fmla="*/ T24 w 37"/>
                              <a:gd name="T26" fmla="+- 0 851 851"/>
                              <a:gd name="T27" fmla="*/ 851 h 23"/>
                            </a:gdLst>
                            <a:ahLst/>
                            <a:cxnLst>
                              <a:cxn ang="0">
                                <a:pos x="T1" y="T3"/>
                              </a:cxn>
                              <a:cxn ang="0">
                                <a:pos x="T5" y="T7"/>
                              </a:cxn>
                              <a:cxn ang="0">
                                <a:pos x="T9" y="T11"/>
                              </a:cxn>
                              <a:cxn ang="0">
                                <a:pos x="T13" y="T15"/>
                              </a:cxn>
                              <a:cxn ang="0">
                                <a:pos x="T17" y="T19"/>
                              </a:cxn>
                              <a:cxn ang="0">
                                <a:pos x="T21" y="T23"/>
                              </a:cxn>
                              <a:cxn ang="0">
                                <a:pos x="T25" y="T27"/>
                              </a:cxn>
                            </a:cxnLst>
                            <a:rect l="0" t="0" r="r" b="b"/>
                            <a:pathLst>
                              <a:path w="37" h="23">
                                <a:moveTo>
                                  <a:pt x="0" y="0"/>
                                </a:moveTo>
                                <a:lnTo>
                                  <a:pt x="0" y="22"/>
                                </a:lnTo>
                                <a:lnTo>
                                  <a:pt x="32" y="22"/>
                                </a:lnTo>
                                <a:lnTo>
                                  <a:pt x="34" y="15"/>
                                </a:lnTo>
                                <a:lnTo>
                                  <a:pt x="35" y="7"/>
                                </a:lnTo>
                                <a:lnTo>
                                  <a:pt x="36" y="0"/>
                                </a:lnTo>
                                <a:lnTo>
                                  <a:pt x="0" y="0"/>
                                </a:lnTo>
                                <a:close/>
                              </a:path>
                            </a:pathLst>
                          </a:custGeom>
                          <a:noFill/>
                          <a:ln w="2147">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23" name="Picture 203"/>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9241" y="874"/>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24" name="Rectangle 204"/>
                        <wps:cNvSpPr>
                          <a:spLocks noChangeArrowheads="1"/>
                        </wps:cNvSpPr>
                        <wps:spPr bwMode="auto">
                          <a:xfrm>
                            <a:off x="9241" y="874"/>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25" name="Picture 205"/>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9278" y="875"/>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26" name="Rectangle 206"/>
                        <wps:cNvSpPr>
                          <a:spLocks noChangeArrowheads="1"/>
                        </wps:cNvSpPr>
                        <wps:spPr bwMode="auto">
                          <a:xfrm>
                            <a:off x="9278" y="875"/>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27" name="Picture 207"/>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9314" y="873"/>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28" name="Rectangle 208"/>
                        <wps:cNvSpPr>
                          <a:spLocks noChangeArrowheads="1"/>
                        </wps:cNvSpPr>
                        <wps:spPr bwMode="auto">
                          <a:xfrm>
                            <a:off x="9314" y="873"/>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29" name="Picture 209"/>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9350" y="871"/>
                            <a:ext cx="26" cy="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30" name="Rectangle 210"/>
                        <wps:cNvSpPr>
                          <a:spLocks noChangeArrowheads="1"/>
                        </wps:cNvSpPr>
                        <wps:spPr bwMode="auto">
                          <a:xfrm>
                            <a:off x="9350" y="871"/>
                            <a:ext cx="26" cy="25"/>
                          </a:xfrm>
                          <a:prstGeom prst="rect">
                            <a:avLst/>
                          </a:prstGeom>
                          <a:noFill/>
                          <a:ln w="222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31" name="Picture 211"/>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9374" y="873"/>
                            <a:ext cx="25"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32" name="Freeform 212"/>
                        <wps:cNvSpPr>
                          <a:spLocks/>
                        </wps:cNvSpPr>
                        <wps:spPr bwMode="auto">
                          <a:xfrm>
                            <a:off x="9374" y="873"/>
                            <a:ext cx="25" cy="23"/>
                          </a:xfrm>
                          <a:custGeom>
                            <a:avLst/>
                            <a:gdLst>
                              <a:gd name="T0" fmla="+- 0 9375 9375"/>
                              <a:gd name="T1" fmla="*/ T0 w 25"/>
                              <a:gd name="T2" fmla="+- 0 873 873"/>
                              <a:gd name="T3" fmla="*/ 873 h 23"/>
                              <a:gd name="T4" fmla="+- 0 9375 9375"/>
                              <a:gd name="T5" fmla="*/ T4 w 25"/>
                              <a:gd name="T6" fmla="+- 0 896 873"/>
                              <a:gd name="T7" fmla="*/ 896 h 23"/>
                              <a:gd name="T8" fmla="+- 0 9395 9375"/>
                              <a:gd name="T9" fmla="*/ T8 w 25"/>
                              <a:gd name="T10" fmla="+- 0 896 873"/>
                              <a:gd name="T11" fmla="*/ 896 h 23"/>
                              <a:gd name="T12" fmla="+- 0 9397 9375"/>
                              <a:gd name="T13" fmla="*/ T12 w 25"/>
                              <a:gd name="T14" fmla="+- 0 890 873"/>
                              <a:gd name="T15" fmla="*/ 890 h 23"/>
                              <a:gd name="T16" fmla="+- 0 9398 9375"/>
                              <a:gd name="T17" fmla="*/ T16 w 25"/>
                              <a:gd name="T18" fmla="+- 0 883 873"/>
                              <a:gd name="T19" fmla="*/ 883 h 23"/>
                              <a:gd name="T20" fmla="+- 0 9399 9375"/>
                              <a:gd name="T21" fmla="*/ T20 w 25"/>
                              <a:gd name="T22" fmla="+- 0 877 873"/>
                              <a:gd name="T23" fmla="*/ 877 h 23"/>
                              <a:gd name="T24" fmla="+- 0 9399 9375"/>
                              <a:gd name="T25" fmla="*/ T24 w 25"/>
                              <a:gd name="T26" fmla="+- 0 873 873"/>
                              <a:gd name="T27" fmla="*/ 873 h 23"/>
                              <a:gd name="T28" fmla="+- 0 9375 9375"/>
                              <a:gd name="T29" fmla="*/ T28 w 25"/>
                              <a:gd name="T30" fmla="+- 0 873 873"/>
                              <a:gd name="T31" fmla="*/ 873 h 23"/>
                            </a:gdLst>
                            <a:ahLst/>
                            <a:cxnLst>
                              <a:cxn ang="0">
                                <a:pos x="T1" y="T3"/>
                              </a:cxn>
                              <a:cxn ang="0">
                                <a:pos x="T5" y="T7"/>
                              </a:cxn>
                              <a:cxn ang="0">
                                <a:pos x="T9" y="T11"/>
                              </a:cxn>
                              <a:cxn ang="0">
                                <a:pos x="T13" y="T15"/>
                              </a:cxn>
                              <a:cxn ang="0">
                                <a:pos x="T17" y="T19"/>
                              </a:cxn>
                              <a:cxn ang="0">
                                <a:pos x="T21" y="T23"/>
                              </a:cxn>
                              <a:cxn ang="0">
                                <a:pos x="T25" y="T27"/>
                              </a:cxn>
                              <a:cxn ang="0">
                                <a:pos x="T29" y="T31"/>
                              </a:cxn>
                            </a:cxnLst>
                            <a:rect l="0" t="0" r="r" b="b"/>
                            <a:pathLst>
                              <a:path w="25" h="23">
                                <a:moveTo>
                                  <a:pt x="0" y="0"/>
                                </a:moveTo>
                                <a:lnTo>
                                  <a:pt x="0" y="23"/>
                                </a:lnTo>
                                <a:lnTo>
                                  <a:pt x="20" y="23"/>
                                </a:lnTo>
                                <a:lnTo>
                                  <a:pt x="22" y="17"/>
                                </a:lnTo>
                                <a:lnTo>
                                  <a:pt x="23" y="10"/>
                                </a:lnTo>
                                <a:lnTo>
                                  <a:pt x="24" y="4"/>
                                </a:lnTo>
                                <a:lnTo>
                                  <a:pt x="24" y="0"/>
                                </a:lnTo>
                                <a:lnTo>
                                  <a:pt x="0" y="0"/>
                                </a:lnTo>
                                <a:close/>
                              </a:path>
                            </a:pathLst>
                          </a:custGeom>
                          <a:noFill/>
                          <a:ln w="2147">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33" name="Picture 213"/>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9249" y="895"/>
                            <a:ext cx="43" cy="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34" name="Rectangle 214"/>
                        <wps:cNvSpPr>
                          <a:spLocks noChangeArrowheads="1"/>
                        </wps:cNvSpPr>
                        <wps:spPr bwMode="auto">
                          <a:xfrm>
                            <a:off x="9249" y="895"/>
                            <a:ext cx="43" cy="15"/>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35" name="Picture 215"/>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9288" y="896"/>
                            <a:ext cx="37" cy="1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36" name="Rectangle 216"/>
                        <wps:cNvSpPr>
                          <a:spLocks noChangeArrowheads="1"/>
                        </wps:cNvSpPr>
                        <wps:spPr bwMode="auto">
                          <a:xfrm>
                            <a:off x="9288" y="896"/>
                            <a:ext cx="37" cy="14"/>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37" name="Picture 217"/>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9323" y="895"/>
                            <a:ext cx="37" cy="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38" name="Rectangle 218"/>
                        <wps:cNvSpPr>
                          <a:spLocks noChangeArrowheads="1"/>
                        </wps:cNvSpPr>
                        <wps:spPr bwMode="auto">
                          <a:xfrm>
                            <a:off x="9323" y="895"/>
                            <a:ext cx="37" cy="15"/>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39" name="Picture 219"/>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9357" y="896"/>
                            <a:ext cx="37" cy="1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40" name="Freeform 220"/>
                        <wps:cNvSpPr>
                          <a:spLocks/>
                        </wps:cNvSpPr>
                        <wps:spPr bwMode="auto">
                          <a:xfrm>
                            <a:off x="9357" y="896"/>
                            <a:ext cx="37" cy="14"/>
                          </a:xfrm>
                          <a:custGeom>
                            <a:avLst/>
                            <a:gdLst>
                              <a:gd name="T0" fmla="+- 0 9357 9357"/>
                              <a:gd name="T1" fmla="*/ T0 w 37"/>
                              <a:gd name="T2" fmla="+- 0 897 897"/>
                              <a:gd name="T3" fmla="*/ 897 h 14"/>
                              <a:gd name="T4" fmla="+- 0 9357 9357"/>
                              <a:gd name="T5" fmla="*/ T4 w 37"/>
                              <a:gd name="T6" fmla="+- 0 910 897"/>
                              <a:gd name="T7" fmla="*/ 910 h 14"/>
                              <a:gd name="T8" fmla="+- 0 9390 9357"/>
                              <a:gd name="T9" fmla="*/ T8 w 37"/>
                              <a:gd name="T10" fmla="+- 0 910 897"/>
                              <a:gd name="T11" fmla="*/ 910 h 14"/>
                              <a:gd name="T12" fmla="+- 0 9392 9357"/>
                              <a:gd name="T13" fmla="*/ T12 w 37"/>
                              <a:gd name="T14" fmla="+- 0 906 897"/>
                              <a:gd name="T15" fmla="*/ 906 h 14"/>
                              <a:gd name="T16" fmla="+- 0 9393 9357"/>
                              <a:gd name="T17" fmla="*/ T16 w 37"/>
                              <a:gd name="T18" fmla="+- 0 902 897"/>
                              <a:gd name="T19" fmla="*/ 902 h 14"/>
                              <a:gd name="T20" fmla="+- 0 9394 9357"/>
                              <a:gd name="T21" fmla="*/ T20 w 37"/>
                              <a:gd name="T22" fmla="+- 0 898 897"/>
                              <a:gd name="T23" fmla="*/ 898 h 14"/>
                              <a:gd name="T24" fmla="+- 0 9394 9357"/>
                              <a:gd name="T25" fmla="*/ T24 w 37"/>
                              <a:gd name="T26" fmla="+- 0 897 897"/>
                              <a:gd name="T27" fmla="*/ 897 h 14"/>
                              <a:gd name="T28" fmla="+- 0 9357 9357"/>
                              <a:gd name="T29" fmla="*/ T28 w 37"/>
                              <a:gd name="T30" fmla="+- 0 897 897"/>
                              <a:gd name="T31" fmla="*/ 897 h 14"/>
                            </a:gdLst>
                            <a:ahLst/>
                            <a:cxnLst>
                              <a:cxn ang="0">
                                <a:pos x="T1" y="T3"/>
                              </a:cxn>
                              <a:cxn ang="0">
                                <a:pos x="T5" y="T7"/>
                              </a:cxn>
                              <a:cxn ang="0">
                                <a:pos x="T9" y="T11"/>
                              </a:cxn>
                              <a:cxn ang="0">
                                <a:pos x="T13" y="T15"/>
                              </a:cxn>
                              <a:cxn ang="0">
                                <a:pos x="T17" y="T19"/>
                              </a:cxn>
                              <a:cxn ang="0">
                                <a:pos x="T21" y="T23"/>
                              </a:cxn>
                              <a:cxn ang="0">
                                <a:pos x="T25" y="T27"/>
                              </a:cxn>
                              <a:cxn ang="0">
                                <a:pos x="T29" y="T31"/>
                              </a:cxn>
                            </a:cxnLst>
                            <a:rect l="0" t="0" r="r" b="b"/>
                            <a:pathLst>
                              <a:path w="37" h="14">
                                <a:moveTo>
                                  <a:pt x="0" y="0"/>
                                </a:moveTo>
                                <a:lnTo>
                                  <a:pt x="0" y="13"/>
                                </a:lnTo>
                                <a:lnTo>
                                  <a:pt x="33" y="13"/>
                                </a:lnTo>
                                <a:lnTo>
                                  <a:pt x="35" y="9"/>
                                </a:lnTo>
                                <a:lnTo>
                                  <a:pt x="36" y="5"/>
                                </a:lnTo>
                                <a:lnTo>
                                  <a:pt x="37" y="1"/>
                                </a:lnTo>
                                <a:lnTo>
                                  <a:pt x="37" y="0"/>
                                </a:lnTo>
                                <a:lnTo>
                                  <a:pt x="0" y="0"/>
                                </a:lnTo>
                                <a:close/>
                              </a:path>
                            </a:pathLst>
                          </a:custGeom>
                          <a:noFill/>
                          <a:ln w="2147">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41" name="Picture 221"/>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9111" y="764"/>
                            <a:ext cx="41" cy="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42" name="Freeform 222"/>
                        <wps:cNvSpPr>
                          <a:spLocks/>
                        </wps:cNvSpPr>
                        <wps:spPr bwMode="auto">
                          <a:xfrm>
                            <a:off x="9111" y="764"/>
                            <a:ext cx="41" cy="36"/>
                          </a:xfrm>
                          <a:custGeom>
                            <a:avLst/>
                            <a:gdLst>
                              <a:gd name="T0" fmla="+- 0 9119 9111"/>
                              <a:gd name="T1" fmla="*/ T0 w 41"/>
                              <a:gd name="T2" fmla="+- 0 764 764"/>
                              <a:gd name="T3" fmla="*/ 764 h 36"/>
                              <a:gd name="T4" fmla="+- 0 9111 9111"/>
                              <a:gd name="T5" fmla="*/ T4 w 41"/>
                              <a:gd name="T6" fmla="+- 0 783 764"/>
                              <a:gd name="T7" fmla="*/ 783 h 36"/>
                              <a:gd name="T8" fmla="+- 0 9122 9111"/>
                              <a:gd name="T9" fmla="*/ T8 w 41"/>
                              <a:gd name="T10" fmla="+- 0 787 764"/>
                              <a:gd name="T11" fmla="*/ 787 h 36"/>
                              <a:gd name="T12" fmla="+- 0 9132 9111"/>
                              <a:gd name="T13" fmla="*/ T12 w 41"/>
                              <a:gd name="T14" fmla="+- 0 794 764"/>
                              <a:gd name="T15" fmla="*/ 794 h 36"/>
                              <a:gd name="T16" fmla="+- 0 9142 9111"/>
                              <a:gd name="T17" fmla="*/ T16 w 41"/>
                              <a:gd name="T18" fmla="+- 0 800 764"/>
                              <a:gd name="T19" fmla="*/ 800 h 36"/>
                              <a:gd name="T20" fmla="+- 0 9152 9111"/>
                              <a:gd name="T21" fmla="*/ T20 w 41"/>
                              <a:gd name="T22" fmla="+- 0 781 764"/>
                              <a:gd name="T23" fmla="*/ 781 h 36"/>
                              <a:gd name="T24" fmla="+- 0 9142 9111"/>
                              <a:gd name="T25" fmla="*/ T24 w 41"/>
                              <a:gd name="T26" fmla="+- 0 774 764"/>
                              <a:gd name="T27" fmla="*/ 774 h 36"/>
                              <a:gd name="T28" fmla="+- 0 9130 9111"/>
                              <a:gd name="T29" fmla="*/ T28 w 41"/>
                              <a:gd name="T30" fmla="+- 0 768 764"/>
                              <a:gd name="T31" fmla="*/ 768 h 36"/>
                              <a:gd name="T32" fmla="+- 0 9119 9111"/>
                              <a:gd name="T33" fmla="*/ T32 w 41"/>
                              <a:gd name="T34" fmla="+- 0 764 764"/>
                              <a:gd name="T35" fmla="*/ 764 h 3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41" h="36">
                                <a:moveTo>
                                  <a:pt x="8" y="0"/>
                                </a:moveTo>
                                <a:lnTo>
                                  <a:pt x="0" y="19"/>
                                </a:lnTo>
                                <a:lnTo>
                                  <a:pt x="11" y="23"/>
                                </a:lnTo>
                                <a:lnTo>
                                  <a:pt x="21" y="30"/>
                                </a:lnTo>
                                <a:lnTo>
                                  <a:pt x="31" y="36"/>
                                </a:lnTo>
                                <a:lnTo>
                                  <a:pt x="41" y="17"/>
                                </a:lnTo>
                                <a:lnTo>
                                  <a:pt x="31" y="10"/>
                                </a:lnTo>
                                <a:lnTo>
                                  <a:pt x="19" y="4"/>
                                </a:lnTo>
                                <a:lnTo>
                                  <a:pt x="8" y="0"/>
                                </a:lnTo>
                                <a:close/>
                              </a:path>
                            </a:pathLst>
                          </a:custGeom>
                          <a:noFill/>
                          <a:ln w="1432">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43" name="Picture 223"/>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9141" y="777"/>
                            <a:ext cx="44" cy="4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44" name="Freeform 224"/>
                        <wps:cNvSpPr>
                          <a:spLocks/>
                        </wps:cNvSpPr>
                        <wps:spPr bwMode="auto">
                          <a:xfrm>
                            <a:off x="9141" y="777"/>
                            <a:ext cx="44" cy="42"/>
                          </a:xfrm>
                          <a:custGeom>
                            <a:avLst/>
                            <a:gdLst>
                              <a:gd name="T0" fmla="+- 0 9152 9142"/>
                              <a:gd name="T1" fmla="*/ T0 w 44"/>
                              <a:gd name="T2" fmla="+- 0 778 778"/>
                              <a:gd name="T3" fmla="*/ 778 h 42"/>
                              <a:gd name="T4" fmla="+- 0 9142 9142"/>
                              <a:gd name="T5" fmla="*/ T4 w 44"/>
                              <a:gd name="T6" fmla="+- 0 800 778"/>
                              <a:gd name="T7" fmla="*/ 800 h 42"/>
                              <a:gd name="T8" fmla="+- 0 9152 9142"/>
                              <a:gd name="T9" fmla="*/ T8 w 44"/>
                              <a:gd name="T10" fmla="+- 0 805 778"/>
                              <a:gd name="T11" fmla="*/ 805 h 42"/>
                              <a:gd name="T12" fmla="+- 0 9160 9142"/>
                              <a:gd name="T13" fmla="*/ T12 w 44"/>
                              <a:gd name="T14" fmla="+- 0 812 778"/>
                              <a:gd name="T15" fmla="*/ 812 h 42"/>
                              <a:gd name="T16" fmla="+- 0 9169 9142"/>
                              <a:gd name="T17" fmla="*/ T16 w 44"/>
                              <a:gd name="T18" fmla="+- 0 819 778"/>
                              <a:gd name="T19" fmla="*/ 819 h 42"/>
                              <a:gd name="T20" fmla="+- 0 9185 9142"/>
                              <a:gd name="T21" fmla="*/ T20 w 44"/>
                              <a:gd name="T22" fmla="+- 0 802 778"/>
                              <a:gd name="T23" fmla="*/ 802 h 42"/>
                              <a:gd name="T24" fmla="+- 0 9178 9142"/>
                              <a:gd name="T25" fmla="*/ T24 w 44"/>
                              <a:gd name="T26" fmla="+- 0 795 778"/>
                              <a:gd name="T27" fmla="*/ 795 h 42"/>
                              <a:gd name="T28" fmla="+- 0 9169 9142"/>
                              <a:gd name="T29" fmla="*/ T28 w 44"/>
                              <a:gd name="T30" fmla="+- 0 789 778"/>
                              <a:gd name="T31" fmla="*/ 789 h 42"/>
                              <a:gd name="T32" fmla="+- 0 9161 9142"/>
                              <a:gd name="T33" fmla="*/ T32 w 44"/>
                              <a:gd name="T34" fmla="+- 0 783 778"/>
                              <a:gd name="T35" fmla="*/ 783 h 42"/>
                              <a:gd name="T36" fmla="+- 0 9152 9142"/>
                              <a:gd name="T37" fmla="*/ T36 w 44"/>
                              <a:gd name="T38" fmla="+- 0 778 778"/>
                              <a:gd name="T39" fmla="*/ 778 h 4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Lst>
                            <a:rect l="0" t="0" r="r" b="b"/>
                            <a:pathLst>
                              <a:path w="44" h="42">
                                <a:moveTo>
                                  <a:pt x="10" y="0"/>
                                </a:moveTo>
                                <a:lnTo>
                                  <a:pt x="0" y="22"/>
                                </a:lnTo>
                                <a:lnTo>
                                  <a:pt x="10" y="27"/>
                                </a:lnTo>
                                <a:lnTo>
                                  <a:pt x="18" y="34"/>
                                </a:lnTo>
                                <a:lnTo>
                                  <a:pt x="27" y="41"/>
                                </a:lnTo>
                                <a:lnTo>
                                  <a:pt x="43" y="24"/>
                                </a:lnTo>
                                <a:lnTo>
                                  <a:pt x="36" y="17"/>
                                </a:lnTo>
                                <a:lnTo>
                                  <a:pt x="27" y="11"/>
                                </a:lnTo>
                                <a:lnTo>
                                  <a:pt x="19" y="5"/>
                                </a:lnTo>
                                <a:lnTo>
                                  <a:pt x="10" y="0"/>
                                </a:lnTo>
                                <a:close/>
                              </a:path>
                            </a:pathLst>
                          </a:custGeom>
                          <a:noFill/>
                          <a:ln w="1432">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45" name="Picture 225"/>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9080" y="753"/>
                            <a:ext cx="38" cy="2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46" name="Freeform 226"/>
                        <wps:cNvSpPr>
                          <a:spLocks/>
                        </wps:cNvSpPr>
                        <wps:spPr bwMode="auto">
                          <a:xfrm>
                            <a:off x="9080" y="753"/>
                            <a:ext cx="38" cy="29"/>
                          </a:xfrm>
                          <a:custGeom>
                            <a:avLst/>
                            <a:gdLst>
                              <a:gd name="T0" fmla="+- 0 9086 9081"/>
                              <a:gd name="T1" fmla="*/ T0 w 38"/>
                              <a:gd name="T2" fmla="+- 0 754 754"/>
                              <a:gd name="T3" fmla="*/ 754 h 29"/>
                              <a:gd name="T4" fmla="+- 0 9081 9081"/>
                              <a:gd name="T5" fmla="*/ T4 w 38"/>
                              <a:gd name="T6" fmla="+- 0 773 754"/>
                              <a:gd name="T7" fmla="*/ 773 h 29"/>
                              <a:gd name="T8" fmla="+- 0 9092 9081"/>
                              <a:gd name="T9" fmla="*/ T8 w 38"/>
                              <a:gd name="T10" fmla="+- 0 776 754"/>
                              <a:gd name="T11" fmla="*/ 776 h 29"/>
                              <a:gd name="T12" fmla="+- 0 9101 9081"/>
                              <a:gd name="T13" fmla="*/ T12 w 38"/>
                              <a:gd name="T14" fmla="+- 0 778 754"/>
                              <a:gd name="T15" fmla="*/ 778 h 29"/>
                              <a:gd name="T16" fmla="+- 0 9111 9081"/>
                              <a:gd name="T17" fmla="*/ T16 w 38"/>
                              <a:gd name="T18" fmla="+- 0 783 754"/>
                              <a:gd name="T19" fmla="*/ 783 h 29"/>
                              <a:gd name="T20" fmla="+- 0 9118 9081"/>
                              <a:gd name="T21" fmla="*/ T20 w 38"/>
                              <a:gd name="T22" fmla="+- 0 764 754"/>
                              <a:gd name="T23" fmla="*/ 764 h 29"/>
                              <a:gd name="T24" fmla="+- 0 9108 9081"/>
                              <a:gd name="T25" fmla="*/ T24 w 38"/>
                              <a:gd name="T26" fmla="+- 0 758 754"/>
                              <a:gd name="T27" fmla="*/ 758 h 29"/>
                              <a:gd name="T28" fmla="+- 0 9097 9081"/>
                              <a:gd name="T29" fmla="*/ T28 w 38"/>
                              <a:gd name="T30" fmla="+- 0 756 754"/>
                              <a:gd name="T31" fmla="*/ 756 h 29"/>
                              <a:gd name="T32" fmla="+- 0 9086 9081"/>
                              <a:gd name="T33" fmla="*/ T32 w 38"/>
                              <a:gd name="T34" fmla="+- 0 754 754"/>
                              <a:gd name="T35" fmla="*/ 754 h 2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38" h="29">
                                <a:moveTo>
                                  <a:pt x="5" y="0"/>
                                </a:moveTo>
                                <a:lnTo>
                                  <a:pt x="0" y="19"/>
                                </a:lnTo>
                                <a:lnTo>
                                  <a:pt x="11" y="22"/>
                                </a:lnTo>
                                <a:lnTo>
                                  <a:pt x="20" y="24"/>
                                </a:lnTo>
                                <a:lnTo>
                                  <a:pt x="30" y="29"/>
                                </a:lnTo>
                                <a:lnTo>
                                  <a:pt x="37" y="10"/>
                                </a:lnTo>
                                <a:lnTo>
                                  <a:pt x="27" y="4"/>
                                </a:lnTo>
                                <a:lnTo>
                                  <a:pt x="16" y="2"/>
                                </a:lnTo>
                                <a:lnTo>
                                  <a:pt x="5" y="0"/>
                                </a:lnTo>
                                <a:close/>
                              </a:path>
                            </a:pathLst>
                          </a:custGeom>
                          <a:noFill/>
                          <a:ln w="1432">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47" name="Picture 227"/>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9048" y="744"/>
                            <a:ext cx="40" cy="2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48" name="Freeform 228"/>
                        <wps:cNvSpPr>
                          <a:spLocks/>
                        </wps:cNvSpPr>
                        <wps:spPr bwMode="auto">
                          <a:xfrm>
                            <a:off x="9048" y="744"/>
                            <a:ext cx="40" cy="29"/>
                          </a:xfrm>
                          <a:custGeom>
                            <a:avLst/>
                            <a:gdLst>
                              <a:gd name="T0" fmla="+- 0 9048 9048"/>
                              <a:gd name="T1" fmla="*/ T0 w 40"/>
                              <a:gd name="T2" fmla="+- 0 745 745"/>
                              <a:gd name="T3" fmla="*/ 745 h 29"/>
                              <a:gd name="T4" fmla="+- 0 9049 9048"/>
                              <a:gd name="T5" fmla="*/ T4 w 40"/>
                              <a:gd name="T6" fmla="+- 0 768 745"/>
                              <a:gd name="T7" fmla="*/ 768 h 29"/>
                              <a:gd name="T8" fmla="+- 0 9060 9048"/>
                              <a:gd name="T9" fmla="*/ T8 w 40"/>
                              <a:gd name="T10" fmla="+- 0 769 745"/>
                              <a:gd name="T11" fmla="*/ 769 h 29"/>
                              <a:gd name="T12" fmla="+- 0 9071 9048"/>
                              <a:gd name="T13" fmla="*/ T12 w 40"/>
                              <a:gd name="T14" fmla="+- 0 771 745"/>
                              <a:gd name="T15" fmla="*/ 771 h 29"/>
                              <a:gd name="T16" fmla="+- 0 9083 9048"/>
                              <a:gd name="T17" fmla="*/ T16 w 40"/>
                              <a:gd name="T18" fmla="+- 0 773 745"/>
                              <a:gd name="T19" fmla="*/ 773 h 29"/>
                              <a:gd name="T20" fmla="+- 0 9088 9048"/>
                              <a:gd name="T21" fmla="*/ T20 w 40"/>
                              <a:gd name="T22" fmla="+- 0 749 745"/>
                              <a:gd name="T23" fmla="*/ 749 h 29"/>
                              <a:gd name="T24" fmla="+- 0 9076 9048"/>
                              <a:gd name="T25" fmla="*/ T24 w 40"/>
                              <a:gd name="T26" fmla="+- 0 746 745"/>
                              <a:gd name="T27" fmla="*/ 746 h 29"/>
                              <a:gd name="T28" fmla="+- 0 9060 9048"/>
                              <a:gd name="T29" fmla="*/ T28 w 40"/>
                              <a:gd name="T30" fmla="+- 0 745 745"/>
                              <a:gd name="T31" fmla="*/ 745 h 29"/>
                              <a:gd name="T32" fmla="+- 0 9048 9048"/>
                              <a:gd name="T33" fmla="*/ T32 w 40"/>
                              <a:gd name="T34" fmla="+- 0 745 745"/>
                              <a:gd name="T35" fmla="*/ 745 h 2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40" h="29">
                                <a:moveTo>
                                  <a:pt x="0" y="0"/>
                                </a:moveTo>
                                <a:lnTo>
                                  <a:pt x="1" y="23"/>
                                </a:lnTo>
                                <a:lnTo>
                                  <a:pt x="12" y="24"/>
                                </a:lnTo>
                                <a:lnTo>
                                  <a:pt x="23" y="26"/>
                                </a:lnTo>
                                <a:lnTo>
                                  <a:pt x="35" y="28"/>
                                </a:lnTo>
                                <a:lnTo>
                                  <a:pt x="40" y="4"/>
                                </a:lnTo>
                                <a:lnTo>
                                  <a:pt x="28" y="1"/>
                                </a:lnTo>
                                <a:lnTo>
                                  <a:pt x="12" y="0"/>
                                </a:lnTo>
                                <a:lnTo>
                                  <a:pt x="0" y="0"/>
                                </a:lnTo>
                                <a:close/>
                              </a:path>
                            </a:pathLst>
                          </a:custGeom>
                          <a:noFill/>
                          <a:ln w="1432">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49" name="Picture 229"/>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9169" y="803"/>
                            <a:ext cx="40" cy="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50" name="Freeform 230"/>
                        <wps:cNvSpPr>
                          <a:spLocks/>
                        </wps:cNvSpPr>
                        <wps:spPr bwMode="auto">
                          <a:xfrm>
                            <a:off x="9169" y="803"/>
                            <a:ext cx="40" cy="41"/>
                          </a:xfrm>
                          <a:custGeom>
                            <a:avLst/>
                            <a:gdLst>
                              <a:gd name="T0" fmla="+- 0 9184 9170"/>
                              <a:gd name="T1" fmla="*/ T0 w 40"/>
                              <a:gd name="T2" fmla="+- 0 804 804"/>
                              <a:gd name="T3" fmla="*/ 804 h 41"/>
                              <a:gd name="T4" fmla="+- 0 9170 9170"/>
                              <a:gd name="T5" fmla="*/ T4 w 40"/>
                              <a:gd name="T6" fmla="+- 0 819 804"/>
                              <a:gd name="T7" fmla="*/ 819 h 41"/>
                              <a:gd name="T8" fmla="+- 0 9178 9170"/>
                              <a:gd name="T9" fmla="*/ T8 w 40"/>
                              <a:gd name="T10" fmla="+- 0 827 804"/>
                              <a:gd name="T11" fmla="*/ 827 h 41"/>
                              <a:gd name="T12" fmla="+- 0 9186 9170"/>
                              <a:gd name="T13" fmla="*/ T12 w 40"/>
                              <a:gd name="T14" fmla="+- 0 835 804"/>
                              <a:gd name="T15" fmla="*/ 835 h 41"/>
                              <a:gd name="T16" fmla="+- 0 9194 9170"/>
                              <a:gd name="T17" fmla="*/ T16 w 40"/>
                              <a:gd name="T18" fmla="+- 0 844 804"/>
                              <a:gd name="T19" fmla="*/ 844 h 41"/>
                              <a:gd name="T20" fmla="+- 0 9210 9170"/>
                              <a:gd name="T21" fmla="*/ T20 w 40"/>
                              <a:gd name="T22" fmla="+- 0 831 804"/>
                              <a:gd name="T23" fmla="*/ 831 h 41"/>
                              <a:gd name="T24" fmla="+- 0 9202 9170"/>
                              <a:gd name="T25" fmla="*/ T24 w 40"/>
                              <a:gd name="T26" fmla="+- 0 821 804"/>
                              <a:gd name="T27" fmla="*/ 821 h 41"/>
                              <a:gd name="T28" fmla="+- 0 9193 9170"/>
                              <a:gd name="T29" fmla="*/ T28 w 40"/>
                              <a:gd name="T30" fmla="+- 0 811 804"/>
                              <a:gd name="T31" fmla="*/ 811 h 41"/>
                              <a:gd name="T32" fmla="+- 0 9184 9170"/>
                              <a:gd name="T33" fmla="*/ T32 w 40"/>
                              <a:gd name="T34" fmla="+- 0 804 804"/>
                              <a:gd name="T35" fmla="*/ 804 h 4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40" h="41">
                                <a:moveTo>
                                  <a:pt x="14" y="0"/>
                                </a:moveTo>
                                <a:lnTo>
                                  <a:pt x="0" y="15"/>
                                </a:lnTo>
                                <a:lnTo>
                                  <a:pt x="8" y="23"/>
                                </a:lnTo>
                                <a:lnTo>
                                  <a:pt x="16" y="31"/>
                                </a:lnTo>
                                <a:lnTo>
                                  <a:pt x="24" y="40"/>
                                </a:lnTo>
                                <a:lnTo>
                                  <a:pt x="40" y="27"/>
                                </a:lnTo>
                                <a:lnTo>
                                  <a:pt x="32" y="17"/>
                                </a:lnTo>
                                <a:lnTo>
                                  <a:pt x="23" y="7"/>
                                </a:lnTo>
                                <a:lnTo>
                                  <a:pt x="14" y="0"/>
                                </a:lnTo>
                                <a:close/>
                              </a:path>
                            </a:pathLst>
                          </a:custGeom>
                          <a:noFill/>
                          <a:ln w="1432">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51" name="Picture 231"/>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9193" y="830"/>
                            <a:ext cx="41" cy="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52" name="Freeform 232"/>
                        <wps:cNvSpPr>
                          <a:spLocks/>
                        </wps:cNvSpPr>
                        <wps:spPr bwMode="auto">
                          <a:xfrm>
                            <a:off x="9193" y="830"/>
                            <a:ext cx="41" cy="44"/>
                          </a:xfrm>
                          <a:custGeom>
                            <a:avLst/>
                            <a:gdLst>
                              <a:gd name="T0" fmla="+- 0 9210 9194"/>
                              <a:gd name="T1" fmla="*/ T0 w 41"/>
                              <a:gd name="T2" fmla="+- 0 830 830"/>
                              <a:gd name="T3" fmla="*/ 830 h 44"/>
                              <a:gd name="T4" fmla="+- 0 9194 9194"/>
                              <a:gd name="T5" fmla="*/ T4 w 41"/>
                              <a:gd name="T6" fmla="+- 0 845 830"/>
                              <a:gd name="T7" fmla="*/ 845 h 44"/>
                              <a:gd name="T8" fmla="+- 0 9201 9194"/>
                              <a:gd name="T9" fmla="*/ T8 w 41"/>
                              <a:gd name="T10" fmla="+- 0 854 830"/>
                              <a:gd name="T11" fmla="*/ 854 h 44"/>
                              <a:gd name="T12" fmla="+- 0 9207 9194"/>
                              <a:gd name="T13" fmla="*/ T12 w 41"/>
                              <a:gd name="T14" fmla="+- 0 864 830"/>
                              <a:gd name="T15" fmla="*/ 864 h 44"/>
                              <a:gd name="T16" fmla="+- 0 9213 9194"/>
                              <a:gd name="T17" fmla="*/ T16 w 41"/>
                              <a:gd name="T18" fmla="+- 0 874 830"/>
                              <a:gd name="T19" fmla="*/ 874 h 44"/>
                              <a:gd name="T20" fmla="+- 0 9234 9194"/>
                              <a:gd name="T21" fmla="*/ T20 w 41"/>
                              <a:gd name="T22" fmla="+- 0 863 830"/>
                              <a:gd name="T23" fmla="*/ 863 h 44"/>
                              <a:gd name="T24" fmla="+- 0 9229 9194"/>
                              <a:gd name="T25" fmla="*/ T24 w 41"/>
                              <a:gd name="T26" fmla="+- 0 855 830"/>
                              <a:gd name="T27" fmla="*/ 855 h 44"/>
                              <a:gd name="T28" fmla="+- 0 9223 9194"/>
                              <a:gd name="T29" fmla="*/ T28 w 41"/>
                              <a:gd name="T30" fmla="+- 0 846 830"/>
                              <a:gd name="T31" fmla="*/ 846 h 44"/>
                              <a:gd name="T32" fmla="+- 0 9217 9194"/>
                              <a:gd name="T33" fmla="*/ T32 w 41"/>
                              <a:gd name="T34" fmla="+- 0 838 830"/>
                              <a:gd name="T35" fmla="*/ 838 h 44"/>
                              <a:gd name="T36" fmla="+- 0 9210 9194"/>
                              <a:gd name="T37" fmla="*/ T36 w 41"/>
                              <a:gd name="T38" fmla="+- 0 830 830"/>
                              <a:gd name="T39" fmla="*/ 830 h 4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Lst>
                            <a:rect l="0" t="0" r="r" b="b"/>
                            <a:pathLst>
                              <a:path w="41" h="44">
                                <a:moveTo>
                                  <a:pt x="16" y="0"/>
                                </a:moveTo>
                                <a:lnTo>
                                  <a:pt x="0" y="15"/>
                                </a:lnTo>
                                <a:lnTo>
                                  <a:pt x="7" y="24"/>
                                </a:lnTo>
                                <a:lnTo>
                                  <a:pt x="13" y="34"/>
                                </a:lnTo>
                                <a:lnTo>
                                  <a:pt x="19" y="44"/>
                                </a:lnTo>
                                <a:lnTo>
                                  <a:pt x="40" y="33"/>
                                </a:lnTo>
                                <a:lnTo>
                                  <a:pt x="35" y="25"/>
                                </a:lnTo>
                                <a:lnTo>
                                  <a:pt x="29" y="16"/>
                                </a:lnTo>
                                <a:lnTo>
                                  <a:pt x="23" y="8"/>
                                </a:lnTo>
                                <a:lnTo>
                                  <a:pt x="16" y="0"/>
                                </a:lnTo>
                                <a:close/>
                              </a:path>
                            </a:pathLst>
                          </a:custGeom>
                          <a:noFill/>
                          <a:ln w="1432">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53" name="Picture 233"/>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9212" y="863"/>
                            <a:ext cx="39" cy="4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54" name="Freeform 234"/>
                        <wps:cNvSpPr>
                          <a:spLocks/>
                        </wps:cNvSpPr>
                        <wps:spPr bwMode="auto">
                          <a:xfrm>
                            <a:off x="9212" y="863"/>
                            <a:ext cx="39" cy="47"/>
                          </a:xfrm>
                          <a:custGeom>
                            <a:avLst/>
                            <a:gdLst>
                              <a:gd name="T0" fmla="+- 0 9235 9213"/>
                              <a:gd name="T1" fmla="*/ T0 w 39"/>
                              <a:gd name="T2" fmla="+- 0 863 863"/>
                              <a:gd name="T3" fmla="*/ 863 h 47"/>
                              <a:gd name="T4" fmla="+- 0 9213 9213"/>
                              <a:gd name="T5" fmla="*/ T4 w 39"/>
                              <a:gd name="T6" fmla="+- 0 875 863"/>
                              <a:gd name="T7" fmla="*/ 875 h 47"/>
                              <a:gd name="T8" fmla="+- 0 9218 9213"/>
                              <a:gd name="T9" fmla="*/ T8 w 39"/>
                              <a:gd name="T10" fmla="+- 0 885 863"/>
                              <a:gd name="T11" fmla="*/ 885 h 47"/>
                              <a:gd name="T12" fmla="+- 0 9224 9213"/>
                              <a:gd name="T13" fmla="*/ T12 w 39"/>
                              <a:gd name="T14" fmla="+- 0 899 863"/>
                              <a:gd name="T15" fmla="*/ 899 h 47"/>
                              <a:gd name="T16" fmla="+- 0 9228 9213"/>
                              <a:gd name="T17" fmla="*/ T16 w 39"/>
                              <a:gd name="T18" fmla="+- 0 910 863"/>
                              <a:gd name="T19" fmla="*/ 910 h 47"/>
                              <a:gd name="T20" fmla="+- 0 9251 9213"/>
                              <a:gd name="T21" fmla="*/ T20 w 39"/>
                              <a:gd name="T22" fmla="+- 0 910 863"/>
                              <a:gd name="T23" fmla="*/ 910 h 47"/>
                              <a:gd name="T24" fmla="+- 0 9250 9213"/>
                              <a:gd name="T25" fmla="*/ T24 w 39"/>
                              <a:gd name="T26" fmla="+- 0 900 863"/>
                              <a:gd name="T27" fmla="*/ 900 h 47"/>
                              <a:gd name="T28" fmla="+- 0 9246 9213"/>
                              <a:gd name="T29" fmla="*/ T28 w 39"/>
                              <a:gd name="T30" fmla="+- 0 888 863"/>
                              <a:gd name="T31" fmla="*/ 888 h 47"/>
                              <a:gd name="T32" fmla="+- 0 9241 9213"/>
                              <a:gd name="T33" fmla="*/ T32 w 39"/>
                              <a:gd name="T34" fmla="+- 0 876 863"/>
                              <a:gd name="T35" fmla="*/ 876 h 47"/>
                              <a:gd name="T36" fmla="+- 0 9235 9213"/>
                              <a:gd name="T37" fmla="*/ T36 w 39"/>
                              <a:gd name="T38" fmla="+- 0 863 863"/>
                              <a:gd name="T39" fmla="*/ 863 h 4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Lst>
                            <a:rect l="0" t="0" r="r" b="b"/>
                            <a:pathLst>
                              <a:path w="39" h="47">
                                <a:moveTo>
                                  <a:pt x="22" y="0"/>
                                </a:moveTo>
                                <a:lnTo>
                                  <a:pt x="0" y="12"/>
                                </a:lnTo>
                                <a:lnTo>
                                  <a:pt x="5" y="22"/>
                                </a:lnTo>
                                <a:lnTo>
                                  <a:pt x="11" y="36"/>
                                </a:lnTo>
                                <a:lnTo>
                                  <a:pt x="15" y="47"/>
                                </a:lnTo>
                                <a:lnTo>
                                  <a:pt x="38" y="47"/>
                                </a:lnTo>
                                <a:lnTo>
                                  <a:pt x="37" y="37"/>
                                </a:lnTo>
                                <a:lnTo>
                                  <a:pt x="33" y="25"/>
                                </a:lnTo>
                                <a:lnTo>
                                  <a:pt x="28" y="13"/>
                                </a:lnTo>
                                <a:lnTo>
                                  <a:pt x="22" y="0"/>
                                </a:lnTo>
                                <a:close/>
                              </a:path>
                            </a:pathLst>
                          </a:custGeom>
                          <a:noFill/>
                          <a:ln w="1432">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55" name="Freeform 235"/>
                        <wps:cNvSpPr>
                          <a:spLocks/>
                        </wps:cNvSpPr>
                        <wps:spPr bwMode="auto">
                          <a:xfrm>
                            <a:off x="8988" y="339"/>
                            <a:ext cx="359" cy="687"/>
                          </a:xfrm>
                          <a:custGeom>
                            <a:avLst/>
                            <a:gdLst>
                              <a:gd name="T0" fmla="+- 0 9038 8988"/>
                              <a:gd name="T1" fmla="*/ T0 w 359"/>
                              <a:gd name="T2" fmla="+- 0 340 340"/>
                              <a:gd name="T3" fmla="*/ 340 h 687"/>
                              <a:gd name="T4" fmla="+- 0 9035 8988"/>
                              <a:gd name="T5" fmla="*/ T4 w 359"/>
                              <a:gd name="T6" fmla="+- 0 340 340"/>
                              <a:gd name="T7" fmla="*/ 340 h 687"/>
                              <a:gd name="T8" fmla="+- 0 9017 8988"/>
                              <a:gd name="T9" fmla="*/ T8 w 359"/>
                              <a:gd name="T10" fmla="+- 0 343 340"/>
                              <a:gd name="T11" fmla="*/ 343 h 687"/>
                              <a:gd name="T12" fmla="+- 0 9002 8988"/>
                              <a:gd name="T13" fmla="*/ T12 w 359"/>
                              <a:gd name="T14" fmla="+- 0 353 340"/>
                              <a:gd name="T15" fmla="*/ 353 h 687"/>
                              <a:gd name="T16" fmla="+- 0 8992 8988"/>
                              <a:gd name="T17" fmla="*/ T16 w 359"/>
                              <a:gd name="T18" fmla="+- 0 368 340"/>
                              <a:gd name="T19" fmla="*/ 368 h 687"/>
                              <a:gd name="T20" fmla="+- 0 8988 8988"/>
                              <a:gd name="T21" fmla="*/ T20 w 359"/>
                              <a:gd name="T22" fmla="+- 0 386 340"/>
                              <a:gd name="T23" fmla="*/ 386 h 687"/>
                              <a:gd name="T24" fmla="+- 0 8992 8988"/>
                              <a:gd name="T25" fmla="*/ T24 w 359"/>
                              <a:gd name="T26" fmla="+- 0 404 340"/>
                              <a:gd name="T27" fmla="*/ 404 h 687"/>
                              <a:gd name="T28" fmla="+- 0 9002 8988"/>
                              <a:gd name="T29" fmla="*/ T28 w 359"/>
                              <a:gd name="T30" fmla="+- 0 419 340"/>
                              <a:gd name="T31" fmla="*/ 419 h 687"/>
                              <a:gd name="T32" fmla="+- 0 9017 8988"/>
                              <a:gd name="T33" fmla="*/ T32 w 359"/>
                              <a:gd name="T34" fmla="+- 0 429 340"/>
                              <a:gd name="T35" fmla="*/ 429 h 687"/>
                              <a:gd name="T36" fmla="+- 0 9035 8988"/>
                              <a:gd name="T37" fmla="*/ T36 w 359"/>
                              <a:gd name="T38" fmla="+- 0 433 340"/>
                              <a:gd name="T39" fmla="*/ 433 h 687"/>
                              <a:gd name="T40" fmla="+- 0 9038 8988"/>
                              <a:gd name="T41" fmla="*/ T40 w 359"/>
                              <a:gd name="T42" fmla="+- 0 433 340"/>
                              <a:gd name="T43" fmla="*/ 433 h 687"/>
                              <a:gd name="T44" fmla="+- 0 9040 8988"/>
                              <a:gd name="T45" fmla="*/ T44 w 359"/>
                              <a:gd name="T46" fmla="+- 0 433 340"/>
                              <a:gd name="T47" fmla="*/ 433 h 687"/>
                              <a:gd name="T48" fmla="+- 0 9347 8988"/>
                              <a:gd name="T49" fmla="*/ T48 w 359"/>
                              <a:gd name="T50" fmla="+- 0 1026 340"/>
                              <a:gd name="T51" fmla="*/ 1026 h 687"/>
                              <a:gd name="T52" fmla="+- 0 9075 8988"/>
                              <a:gd name="T53" fmla="*/ T52 w 359"/>
                              <a:gd name="T54" fmla="+- 0 410 340"/>
                              <a:gd name="T55" fmla="*/ 410 h 687"/>
                              <a:gd name="T56" fmla="+- 0 9066 8988"/>
                              <a:gd name="T57" fmla="*/ T56 w 359"/>
                              <a:gd name="T58" fmla="+- 0 381 340"/>
                              <a:gd name="T59" fmla="*/ 381 h 687"/>
                              <a:gd name="T60" fmla="+- 0 9062 8988"/>
                              <a:gd name="T61" fmla="*/ T60 w 359"/>
                              <a:gd name="T62" fmla="+- 0 360 340"/>
                              <a:gd name="T63" fmla="*/ 360 h 687"/>
                              <a:gd name="T64" fmla="+- 0 9057 8988"/>
                              <a:gd name="T65" fmla="*/ T64 w 359"/>
                              <a:gd name="T66" fmla="+- 0 347 340"/>
                              <a:gd name="T67" fmla="*/ 347 h 687"/>
                              <a:gd name="T68" fmla="+- 0 9044 8988"/>
                              <a:gd name="T69" fmla="*/ T68 w 359"/>
                              <a:gd name="T70" fmla="+- 0 341 340"/>
                              <a:gd name="T71" fmla="*/ 341 h 687"/>
                              <a:gd name="T72" fmla="+- 0 9041 8988"/>
                              <a:gd name="T73" fmla="*/ T72 w 359"/>
                              <a:gd name="T74" fmla="+- 0 340 340"/>
                              <a:gd name="T75" fmla="*/ 340 h 687"/>
                              <a:gd name="T76" fmla="+- 0 9038 8988"/>
                              <a:gd name="T77" fmla="*/ T76 w 359"/>
                              <a:gd name="T78" fmla="+- 0 340 340"/>
                              <a:gd name="T79" fmla="*/ 340 h 68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Lst>
                            <a:rect l="0" t="0" r="r" b="b"/>
                            <a:pathLst>
                              <a:path w="359" h="687">
                                <a:moveTo>
                                  <a:pt x="50" y="0"/>
                                </a:moveTo>
                                <a:lnTo>
                                  <a:pt x="47" y="0"/>
                                </a:lnTo>
                                <a:lnTo>
                                  <a:pt x="29" y="3"/>
                                </a:lnTo>
                                <a:lnTo>
                                  <a:pt x="14" y="13"/>
                                </a:lnTo>
                                <a:lnTo>
                                  <a:pt x="4" y="28"/>
                                </a:lnTo>
                                <a:lnTo>
                                  <a:pt x="0" y="46"/>
                                </a:lnTo>
                                <a:lnTo>
                                  <a:pt x="4" y="64"/>
                                </a:lnTo>
                                <a:lnTo>
                                  <a:pt x="14" y="79"/>
                                </a:lnTo>
                                <a:lnTo>
                                  <a:pt x="29" y="89"/>
                                </a:lnTo>
                                <a:lnTo>
                                  <a:pt x="47" y="93"/>
                                </a:lnTo>
                                <a:lnTo>
                                  <a:pt x="50" y="93"/>
                                </a:lnTo>
                                <a:lnTo>
                                  <a:pt x="52" y="93"/>
                                </a:lnTo>
                                <a:lnTo>
                                  <a:pt x="359" y="686"/>
                                </a:lnTo>
                                <a:lnTo>
                                  <a:pt x="87" y="70"/>
                                </a:lnTo>
                                <a:lnTo>
                                  <a:pt x="78" y="41"/>
                                </a:lnTo>
                                <a:lnTo>
                                  <a:pt x="74" y="20"/>
                                </a:lnTo>
                                <a:lnTo>
                                  <a:pt x="69" y="7"/>
                                </a:lnTo>
                                <a:lnTo>
                                  <a:pt x="56" y="1"/>
                                </a:lnTo>
                                <a:lnTo>
                                  <a:pt x="53" y="0"/>
                                </a:lnTo>
                                <a:lnTo>
                                  <a:pt x="50" y="0"/>
                                </a:lnTo>
                                <a:close/>
                              </a:path>
                            </a:pathLst>
                          </a:custGeom>
                          <a:solidFill>
                            <a:srgbClr val="676262"/>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556" name="Freeform 236"/>
                        <wps:cNvSpPr>
                          <a:spLocks/>
                        </wps:cNvSpPr>
                        <wps:spPr bwMode="auto">
                          <a:xfrm>
                            <a:off x="8988" y="339"/>
                            <a:ext cx="359" cy="687"/>
                          </a:xfrm>
                          <a:custGeom>
                            <a:avLst/>
                            <a:gdLst>
                              <a:gd name="T0" fmla="+- 0 9035 8988"/>
                              <a:gd name="T1" fmla="*/ T0 w 359"/>
                              <a:gd name="T2" fmla="+- 0 340 340"/>
                              <a:gd name="T3" fmla="*/ 340 h 687"/>
                              <a:gd name="T4" fmla="+- 0 9017 8988"/>
                              <a:gd name="T5" fmla="*/ T4 w 359"/>
                              <a:gd name="T6" fmla="+- 0 343 340"/>
                              <a:gd name="T7" fmla="*/ 343 h 687"/>
                              <a:gd name="T8" fmla="+- 0 9002 8988"/>
                              <a:gd name="T9" fmla="*/ T8 w 359"/>
                              <a:gd name="T10" fmla="+- 0 353 340"/>
                              <a:gd name="T11" fmla="*/ 353 h 687"/>
                              <a:gd name="T12" fmla="+- 0 8992 8988"/>
                              <a:gd name="T13" fmla="*/ T12 w 359"/>
                              <a:gd name="T14" fmla="+- 0 368 340"/>
                              <a:gd name="T15" fmla="*/ 368 h 687"/>
                              <a:gd name="T16" fmla="+- 0 8988 8988"/>
                              <a:gd name="T17" fmla="*/ T16 w 359"/>
                              <a:gd name="T18" fmla="+- 0 386 340"/>
                              <a:gd name="T19" fmla="*/ 386 h 687"/>
                              <a:gd name="T20" fmla="+- 0 8992 8988"/>
                              <a:gd name="T21" fmla="*/ T20 w 359"/>
                              <a:gd name="T22" fmla="+- 0 404 340"/>
                              <a:gd name="T23" fmla="*/ 404 h 687"/>
                              <a:gd name="T24" fmla="+- 0 9002 8988"/>
                              <a:gd name="T25" fmla="*/ T24 w 359"/>
                              <a:gd name="T26" fmla="+- 0 419 340"/>
                              <a:gd name="T27" fmla="*/ 419 h 687"/>
                              <a:gd name="T28" fmla="+- 0 9017 8988"/>
                              <a:gd name="T29" fmla="*/ T28 w 359"/>
                              <a:gd name="T30" fmla="+- 0 429 340"/>
                              <a:gd name="T31" fmla="*/ 429 h 687"/>
                              <a:gd name="T32" fmla="+- 0 9035 8988"/>
                              <a:gd name="T33" fmla="*/ T32 w 359"/>
                              <a:gd name="T34" fmla="+- 0 433 340"/>
                              <a:gd name="T35" fmla="*/ 433 h 687"/>
                              <a:gd name="T36" fmla="+- 0 9037 8988"/>
                              <a:gd name="T37" fmla="*/ T36 w 359"/>
                              <a:gd name="T38" fmla="+- 0 433 340"/>
                              <a:gd name="T39" fmla="*/ 433 h 687"/>
                              <a:gd name="T40" fmla="+- 0 9038 8988"/>
                              <a:gd name="T41" fmla="*/ T40 w 359"/>
                              <a:gd name="T42" fmla="+- 0 433 340"/>
                              <a:gd name="T43" fmla="*/ 433 h 687"/>
                              <a:gd name="T44" fmla="+- 0 9040 8988"/>
                              <a:gd name="T45" fmla="*/ T44 w 359"/>
                              <a:gd name="T46" fmla="+- 0 433 340"/>
                              <a:gd name="T47" fmla="*/ 433 h 687"/>
                              <a:gd name="T48" fmla="+- 0 9347 8988"/>
                              <a:gd name="T49" fmla="*/ T48 w 359"/>
                              <a:gd name="T50" fmla="+- 0 1026 340"/>
                              <a:gd name="T51" fmla="*/ 1026 h 687"/>
                              <a:gd name="T52" fmla="+- 0 9075 8988"/>
                              <a:gd name="T53" fmla="*/ T52 w 359"/>
                              <a:gd name="T54" fmla="+- 0 410 340"/>
                              <a:gd name="T55" fmla="*/ 410 h 687"/>
                              <a:gd name="T56" fmla="+- 0 9066 8988"/>
                              <a:gd name="T57" fmla="*/ T56 w 359"/>
                              <a:gd name="T58" fmla="+- 0 381 340"/>
                              <a:gd name="T59" fmla="*/ 381 h 687"/>
                              <a:gd name="T60" fmla="+- 0 9062 8988"/>
                              <a:gd name="T61" fmla="*/ T60 w 359"/>
                              <a:gd name="T62" fmla="+- 0 360 340"/>
                              <a:gd name="T63" fmla="*/ 360 h 687"/>
                              <a:gd name="T64" fmla="+- 0 9057 8988"/>
                              <a:gd name="T65" fmla="*/ T64 w 359"/>
                              <a:gd name="T66" fmla="+- 0 347 340"/>
                              <a:gd name="T67" fmla="*/ 347 h 687"/>
                              <a:gd name="T68" fmla="+- 0 9044 8988"/>
                              <a:gd name="T69" fmla="*/ T68 w 359"/>
                              <a:gd name="T70" fmla="+- 0 341 340"/>
                              <a:gd name="T71" fmla="*/ 341 h 687"/>
                              <a:gd name="T72" fmla="+- 0 9041 8988"/>
                              <a:gd name="T73" fmla="*/ T72 w 359"/>
                              <a:gd name="T74" fmla="+- 0 340 340"/>
                              <a:gd name="T75" fmla="*/ 340 h 687"/>
                              <a:gd name="T76" fmla="+- 0 9038 8988"/>
                              <a:gd name="T77" fmla="*/ T76 w 359"/>
                              <a:gd name="T78" fmla="+- 0 340 340"/>
                              <a:gd name="T79" fmla="*/ 340 h 687"/>
                              <a:gd name="T80" fmla="+- 0 9035 8988"/>
                              <a:gd name="T81" fmla="*/ T80 w 359"/>
                              <a:gd name="T82" fmla="+- 0 340 340"/>
                              <a:gd name="T83" fmla="*/ 340 h 68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Lst>
                            <a:rect l="0" t="0" r="r" b="b"/>
                            <a:pathLst>
                              <a:path w="359" h="687">
                                <a:moveTo>
                                  <a:pt x="47" y="0"/>
                                </a:moveTo>
                                <a:lnTo>
                                  <a:pt x="29" y="3"/>
                                </a:lnTo>
                                <a:lnTo>
                                  <a:pt x="14" y="13"/>
                                </a:lnTo>
                                <a:lnTo>
                                  <a:pt x="4" y="28"/>
                                </a:lnTo>
                                <a:lnTo>
                                  <a:pt x="0" y="46"/>
                                </a:lnTo>
                                <a:lnTo>
                                  <a:pt x="4" y="64"/>
                                </a:lnTo>
                                <a:lnTo>
                                  <a:pt x="14" y="79"/>
                                </a:lnTo>
                                <a:lnTo>
                                  <a:pt x="29" y="89"/>
                                </a:lnTo>
                                <a:lnTo>
                                  <a:pt x="47" y="93"/>
                                </a:lnTo>
                                <a:lnTo>
                                  <a:pt x="49" y="93"/>
                                </a:lnTo>
                                <a:lnTo>
                                  <a:pt x="50" y="93"/>
                                </a:lnTo>
                                <a:lnTo>
                                  <a:pt x="52" y="93"/>
                                </a:lnTo>
                                <a:lnTo>
                                  <a:pt x="359" y="686"/>
                                </a:lnTo>
                                <a:lnTo>
                                  <a:pt x="87" y="70"/>
                                </a:lnTo>
                                <a:lnTo>
                                  <a:pt x="78" y="41"/>
                                </a:lnTo>
                                <a:lnTo>
                                  <a:pt x="74" y="20"/>
                                </a:lnTo>
                                <a:lnTo>
                                  <a:pt x="69" y="7"/>
                                </a:lnTo>
                                <a:lnTo>
                                  <a:pt x="56" y="1"/>
                                </a:lnTo>
                                <a:lnTo>
                                  <a:pt x="53" y="0"/>
                                </a:lnTo>
                                <a:lnTo>
                                  <a:pt x="50" y="0"/>
                                </a:lnTo>
                                <a:lnTo>
                                  <a:pt x="47" y="0"/>
                                </a:lnTo>
                                <a:close/>
                              </a:path>
                            </a:pathLst>
                          </a:custGeom>
                          <a:noFill/>
                          <a:ln w="1432">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57" name="Picture 237"/>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8790" y="1201"/>
                            <a:ext cx="447" cy="15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wgp>
                  </a:graphicData>
                </a:graphic>
                <wp14:sizeRelH relativeFrom="page">
                  <wp14:pctWidth>0</wp14:pctWidth>
                </wp14:sizeRelH>
                <wp14:sizeRelV relativeFrom="page">
                  <wp14:pctHeight>0</wp14:pctHeight>
                </wp14:sizeRelV>
              </wp:anchor>
            </w:drawing>
          </mc:Choice>
          <mc:Fallback>
            <w:pict>
              <v:group w14:anchorId="1A3A5020" id="Grupo 322" o:spid="_x0000_s1026" style="position:absolute;margin-left:421.2pt;margin-top:-5.35pt;width:59.3pt;height:78.35pt;z-index:251659264;mso-position-horizontal-relative:page" coordorigin="8424,-107" coordsize="1186,156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 o:spid="_x0000_s1027" type="#_x0000_t75" style="position:absolute;left:8785;top:1311;width:452;height:1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">
                  <v:imagedata r:id="rId90" o:title=""/>
                </v:shape>
                <v:shape id="Picture 4" o:spid="_x0000_s1028" type="#_x0000_t75" style="position:absolute;left:9021;top:269;width:28;height: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">
                  <v:imagedata r:id="rId91" o:title=""/>
                </v:shape>
                <v:shape id="Picture 5" o:spid="_x0000_s1029" type="#_x0000_t75" style="position:absolute;left:8423;top:-108;width:1186;height:15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">
                  <v:imagedata r:id="rId92" o:title=""/>
                </v:shape>
                <v:shape id="Picture 6" o:spid="_x0000_s1030" type="#_x0000_t75" style="position:absolute;left:8665;top:442;width:355;height:71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">
                  <v:imagedata r:id="rId93" o:title=""/>
                </v:shape>
                <v:shape id="Freeform 7" o:spid="_x0000_s1031" style="position:absolute;left:8665;top:442;width:355;height:713;visibility:visible;mso-wrap-style:square;v-text-anchor:top" coordsize="355,7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" path="m353,l290,5r-3,51l272,60r-15,4l243,69r-13,6l196,36r-12,7l171,49r-12,8l148,65r21,45l158,120r-11,9l136,140r-10,11l80,128r-9,11l62,151r-8,12l46,176r38,36l78,223r-6,13l68,248r-5,13l10,259,7,272,4,286,1,299,,313r49,18l48,345r,15l49,374r1,13l,405r2,13l5,431r3,13l11,456r53,-1l69,468r5,12l79,491r6,12l48,541r8,12l65,566r9,11l83,589r44,-26l138,574r11,11l160,595r12,9l155,653r11,7l178,667r12,6l202,679r34,-39l249,646r14,4l277,654r14,4l298,709r13,1l325,712r14,l353,713r1,l354,412r-1,l352,412r-21,-5l313,395,301,378r-4,-22l301,334r12,-17l331,305r21,-5l353,300r1,l354,r-1,xe" filled="f" strokeweight=".06025mm">
                  <v:path arrowok="t" o:connecttype="custom" o:connectlocs="290,448;272,503;243,512;196,479;171,492;148,508;158,563;136,583;80,571;62,594;46,619;78,666;68,691;10,702;4,729;0,756;48,788;49,817;0,848;5,874;11,899;69,911;79,934;48,984;65,1009;83,1032;138,1017;160,1038;155,1096;178,1110;202,1122;249,1089;277,1097;298,1152;325,1155;353,1156;354,855;353,855;331,850;301,821;301,777;331,748;353,743;354,743;353,443" o:connectangles="0,0,0,0,0,0,0,0,0,0,0,0,0,0,0,0,0,0,0,0,0,0,0,0,0,0,0,0,0,0,0,0,0,0,0,0,0,0,0,0,0,0,0,0,0"/>
                </v:shape>
                <v:shape id="Picture 8" o:spid="_x0000_s1032" type="#_x0000_t75" style="position:absolute;left:8842;top:704;width:9;height:2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">
                  <v:imagedata r:id="rId94" o:title=""/>
                </v:shape>
                <v:line id="Line 9" o:spid="_x0000_s1033" style="position:absolute;visibility:visible;mso-wrap-style:square" from="8753,849" to="8945,84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" strokeweight=".03825mm"/>
                <v:shape id="Freeform 10" o:spid="_x0000_s1034" style="position:absolute;left:8741;top:843;width:15;height:11;visibility:visible;mso-wrap-style:square;v-text-anchor:top" coordsize="15,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" path="m15,l,6r15,5l15,xe" fillcolor="black" stroked="f">
                  <v:path arrowok="t" o:connecttype="custom" o:connectlocs="15,843;0,849;15,854;15,843" o:connectangles="0,0,0,0"/>
                </v:shape>
                <v:shape id="Freeform 11" o:spid="_x0000_s1035" style="position:absolute;left:8938;top:844;width:12;height:9;visibility:visible;mso-wrap-style:square;v-text-anchor:top" coordsize="1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" path="m3,8l,4,3,r9,l8,4r2,2l12,8,3,8xe" fillcolor="black" stroked="f">
                  <v:path arrowok="t" o:connecttype="custom" o:connectlocs="3,853;0,849;3,845;12,845;8,849;10,851;12,853;3,853" o:connectangles="0,0,0,0,0,0,0,0"/>
                </v:shape>
                <v:shape id="Freeform 12" o:spid="_x0000_s1036" style="position:absolute;left:8938;top:844;width:12;height:9;visibility:visible;mso-wrap-style:square;v-text-anchor:top" coordsize="1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" path="m,4l3,r9,l10,2,8,4r2,2l12,8,3,8,,4xe" filled="f" strokeweight=".01872mm">
                  <v:path arrowok="t" o:connecttype="custom" o:connectlocs="0,849;3,845;12,845;10,847;8,849;10,851;12,853;3,853;0,849" o:connectangles="0,0,0,0,0,0,0,0,0"/>
                </v:shape>
                <v:line id="Line 13" o:spid="_x0000_s1037" style="position:absolute;visibility:visible;mso-wrap-style:square" from="8753,833" to="8944,86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" strokeweight=".03814mm"/>
                <v:shape id="Freeform 14" o:spid="_x0000_s1038" style="position:absolute;left:8742;top:827;width:16;height:11;visibility:visible;mso-wrap-style:square;v-text-anchor:top" coordsize="16,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" path="m16,l,3r14,8l16,xe" fillcolor="black" stroked="f">
                  <v:path arrowok="t" o:connecttype="custom" o:connectlocs="16,828;0,831;14,839;16,828" o:connectangles="0,0,0,0"/>
                </v:shape>
                <v:shape id="Freeform 15" o:spid="_x0000_s1039" style="position:absolute;left:8937;top:859;width:13;height:10;visibility:visible;mso-wrap-style:square;v-text-anchor:top" coordsize="13,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" path="m11,10l2,8,,4,3,r9,1l8,5r2,2l11,10xe" fillcolor="black" stroked="f">
                  <v:path arrowok="t" o:connecttype="custom" o:connectlocs="11,869;2,867;0,863;3,859;12,860;8,864;10,866;11,869" o:connectangles="0,0,0,0,0,0,0,0"/>
                </v:shape>
                <v:shape id="Freeform 16" o:spid="_x0000_s1040" style="position:absolute;left:8937;top:859;width:13;height:10;visibility:visible;mso-wrap-style:square;v-text-anchor:top" coordsize="13,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" path="m,4l3,r9,1l10,3,8,5r2,2l11,10,2,8,,4xe" filled="f" strokeweight=".01869mm">
                  <v:path arrowok="t" o:connecttype="custom" o:connectlocs="0,863;3,859;12,860;10,862;8,864;10,866;11,869;2,867;0,863" o:connectangles="0,0,0,0,0,0,0,0,0"/>
                </v:shape>
                <v:line id="Line 17" o:spid="_x0000_s1041" style="position:absolute;visibility:visible;mso-wrap-style:square" from="8757,819" to="8940,88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" strokeweight=".03786mm"/>
                <v:shape id="Freeform 18" o:spid="_x0000_s1042" style="position:absolute;left:8745;top:814;width:16;height:11;visibility:visible;mso-wrap-style:square;v-text-anchor:top" coordsize="16,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" path="m16,l,,13,10,16,xe" fillcolor="black" stroked="f">
                  <v:path arrowok="t" o:connecttype="custom" o:connectlocs="16,815;0,815;13,825;16,815" o:connectangles="0,0,0,0"/>
                </v:shape>
                <v:shape id="Freeform 19" o:spid="_x0000_s1043" style="position:absolute;left:8934;top:874;width:13;height:11;visibility:visible;mso-wrap-style:square;v-text-anchor:top" coordsize="13,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" path="m1,8l,3,4,r8,3l8,5,9,8r1,3l1,8xe" fillcolor="black" stroked="f">
                  <v:path arrowok="t" o:connecttype="custom" o:connectlocs="1,883;0,878;4,875;12,878;8,880;9,883;10,886;1,883" o:connectangles="0,0,0,0,0,0,0,0"/>
                </v:shape>
                <v:shape id="Freeform 20" o:spid="_x0000_s1044" style="position:absolute;left:8934;top:874;width:13;height:11;visibility:visible;mso-wrap-style:square;v-text-anchor:top" coordsize="13,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" path="m,3l4,r8,3l10,4,8,5,9,8r1,3l1,8,,3xe" filled="f" strokeweight=".01864mm">
                  <v:path arrowok="t" o:connecttype="custom" o:connectlocs="0,878;4,875;12,878;10,879;8,880;9,883;10,886;1,883;0,878" o:connectangles="0,0,0,0,0,0,0,0,0"/>
                </v:shape>
                <v:line id="Line 21" o:spid="_x0000_s1045" style="position:absolute;visibility:visible;mso-wrap-style:square" from="8753,866" to="8943,86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" strokeweight=".03814mm"/>
                <v:shape id="Freeform 22" o:spid="_x0000_s1046" style="position:absolute;left:8741;top:860;width:16;height:11;visibility:visible;mso-wrap-style:square;v-text-anchor:top" coordsize="16,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" path="m14,l,8r15,3l14,xe" fillcolor="black" stroked="f">
                  <v:path arrowok="t" o:connecttype="custom" o:connectlocs="14,860;0,868;15,871;14,860" o:connectangles="0,0,0,0"/>
                </v:shape>
                <v:shape id="Freeform 23" o:spid="_x0000_s1047" style="position:absolute;left:8936;top:830;width:13;height:10;visibility:visible;mso-wrap-style:square;v-text-anchor:top" coordsize="13,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" path="m2,2l,6r3,4l12,9,8,6,10,3,11,,2,2xe" fillcolor="black" stroked="f">
                  <v:path arrowok="t" o:connecttype="custom" o:connectlocs="2,832;0,836;3,840;12,839;8,836;10,833;11,830;2,832" o:connectangles="0,0,0,0,0,0,0,0"/>
                </v:shape>
                <v:shape id="Freeform 24" o:spid="_x0000_s1048" style="position:absolute;left:8936;top:830;width:13;height:10;visibility:visible;mso-wrap-style:square;v-text-anchor:top" coordsize="13,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" path="m,6r3,4l12,9,10,7,8,6,10,3,11,,2,2,,6xe" filled="f" strokeweight=".01869mm">
                  <v:path arrowok="t" o:connecttype="custom" o:connectlocs="0,836;3,840;12,839;10,837;8,836;10,833;11,830;2,832;0,836" o:connectangles="0,0,0,0,0,0,0,0,0"/>
                </v:shape>
                <v:line id="Line 25" o:spid="_x0000_s1049" style="position:absolute;visibility:visible;mso-wrap-style:square" from="8757,880" to="8940,88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" strokeweight=".03786mm"/>
                <v:shape id="Freeform 26" o:spid="_x0000_s1050" style="position:absolute;left:8745;top:873;width:16;height:11;visibility:visible;mso-wrap-style:square;v-text-anchor:top" coordsize="16,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" path="m12,l,10r15,l12,xe" fillcolor="black" stroked="f">
                  <v:path arrowok="t" o:connecttype="custom" o:connectlocs="12,874;0,884;15,884;12,874" o:connectangles="0,0,0,0"/>
                </v:shape>
                <v:shape id="Freeform 27" o:spid="_x0000_s1051" style="position:absolute;left:8933;top:813;width:13;height:11;visibility:visible;mso-wrap-style:square;v-text-anchor:top" coordsize="13,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" path="m1,3l,8r4,3l12,8,8,6,9,3,10,,1,3xe" fillcolor="black" stroked="f">
                  <v:path arrowok="t" o:connecttype="custom" o:connectlocs="1,816;0,821;4,824;12,821;8,819;9,816;10,813;1,816" o:connectangles="0,0,0,0,0,0,0,0"/>
                </v:shape>
                <v:shape id="Freeform 28" o:spid="_x0000_s1052" style="position:absolute;left:8933;top:813;width:13;height:11;visibility:visible;mso-wrap-style:square;v-text-anchor:top" coordsize="13,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" path="m,8r4,3l12,8,10,7,8,6,9,3,10,,1,3,,8xe" filled="f" strokeweight=".01864mm">
                  <v:path arrowok="t" o:connecttype="custom" o:connectlocs="0,821;4,824;12,821;10,820;8,819;9,816;10,813;1,816;0,821" o:connectangles="0,0,0,0,0,0,0,0,0"/>
                </v:shape>
                <v:shape id="Freeform 29" o:spid="_x0000_s1053" style="position:absolute;left:8845;top:725;width:42;height:38;visibility:visible;mso-wrap-style:square;v-text-anchor:top" coordsize="42,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" path="m4,38l,34,39,r2,5l4,38xe" fillcolor="#b3b3b3" stroked="f">
                  <v:path arrowok="t" o:connecttype="custom" o:connectlocs="4,763;0,759;39,725;41,730;4,763" o:connectangles="0,0,0,0,0"/>
                </v:shape>
                <v:shape id="Freeform 30" o:spid="_x0000_s1054" style="position:absolute;left:8845;top:725;width:42;height:38;visibility:visible;mso-wrap-style:square;v-text-anchor:top" coordsize="42,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" path="m39,l,34r4,4l41,5,39,xe" filled="f" strokeweight=".00472mm">
                  <v:path arrowok="t" o:connecttype="custom" o:connectlocs="39,725;0,759;4,763;41,730;39,725" o:connectangles="0,0,0,0,0"/>
                </v:shape>
                <v:shape id="Freeform 31" o:spid="_x0000_s1055" style="position:absolute;left:8805;top:726;width:40;height:37;visibility:visible;mso-wrap-style:square;v-text-anchor:top" coordsize="40,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" path="m35,36l,5,2,,40,32r-5,4xe" fillcolor="#b3b3b3" stroked="f">
                  <v:path arrowok="t" o:connecttype="custom" o:connectlocs="35,763;0,732;2,727;40,759;35,763" o:connectangles="0,0,0,0,0"/>
                </v:shape>
                <v:shape id="Freeform 32" o:spid="_x0000_s1056" style="position:absolute;left:8805;top:726;width:40;height:37;visibility:visible;mso-wrap-style:square;v-text-anchor:top" coordsize="40,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" path="m35,36r5,-4l2,,,5,35,36xe" filled="f" strokeweight=".00472mm">
                  <v:path arrowok="t" o:connecttype="custom" o:connectlocs="35,763;40,759;2,727;0,732;35,763" o:connectangles="0,0,0,0,0"/>
                </v:shape>
                <v:shape id="Freeform 33" o:spid="_x0000_s1057" style="position:absolute;left:8799;top:807;width:94;height:104;visibility:visible;mso-wrap-style:square;v-text-anchor:top" coordsize="94,1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" path="m62,103r-31,l19,100,4,86,,75,,,28,r,60l30,66r5,7l40,75r13,l58,73r6,-7l65,60,65,,93,r,75l90,86,74,100r-12,3xe" fillcolor="#b3b3b3" stroked="f">
                  <v:path arrowok="t" o:connecttype="custom" o:connectlocs="62,911;31,911;19,908;4,894;0,883;0,808;28,808;28,868;30,874;35,881;40,883;53,883;58,881;64,874;65,868;65,808;93,808;93,883;90,894;74,908;62,911" o:connectangles="0,0,0,0,0,0,0,0,0,0,0,0,0,0,0,0,0,0,0,0,0"/>
                </v:shape>
                <v:shape id="Freeform 34" o:spid="_x0000_s1058" style="position:absolute;left:8799;top:807;width:94;height:104;visibility:visible;mso-wrap-style:square;v-text-anchor:top" coordsize="94,1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" path="m,l28,r,52l28,60r2,6l32,70r3,3l40,75r7,l53,75r5,-2l61,70r3,-4l65,60r,-8l65,,93,r,61l93,75,90,86r-8,7l74,100r-12,3l47,103r-16,l19,100,12,93,4,86,,75,,61,,xe" filled="f" strokeweight=".0185mm">
                  <v:path arrowok="t" o:connecttype="custom" o:connectlocs="0,808;28,808;28,860;28,868;30,874;32,878;35,881;40,883;47,883;53,883;58,881;61,878;64,874;65,868;65,860;65,808;93,808;93,869;93,883;90,894;82,901;74,908;62,911;47,911;31,911;19,908;12,901;4,894;0,883;0,869;0,808" o:connectangles="0,0,0,0,0,0,0,0,0,0,0,0,0,0,0,0,0,0,0,0,0,0,0,0,0,0,0,0,0,0,0"/>
                </v:shape>
                <v:rect id="Rectangle 35" o:spid="_x0000_s1059" style="position:absolute;left:8790;top:824;width:113;height: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" fillcolor="#c8aa36" stroked="f"/>
                <v:rect id="Rectangle 36" o:spid="_x0000_s1060" style="position:absolute;left:8790;top:824;width:113;height: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" filled="f" strokecolor="#010000" strokeweight=".02869mm"/>
                <v:shape id="Picture 37" o:spid="_x0000_s1061" type="#_x0000_t75" style="position:absolute;left:8778;top:817;width:21;height: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">
                  <v:imagedata r:id="rId95" o:title=""/>
                </v:shape>
                <v:shape id="Picture 38" o:spid="_x0000_s1062" type="#_x0000_t75" style="position:absolute;left:8820;top:817;width:94;height: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">
                  <v:imagedata r:id="rId96" o:title=""/>
                </v:shape>
                <v:shape id="Picture 39" o:spid="_x0000_s1063" type="#_x0000_t75" style="position:absolute;left:8799;top:824;width:21;height: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">
                  <v:imagedata r:id="rId97" o:title=""/>
                </v:shape>
                <v:shape id="AutoShape 40" o:spid="_x0000_s1064" style="position:absolute;left:8875;top:780;width:17;height:22;visibility:visible;mso-wrap-style:square;v-text-anchor:top" coordsize="17,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" path="m12,10l14,9,16,8,14,5,8,,4,,,,1,3r,4l7,7r5,3xm7,21l7,7,1,7,,21r7,xe" fillcolor="#b3b3b3" stroked="f">
                  <v:path arrowok="t" o:connecttype="custom" o:connectlocs="12,790;14,789;16,788;14,785;8,780;4,780;0,780;1,783;1,787;7,787;12,790;7,801;7,787;1,787;0,801;7,801" o:connectangles="0,0,0,0,0,0,0,0,0,0,0,0,0,0,0,0"/>
                </v:shape>
                <v:shape id="Freeform 41" o:spid="_x0000_s1065" style="position:absolute;left:8875;top:780;width:17;height:22;visibility:visible;mso-wrap-style:square;v-text-anchor:top" coordsize="17,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" path="m7,21l7,7r5,3l13,10,14,9,16,8,15,7,14,5,8,,4,,,,1,3,,21r7,xe" filled="f" strokeweight=".01842mm">
                  <v:path arrowok="t" o:connecttype="custom" o:connectlocs="7,801;7,787;12,790;13,790;14,789;16,788;15,787;14,785;8,780;4,780;0,780;1,783;0,801;7,801" o:connectangles="0,0,0,0,0,0,0,0,0,0,0,0,0,0"/>
                </v:shape>
                <v:rect id="Rectangle 42" o:spid="_x0000_s1066" style="position:absolute;left:8872;top:798;width:16;height: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" fillcolor="#b3b3b3" stroked="f"/>
                <v:rect id="Rectangle 43" o:spid="_x0000_s1067" style="position:absolute;left:8872;top:798;width:16;height: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" filled="f" strokeweight=".0111mm"/>
                <v:rect id="Rectangle 44" o:spid="_x0000_s1068" style="position:absolute;left:8862;top:804;width:34;height: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" fillcolor="#b3b3b3" stroked="f"/>
                <v:rect id="Rectangle 45" o:spid="_x0000_s1069" style="position:absolute;left:8862;top:804;width:34;height: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" filled="f" strokeweight=".01992mm"/>
                <v:shape id="AutoShape 46" o:spid="_x0000_s1070" style="position:absolute;left:8801;top:778;width:17;height:21;visibility:visible;mso-wrap-style:square;v-text-anchor:top" coordsize="17,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" path="m4,10l1,9,,7,2,5,8,r8,l15,2r,4l9,6,4,10xm9,21l9,6r6,l16,21r-7,xe" fillcolor="#b3b3b3" stroked="f">
                  <v:path arrowok="t" o:connecttype="custom" o:connectlocs="4,789;1,788;0,786;2,784;8,779;16,779;15,781;15,785;9,785;4,789;9,800;9,785;15,785;16,800;9,800" o:connectangles="0,0,0,0,0,0,0,0,0,0,0,0,0,0,0"/>
                </v:shape>
                <v:shape id="Freeform 47" o:spid="_x0000_s1071" style="position:absolute;left:8801;top:778;width:17;height:21;visibility:visible;mso-wrap-style:square;v-text-anchor:top" coordsize="17,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" path="m9,21l9,6,4,10,3,9,1,9,,7,1,6,2,5,8,r4,l16,,15,2r1,19l9,21xe" filled="f" strokeweight=".01842mm">
                  <v:path arrowok="t" o:connecttype="custom" o:connectlocs="9,800;9,785;4,789;3,788;1,788;0,786;1,785;2,784;8,779;12,779;16,779;15,781;16,800;9,800" o:connectangles="0,0,0,0,0,0,0,0,0,0,0,0,0,0"/>
                </v:shape>
                <v:rect id="Rectangle 48" o:spid="_x0000_s1072" style="position:absolute;left:8805;top:797;width:16;height: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" fillcolor="#b3b3b3" stroked="f"/>
                <v:rect id="Rectangle 49" o:spid="_x0000_s1073" style="position:absolute;left:8805;top:797;width:16;height: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" filled="f" strokeweight=".0111mm"/>
                <v:rect id="Rectangle 50" o:spid="_x0000_s1074" style="position:absolute;left:8797;top:802;width:34;height: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" fillcolor="#b3b3b3" stroked="f"/>
                <v:rect id="Rectangle 51" o:spid="_x0000_s1075" style="position:absolute;left:8797;top:802;width:34;height: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" filled="f" strokeweight=".01992mm"/>
                <v:shape id="Freeform 52" o:spid="_x0000_s1076" style="position:absolute;left:8844;top:693;width:65;height:68;visibility:visible;mso-wrap-style:square;v-text-anchor:top" coordsize="65,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" path="m65,61r-6,6l,6,5,,65,61xe" fillcolor="#b3b3b3" stroked="f">
                  <v:path arrowok="t" o:connecttype="custom" o:connectlocs="65,755;59,761;0,700;5,694;65,755" o:connectangles="0,0,0,0,0"/>
                </v:shape>
                <v:shape id="Freeform 53" o:spid="_x0000_s1077" style="position:absolute;left:8844;top:693;width:65;height:68;visibility:visible;mso-wrap-style:square;v-text-anchor:top" coordsize="65,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" path="m,6l5,,65,61r-6,6l,6xe" filled="f" strokeweight=".01542mm">
                  <v:path arrowok="t" o:connecttype="custom" o:connectlocs="0,700;5,694;65,755;59,761;0,700" o:connectangles="0,0,0,0,0"/>
                </v:shape>
                <v:shape id="Freeform 54" o:spid="_x0000_s1078" style="position:absolute;left:8783;top:693;width:65;height:68;visibility:visible;mso-wrap-style:square;v-text-anchor:top" coordsize="65,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" path="m,61r6,6l65,6,60,,,61xe" fillcolor="#b3b3b3" stroked="f">
                  <v:path arrowok="t" o:connecttype="custom" o:connectlocs="0,755;6,761;65,700;60,694;0,755" o:connectangles="0,0,0,0,0"/>
                </v:shape>
                <v:shape id="Freeform 55" o:spid="_x0000_s1079" style="position:absolute;left:8783;top:693;width:65;height:68;visibility:visible;mso-wrap-style:square;v-text-anchor:top" coordsize="65,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" path="m65,6l60,,,61r6,6l65,6xe" filled="f" strokeweight=".01542mm">
                  <v:path arrowok="t" o:connecttype="custom" o:connectlocs="65,700;60,694;0,755;6,761;65,700" o:connectangles="0,0,0,0,0"/>
                </v:shape>
                <v:shape id="Picture 56" o:spid="_x0000_s1080" type="#_x0000_t75" style="position:absolute;left:8750;top:742;width:45;height: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">
                  <v:imagedata r:id="rId98" o:title=""/>
                </v:shape>
                <v:shape id="Freeform 57" o:spid="_x0000_s1081" style="position:absolute;left:8750;top:742;width:45;height:46;visibility:visible;mso-wrap-style:square;v-text-anchor:top" coordsize="45,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" path="m45,22r,13l35,45r-13,l10,45,,35,,22,,10,10,,22,,35,,45,10r,12xe" filled="f" strokeweight=".02119mm">
                  <v:path arrowok="t" o:connecttype="custom" o:connectlocs="45,765;45,778;35,788;22,788;10,788;0,778;0,765;0,753;10,743;22,743;35,743;45,753;45,765" o:connectangles="0,0,0,0,0,0,0,0,0,0,0,0,0"/>
                </v:shape>
                <v:shape id="Picture 58" o:spid="_x0000_s1082" type="#_x0000_t75" style="position:absolute;left:8891;top:743;width:45;height: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">
                  <v:imagedata r:id="rId98" o:title=""/>
                </v:shape>
                <v:shape id="Freeform 59" o:spid="_x0000_s1083" style="position:absolute;left:8891;top:743;width:45;height:46;visibility:visible;mso-wrap-style:square;v-text-anchor:top" coordsize="45,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" path="m,22l,35,10,45r12,l35,45,45,35r,-13l45,10,35,,22,,10,,,10,,22xe" filled="f" strokeweight=".02119mm">
                  <v:path arrowok="t" o:connecttype="custom" o:connectlocs="0,766;0,779;10,789;22,789;35,789;45,779;45,766;45,754;35,744;22,744;10,744;0,754;0,766" o:connectangles="0,0,0,0,0,0,0,0,0,0,0,0,0"/>
                </v:shape>
                <v:shape id="Picture 60" o:spid="_x0000_s1084" type="#_x0000_t75" style="position:absolute;left:8797;top:717;width:28;height: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">
                  <v:imagedata r:id="rId99" o:title=""/>
                </v:shape>
                <v:shape id="Freeform 61" o:spid="_x0000_s1085" style="position:absolute;left:8797;top:717;width:28;height:29;visibility:visible;mso-wrap-style:square;v-text-anchor:top" coordsize="28,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" path="m13,l27,14,13,29,,16,13,xe" filled="f" strokeweight=".0116mm">
                  <v:path arrowok="t" o:connecttype="custom" o:connectlocs="13,717;27,731;13,746;0,733;13,717" o:connectangles="0,0,0,0,0"/>
                </v:shape>
                <v:shape id="Picture 62" o:spid="_x0000_s1086" type="#_x0000_t75" style="position:absolute;left:8868;top:717;width:28;height: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">
                  <v:imagedata r:id="rId100" o:title=""/>
                </v:shape>
                <v:shape id="Freeform 63" o:spid="_x0000_s1087" style="position:absolute;left:8868;top:717;width:28;height:29;visibility:visible;mso-wrap-style:square;v-text-anchor:top" coordsize="28,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" path="m14,l,14,14,29,27,16,14,xe" filled="f" strokeweight=".0116mm">
                  <v:path arrowok="t" o:connecttype="custom" o:connectlocs="14,717;0,731;14,746;27,733;14,717" o:connectangles="0,0,0,0,0"/>
                </v:shape>
                <v:shape id="Picture 64" o:spid="_x0000_s1088" type="#_x0000_t75" style="position:absolute;left:8835;top:750;width:22;height: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">
                  <v:imagedata r:id="rId101" o:title=""/>
                </v:shape>
                <v:shape id="Freeform 65" o:spid="_x0000_s1089" style="position:absolute;left:8835;top:750;width:22;height:22;visibility:visible;mso-wrap-style:square;v-text-anchor:top" coordsize="22,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" path="m3,l18,r1,l21,r,2l21,6r,5l21,16r,1l21,19r,1l21,21r-1,l19,21,3,21,2,22,,21,,20,,15,,10,,5,,4,,3,,2,,,2,,3,xe" filled="f" strokeweight=".02119mm">
                  <v:path arrowok="t" o:connecttype="custom" o:connectlocs="3,751;18,751;19,751;21,751;21,753;21,757;21,762;21,767;21,768;21,770;21,771;21,772;20,772;19,772;3,772;2,773;0,772;0,771;0,766;0,761;0,756;0,755;0,754;0,753;0,751;2,751;3,751" o:connectangles="0,0,0,0,0,0,0,0,0,0,0,0,0,0,0,0,0,0,0,0,0,0,0,0,0,0,0"/>
                </v:shape>
                <v:shape id="Picture 66" o:spid="_x0000_s1090" type="#_x0000_t75" style="position:absolute;left:8835;top:690;width:22;height: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">
                  <v:imagedata r:id="rId102" o:title=""/>
                </v:shape>
                <v:shape id="Freeform 67" o:spid="_x0000_s1091" style="position:absolute;left:8835;top:690;width:22;height:22;visibility:visible;mso-wrap-style:square;v-text-anchor:top" coordsize="22,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" path="m3,1r15,l19,r2,l21,2r,5l21,12r,5l21,18r,1l21,20r,2l20,22r-1,l3,22r-1,l,22,,20,,15,,11,,6,,4,,3,,2,,,2,1r1,xe" filled="f" strokeweight=".02119mm">
                  <v:path arrowok="t" o:connecttype="custom" o:connectlocs="3,691;18,691;19,690;21,690;21,692;21,697;21,702;21,707;21,708;21,709;21,710;21,712;20,712;19,712;3,712;2,712;0,712;0,710;0,705;0,701;0,696;0,694;0,693;0,692;0,690;2,691;3,691" o:connectangles="0,0,0,0,0,0,0,0,0,0,0,0,0,0,0,0,0,0,0,0,0,0,0,0,0,0,0"/>
                </v:shape>
                <v:shape id="AutoShape 68" o:spid="_x0000_s1092" style="position:absolute;left:9047;top:439;width:340;height:240;visibility:visible;mso-wrap-style:square;v-text-anchor:top" coordsize="340,2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" path="m,l,240r339,l282,200r-244,l38,80r75,l,xm113,80r-75,l209,200r73,l113,80xe" fillcolor="#648701" stroked="f">
                  <v:path arrowok="t" o:connecttype="custom" o:connectlocs="0,440;0,680;339,680;282,640;38,640;38,520;113,520;0,440;113,520;38,520;209,640;282,640;113,520" o:connectangles="0,0,0,0,0,0,0,0,0,0,0,0,0"/>
                </v:shape>
                <v:shape id="AutoShape 69" o:spid="_x0000_s1093" style="position:absolute;left:9047;top:439;width:340;height:240;visibility:visible;mso-wrap-style:square;v-text-anchor:top" coordsize="340,2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" path="m,l,240r339,l,xm38,80l209,200r-171,l38,80xe" filled="f" strokeweight=".01997mm">
                  <v:path arrowok="t" o:connecttype="custom" o:connectlocs="0,440;0,680;339,680;0,440;38,520;209,640;38,640;38,520" o:connectangles="0,0,0,0,0,0,0,0"/>
                </v:shape>
                <v:line id="Line 70" o:spid="_x0000_s1094" style="position:absolute;visibility:visible;mso-wrap-style:square" from="9035,402" to="9035,7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" strokeweight=".07953mm"/>
                <v:shape id="Picture 71" o:spid="_x0000_s1095" type="#_x0000_t75" style="position:absolute;left:9022;top:782;width:24;height: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">
                  <v:imagedata r:id="rId103" o:title=""/>
                </v:shape>
                <v:shape id="Freeform 72" o:spid="_x0000_s1096" style="position:absolute;left:9022;top:782;width:24;height:55;visibility:visible;mso-wrap-style:square;v-text-anchor:top" coordsize="24,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" path="m24,38l24,,,,,10,,20,12,54r1,l23,43r,-2l24,40r,-2xe" filled="f" strokecolor="#010000" strokeweight=".0355mm">
                  <v:path arrowok="t" o:connecttype="custom" o:connectlocs="24,821;24,783;0,783;0,793;0,803;12,837;13,837;23,826;23,824;24,823;24,821" o:connectangles="0,0,0,0,0,0,0,0,0,0,0"/>
                </v:shape>
                <v:shape id="Picture 73" o:spid="_x0000_s1097" type="#_x0000_t75" style="position:absolute;left:9049;top:713;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">
                  <v:imagedata r:id="rId104" o:title=""/>
                </v:shape>
                <v:rect id="Rectangle 74" o:spid="_x0000_s1098" style="position:absolute;left:9049;top:713;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" filled="f" strokecolor="#59543f" strokeweight=".05964mm"/>
                <v:shape id="Picture 75" o:spid="_x0000_s1099" type="#_x0000_t75" style="position:absolute;left:9082;top:715;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">
                  <v:imagedata r:id="rId105" o:title=""/>
                </v:shape>
                <v:rect id="Rectangle 76" o:spid="_x0000_s1100" style="position:absolute;left:9082;top:715;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" filled="f" strokecolor="#59543f" strokeweight=".05964mm"/>
                <v:shape id="Picture 77" o:spid="_x0000_s1101" type="#_x0000_t75" style="position:absolute;left:9117;top:716;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">
                  <v:imagedata r:id="rId106" o:title=""/>
                </v:shape>
                <v:rect id="Rectangle 78" o:spid="_x0000_s1102" style="position:absolute;left:9117;top:716;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" filled="f" strokecolor="#59543f" strokeweight=".05964mm"/>
                <v:shape id="Picture 79" o:spid="_x0000_s1103" type="#_x0000_t75" style="position:absolute;left:9151;top:715;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">
                  <v:imagedata r:id="rId105" o:title=""/>
                </v:shape>
                <v:rect id="Rectangle 80" o:spid="_x0000_s1104" style="position:absolute;left:9151;top:715;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" filled="f" strokecolor="#59543f" strokeweight=".05964mm"/>
                <v:shape id="Picture 81" o:spid="_x0000_s1105" type="#_x0000_t75" style="position:absolute;left:9185;top:714;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">
                  <v:imagedata r:id="rId107" o:title=""/>
                </v:shape>
                <v:rect id="Rectangle 82" o:spid="_x0000_s1106" style="position:absolute;left:9185;top:714;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" filled="f" strokecolor="#59543f" strokeweight=".05964mm"/>
                <v:shape id="Picture 83" o:spid="_x0000_s1107" type="#_x0000_t75" style="position:absolute;left:9219;top:715;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">
                  <v:imagedata r:id="rId108" o:title=""/>
                </v:shape>
                <v:rect id="Rectangle 84" o:spid="_x0000_s1108" style="position:absolute;left:9219;top:715;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" filled="f" strokecolor="#59543f" strokeweight=".05964mm"/>
                <v:shape id="Picture 85" o:spid="_x0000_s1109" type="#_x0000_t75" style="position:absolute;left:9253;top:714;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">
                  <v:imagedata r:id="rId109" o:title=""/>
                </v:shape>
                <v:rect id="Rectangle 86" o:spid="_x0000_s1110" style="position:absolute;left:9253;top:714;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" filled="f" strokecolor="#59543f" strokeweight=".05964mm"/>
                <v:shape id="Picture 87" o:spid="_x0000_s1111" type="#_x0000_t75" style="position:absolute;left:9287;top:716;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">
                  <v:imagedata r:id="rId106" o:title=""/>
                </v:shape>
                <v:rect id="Rectangle 88" o:spid="_x0000_s1112" style="position:absolute;left:9287;top:716;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" filled="f" strokecolor="#59543f" strokeweight=".05964mm"/>
                <v:shape id="Picture 89" o:spid="_x0000_s1113" type="#_x0000_t75" style="position:absolute;left:9322;top:713;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">
                  <v:imagedata r:id="rId109" o:title=""/>
                </v:shape>
                <v:rect id="Rectangle 90" o:spid="_x0000_s1114" style="position:absolute;left:9322;top:713;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" filled="f" strokecolor="#59543f" strokeweight=".05964mm"/>
                <v:shape id="Picture 91" o:spid="_x0000_s1115" type="#_x0000_t75" style="position:absolute;left:9356;top:715;width:4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">
                  <v:imagedata r:id="rId110" o:title=""/>
                </v:shape>
                <v:shape id="Freeform 92" o:spid="_x0000_s1116" style="position:absolute;left:9356;top:715;width:47;height:23;visibility:visible;mso-wrap-style:square;v-text-anchor:top" coordsize="47,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" path="m,l,22r47,l45,15,44,7,42,,,xe" filled="f" strokecolor="#59543f" strokeweight=".05964mm">
                  <v:path arrowok="t" o:connecttype="custom" o:connectlocs="0,716;0,738;47,738;45,731;44,723;42,716;0,716" o:connectangles="0,0,0,0,0,0,0"/>
                </v:shape>
                <v:shape id="Picture 93" o:spid="_x0000_s1117" type="#_x0000_t75" style="position:absolute;left:9049;top:695;width:2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">
                  <v:imagedata r:id="rId111" o:title=""/>
                </v:shape>
                <v:rect id="Rectangle 94" o:spid="_x0000_s1118" style="position:absolute;left:9049;top:695;width:29;height: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" filled="f" strokecolor="#59543f" strokeweight=".0875mm"/>
                <v:shape id="Picture 95" o:spid="_x0000_s1119" type="#_x0000_t75" style="position:absolute;left:9075;top:695;width:2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">
                  <v:imagedata r:id="rId112" o:title=""/>
                </v:shape>
                <v:rect id="Rectangle 96" o:spid="_x0000_s1120" style="position:absolute;left:9075;top:695;width:29;height: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" filled="f" strokecolor="#59543f" strokeweight=".0875mm"/>
                <v:shape id="Picture 97" o:spid="_x0000_s1121" type="#_x0000_t75" style="position:absolute;left:9104;top:695;width:29;height: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">
                  <v:imagedata r:id="rId113" o:title=""/>
                </v:shape>
                <v:rect id="Rectangle 98" o:spid="_x0000_s1122" style="position:absolute;left:9104;top:695;width:29;height: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" filled="f" strokecolor="#59543f" strokeweight=".0875mm"/>
                <v:shape id="Picture 99" o:spid="_x0000_s1123" type="#_x0000_t75" style="position:absolute;left:9133;top:695;width:2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">
                  <v:imagedata r:id="rId113" o:title=""/>
                </v:shape>
                <v:rect id="Rectangle 100" o:spid="_x0000_s1124" style="position:absolute;left:9133;top:695;width:29;height: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" filled="f" strokecolor="#59543f" strokeweight=".0875mm"/>
                <v:shape id="Picture 101" o:spid="_x0000_s1125" type="#_x0000_t75" style="position:absolute;left:9162;top:695;width:2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">
                  <v:imagedata r:id="rId113" o:title=""/>
                </v:shape>
                <v:rect id="Rectangle 102" o:spid="_x0000_s1126" style="position:absolute;left:9162;top:695;width:29;height: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" filled="f" strokecolor="#59543f" strokeweight=".0875mm"/>
                <v:shape id="Picture 103" o:spid="_x0000_s1127" type="#_x0000_t75" style="position:absolute;left:9191;top:695;width:2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">
                  <v:imagedata r:id="rId111" o:title=""/>
                </v:shape>
                <v:rect id="Rectangle 104" o:spid="_x0000_s1128" style="position:absolute;left:9191;top:695;width:29;height: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" filled="f" strokecolor="#59543f" strokeweight=".0875mm"/>
                <v:shape id="Picture 105" o:spid="_x0000_s1129" type="#_x0000_t75" style="position:absolute;left:9220;top:695;width:2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">
                  <v:imagedata r:id="rId114" o:title=""/>
                </v:shape>
                <v:rect id="Rectangle 106" o:spid="_x0000_s1130" style="position:absolute;left:9220;top:695;width:29;height: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" filled="f" strokecolor="#59543f" strokeweight=".0875mm"/>
                <v:shape id="Picture 107" o:spid="_x0000_s1131" type="#_x0000_t75" style="position:absolute;left:9250;top:695;width:2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">
                  <v:imagedata r:id="rId114" o:title=""/>
                </v:shape>
                <v:rect id="Rectangle 108" o:spid="_x0000_s1132" style="position:absolute;left:9250;top:695;width:29;height: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" filled="f" strokecolor="#59543f" strokeweight=".0875mm"/>
                <v:shape id="Picture 109" o:spid="_x0000_s1133" type="#_x0000_t75" style="position:absolute;left:9279;top:696;width:2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">
                  <v:imagedata r:id="rId114" o:title=""/>
                </v:shape>
                <v:rect id="Rectangle 110" o:spid="_x0000_s1134" style="position:absolute;left:9279;top:696;width:29;height: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" filled="f" strokecolor="#59543f" strokeweight=".0875mm"/>
                <v:shape id="Picture 111" o:spid="_x0000_s1135" type="#_x0000_t75" style="position:absolute;left:9308;top:695;width:2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">
                  <v:imagedata r:id="rId115" o:title=""/>
                </v:shape>
                <v:rect id="Rectangle 112" o:spid="_x0000_s1136" style="position:absolute;left:9308;top:695;width:29;height: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" filled="f" strokecolor="#59543f" strokeweight=".0875mm"/>
                <v:shape id="Picture 113" o:spid="_x0000_s1137" type="#_x0000_t75" style="position:absolute;left:9337;top:695;width:2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">
                  <v:imagedata r:id="rId116" o:title=""/>
                </v:shape>
                <v:rect id="Rectangle 114" o:spid="_x0000_s1138" style="position:absolute;left:9337;top:695;width:29;height: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" filled="f" strokecolor="#59543f" strokeweight=".0875mm"/>
                <v:shape id="Picture 115" o:spid="_x0000_s1139" type="#_x0000_t75" style="position:absolute;left:9366;top:694;width:31;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">
                  <v:imagedata r:id="rId117" o:title=""/>
                </v:shape>
                <v:shape id="Freeform 116" o:spid="_x0000_s1140" style="position:absolute;left:9366;top:694;width:31;height:18;visibility:visible;mso-wrap-style:square;v-text-anchor:top" coordsize="31,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" path="m,l,17r31,l30,11,28,5,26,,,xe" filled="f" strokecolor="#59543f" strokeweight=".0875mm">
                  <v:path arrowok="t" o:connecttype="custom" o:connectlocs="0,695;0,712;31,712;30,706;28,700;26,695;0,695" o:connectangles="0,0,0,0,0,0,0"/>
                </v:shape>
                <v:shape id="Picture 117" o:spid="_x0000_s1141" type="#_x0000_t75" style="position:absolute;left:9071;top:736;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">
                  <v:imagedata r:id="rId118" o:title=""/>
                </v:shape>
                <v:rect id="Rectangle 118" o:spid="_x0000_s1142" style="position:absolute;left:9071;top:736;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" filled="f" strokecolor="#59543f" strokeweight=".05964mm"/>
                <v:shape id="Picture 119" o:spid="_x0000_s1143" type="#_x0000_t75" style="position:absolute;left:9105;top:737;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">
                  <v:imagedata r:id="rId119" o:title=""/>
                </v:shape>
                <v:rect id="Rectangle 120" o:spid="_x0000_s1144" style="position:absolute;left:9105;top:737;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" filled="f" strokecolor="#59543f" strokeweight=".05964mm"/>
                <v:shape id="Picture 121" o:spid="_x0000_s1145" type="#_x0000_t75" style="position:absolute;left:9138;top:736;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">
                  <v:imagedata r:id="rId120" o:title=""/>
                </v:shape>
                <v:rect id="Rectangle 122" o:spid="_x0000_s1146" style="position:absolute;left:9138;top:736;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" filled="f" strokecolor="#59543f" strokeweight=".05964mm"/>
                <v:shape id="Picture 123" o:spid="_x0000_s1147" type="#_x0000_t75" style="position:absolute;left:9172;top:737;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">
                  <v:imagedata r:id="rId121" o:title=""/>
                </v:shape>
                <v:rect id="Rectangle 124" o:spid="_x0000_s1148" style="position:absolute;left:9172;top:737;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" filled="f" strokecolor="#59543f" strokeweight=".05964mm"/>
                <v:shape id="Picture 125" o:spid="_x0000_s1149" type="#_x0000_t75" style="position:absolute;left:9206;top:738;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">
                  <v:imagedata r:id="rId122" o:title=""/>
                </v:shape>
                <v:rect id="Rectangle 126" o:spid="_x0000_s1150" style="position:absolute;left:9206;top:738;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" filled="f" strokecolor="#59543f" strokeweight=".05964mm"/>
                <v:shape id="Picture 127" o:spid="_x0000_s1151" type="#_x0000_t75" style="position:absolute;left:9239;top:736;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">
                  <v:imagedata r:id="rId123" o:title=""/>
                </v:shape>
                <v:rect id="Rectangle 128" o:spid="_x0000_s1152" style="position:absolute;left:9239;top:736;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" filled="f" strokecolor="#59543f" strokeweight=".05964mm"/>
                <v:shape id="Picture 129" o:spid="_x0000_s1153" type="#_x0000_t75" style="position:absolute;left:9273;top:738;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">
                  <v:imagedata r:id="rId124" o:title=""/>
                </v:shape>
                <v:rect id="Rectangle 130" o:spid="_x0000_s1154" style="position:absolute;left:9273;top:738;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" filled="f" strokecolor="#59543f" strokeweight=".05964mm"/>
                <v:shape id="Picture 131" o:spid="_x0000_s1155" type="#_x0000_t75" style="position:absolute;left:9306;top:736;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">
                  <v:imagedata r:id="rId125" o:title=""/>
                </v:shape>
                <v:rect id="Rectangle 132" o:spid="_x0000_s1156" style="position:absolute;left:9306;top:736;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" filled="f" strokecolor="#59543f" strokeweight=".05964mm"/>
                <v:shape id="Picture 133" o:spid="_x0000_s1157" type="#_x0000_t75" style="position:absolute;left:9340;top:737;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">
                  <v:imagedata r:id="rId126" o:title=""/>
                </v:shape>
                <v:rect id="Rectangle 134" o:spid="_x0000_s1158" style="position:absolute;left:9340;top:737;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" filled="f" strokecolor="#59543f" strokeweight=".05964mm"/>
                <v:shape id="Picture 135" o:spid="_x0000_s1159" type="#_x0000_t75" style="position:absolute;left:9374;top:736;width:32;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">
                  <v:imagedata r:id="rId127" o:title=""/>
                </v:shape>
                <v:shape id="Freeform 136" o:spid="_x0000_s1160" style="position:absolute;left:9374;top:736;width:32;height:23;visibility:visible;mso-wrap-style:square;v-text-anchor:top" coordsize="32,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" path="m,l,22r32,l31,15,30,7,29,,,xe" filled="f" strokecolor="#59543f" strokeweight=".05964mm">
                  <v:path arrowok="t" o:connecttype="custom" o:connectlocs="0,737;0,759;32,759;31,752;30,744;29,737;0,737" o:connectangles="0,0,0,0,0,0,0"/>
                </v:shape>
                <v:shape id="Picture 137" o:spid="_x0000_s1161" type="#_x0000_t75" style="position:absolute;left:9049;top:734;width:26;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">
                  <v:imagedata r:id="rId128" o:title=""/>
                </v:shape>
                <v:rect id="Rectangle 138" o:spid="_x0000_s1162" style="position:absolute;left:9049;top:734;width:26;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" filled="f" strokecolor="#59543f" strokeweight=".05964mm"/>
                <v:shape id="Picture 139" o:spid="_x0000_s1163" type="#_x0000_t75" style="position:absolute;left:9110;top:759;width:44;height: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">
                  <v:imagedata r:id="rId129" o:title=""/>
                </v:shape>
                <v:rect id="Rectangle 140" o:spid="_x0000_s1164" style="position:absolute;left:9110;top:759;width:44;height: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" filled="f" strokecolor="#59543f" strokeweight=".05483mm"/>
                <v:shape id="Picture 141" o:spid="_x0000_s1165" type="#_x0000_t75" style="position:absolute;left:9152;top:758;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">
                  <v:imagedata r:id="rId130" o:title=""/>
                </v:shape>
                <v:rect id="Rectangle 142" o:spid="_x0000_s1166" style="position:absolute;left:9152;top:758;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" filled="f" strokecolor="#59543f" strokeweight=".05964mm"/>
                <v:shape id="Picture 143" o:spid="_x0000_s1167" type="#_x0000_t75" style="position:absolute;left:9187;top:759;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">
                  <v:imagedata r:id="rId106" o:title=""/>
                </v:shape>
                <v:rect id="Rectangle 144" o:spid="_x0000_s1168" style="position:absolute;left:9187;top:759;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" filled="f" strokecolor="#59543f" strokeweight=".05964mm"/>
                <v:shape id="Picture 145" o:spid="_x0000_s1169" type="#_x0000_t75" style="position:absolute;left:9223;top:758;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">
                  <v:imagedata r:id="rId131" o:title=""/>
                </v:shape>
                <v:rect id="Rectangle 146" o:spid="_x0000_s1170" style="position:absolute;left:9223;top:758;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" filled="f" strokecolor="#59543f" strokeweight=".05964mm"/>
                <v:shape id="Picture 147" o:spid="_x0000_s1171" type="#_x0000_t75" style="position:absolute;left:9258;top:760;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">
                  <v:imagedata r:id="rId132" o:title=""/>
                </v:shape>
                <v:rect id="Rectangle 148" o:spid="_x0000_s1172" style="position:absolute;left:9258;top:760;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" filled="f" strokecolor="#59543f" strokeweight=".05964mm"/>
                <v:shape id="Picture 149" o:spid="_x0000_s1173" type="#_x0000_t75" style="position:absolute;left:9293;top:758;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">
                  <v:imagedata r:id="rId133" o:title=""/>
                </v:shape>
                <v:rect id="Rectangle 150" o:spid="_x0000_s1174" style="position:absolute;left:9293;top:758;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" filled="f" strokecolor="#59543f" strokeweight=".05964mm"/>
                <v:shape id="Picture 151" o:spid="_x0000_s1175" type="#_x0000_t75" style="position:absolute;left:9328;top:760;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">
                  <v:imagedata r:id="rId134" o:title=""/>
                </v:shape>
                <v:rect id="Rectangle 152" o:spid="_x0000_s1176" style="position:absolute;left:9328;top:760;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" filled="f" strokecolor="#59543f" strokeweight=".05964mm"/>
                <v:shape id="Picture 153" o:spid="_x0000_s1177" type="#_x0000_t75" style="position:absolute;left:9364;top:758;width:44;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">
                  <v:imagedata r:id="rId135" o:title=""/>
                </v:shape>
                <v:shape id="Freeform 154" o:spid="_x0000_s1178" style="position:absolute;left:9364;top:758;width:44;height:23;visibility:visible;mso-wrap-style:square;v-text-anchor:top" coordsize="44,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" path="m,l,23r44,l43,15r,-7l42,,,xe" filled="f" strokecolor="#59543f" strokeweight=".05964mm">
                  <v:path arrowok="t" o:connecttype="custom" o:connectlocs="0,758;0,781;44,781;43,773;43,766;42,758;0,758" o:connectangles="0,0,0,0,0,0,0"/>
                </v:shape>
                <v:shape id="Picture 155" o:spid="_x0000_s1179" type="#_x0000_t75" style="position:absolute;left:9157;top:781;width:44;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">
                  <v:imagedata r:id="rId136" o:title=""/>
                </v:shape>
                <v:rect id="Rectangle 156" o:spid="_x0000_s1180" style="position:absolute;left:9157;top:781;width:44;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" filled="f" strokecolor="#59543f" strokeweight=".05689mm"/>
                <v:shape id="Picture 157" o:spid="_x0000_s1181" type="#_x0000_t75" style="position:absolute;left:9198;top:781;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">
                  <v:imagedata r:id="rId137" o:title=""/>
                </v:shape>
                <v:rect id="Rectangle 158" o:spid="_x0000_s1182" style="position:absolute;left:9198;top:781;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" filled="f" strokecolor="#59543f" strokeweight=".05964mm"/>
                <v:shape id="Picture 159" o:spid="_x0000_s1183" type="#_x0000_t75" style="position:absolute;left:9233;top:782;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">
                  <v:imagedata r:id="rId138" o:title=""/>
                </v:shape>
                <v:rect id="Rectangle 160" o:spid="_x0000_s1184" style="position:absolute;left:9233;top:782;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" filled="f" strokecolor="#59543f" strokeweight=".05964mm"/>
                <v:shape id="Picture 161" o:spid="_x0000_s1185" type="#_x0000_t75" style="position:absolute;left:9267;top:780;width:37;height: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">
                  <v:imagedata r:id="rId139" o:title=""/>
                </v:shape>
                <v:rect id="Rectangle 162" o:spid="_x0000_s1186" style="position:absolute;left:9267;top:780;width:37;height: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" filled="f" strokecolor="#59543f" strokeweight=".06111mm"/>
                <v:shape id="Picture 163" o:spid="_x0000_s1187" type="#_x0000_t75" style="position:absolute;left:9301;top:782;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">
                  <v:imagedata r:id="rId140" o:title=""/>
                </v:shape>
                <v:rect id="Rectangle 164" o:spid="_x0000_s1188" style="position:absolute;left:9301;top:782;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" filled="f" strokecolor="#59543f" strokeweight=".05964mm"/>
                <v:shape id="Picture 165" o:spid="_x0000_s1189" type="#_x0000_t75" style="position:absolute;left:9369;top:782;width:39;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">
                  <v:imagedata r:id="rId141" o:title=""/>
                </v:shape>
                <v:shape id="Freeform 166" o:spid="_x0000_s1190" style="position:absolute;left:9369;top:782;width:39;height:23;visibility:visible;mso-wrap-style:square;v-text-anchor:top" coordsize="39,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" path="m,l,23r38,l38,21r,-2l38,17r,-5l38,6,38,,,xe" filled="f" strokecolor="#59543f" strokeweight=".05964mm">
                  <v:path arrowok="t" o:connecttype="custom" o:connectlocs="0,782;0,805;38,805;38,803;38,801;38,799;38,794;38,788;38,782;0,782" o:connectangles="0,0,0,0,0,0,0,0,0,0"/>
                </v:shape>
                <v:shape id="Picture 167" o:spid="_x0000_s1191" type="#_x0000_t75" style="position:absolute;left:9185;top:803;width:39;height: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">
                  <v:imagedata r:id="rId142" o:title=""/>
                </v:shape>
                <v:rect id="Rectangle 168" o:spid="_x0000_s1192" style="position:absolute;left:9185;top:803;width:39;height: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" filled="f" strokecolor="#59543f" strokeweight=".0605mm"/>
                <v:shape id="Picture 169" o:spid="_x0000_s1193" type="#_x0000_t75" style="position:absolute;left:9222;top:804;width:2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">
                  <v:imagedata r:id="rId143" o:title=""/>
                </v:shape>
                <v:rect id="Rectangle 170" o:spid="_x0000_s1194" style="position:absolute;left:9222;top:804;width:2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" filled="f" strokecolor="#59543f" strokeweight=".06208mm"/>
                <v:shape id="Picture 171" o:spid="_x0000_s1195" type="#_x0000_t75" style="position:absolute;left:9248;top:806;width:28;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">
                  <v:imagedata r:id="rId144" o:title=""/>
                </v:shape>
                <v:rect id="Rectangle 172" o:spid="_x0000_s1196" style="position:absolute;left:9248;top:806;width:28;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" filled="f" strokecolor="#59543f" strokeweight=".06203mm"/>
                <v:shape id="Picture 173" o:spid="_x0000_s1197" type="#_x0000_t75" style="position:absolute;left:9275;top:805;width:49;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">
                  <v:imagedata r:id="rId145" o:title=""/>
                </v:shape>
                <v:rect id="Rectangle 174" o:spid="_x0000_s1198" style="position:absolute;left:9275;top:805;width:49;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" filled="f" strokecolor="#59543f" strokeweight=".05497mm"/>
                <v:shape id="Picture 175" o:spid="_x0000_s1199" type="#_x0000_t75" style="position:absolute;left:9324;top:804;width:66;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">
                  <v:imagedata r:id="rId146" o:title=""/>
                </v:shape>
                <v:rect id="Rectangle 176" o:spid="_x0000_s1200" style="position:absolute;left:9324;top:804;width:66;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" filled="f" strokecolor="#59543f" strokeweight=".04847mm"/>
                <v:shape id="Picture 177" o:spid="_x0000_s1201" type="#_x0000_t75" style="position:absolute;left:9389;top:804;width:19;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">
                  <v:imagedata r:id="rId147" o:title=""/>
                </v:shape>
                <v:shape id="Freeform 178" o:spid="_x0000_s1202" style="position:absolute;left:9389;top:804;width:19;height:23;visibility:visible;mso-wrap-style:square;v-text-anchor:top" coordsize="19,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" path="m,l,22r18,l19,15r,-8l19,,,xe" filled="f" strokecolor="#59543f" strokeweight=".05964mm">
                  <v:path arrowok="t" o:connecttype="custom" o:connectlocs="0,805;0,827;18,827;19,820;19,812;19,805;0,805" o:connectangles="0,0,0,0,0,0,0"/>
                </v:shape>
                <v:shape id="Picture 179" o:spid="_x0000_s1203" type="#_x0000_t75" style="position:absolute;left:9207;top:828;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">
                  <v:imagedata r:id="rId148" o:title=""/>
                </v:shape>
                <v:rect id="Rectangle 180" o:spid="_x0000_s1204" style="position:absolute;left:9207;top:828;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" filled="f" strokecolor="#59543f" strokeweight=".05964mm"/>
                <v:shape id="Picture 181" o:spid="_x0000_s1205" type="#_x0000_t75" style="position:absolute;left:9241;top:828;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">
                  <v:imagedata r:id="rId149" o:title=""/>
                </v:shape>
                <v:rect id="Rectangle 182" o:spid="_x0000_s1206" style="position:absolute;left:9241;top:828;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" filled="f" strokecolor="#59543f" strokeweight=".05964mm"/>
                <v:shape id="Picture 183" o:spid="_x0000_s1207" type="#_x0000_t75" style="position:absolute;left:9275;top:829;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">
                  <v:imagedata r:id="rId150" o:title=""/>
                </v:shape>
                <v:rect id="Rectangle 184" o:spid="_x0000_s1208" style="position:absolute;left:9275;top:829;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" filled="f" strokecolor="#59543f" strokeweight=".05964mm"/>
                <v:shape id="Picture 185" o:spid="_x0000_s1209" type="#_x0000_t75" style="position:absolute;left:9309;top:827;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">
                  <v:imagedata r:id="rId151" o:title=""/>
                </v:shape>
                <v:rect id="Rectangle 186" o:spid="_x0000_s1210" style="position:absolute;left:9309;top:827;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" filled="f" strokecolor="#59543f" strokeweight=".05964mm"/>
                <v:shape id="Picture 187" o:spid="_x0000_s1211" type="#_x0000_t75" style="position:absolute;left:9343;top:828;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">
                  <v:imagedata r:id="rId152" o:title=""/>
                </v:shape>
                <v:rect id="Rectangle 188" o:spid="_x0000_s1212" style="position:absolute;left:9343;top:828;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" filled="f" strokecolor="#59543f" strokeweight=".05964mm"/>
                <v:shape id="Picture 189" o:spid="_x0000_s1213" type="#_x0000_t75" style="position:absolute;left:9335;top:780;width:37;height: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">
                  <v:imagedata r:id="rId150" o:title=""/>
                </v:shape>
                <v:rect id="Rectangle 190" o:spid="_x0000_s1214" style="position:absolute;left:9335;top:780;width:37;height: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" filled="f" strokecolor="#59543f" strokeweight=".06097mm"/>
                <v:shape id="Picture 191" o:spid="_x0000_s1215" type="#_x0000_t75" style="position:absolute;left:9378;top:827;width:30;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">
                  <v:imagedata r:id="rId153" o:title=""/>
                </v:shape>
                <v:shape id="Freeform 192" o:spid="_x0000_s1216" style="position:absolute;left:9378;top:827;width:30;height:23;visibility:visible;mso-wrap-style:square;v-text-anchor:top" coordsize="30,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" path="m,l,22r27,l28,15,29,7,29,,,xe" filled="f" strokecolor="#59543f" strokeweight=".05964mm">
                  <v:path arrowok="t" o:connecttype="custom" o:connectlocs="0,828;0,850;27,850;28,843;29,835;29,828;0,828" o:connectangles="0,0,0,0,0,0,0"/>
                </v:shape>
                <v:shape id="Picture 193" o:spid="_x0000_s1217" type="#_x0000_t75" style="position:absolute;left:9227;top:850;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">
                  <v:imagedata r:id="rId154" o:title=""/>
                </v:shape>
                <v:rect id="Rectangle 194" o:spid="_x0000_s1218" style="position:absolute;left:9227;top:850;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" filled="f" strokecolor="#59543f" strokeweight=".05964mm"/>
                <v:shape id="Picture 195" o:spid="_x0000_s1219" type="#_x0000_t75" style="position:absolute;left:9262;top:849;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">
                  <v:imagedata r:id="rId155" o:title=""/>
                </v:shape>
                <v:rect id="Rectangle 196" o:spid="_x0000_s1220" style="position:absolute;left:9262;top:849;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" filled="f" strokecolor="#59543f" strokeweight=".05964mm"/>
                <v:shape id="Picture 197" o:spid="_x0000_s1221" type="#_x0000_t75" style="position:absolute;left:9297;top:851;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">
                  <v:imagedata r:id="rId154" o:title=""/>
                </v:shape>
                <v:rect id="Rectangle 198" o:spid="_x0000_s1222" style="position:absolute;left:9297;top:851;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" filled="f" strokecolor="#59543f" strokeweight=".05964mm"/>
                <v:shape id="Picture 199" o:spid="_x0000_s1223" type="#_x0000_t75" style="position:absolute;left:9332;top:849;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">
                  <v:imagedata r:id="rId156" o:title=""/>
                </v:shape>
                <v:rect id="Rectangle 200" o:spid="_x0000_s1224" style="position:absolute;left:9332;top:849;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" filled="f" strokecolor="#59543f" strokeweight=".05964mm"/>
                <v:shape id="Picture 201" o:spid="_x0000_s1225" type="#_x0000_t75" style="position:absolute;left:9367;top:850;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">
                  <v:imagedata r:id="rId154" o:title=""/>
                </v:shape>
                <v:shape id="Freeform 202" o:spid="_x0000_s1226" style="position:absolute;left:9367;top:850;width:37;height:23;visibility:visible;mso-wrap-style:square;v-text-anchor:top" coordsize="37,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" path="m,l,22r32,l34,15,35,7,36,,,xe" filled="f" strokecolor="#59543f" strokeweight=".05964mm">
                  <v:path arrowok="t" o:connecttype="custom" o:connectlocs="0,851;0,873;32,873;34,866;35,858;36,851;0,851" o:connectangles="0,0,0,0,0,0,0"/>
                </v:shape>
                <v:shape id="Picture 203" o:spid="_x0000_s1227" type="#_x0000_t75" style="position:absolute;left:9241;top:874;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">
                  <v:imagedata r:id="rId109" o:title=""/>
                </v:shape>
                <v:rect id="Rectangle 204" o:spid="_x0000_s1228" style="position:absolute;left:9241;top:874;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" filled="f" strokecolor="#59543f" strokeweight=".05964mm"/>
                <v:shape id="Picture 205" o:spid="_x0000_s1229" type="#_x0000_t75" style="position:absolute;left:9278;top:875;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">
                  <v:imagedata r:id="rId157" o:title=""/>
                </v:shape>
                <v:rect id="Rectangle 206" o:spid="_x0000_s1230" style="position:absolute;left:9278;top:875;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" filled="f" strokecolor="#59543f" strokeweight=".05964mm"/>
                <v:shape id="Picture 207" o:spid="_x0000_s1231" type="#_x0000_t75" style="position:absolute;left:9314;top:873;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">
                  <v:imagedata r:id="rId109" o:title=""/>
                </v:shape>
                <v:rect id="Rectangle 208" o:spid="_x0000_s1232" style="position:absolute;left:9314;top:873;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" filled="f" strokecolor="#59543f" strokeweight=".05964mm"/>
                <v:shape id="Picture 209" o:spid="_x0000_s1233" type="#_x0000_t75" style="position:absolute;left:9350;top:871;width:26;height: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">
                  <v:imagedata r:id="rId158" o:title=""/>
                </v:shape>
                <v:rect id="Rectangle 210" o:spid="_x0000_s1234" style="position:absolute;left:9350;top:871;width:26;height: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" filled="f" strokecolor="#59543f" strokeweight=".06186mm"/>
                <v:shape id="Picture 211" o:spid="_x0000_s1235" type="#_x0000_t75" style="position:absolute;left:9374;top:873;width:25;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">
                  <v:imagedata r:id="rId159" o:title=""/>
                </v:shape>
                <v:shape id="Freeform 212" o:spid="_x0000_s1236" style="position:absolute;left:9374;top:873;width:25;height:23;visibility:visible;mso-wrap-style:square;v-text-anchor:top" coordsize="25,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" path="m,l,23r20,l22,17r1,-7l24,4,24,,,xe" filled="f" strokecolor="#59543f" strokeweight=".05964mm">
                  <v:path arrowok="t" o:connecttype="custom" o:connectlocs="0,873;0,896;20,896;22,890;23,883;24,877;24,873;0,873" o:connectangles="0,0,0,0,0,0,0,0"/>
                </v:shape>
                <v:shape id="Picture 213" o:spid="_x0000_s1237" type="#_x0000_t75" style="position:absolute;left:9249;top:895;width:43;height: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">
                  <v:imagedata r:id="rId160" o:title=""/>
                </v:shape>
                <v:rect id="Rectangle 214" o:spid="_x0000_s1238" style="position:absolute;left:9249;top:895;width:43;height: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" filled="f" strokecolor="#59543f" strokeweight=".05964mm"/>
                <v:shape id="Picture 215" o:spid="_x0000_s1239" type="#_x0000_t75" style="position:absolute;left:9288;top:896;width:37;height: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">
                  <v:imagedata r:id="rId161" o:title=""/>
                </v:shape>
                <v:rect id="Rectangle 216" o:spid="_x0000_s1240" style="position:absolute;left:9288;top:896;width:37;height: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" filled="f" strokecolor="#59543f" strokeweight=".05964mm"/>
                <v:shape id="Picture 217" o:spid="_x0000_s1241" type="#_x0000_t75" style="position:absolute;left:9323;top:895;width:37;height: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">
                  <v:imagedata r:id="rId162" o:title=""/>
                </v:shape>
                <v:rect id="Rectangle 218" o:spid="_x0000_s1242" style="position:absolute;left:9323;top:895;width:37;height: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" filled="f" strokecolor="#59543f" strokeweight=".05964mm"/>
                <v:shape id="Picture 219" o:spid="_x0000_s1243" type="#_x0000_t75" style="position:absolute;left:9357;top:896;width:37;height: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">
                  <v:imagedata r:id="rId163" o:title=""/>
                </v:shape>
                <v:shape id="Freeform 220" o:spid="_x0000_s1244" style="position:absolute;left:9357;top:896;width:37;height:14;visibility:visible;mso-wrap-style:square;v-text-anchor:top" coordsize="37,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" path="m,l,13r33,l35,9,36,5,37,1,37,,,xe" filled="f" strokecolor="#59543f" strokeweight=".05964mm">
                  <v:path arrowok="t" o:connecttype="custom" o:connectlocs="0,897;0,910;33,910;35,906;36,902;37,898;37,897;0,897" o:connectangles="0,0,0,0,0,0,0,0"/>
                </v:shape>
                <v:shape id="Picture 221" o:spid="_x0000_s1245" type="#_x0000_t75" style="position:absolute;left:9111;top:764;width:41;height: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">
                  <v:imagedata r:id="rId164" o:title=""/>
                </v:shape>
                <v:shape id="Freeform 222" o:spid="_x0000_s1246" style="position:absolute;left:9111;top:764;width:41;height:36;visibility:visible;mso-wrap-style:square;v-text-anchor:top" coordsize="41,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" path="m8,l,19r11,4l21,30r10,6l41,17,31,10,19,4,8,xe" filled="f" strokecolor="#59543f" strokeweight=".03978mm">
                  <v:path arrowok="t" o:connecttype="custom" o:connectlocs="8,764;0,783;11,787;21,794;31,800;41,781;31,774;19,768;8,764" o:connectangles="0,0,0,0,0,0,0,0,0"/>
                </v:shape>
                <v:shape id="Picture 223" o:spid="_x0000_s1247" type="#_x0000_t75" style="position:absolute;left:9141;top:777;width:44;height: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">
                  <v:imagedata r:id="rId165" o:title=""/>
                </v:shape>
                <v:shape id="Freeform 224" o:spid="_x0000_s1248" style="position:absolute;left:9141;top:777;width:44;height:42;visibility:visible;mso-wrap-style:square;v-text-anchor:top" coordsize="44,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" path="m10,l,22r10,5l18,34r9,7l43,24,36,17,27,11,19,5,10,xe" filled="f" strokecolor="#59543f" strokeweight=".03978mm">
                  <v:path arrowok="t" o:connecttype="custom" o:connectlocs="10,778;0,800;10,805;18,812;27,819;43,802;36,795;27,789;19,783;10,778" o:connectangles="0,0,0,0,0,0,0,0,0,0"/>
                </v:shape>
                <v:shape id="Picture 225" o:spid="_x0000_s1249" type="#_x0000_t75" style="position:absolute;left:9080;top:753;width:38;height: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">
                  <v:imagedata r:id="rId166" o:title=""/>
                </v:shape>
                <v:shape id="Freeform 226" o:spid="_x0000_s1250" style="position:absolute;left:9080;top:753;width:38;height:29;visibility:visible;mso-wrap-style:square;v-text-anchor:top" coordsize="38,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" path="m5,l,19r11,3l20,24r10,5l37,10,27,4,16,2,5,xe" filled="f" strokecolor="#59543f" strokeweight=".03978mm">
                  <v:path arrowok="t" o:connecttype="custom" o:connectlocs="5,754;0,773;11,776;20,778;30,783;37,764;27,758;16,756;5,754" o:connectangles="0,0,0,0,0,0,0,0,0"/>
                </v:shape>
                <v:shape id="Picture 227" o:spid="_x0000_s1251" type="#_x0000_t75" style="position:absolute;left:9048;top:744;width:40;height: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">
                  <v:imagedata r:id="rId167" o:title=""/>
                </v:shape>
                <v:shape id="Freeform 228" o:spid="_x0000_s1252" style="position:absolute;left:9048;top:744;width:40;height:29;visibility:visible;mso-wrap-style:square;v-text-anchor:top" coordsize="40,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" path="m,l1,23r11,1l23,26r12,2l40,4,28,1,12,,,xe" filled="f" strokecolor="#59543f" strokeweight=".03978mm">
                  <v:path arrowok="t" o:connecttype="custom" o:connectlocs="0,745;1,768;12,769;23,771;35,773;40,749;28,746;12,745;0,745" o:connectangles="0,0,0,0,0,0,0,0,0"/>
                </v:shape>
                <v:shape id="Picture 229" o:spid="_x0000_s1253" type="#_x0000_t75" style="position:absolute;left:9169;top:803;width:40;height: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">
                  <v:imagedata r:id="rId168" o:title=""/>
                </v:shape>
                <v:shape id="Freeform 230" o:spid="_x0000_s1254" style="position:absolute;left:9169;top:803;width:40;height:41;visibility:visible;mso-wrap-style:square;v-text-anchor:top" coordsize="40,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" path="m14,l,15r8,8l16,31r8,9l40,27,32,17,23,7,14,xe" filled="f" strokecolor="#59543f" strokeweight=".03978mm">
                  <v:path arrowok="t" o:connecttype="custom" o:connectlocs="14,804;0,819;8,827;16,835;24,844;40,831;32,821;23,811;14,804" o:connectangles="0,0,0,0,0,0,0,0,0"/>
                </v:shape>
                <v:shape id="Picture 231" o:spid="_x0000_s1255" type="#_x0000_t75" style="position:absolute;left:9193;top:830;width:41;height: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">
                  <v:imagedata r:id="rId169" o:title=""/>
                </v:shape>
                <v:shape id="Freeform 232" o:spid="_x0000_s1256" style="position:absolute;left:9193;top:830;width:41;height:44;visibility:visible;mso-wrap-style:square;v-text-anchor:top" coordsize="4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" path="m16,l,15r7,9l13,34r6,10l40,33,35,25,29,16,23,8,16,xe" filled="f" strokecolor="#59543f" strokeweight=".03978mm">
                  <v:path arrowok="t" o:connecttype="custom" o:connectlocs="16,830;0,845;7,854;13,864;19,874;40,863;35,855;29,846;23,838;16,830" o:connectangles="0,0,0,0,0,0,0,0,0,0"/>
                </v:shape>
                <v:shape id="Picture 233" o:spid="_x0000_s1257" type="#_x0000_t75" style="position:absolute;left:9212;top:863;width:39;height: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">
                  <v:imagedata r:id="rId170" o:title=""/>
                </v:shape>
                <v:shape id="Freeform 234" o:spid="_x0000_s1258" style="position:absolute;left:9212;top:863;width:39;height:47;visibility:visible;mso-wrap-style:square;v-text-anchor:top" coordsize="39,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" path="m22,l,12,5,22r6,14l15,47r23,l37,37,33,25,28,13,22,xe" filled="f" strokecolor="#59543f" strokeweight=".03978mm">
                  <v:path arrowok="t" o:connecttype="custom" o:connectlocs="22,863;0,875;5,885;11,899;15,910;38,910;37,900;33,888;28,876;22,863" o:connectangles="0,0,0,0,0,0,0,0,0,0"/>
                </v:shape>
                <v:shape id="Freeform 235" o:spid="_x0000_s1259" style="position:absolute;left:8988;top:339;width:359;height:687;visibility:visible;mso-wrap-style:square;v-text-anchor:top" coordsize="359,6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" path="m50,l47,,29,3,14,13,4,28,,46,4,64,14,79,29,89r18,4l50,93r2,l359,686,87,70,78,41,74,20,69,7,56,1,53,,50,xe" fillcolor="#676262" stroked="f">
                  <v:path arrowok="t" o:connecttype="custom" o:connectlocs="50,340;47,340;29,343;14,353;4,368;0,386;4,404;14,419;29,429;47,433;50,433;52,433;359,1026;87,410;78,381;74,360;69,347;56,341;53,340;50,340" o:connectangles="0,0,0,0,0,0,0,0,0,0,0,0,0,0,0,0,0,0,0,0"/>
                </v:shape>
                <v:shape id="Freeform 236" o:spid="_x0000_s1260" style="position:absolute;left:8988;top:339;width:359;height:687;visibility:visible;mso-wrap-style:square;v-text-anchor:top" coordsize="359,6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" path="m47,l29,3,14,13,4,28,,46,4,64,14,79,29,89r18,4l49,93r1,l52,93,359,686,87,70,78,41,74,20,69,7,56,1,53,,50,,47,xe" filled="f" strokeweight=".03978mm">
                  <v:path arrowok="t" o:connecttype="custom" o:connectlocs="47,340;29,343;14,353;4,368;0,386;4,404;14,419;29,429;47,433;49,433;50,433;52,433;359,1026;87,410;78,381;74,360;69,347;56,341;53,340;50,340;47,340" o:connectangles="0,0,0,0,0,0,0,0,0,0,0,0,0,0,0,0,0,0,0,0,0"/>
                </v:shape>
                <v:shape id="Picture 237" o:spid="_x0000_s1261" type="#_x0000_t75" style="position:absolute;left:8790;top:1201;width:447;height:1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">
                  <v:imagedata r:id="rId171" o:title=""/>
                </v:shape>
                <w10:wrap anchorx="page"/>
              </v:group>
            </w:pict>
          </mc:Fallback>
        </mc:AlternateContent>
      </w:r>
      <w:r>
        <w:rPr>
          <w:noProof/>
        </w:rPr>
        <w:drawing>
          <wp:anchor distT="0" distB="0" distL="0" distR="0" simplePos="0" relativeHeight="251660288" behindDoc="0" locked="0" layoutInCell="1" allowOverlap="1" wp14:anchorId="6B296D37" wp14:editId="14E2D32D">
            <wp:simplePos x="0" y="0"/>
            <wp:positionH relativeFrom="page">
              <wp:posOffset>1433177</wp:posOffset>
            </wp:positionH>
            <wp:positionV relativeFrom="paragraph">
              <wp:posOffset>-68137</wp:posOffset>
            </wp:positionV>
            <wp:extent cx="614136" cy="1024274"/>
            <wp:effectExtent l="0" t="0" r="0" b="0"/>
            <wp:wrapNone/>
            <wp:docPr id="1" name="image83.png" descr="Una caricatura de una persona&#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83.png" descr="Una caricatura de una persona&#10;&#10;El contenido generado por IA puede ser incorrecto."/>
                    <pic:cNvPicPr/>
                  </pic:nvPicPr>
                  <pic:blipFill>
                    <a:blip r:embed="rId172" cstate="print"/>
                    <a:stretch>
                      <a:fillRect/>
                    </a:stretch>
                  </pic:blipFill>
                  <pic:spPr>
                    <a:xfrm>
                      <a:off x="0" y="0"/>
                      <a:ext cx="614136" cy="1024274"/>
                    </a:xfrm>
                    <a:prstGeom prst="rect">
                      <a:avLst/>
                    </a:prstGeom>
                  </pic:spPr>
                </pic:pic>
              </a:graphicData>
            </a:graphic>
          </wp:anchor>
        </w:drawing>
      </w:r>
      <w:r>
        <w:rPr>
          <w:rFonts w:ascii="Garamond" w:hAnsi="Garamond"/>
          <w:spacing w:val="-3"/>
          <w:sz w:val="38"/>
        </w:rPr>
        <w:t xml:space="preserve">UNIVERSIDAD </w:t>
      </w:r>
      <w:r>
        <w:rPr>
          <w:rFonts w:ascii="Garamond" w:hAnsi="Garamond"/>
          <w:sz w:val="38"/>
        </w:rPr>
        <w:t xml:space="preserve">DE </w:t>
      </w:r>
      <w:r>
        <w:rPr>
          <w:rFonts w:ascii="Garamond" w:hAnsi="Garamond"/>
          <w:spacing w:val="-5"/>
          <w:sz w:val="38"/>
        </w:rPr>
        <w:t xml:space="preserve">BURGOS </w:t>
      </w:r>
      <w:r>
        <w:rPr>
          <w:rFonts w:ascii="Garamond" w:hAnsi="Garamond"/>
          <w:sz w:val="38"/>
        </w:rPr>
        <w:t>E</w:t>
      </w:r>
      <w:r>
        <w:rPr>
          <w:rFonts w:ascii="Garamond" w:hAnsi="Garamond"/>
          <w:sz w:val="28"/>
        </w:rPr>
        <w:t xml:space="preserve">SCUELA </w:t>
      </w:r>
      <w:r>
        <w:rPr>
          <w:rFonts w:ascii="Garamond" w:hAnsi="Garamond"/>
          <w:sz w:val="38"/>
        </w:rPr>
        <w:t>P</w:t>
      </w:r>
      <w:r>
        <w:rPr>
          <w:rFonts w:ascii="Garamond" w:hAnsi="Garamond"/>
          <w:sz w:val="28"/>
        </w:rPr>
        <w:t>OLITÉCNICA</w:t>
      </w:r>
      <w:r>
        <w:rPr>
          <w:rFonts w:ascii="Garamond" w:hAnsi="Garamond"/>
          <w:spacing w:val="62"/>
          <w:sz w:val="28"/>
        </w:rPr>
        <w:t xml:space="preserve"> </w:t>
      </w:r>
      <w:r>
        <w:rPr>
          <w:rFonts w:ascii="Garamond" w:hAnsi="Garamond"/>
          <w:sz w:val="38"/>
        </w:rPr>
        <w:t>S</w:t>
      </w:r>
      <w:r>
        <w:rPr>
          <w:rFonts w:ascii="Garamond" w:hAnsi="Garamond"/>
          <w:sz w:val="28"/>
        </w:rPr>
        <w:t>UPERIOR</w:t>
      </w:r>
    </w:p>
    <w:p w14:paraId="0B1B2E41" w14:textId="39CD85DC" w:rsidR="00960633" w:rsidRDefault="00FF40B0" w:rsidP="00960633">
      <w:pPr>
        <w:spacing w:line="390" w:lineRule="exact"/>
        <w:ind w:left="646" w:right="868"/>
        <w:jc w:val="center"/>
        <w:rPr>
          <w:rFonts w:ascii="Garamond" w:hAnsi="Garamond"/>
          <w:sz w:val="35"/>
        </w:rPr>
      </w:pPr>
      <w:r>
        <w:rPr>
          <w:rFonts w:ascii="Garamond" w:hAnsi="Garamond"/>
          <w:sz w:val="35"/>
        </w:rPr>
        <w:t>Máster</w:t>
      </w:r>
      <w:r w:rsidR="00960633">
        <w:rPr>
          <w:rFonts w:ascii="Garamond" w:hAnsi="Garamond"/>
          <w:sz w:val="35"/>
        </w:rPr>
        <w:t xml:space="preserve"> en Ingeniería en</w:t>
      </w:r>
      <w:r w:rsidR="00960633">
        <w:rPr>
          <w:rFonts w:ascii="Garamond" w:hAnsi="Garamond"/>
          <w:spacing w:val="43"/>
          <w:sz w:val="35"/>
        </w:rPr>
        <w:t xml:space="preserve"> </w:t>
      </w:r>
      <w:r w:rsidR="00960633">
        <w:rPr>
          <w:rFonts w:ascii="Garamond" w:hAnsi="Garamond"/>
          <w:sz w:val="35"/>
        </w:rPr>
        <w:t>Informática</w:t>
      </w:r>
    </w:p>
    <w:p w14:paraId="2CCA1A21" w14:textId="77777777" w:rsidR="00960633" w:rsidRDefault="00960633" w:rsidP="00960633">
      <w:pPr>
        <w:pStyle w:val="Textoindependiente"/>
        <w:rPr>
          <w:rFonts w:ascii="Garamond"/>
          <w:b w:val="0"/>
          <w:sz w:val="20"/>
        </w:rPr>
      </w:pPr>
    </w:p>
    <w:p w14:paraId="60592566" w14:textId="77777777" w:rsidR="00960633" w:rsidRDefault="00960633" w:rsidP="00960633">
      <w:pPr>
        <w:pStyle w:val="Textoindependiente"/>
        <w:rPr>
          <w:rFonts w:ascii="Garamond"/>
          <w:b w:val="0"/>
          <w:sz w:val="20"/>
        </w:rPr>
      </w:pPr>
    </w:p>
    <w:p w14:paraId="56FCA9D9" w14:textId="77777777" w:rsidR="00960633" w:rsidRDefault="00960633" w:rsidP="00960633">
      <w:pPr>
        <w:pStyle w:val="Textoindependiente"/>
        <w:rPr>
          <w:rFonts w:ascii="Garamond"/>
          <w:b w:val="0"/>
          <w:sz w:val="20"/>
        </w:rPr>
      </w:pPr>
    </w:p>
    <w:p w14:paraId="360CC3F9" w14:textId="77777777" w:rsidR="00960633" w:rsidRDefault="00960633" w:rsidP="00960633">
      <w:pPr>
        <w:pStyle w:val="Textoindependiente"/>
        <w:rPr>
          <w:rFonts w:ascii="Garamond"/>
          <w:b w:val="0"/>
          <w:sz w:val="20"/>
        </w:rPr>
      </w:pPr>
    </w:p>
    <w:p w14:paraId="22C6EEA4" w14:textId="77777777" w:rsidR="00960633" w:rsidRDefault="00960633" w:rsidP="00960633">
      <w:pPr>
        <w:pStyle w:val="Textoindependiente"/>
        <w:rPr>
          <w:rFonts w:ascii="Garamond"/>
          <w:b w:val="0"/>
          <w:sz w:val="20"/>
        </w:rPr>
      </w:pPr>
    </w:p>
    <w:p w14:paraId="44BDD27C" w14:textId="77777777" w:rsidR="00960633" w:rsidRDefault="00960633" w:rsidP="00960633">
      <w:pPr>
        <w:pStyle w:val="Textoindependiente"/>
        <w:rPr>
          <w:rFonts w:ascii="Garamond"/>
          <w:b w:val="0"/>
          <w:sz w:val="20"/>
        </w:rPr>
      </w:pPr>
    </w:p>
    <w:p w14:paraId="4140AEC5" w14:textId="77777777" w:rsidR="00960633" w:rsidRDefault="00960633" w:rsidP="00960633">
      <w:pPr>
        <w:pStyle w:val="Textoindependiente"/>
        <w:rPr>
          <w:rFonts w:ascii="Garamond"/>
          <w:b w:val="0"/>
          <w:sz w:val="20"/>
        </w:rPr>
      </w:pPr>
    </w:p>
    <w:p w14:paraId="697D9F98" w14:textId="77777777" w:rsidR="00960633" w:rsidRDefault="00960633" w:rsidP="00960633">
      <w:pPr>
        <w:pStyle w:val="Textoindependiente"/>
        <w:rPr>
          <w:rFonts w:ascii="Garamond"/>
          <w:b w:val="0"/>
          <w:sz w:val="20"/>
        </w:rPr>
      </w:pPr>
    </w:p>
    <w:p w14:paraId="136076DE" w14:textId="77777777" w:rsidR="00960633" w:rsidRDefault="00960633" w:rsidP="00960633">
      <w:pPr>
        <w:pStyle w:val="Textoindependiente"/>
        <w:rPr>
          <w:rFonts w:ascii="Garamond"/>
          <w:b w:val="0"/>
          <w:sz w:val="20"/>
        </w:rPr>
      </w:pPr>
    </w:p>
    <w:p w14:paraId="76BCE4A8" w14:textId="77777777" w:rsidR="00960633" w:rsidRDefault="00960633" w:rsidP="00960633">
      <w:pPr>
        <w:pStyle w:val="Textoindependiente"/>
        <w:rPr>
          <w:rFonts w:ascii="Garamond"/>
          <w:b w:val="0"/>
          <w:sz w:val="20"/>
        </w:rPr>
      </w:pPr>
    </w:p>
    <w:p w14:paraId="479D0235" w14:textId="77777777" w:rsidR="00960633" w:rsidRDefault="00960633" w:rsidP="00960633">
      <w:pPr>
        <w:pStyle w:val="Textoindependiente"/>
        <w:rPr>
          <w:rFonts w:ascii="Garamond"/>
          <w:b w:val="0"/>
          <w:sz w:val="20"/>
        </w:rPr>
      </w:pPr>
    </w:p>
    <w:p w14:paraId="6D6A8AC9" w14:textId="77777777" w:rsidR="00960633" w:rsidRDefault="00960633" w:rsidP="00960633">
      <w:pPr>
        <w:pStyle w:val="Textoindependiente"/>
        <w:rPr>
          <w:rFonts w:ascii="Garamond"/>
          <w:b w:val="0"/>
          <w:sz w:val="20"/>
        </w:rPr>
      </w:pPr>
    </w:p>
    <w:p w14:paraId="2B5B3190" w14:textId="77777777" w:rsidR="00960633" w:rsidRDefault="00960633" w:rsidP="00960633">
      <w:pPr>
        <w:pStyle w:val="Textoindependiente"/>
        <w:rPr>
          <w:rFonts w:ascii="Garamond"/>
          <w:b w:val="0"/>
          <w:sz w:val="20"/>
        </w:rPr>
      </w:pPr>
    </w:p>
    <w:p w14:paraId="6489348E" w14:textId="5AA29377" w:rsidR="00960633" w:rsidRDefault="007469E9" w:rsidP="00960633">
      <w:pPr>
        <w:pStyle w:val="Textoindependiente"/>
        <w:spacing w:before="7"/>
        <w:rPr>
          <w:rFonts w:ascii="Garamond"/>
          <w:b w:val="0"/>
          <w:sz w:val="24"/>
        </w:rPr>
      </w:pPr>
      <w:r>
        <w:rPr>
          <w:noProof/>
        </w:rPr>
        <mc:AlternateContent>
          <mc:Choice Requires="wps">
            <w:drawing>
              <wp:anchor distT="0" distB="0" distL="0" distR="0" simplePos="0" relativeHeight="251661312" behindDoc="1" locked="0" layoutInCell="1" allowOverlap="1" wp14:anchorId="255253FF" wp14:editId="6837101A">
                <wp:simplePos x="0" y="0"/>
                <wp:positionH relativeFrom="margin">
                  <wp:posOffset>767080</wp:posOffset>
                </wp:positionH>
                <wp:positionV relativeFrom="paragraph">
                  <wp:posOffset>207645</wp:posOffset>
                </wp:positionV>
                <wp:extent cx="3706495" cy="2038350"/>
                <wp:effectExtent l="0" t="0" r="8255" b="0"/>
                <wp:wrapTopAndBottom/>
                <wp:docPr id="321" name="Cuadro de texto 3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06495" cy="2038350"/>
                        </a:xfrm>
                        <a:prstGeom prst="rect">
                          <a:avLst/>
                        </a:prstGeom>
                        <a:solidFill>
                          <a:srgbClr val="E5E5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9FC9FC4" w14:textId="77777777" w:rsidR="00960633" w:rsidRDefault="00960633" w:rsidP="00960633">
                            <w:pPr>
                              <w:pStyle w:val="Textoindependiente"/>
                              <w:spacing w:before="4"/>
                              <w:rPr>
                                <w:rFonts w:ascii="Garamond"/>
                                <w:b w:val="0"/>
                                <w:sz w:val="37"/>
                              </w:rPr>
                            </w:pPr>
                          </w:p>
                          <w:p w14:paraId="2B89EEDB" w14:textId="3006300A" w:rsidR="00960633" w:rsidRPr="007469E9" w:rsidRDefault="00FF40B0" w:rsidP="00960633">
                            <w:pPr>
                              <w:pStyle w:val="Textoindependiente"/>
                              <w:spacing w:before="1"/>
                              <w:ind w:left="50" w:right="118"/>
                              <w:jc w:val="center"/>
                              <w:rPr>
                                <w:w w:val="112"/>
                              </w:rPr>
                            </w:pPr>
                            <w:r>
                              <w:rPr>
                                <w:w w:val="112"/>
                              </w:rPr>
                              <w:t>TFM</w:t>
                            </w:r>
                            <w:r w:rsidR="00960633" w:rsidRPr="007469E9">
                              <w:rPr>
                                <w:w w:val="112"/>
                              </w:rPr>
                              <w:t xml:space="preserve"> del </w:t>
                            </w:r>
                            <w:r w:rsidRPr="007469E9">
                              <w:rPr>
                                <w:w w:val="112"/>
                              </w:rPr>
                              <w:t>Máster</w:t>
                            </w:r>
                            <w:r w:rsidR="00960633" w:rsidRPr="007469E9">
                              <w:rPr>
                                <w:w w:val="112"/>
                              </w:rPr>
                              <w:t xml:space="preserve"> en Ingenier</w:t>
                            </w:r>
                            <w:r w:rsidR="007469E9">
                              <w:rPr>
                                <w:w w:val="112"/>
                              </w:rPr>
                              <w:t>í</w:t>
                            </w:r>
                            <w:r w:rsidR="00960633" w:rsidRPr="007469E9">
                              <w:rPr>
                                <w:w w:val="112"/>
                              </w:rPr>
                              <w:t>a Inform</w:t>
                            </w:r>
                            <w:r w:rsidR="007469E9">
                              <w:rPr>
                                <w:w w:val="112"/>
                              </w:rPr>
                              <w:t>á</w:t>
                            </w:r>
                            <w:r w:rsidR="00960633" w:rsidRPr="007469E9">
                              <w:rPr>
                                <w:w w:val="112"/>
                              </w:rPr>
                              <w:t>tica</w:t>
                            </w:r>
                          </w:p>
                          <w:p w14:paraId="659D1A6D" w14:textId="77777777" w:rsidR="00960633" w:rsidRDefault="00960633" w:rsidP="00960633">
                            <w:pPr>
                              <w:pStyle w:val="Textoindependiente"/>
                              <w:spacing w:before="6"/>
                              <w:rPr>
                                <w:sz w:val="37"/>
                              </w:rPr>
                            </w:pPr>
                          </w:p>
                          <w:p w14:paraId="570BC3C1" w14:textId="2AD78A23" w:rsidR="00960633" w:rsidRPr="007469E9" w:rsidRDefault="00FF40B0" w:rsidP="007469E9">
                            <w:pPr>
                              <w:widowControl w:val="0"/>
                              <w:autoSpaceDE w:val="0"/>
                              <w:autoSpaceDN w:val="0"/>
                              <w:spacing w:after="0" w:line="223" w:lineRule="auto"/>
                              <w:ind w:left="975" w:right="1046" w:hanging="1"/>
                              <w:jc w:val="center"/>
                              <w:rPr>
                                <w:rFonts w:ascii="Georgia" w:eastAsia="Georgia" w:hAnsi="Georgia" w:cs="Georgia"/>
                                <w:b/>
                                <w:spacing w:val="-43"/>
                                <w:w w:val="111"/>
                                <w:sz w:val="34"/>
                              </w:rPr>
                            </w:pPr>
                            <w:r w:rsidRPr="007469E9">
                              <w:rPr>
                                <w:rFonts w:ascii="Georgia" w:eastAsia="Georgia" w:hAnsi="Georgia" w:cs="Georgia"/>
                                <w:b/>
                                <w:spacing w:val="-43"/>
                                <w:w w:val="111"/>
                                <w:sz w:val="34"/>
                              </w:rPr>
                              <w:t>Avatar</w:t>
                            </w:r>
                          </w:p>
                          <w:p w14:paraId="56E051B3" w14:textId="77777777" w:rsidR="007469E9" w:rsidRDefault="007469E9" w:rsidP="007469E9">
                            <w:pPr>
                              <w:widowControl w:val="0"/>
                              <w:autoSpaceDE w:val="0"/>
                              <w:autoSpaceDN w:val="0"/>
                              <w:spacing w:after="0" w:line="223" w:lineRule="auto"/>
                              <w:ind w:left="975" w:right="1046" w:hanging="1"/>
                              <w:jc w:val="center"/>
                              <w:rPr>
                                <w:b/>
                                <w:w w:val="110"/>
                                <w:sz w:val="34"/>
                              </w:rPr>
                            </w:pPr>
                          </w:p>
                          <w:p w14:paraId="30AF6FBC" w14:textId="577738B3" w:rsidR="00960633" w:rsidRDefault="00960633" w:rsidP="007469E9">
                            <w:pPr>
                              <w:widowControl w:val="0"/>
                              <w:autoSpaceDE w:val="0"/>
                              <w:autoSpaceDN w:val="0"/>
                              <w:spacing w:after="0" w:line="223" w:lineRule="auto"/>
                              <w:ind w:left="975" w:right="1046" w:hanging="1"/>
                              <w:jc w:val="center"/>
                              <w:rPr>
                                <w:b/>
                                <w:sz w:val="34"/>
                              </w:rPr>
                            </w:pPr>
                            <w:r>
                              <w:rPr>
                                <w:b/>
                                <w:w w:val="110"/>
                                <w:sz w:val="34"/>
                              </w:rPr>
                              <w:t xml:space="preserve"> </w:t>
                            </w:r>
                            <w:r w:rsidR="007C4ACC">
                              <w:rPr>
                                <w:rFonts w:ascii="Georgia" w:eastAsia="Georgia" w:hAnsi="Georgia" w:cs="Georgia"/>
                                <w:b/>
                                <w:w w:val="98"/>
                                <w:sz w:val="34"/>
                              </w:rPr>
                              <w:t>Estudio del Arte</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55253FF" id="_x0000_t202" coordsize="21600,21600" o:spt="202" path="m,l,21600r21600,l21600,xe">
                <v:stroke joinstyle="miter"/>
                <v:path gradientshapeok="t" o:connecttype="rect"/>
              </v:shapetype>
              <v:shape id="Cuadro de texto 321" o:spid="_x0000_s1026" type="#_x0000_t202" style="position:absolute;margin-left:60.4pt;margin-top:16.35pt;width:291.85pt;height:160.5pt;z-index:-251655168;visibility:visible;mso-wrap-style:square;mso-width-percent:0;mso-height-percent:0;mso-wrap-distance-left:0;mso-wrap-distance-top:0;mso-wrap-distance-right:0;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" fillcolor="#e5e5ff" stroked="f">
                <v:textbox inset="0,0,0,0">
                  <w:txbxContent>
                    <w:p w14:paraId="39FC9FC4" w14:textId="77777777" w:rsidR="00960633" w:rsidRDefault="00960633" w:rsidP="00960633">
                      <w:pPr>
                        <w:pStyle w:val="Textoindependiente"/>
                        <w:spacing w:before="4"/>
                        <w:rPr>
                          <w:rFonts w:ascii="Garamond"/>
                          <w:b w:val="0"/>
                          <w:sz w:val="37"/>
                        </w:rPr>
                      </w:pPr>
                    </w:p>
                    <w:p w14:paraId="2B89EEDB" w14:textId="3006300A" w:rsidR="00960633" w:rsidRPr="007469E9" w:rsidRDefault="00FF40B0" w:rsidP="00960633">
                      <w:pPr>
                        <w:pStyle w:val="Textoindependiente"/>
                        <w:spacing w:before="1"/>
                        <w:ind w:left="50" w:right="118"/>
                        <w:jc w:val="center"/>
                        <w:rPr>
                          <w:w w:val="112"/>
                        </w:rPr>
                      </w:pPr>
                      <w:r>
                        <w:rPr>
                          <w:w w:val="112"/>
                        </w:rPr>
                        <w:t>TFM</w:t>
                      </w:r>
                      <w:r w:rsidR="00960633" w:rsidRPr="007469E9">
                        <w:rPr>
                          <w:w w:val="112"/>
                        </w:rPr>
                        <w:t xml:space="preserve"> del </w:t>
                      </w:r>
                      <w:r w:rsidRPr="007469E9">
                        <w:rPr>
                          <w:w w:val="112"/>
                        </w:rPr>
                        <w:t>Máster</w:t>
                      </w:r>
                      <w:r w:rsidR="00960633" w:rsidRPr="007469E9">
                        <w:rPr>
                          <w:w w:val="112"/>
                        </w:rPr>
                        <w:t xml:space="preserve"> en Ingenier</w:t>
                      </w:r>
                      <w:r w:rsidR="007469E9">
                        <w:rPr>
                          <w:w w:val="112"/>
                        </w:rPr>
                        <w:t>í</w:t>
                      </w:r>
                      <w:r w:rsidR="00960633" w:rsidRPr="007469E9">
                        <w:rPr>
                          <w:w w:val="112"/>
                        </w:rPr>
                        <w:t>a Inform</w:t>
                      </w:r>
                      <w:r w:rsidR="007469E9">
                        <w:rPr>
                          <w:w w:val="112"/>
                        </w:rPr>
                        <w:t>á</w:t>
                      </w:r>
                      <w:r w:rsidR="00960633" w:rsidRPr="007469E9">
                        <w:rPr>
                          <w:w w:val="112"/>
                        </w:rPr>
                        <w:t>tica</w:t>
                      </w:r>
                    </w:p>
                    <w:p w14:paraId="659D1A6D" w14:textId="77777777" w:rsidR="00960633" w:rsidRDefault="00960633" w:rsidP="00960633">
                      <w:pPr>
                        <w:pStyle w:val="Textoindependiente"/>
                        <w:spacing w:before="6"/>
                        <w:rPr>
                          <w:sz w:val="37"/>
                        </w:rPr>
                      </w:pPr>
                    </w:p>
                    <w:p w14:paraId="570BC3C1" w14:textId="2AD78A23" w:rsidR="00960633" w:rsidRPr="007469E9" w:rsidRDefault="00FF40B0" w:rsidP="007469E9">
                      <w:pPr>
                        <w:widowControl w:val="0"/>
                        <w:autoSpaceDE w:val="0"/>
                        <w:autoSpaceDN w:val="0"/>
                        <w:spacing w:after="0" w:line="223" w:lineRule="auto"/>
                        <w:ind w:left="975" w:right="1046" w:hanging="1"/>
                        <w:jc w:val="center"/>
                        <w:rPr>
                          <w:rFonts w:ascii="Georgia" w:eastAsia="Georgia" w:hAnsi="Georgia" w:cs="Georgia"/>
                          <w:b/>
                          <w:spacing w:val="-43"/>
                          <w:w w:val="111"/>
                          <w:sz w:val="34"/>
                        </w:rPr>
                      </w:pPr>
                      <w:r w:rsidRPr="007469E9">
                        <w:rPr>
                          <w:rFonts w:ascii="Georgia" w:eastAsia="Georgia" w:hAnsi="Georgia" w:cs="Georgia"/>
                          <w:b/>
                          <w:spacing w:val="-43"/>
                          <w:w w:val="111"/>
                          <w:sz w:val="34"/>
                        </w:rPr>
                        <w:t>Avatar</w:t>
                      </w:r>
                    </w:p>
                    <w:p w14:paraId="56E051B3" w14:textId="77777777" w:rsidR="007469E9" w:rsidRDefault="007469E9" w:rsidP="007469E9">
                      <w:pPr>
                        <w:widowControl w:val="0"/>
                        <w:autoSpaceDE w:val="0"/>
                        <w:autoSpaceDN w:val="0"/>
                        <w:spacing w:after="0" w:line="223" w:lineRule="auto"/>
                        <w:ind w:left="975" w:right="1046" w:hanging="1"/>
                        <w:jc w:val="center"/>
                        <w:rPr>
                          <w:b/>
                          <w:w w:val="110"/>
                          <w:sz w:val="34"/>
                        </w:rPr>
                      </w:pPr>
                    </w:p>
                    <w:p w14:paraId="30AF6FBC" w14:textId="577738B3" w:rsidR="00960633" w:rsidRDefault="00960633" w:rsidP="007469E9">
                      <w:pPr>
                        <w:widowControl w:val="0"/>
                        <w:autoSpaceDE w:val="0"/>
                        <w:autoSpaceDN w:val="0"/>
                        <w:spacing w:after="0" w:line="223" w:lineRule="auto"/>
                        <w:ind w:left="975" w:right="1046" w:hanging="1"/>
                        <w:jc w:val="center"/>
                        <w:rPr>
                          <w:b/>
                          <w:sz w:val="34"/>
                        </w:rPr>
                      </w:pPr>
                      <w:r>
                        <w:rPr>
                          <w:b/>
                          <w:w w:val="110"/>
                          <w:sz w:val="34"/>
                        </w:rPr>
                        <w:t xml:space="preserve"> </w:t>
                      </w:r>
                      <w:r w:rsidR="007C4ACC">
                        <w:rPr>
                          <w:rFonts w:ascii="Georgia" w:eastAsia="Georgia" w:hAnsi="Georgia" w:cs="Georgia"/>
                          <w:b/>
                          <w:w w:val="98"/>
                          <w:sz w:val="34"/>
                        </w:rPr>
                        <w:t>Estudio del Arte</w:t>
                      </w:r>
                    </w:p>
                  </w:txbxContent>
                </v:textbox>
                <w10:wrap type="topAndBottom" anchorx="margin"/>
              </v:shape>
            </w:pict>
          </mc:Fallback>
        </mc:AlternateContent>
      </w:r>
      <w:r>
        <w:rPr>
          <w:noProof/>
        </w:rPr>
        <mc:AlternateContent>
          <mc:Choice Requires="wpg">
            <w:drawing>
              <wp:anchor distT="0" distB="0" distL="0" distR="0" simplePos="0" relativeHeight="251662336" behindDoc="1" locked="0" layoutInCell="1" allowOverlap="1" wp14:anchorId="123B3D67" wp14:editId="73AA33DE">
                <wp:simplePos x="0" y="0"/>
                <wp:positionH relativeFrom="margin">
                  <wp:align>right</wp:align>
                </wp:positionH>
                <wp:positionV relativeFrom="paragraph">
                  <wp:posOffset>385445</wp:posOffset>
                </wp:positionV>
                <wp:extent cx="860425" cy="1042670"/>
                <wp:effectExtent l="0" t="0" r="15875" b="24130"/>
                <wp:wrapTopAndBottom/>
                <wp:docPr id="2" name="Grupo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860425" cy="1042670"/>
                          <a:chOff x="8733" y="608"/>
                          <a:chExt cx="1355" cy="1642"/>
                        </a:xfrm>
                      </wpg:grpSpPr>
                      <pic:pic xmlns:pic="http://schemas.openxmlformats.org/drawingml/2006/picture">
                        <pic:nvPicPr>
                          <pic:cNvPr id="3" name="Picture 240"/>
                          <pic:cNvPicPr>
                            <a:picLocks noChangeAspect="1" noChangeArrowheads="1"/>
                          </pic:cNvPicPr>
                        </pic:nvPicPr>
                        <pic:blipFill>
                          <a:blip r:embed="rId173">
                            <a:extLst>
                              <a:ext uri="{28A0092B-C50C-407E-A947-70E740481C1C}">
                                <a14:useLocalDpi xmlns:a14="http://schemas.microsoft.com/office/drawing/2010/main" val="0"/>
                              </a:ext>
                            </a:extLst>
                          </a:blip>
                          <a:srcRect/>
                          <a:stretch>
                            <a:fillRect/>
                          </a:stretch>
                        </pic:blipFill>
                        <pic:spPr bwMode="auto">
                          <a:xfrm>
                            <a:off x="8815" y="1895"/>
                            <a:ext cx="264" cy="14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 name="Freeform 241"/>
                        <wps:cNvSpPr>
                          <a:spLocks/>
                        </wps:cNvSpPr>
                        <wps:spPr bwMode="auto">
                          <a:xfrm>
                            <a:off x="8815" y="1895"/>
                            <a:ext cx="264" cy="143"/>
                          </a:xfrm>
                          <a:custGeom>
                            <a:avLst/>
                            <a:gdLst>
                              <a:gd name="T0" fmla="+- 0 9076 8816"/>
                              <a:gd name="T1" fmla="*/ T0 w 264"/>
                              <a:gd name="T2" fmla="+- 0 2033 1896"/>
                              <a:gd name="T3" fmla="*/ 2033 h 143"/>
                              <a:gd name="T4" fmla="+- 0 9068 8816"/>
                              <a:gd name="T5" fmla="*/ T4 w 264"/>
                              <a:gd name="T6" fmla="+- 0 2023 1896"/>
                              <a:gd name="T7" fmla="*/ 2023 h 143"/>
                              <a:gd name="T8" fmla="+- 0 9061 8816"/>
                              <a:gd name="T9" fmla="*/ T8 w 264"/>
                              <a:gd name="T10" fmla="+- 0 2013 1896"/>
                              <a:gd name="T11" fmla="*/ 2013 h 143"/>
                              <a:gd name="T12" fmla="+- 0 9053 8816"/>
                              <a:gd name="T13" fmla="*/ T12 w 264"/>
                              <a:gd name="T14" fmla="+- 0 2003 1896"/>
                              <a:gd name="T15" fmla="*/ 2003 h 143"/>
                              <a:gd name="T16" fmla="+- 0 9047 8816"/>
                              <a:gd name="T17" fmla="*/ T16 w 264"/>
                              <a:gd name="T18" fmla="+- 0 1993 1896"/>
                              <a:gd name="T19" fmla="*/ 1993 h 143"/>
                              <a:gd name="T20" fmla="+- 0 9041 8816"/>
                              <a:gd name="T21" fmla="*/ T20 w 264"/>
                              <a:gd name="T22" fmla="+- 0 1983 1896"/>
                              <a:gd name="T23" fmla="*/ 1983 h 143"/>
                              <a:gd name="T24" fmla="+- 0 9033 8816"/>
                              <a:gd name="T25" fmla="*/ T24 w 264"/>
                              <a:gd name="T26" fmla="+- 0 1973 1896"/>
                              <a:gd name="T27" fmla="*/ 1973 h 143"/>
                              <a:gd name="T28" fmla="+- 0 9026 8816"/>
                              <a:gd name="T29" fmla="*/ T28 w 264"/>
                              <a:gd name="T30" fmla="+- 0 1963 1896"/>
                              <a:gd name="T31" fmla="*/ 1963 h 143"/>
                              <a:gd name="T32" fmla="+- 0 9019 8816"/>
                              <a:gd name="T33" fmla="*/ T32 w 264"/>
                              <a:gd name="T34" fmla="+- 0 1953 1896"/>
                              <a:gd name="T35" fmla="*/ 1953 h 143"/>
                              <a:gd name="T36" fmla="+- 0 9009 8816"/>
                              <a:gd name="T37" fmla="*/ T36 w 264"/>
                              <a:gd name="T38" fmla="+- 0 1946 1896"/>
                              <a:gd name="T39" fmla="*/ 1946 h 143"/>
                              <a:gd name="T40" fmla="+- 0 8999 8816"/>
                              <a:gd name="T41" fmla="*/ T40 w 264"/>
                              <a:gd name="T42" fmla="+- 0 1938 1896"/>
                              <a:gd name="T43" fmla="*/ 1938 h 143"/>
                              <a:gd name="T44" fmla="+- 0 8990 8816"/>
                              <a:gd name="T45" fmla="*/ T44 w 264"/>
                              <a:gd name="T46" fmla="+- 0 1931 1896"/>
                              <a:gd name="T47" fmla="*/ 1931 h 143"/>
                              <a:gd name="T48" fmla="+- 0 8979 8816"/>
                              <a:gd name="T49" fmla="*/ T48 w 264"/>
                              <a:gd name="T50" fmla="+- 0 1925 1896"/>
                              <a:gd name="T51" fmla="*/ 1925 h 143"/>
                              <a:gd name="T52" fmla="+- 0 8969 8816"/>
                              <a:gd name="T53" fmla="*/ T52 w 264"/>
                              <a:gd name="T54" fmla="+- 0 1919 1896"/>
                              <a:gd name="T55" fmla="*/ 1919 h 143"/>
                              <a:gd name="T56" fmla="+- 0 8958 8816"/>
                              <a:gd name="T57" fmla="*/ T56 w 264"/>
                              <a:gd name="T58" fmla="+- 0 1915 1896"/>
                              <a:gd name="T59" fmla="*/ 1915 h 143"/>
                              <a:gd name="T60" fmla="+- 0 8948 8816"/>
                              <a:gd name="T61" fmla="*/ T60 w 264"/>
                              <a:gd name="T62" fmla="+- 0 1909 1896"/>
                              <a:gd name="T63" fmla="*/ 1909 h 143"/>
                              <a:gd name="T64" fmla="+- 0 8936 8816"/>
                              <a:gd name="T65" fmla="*/ T64 w 264"/>
                              <a:gd name="T66" fmla="+- 0 1907 1896"/>
                              <a:gd name="T67" fmla="*/ 1907 h 143"/>
                              <a:gd name="T68" fmla="+- 0 8925 8816"/>
                              <a:gd name="T69" fmla="*/ T68 w 264"/>
                              <a:gd name="T70" fmla="+- 0 1902 1896"/>
                              <a:gd name="T71" fmla="*/ 1902 h 143"/>
                              <a:gd name="T72" fmla="+- 0 8913 8816"/>
                              <a:gd name="T73" fmla="*/ T72 w 264"/>
                              <a:gd name="T74" fmla="+- 0 1901 1896"/>
                              <a:gd name="T75" fmla="*/ 1901 h 143"/>
                              <a:gd name="T76" fmla="+- 0 8901 8816"/>
                              <a:gd name="T77" fmla="*/ T76 w 264"/>
                              <a:gd name="T78" fmla="+- 0 1899 1896"/>
                              <a:gd name="T79" fmla="*/ 1899 h 143"/>
                              <a:gd name="T80" fmla="+- 0 8891 8816"/>
                              <a:gd name="T81" fmla="*/ T80 w 264"/>
                              <a:gd name="T82" fmla="+- 0 1897 1896"/>
                              <a:gd name="T83" fmla="*/ 1897 h 143"/>
                              <a:gd name="T84" fmla="+- 0 8877 8816"/>
                              <a:gd name="T85" fmla="*/ T84 w 264"/>
                              <a:gd name="T86" fmla="+- 0 1896 1896"/>
                              <a:gd name="T87" fmla="*/ 1896 h 143"/>
                              <a:gd name="T88" fmla="+- 0 8866 8816"/>
                              <a:gd name="T89" fmla="*/ T88 w 264"/>
                              <a:gd name="T90" fmla="+- 0 1896 1896"/>
                              <a:gd name="T91" fmla="*/ 1896 h 143"/>
                              <a:gd name="T92" fmla="+- 0 8854 8816"/>
                              <a:gd name="T93" fmla="*/ T92 w 264"/>
                              <a:gd name="T94" fmla="+- 0 1896 1896"/>
                              <a:gd name="T95" fmla="*/ 1896 h 143"/>
                              <a:gd name="T96" fmla="+- 0 8841 8816"/>
                              <a:gd name="T97" fmla="*/ T96 w 264"/>
                              <a:gd name="T98" fmla="+- 0 1898 1896"/>
                              <a:gd name="T99" fmla="*/ 1898 h 143"/>
                              <a:gd name="T100" fmla="+- 0 8832 8816"/>
                              <a:gd name="T101" fmla="*/ T100 w 264"/>
                              <a:gd name="T102" fmla="+- 0 1899 1896"/>
                              <a:gd name="T103" fmla="*/ 1899 h 143"/>
                              <a:gd name="T104" fmla="+- 0 8827 8816"/>
                              <a:gd name="T105" fmla="*/ T104 w 264"/>
                              <a:gd name="T106" fmla="+- 0 1898 1896"/>
                              <a:gd name="T107" fmla="*/ 1898 h 143"/>
                              <a:gd name="T108" fmla="+- 0 8821 8816"/>
                              <a:gd name="T109" fmla="*/ T108 w 264"/>
                              <a:gd name="T110" fmla="+- 0 1903 1896"/>
                              <a:gd name="T111" fmla="*/ 1903 h 143"/>
                              <a:gd name="T112" fmla="+- 0 8826 8816"/>
                              <a:gd name="T113" fmla="*/ T112 w 264"/>
                              <a:gd name="T114" fmla="+- 0 1909 1896"/>
                              <a:gd name="T115" fmla="*/ 1909 h 143"/>
                              <a:gd name="T116" fmla="+- 0 8827 8816"/>
                              <a:gd name="T117" fmla="*/ T116 w 264"/>
                              <a:gd name="T118" fmla="+- 0 1916 1896"/>
                              <a:gd name="T119" fmla="*/ 1916 h 143"/>
                              <a:gd name="T120" fmla="+- 0 8835 8816"/>
                              <a:gd name="T121" fmla="*/ T120 w 264"/>
                              <a:gd name="T122" fmla="+- 0 1927 1896"/>
                              <a:gd name="T123" fmla="*/ 1927 h 143"/>
                              <a:gd name="T124" fmla="+- 0 8841 8816"/>
                              <a:gd name="T125" fmla="*/ T124 w 264"/>
                              <a:gd name="T126" fmla="+- 0 1937 1896"/>
                              <a:gd name="T127" fmla="*/ 1937 h 143"/>
                              <a:gd name="T128" fmla="+- 0 8850 8816"/>
                              <a:gd name="T129" fmla="*/ T128 w 264"/>
                              <a:gd name="T130" fmla="+- 0 1945 1896"/>
                              <a:gd name="T131" fmla="*/ 1945 h 143"/>
                              <a:gd name="T132" fmla="+- 0 8856 8816"/>
                              <a:gd name="T133" fmla="*/ T132 w 264"/>
                              <a:gd name="T134" fmla="+- 0 1952 1896"/>
                              <a:gd name="T135" fmla="*/ 1952 h 143"/>
                              <a:gd name="T136" fmla="+- 0 8864 8816"/>
                              <a:gd name="T137" fmla="*/ T136 w 264"/>
                              <a:gd name="T138" fmla="+- 0 1962 1896"/>
                              <a:gd name="T139" fmla="*/ 1962 h 143"/>
                              <a:gd name="T140" fmla="+- 0 8872 8816"/>
                              <a:gd name="T141" fmla="*/ T140 w 264"/>
                              <a:gd name="T142" fmla="+- 0 1970 1896"/>
                              <a:gd name="T143" fmla="*/ 1970 h 143"/>
                              <a:gd name="T144" fmla="+- 0 8881 8816"/>
                              <a:gd name="T145" fmla="*/ T144 w 264"/>
                              <a:gd name="T146" fmla="+- 0 1978 1896"/>
                              <a:gd name="T147" fmla="*/ 1978 h 143"/>
                              <a:gd name="T148" fmla="+- 0 8888 8816"/>
                              <a:gd name="T149" fmla="*/ T148 w 264"/>
                              <a:gd name="T150" fmla="+- 0 1984 1896"/>
                              <a:gd name="T151" fmla="*/ 1984 h 143"/>
                              <a:gd name="T152" fmla="+- 0 8897 8816"/>
                              <a:gd name="T153" fmla="*/ T152 w 264"/>
                              <a:gd name="T154" fmla="+- 0 1991 1896"/>
                              <a:gd name="T155" fmla="*/ 1991 h 143"/>
                              <a:gd name="T156" fmla="+- 0 8907 8816"/>
                              <a:gd name="T157" fmla="*/ T156 w 264"/>
                              <a:gd name="T158" fmla="+- 0 1999 1896"/>
                              <a:gd name="T159" fmla="*/ 1999 h 143"/>
                              <a:gd name="T160" fmla="+- 0 8915 8816"/>
                              <a:gd name="T161" fmla="*/ T160 w 264"/>
                              <a:gd name="T162" fmla="+- 0 2004 1896"/>
                              <a:gd name="T163" fmla="*/ 2004 h 143"/>
                              <a:gd name="T164" fmla="+- 0 8927 8816"/>
                              <a:gd name="T165" fmla="*/ T164 w 264"/>
                              <a:gd name="T166" fmla="+- 0 2010 1896"/>
                              <a:gd name="T167" fmla="*/ 2010 h 143"/>
                              <a:gd name="T168" fmla="+- 0 8937 8816"/>
                              <a:gd name="T169" fmla="*/ T168 w 264"/>
                              <a:gd name="T170" fmla="+- 0 2016 1896"/>
                              <a:gd name="T171" fmla="*/ 2016 h 143"/>
                              <a:gd name="T172" fmla="+- 0 8949 8816"/>
                              <a:gd name="T173" fmla="*/ T172 w 264"/>
                              <a:gd name="T174" fmla="+- 0 2020 1896"/>
                              <a:gd name="T175" fmla="*/ 2020 h 143"/>
                              <a:gd name="T176" fmla="+- 0 8960 8816"/>
                              <a:gd name="T177" fmla="*/ T176 w 264"/>
                              <a:gd name="T178" fmla="+- 0 2024 1896"/>
                              <a:gd name="T179" fmla="*/ 2024 h 143"/>
                              <a:gd name="T180" fmla="+- 0 8973 8816"/>
                              <a:gd name="T181" fmla="*/ T180 w 264"/>
                              <a:gd name="T182" fmla="+- 0 2028 1896"/>
                              <a:gd name="T183" fmla="*/ 2028 h 143"/>
                              <a:gd name="T184" fmla="+- 0 8985 8816"/>
                              <a:gd name="T185" fmla="*/ T184 w 264"/>
                              <a:gd name="T186" fmla="+- 0 2031 1896"/>
                              <a:gd name="T187" fmla="*/ 2031 h 143"/>
                              <a:gd name="T188" fmla="+- 0 8998 8816"/>
                              <a:gd name="T189" fmla="*/ T188 w 264"/>
                              <a:gd name="T190" fmla="+- 0 2034 1896"/>
                              <a:gd name="T191" fmla="*/ 2034 h 143"/>
                              <a:gd name="T192" fmla="+- 0 9010 8816"/>
                              <a:gd name="T193" fmla="*/ T192 w 264"/>
                              <a:gd name="T194" fmla="+- 0 2034 1896"/>
                              <a:gd name="T195" fmla="*/ 2034 h 143"/>
                              <a:gd name="T196" fmla="+- 0 9023 8816"/>
                              <a:gd name="T197" fmla="*/ T196 w 264"/>
                              <a:gd name="T198" fmla="+- 0 2036 1896"/>
                              <a:gd name="T199" fmla="*/ 2036 h 143"/>
                              <a:gd name="T200" fmla="+- 0 9034 8816"/>
                              <a:gd name="T201" fmla="*/ T200 w 264"/>
                              <a:gd name="T202" fmla="+- 0 2037 1896"/>
                              <a:gd name="T203" fmla="*/ 2037 h 143"/>
                              <a:gd name="T204" fmla="+- 0 9048 8816"/>
                              <a:gd name="T205" fmla="*/ T204 w 264"/>
                              <a:gd name="T206" fmla="+- 0 2036 1896"/>
                              <a:gd name="T207" fmla="*/ 2036 h 143"/>
                              <a:gd name="T208" fmla="+- 0 9060 8816"/>
                              <a:gd name="T209" fmla="*/ T208 w 264"/>
                              <a:gd name="T210" fmla="+- 0 2038 1896"/>
                              <a:gd name="T211" fmla="*/ 2038 h 143"/>
                              <a:gd name="T212" fmla="+- 0 9072 8816"/>
                              <a:gd name="T213" fmla="*/ T212 w 264"/>
                              <a:gd name="T214" fmla="+- 0 2038 1896"/>
                              <a:gd name="T215" fmla="*/ 2038 h 143"/>
                              <a:gd name="T216" fmla="+- 0 9079 8816"/>
                              <a:gd name="T217" fmla="*/ T216 w 264"/>
                              <a:gd name="T218" fmla="+- 0 2038 1896"/>
                              <a:gd name="T219" fmla="*/ 2038 h 14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264" h="143">
                                <a:moveTo>
                                  <a:pt x="263" y="142"/>
                                </a:moveTo>
                                <a:lnTo>
                                  <a:pt x="260" y="137"/>
                                </a:lnTo>
                                <a:lnTo>
                                  <a:pt x="256" y="131"/>
                                </a:lnTo>
                                <a:lnTo>
                                  <a:pt x="252" y="127"/>
                                </a:lnTo>
                                <a:lnTo>
                                  <a:pt x="248" y="122"/>
                                </a:lnTo>
                                <a:lnTo>
                                  <a:pt x="245" y="117"/>
                                </a:lnTo>
                                <a:lnTo>
                                  <a:pt x="242" y="112"/>
                                </a:lnTo>
                                <a:lnTo>
                                  <a:pt x="237" y="107"/>
                                </a:lnTo>
                                <a:lnTo>
                                  <a:pt x="234" y="102"/>
                                </a:lnTo>
                                <a:lnTo>
                                  <a:pt x="231" y="97"/>
                                </a:lnTo>
                                <a:lnTo>
                                  <a:pt x="228" y="93"/>
                                </a:lnTo>
                                <a:lnTo>
                                  <a:pt x="225" y="87"/>
                                </a:lnTo>
                                <a:lnTo>
                                  <a:pt x="221" y="82"/>
                                </a:lnTo>
                                <a:lnTo>
                                  <a:pt x="217" y="77"/>
                                </a:lnTo>
                                <a:lnTo>
                                  <a:pt x="214" y="71"/>
                                </a:lnTo>
                                <a:lnTo>
                                  <a:pt x="210" y="67"/>
                                </a:lnTo>
                                <a:lnTo>
                                  <a:pt x="206" y="62"/>
                                </a:lnTo>
                                <a:lnTo>
                                  <a:pt x="203" y="57"/>
                                </a:lnTo>
                                <a:lnTo>
                                  <a:pt x="198" y="54"/>
                                </a:lnTo>
                                <a:lnTo>
                                  <a:pt x="193" y="50"/>
                                </a:lnTo>
                                <a:lnTo>
                                  <a:pt x="189" y="46"/>
                                </a:lnTo>
                                <a:lnTo>
                                  <a:pt x="183" y="42"/>
                                </a:lnTo>
                                <a:lnTo>
                                  <a:pt x="180" y="39"/>
                                </a:lnTo>
                                <a:lnTo>
                                  <a:pt x="174" y="35"/>
                                </a:lnTo>
                                <a:lnTo>
                                  <a:pt x="168" y="32"/>
                                </a:lnTo>
                                <a:lnTo>
                                  <a:pt x="163" y="29"/>
                                </a:lnTo>
                                <a:lnTo>
                                  <a:pt x="159" y="26"/>
                                </a:lnTo>
                                <a:lnTo>
                                  <a:pt x="153" y="23"/>
                                </a:lnTo>
                                <a:lnTo>
                                  <a:pt x="148" y="20"/>
                                </a:lnTo>
                                <a:lnTo>
                                  <a:pt x="142" y="19"/>
                                </a:lnTo>
                                <a:lnTo>
                                  <a:pt x="136" y="16"/>
                                </a:lnTo>
                                <a:lnTo>
                                  <a:pt x="132" y="13"/>
                                </a:lnTo>
                                <a:lnTo>
                                  <a:pt x="125" y="12"/>
                                </a:lnTo>
                                <a:lnTo>
                                  <a:pt x="120" y="11"/>
                                </a:lnTo>
                                <a:lnTo>
                                  <a:pt x="114" y="9"/>
                                </a:lnTo>
                                <a:lnTo>
                                  <a:pt x="109" y="6"/>
                                </a:lnTo>
                                <a:lnTo>
                                  <a:pt x="103" y="6"/>
                                </a:lnTo>
                                <a:lnTo>
                                  <a:pt x="97" y="5"/>
                                </a:lnTo>
                                <a:lnTo>
                                  <a:pt x="91" y="4"/>
                                </a:lnTo>
                                <a:lnTo>
                                  <a:pt x="85" y="3"/>
                                </a:lnTo>
                                <a:lnTo>
                                  <a:pt x="80" y="2"/>
                                </a:lnTo>
                                <a:lnTo>
                                  <a:pt x="75" y="1"/>
                                </a:lnTo>
                                <a:lnTo>
                                  <a:pt x="68" y="1"/>
                                </a:lnTo>
                                <a:lnTo>
                                  <a:pt x="61" y="0"/>
                                </a:lnTo>
                                <a:lnTo>
                                  <a:pt x="56" y="0"/>
                                </a:lnTo>
                                <a:lnTo>
                                  <a:pt x="50" y="0"/>
                                </a:lnTo>
                                <a:lnTo>
                                  <a:pt x="44" y="0"/>
                                </a:lnTo>
                                <a:lnTo>
                                  <a:pt x="38" y="0"/>
                                </a:lnTo>
                                <a:lnTo>
                                  <a:pt x="33" y="1"/>
                                </a:lnTo>
                                <a:lnTo>
                                  <a:pt x="25" y="2"/>
                                </a:lnTo>
                                <a:lnTo>
                                  <a:pt x="20" y="1"/>
                                </a:lnTo>
                                <a:lnTo>
                                  <a:pt x="16" y="3"/>
                                </a:lnTo>
                                <a:lnTo>
                                  <a:pt x="11" y="2"/>
                                </a:lnTo>
                                <a:lnTo>
                                  <a:pt x="0" y="2"/>
                                </a:lnTo>
                                <a:lnTo>
                                  <a:pt x="5" y="7"/>
                                </a:lnTo>
                                <a:lnTo>
                                  <a:pt x="8" y="9"/>
                                </a:lnTo>
                                <a:lnTo>
                                  <a:pt x="10" y="13"/>
                                </a:lnTo>
                                <a:lnTo>
                                  <a:pt x="11" y="15"/>
                                </a:lnTo>
                                <a:lnTo>
                                  <a:pt x="11" y="20"/>
                                </a:lnTo>
                                <a:lnTo>
                                  <a:pt x="16" y="27"/>
                                </a:lnTo>
                                <a:lnTo>
                                  <a:pt x="19" y="31"/>
                                </a:lnTo>
                                <a:lnTo>
                                  <a:pt x="22" y="35"/>
                                </a:lnTo>
                                <a:lnTo>
                                  <a:pt x="25" y="41"/>
                                </a:lnTo>
                                <a:lnTo>
                                  <a:pt x="29" y="45"/>
                                </a:lnTo>
                                <a:lnTo>
                                  <a:pt x="34" y="49"/>
                                </a:lnTo>
                                <a:lnTo>
                                  <a:pt x="36" y="54"/>
                                </a:lnTo>
                                <a:lnTo>
                                  <a:pt x="40" y="56"/>
                                </a:lnTo>
                                <a:lnTo>
                                  <a:pt x="44" y="62"/>
                                </a:lnTo>
                                <a:lnTo>
                                  <a:pt x="48" y="66"/>
                                </a:lnTo>
                                <a:lnTo>
                                  <a:pt x="51" y="69"/>
                                </a:lnTo>
                                <a:lnTo>
                                  <a:pt x="56" y="74"/>
                                </a:lnTo>
                                <a:lnTo>
                                  <a:pt x="60" y="77"/>
                                </a:lnTo>
                                <a:lnTo>
                                  <a:pt x="65" y="82"/>
                                </a:lnTo>
                                <a:lnTo>
                                  <a:pt x="68" y="85"/>
                                </a:lnTo>
                                <a:lnTo>
                                  <a:pt x="72" y="88"/>
                                </a:lnTo>
                                <a:lnTo>
                                  <a:pt x="78" y="92"/>
                                </a:lnTo>
                                <a:lnTo>
                                  <a:pt x="81" y="95"/>
                                </a:lnTo>
                                <a:lnTo>
                                  <a:pt x="85" y="99"/>
                                </a:lnTo>
                                <a:lnTo>
                                  <a:pt x="91" y="103"/>
                                </a:lnTo>
                                <a:lnTo>
                                  <a:pt x="95" y="108"/>
                                </a:lnTo>
                                <a:lnTo>
                                  <a:pt x="99" y="108"/>
                                </a:lnTo>
                                <a:lnTo>
                                  <a:pt x="105" y="111"/>
                                </a:lnTo>
                                <a:lnTo>
                                  <a:pt x="111" y="114"/>
                                </a:lnTo>
                                <a:lnTo>
                                  <a:pt x="116" y="117"/>
                                </a:lnTo>
                                <a:lnTo>
                                  <a:pt x="121" y="120"/>
                                </a:lnTo>
                                <a:lnTo>
                                  <a:pt x="128" y="123"/>
                                </a:lnTo>
                                <a:lnTo>
                                  <a:pt x="133" y="124"/>
                                </a:lnTo>
                                <a:lnTo>
                                  <a:pt x="139" y="127"/>
                                </a:lnTo>
                                <a:lnTo>
                                  <a:pt x="144" y="128"/>
                                </a:lnTo>
                                <a:lnTo>
                                  <a:pt x="151" y="131"/>
                                </a:lnTo>
                                <a:lnTo>
                                  <a:pt x="157" y="132"/>
                                </a:lnTo>
                                <a:lnTo>
                                  <a:pt x="163" y="134"/>
                                </a:lnTo>
                                <a:lnTo>
                                  <a:pt x="169" y="135"/>
                                </a:lnTo>
                                <a:lnTo>
                                  <a:pt x="175" y="136"/>
                                </a:lnTo>
                                <a:lnTo>
                                  <a:pt x="182" y="138"/>
                                </a:lnTo>
                                <a:lnTo>
                                  <a:pt x="188" y="138"/>
                                </a:lnTo>
                                <a:lnTo>
                                  <a:pt x="194" y="138"/>
                                </a:lnTo>
                                <a:lnTo>
                                  <a:pt x="200" y="139"/>
                                </a:lnTo>
                                <a:lnTo>
                                  <a:pt x="207" y="140"/>
                                </a:lnTo>
                                <a:lnTo>
                                  <a:pt x="214" y="141"/>
                                </a:lnTo>
                                <a:lnTo>
                                  <a:pt x="218" y="141"/>
                                </a:lnTo>
                                <a:lnTo>
                                  <a:pt x="226" y="141"/>
                                </a:lnTo>
                                <a:lnTo>
                                  <a:pt x="232" y="140"/>
                                </a:lnTo>
                                <a:lnTo>
                                  <a:pt x="238" y="141"/>
                                </a:lnTo>
                                <a:lnTo>
                                  <a:pt x="244" y="142"/>
                                </a:lnTo>
                                <a:lnTo>
                                  <a:pt x="250" y="142"/>
                                </a:lnTo>
                                <a:lnTo>
                                  <a:pt x="256" y="142"/>
                                </a:lnTo>
                                <a:lnTo>
                                  <a:pt x="263" y="142"/>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 name="Freeform 242"/>
                        <wps:cNvSpPr>
                          <a:spLocks/>
                        </wps:cNvSpPr>
                        <wps:spPr bwMode="auto">
                          <a:xfrm>
                            <a:off x="8832" y="1907"/>
                            <a:ext cx="246" cy="131"/>
                          </a:xfrm>
                          <a:custGeom>
                            <a:avLst/>
                            <a:gdLst>
                              <a:gd name="T0" fmla="+- 0 8832 8832"/>
                              <a:gd name="T1" fmla="*/ T0 w 246"/>
                              <a:gd name="T2" fmla="+- 0 1907 1907"/>
                              <a:gd name="T3" fmla="*/ 1907 h 131"/>
                              <a:gd name="T4" fmla="+- 0 8890 8832"/>
                              <a:gd name="T5" fmla="*/ T4 w 246"/>
                              <a:gd name="T6" fmla="+- 0 1939 1907"/>
                              <a:gd name="T7" fmla="*/ 1939 h 131"/>
                              <a:gd name="T8" fmla="+- 0 8952 8832"/>
                              <a:gd name="T9" fmla="*/ T8 w 246"/>
                              <a:gd name="T10" fmla="+- 0 1974 1907"/>
                              <a:gd name="T11" fmla="*/ 1974 h 131"/>
                              <a:gd name="T12" fmla="+- 0 9016 8832"/>
                              <a:gd name="T13" fmla="*/ T12 w 246"/>
                              <a:gd name="T14" fmla="+- 0 2008 1907"/>
                              <a:gd name="T15" fmla="*/ 2008 h 131"/>
                              <a:gd name="T16" fmla="+- 0 9077 8832"/>
                              <a:gd name="T17" fmla="*/ T16 w 246"/>
                              <a:gd name="T18" fmla="+- 0 2038 1907"/>
                              <a:gd name="T19" fmla="*/ 2038 h 131"/>
                              <a:gd name="T20" fmla="+- 0 9078 8832"/>
                              <a:gd name="T21" fmla="*/ T20 w 246"/>
                              <a:gd name="T22" fmla="+- 0 2038 1907"/>
                              <a:gd name="T23" fmla="*/ 2038 h 131"/>
                              <a:gd name="T24" fmla="+- 0 9078 8832"/>
                              <a:gd name="T25" fmla="*/ T24 w 246"/>
                              <a:gd name="T26" fmla="+- 0 2037 1907"/>
                              <a:gd name="T27" fmla="*/ 2037 h 131"/>
                              <a:gd name="T28" fmla="+- 0 9077 8832"/>
                              <a:gd name="T29" fmla="*/ T28 w 246"/>
                              <a:gd name="T30" fmla="+- 0 2036 1907"/>
                              <a:gd name="T31" fmla="*/ 2036 h 131"/>
                              <a:gd name="T32" fmla="+- 0 9020 8832"/>
                              <a:gd name="T33" fmla="*/ T32 w 246"/>
                              <a:gd name="T34" fmla="+- 0 2009 1907"/>
                              <a:gd name="T35" fmla="*/ 2009 h 131"/>
                              <a:gd name="T36" fmla="+- 0 8957 8832"/>
                              <a:gd name="T37" fmla="*/ T36 w 246"/>
                              <a:gd name="T38" fmla="+- 0 1975 1907"/>
                              <a:gd name="T39" fmla="*/ 1975 h 131"/>
                              <a:gd name="T40" fmla="+- 0 8893 8832"/>
                              <a:gd name="T41" fmla="*/ T40 w 246"/>
                              <a:gd name="T42" fmla="+- 0 1940 1907"/>
                              <a:gd name="T43" fmla="*/ 1940 h 131"/>
                              <a:gd name="T44" fmla="+- 0 8832 8832"/>
                              <a:gd name="T45" fmla="*/ T44 w 246"/>
                              <a:gd name="T46" fmla="+- 0 1907 1907"/>
                              <a:gd name="T47" fmla="*/ 1907 h 13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246" h="131">
                                <a:moveTo>
                                  <a:pt x="0" y="0"/>
                                </a:moveTo>
                                <a:lnTo>
                                  <a:pt x="58" y="32"/>
                                </a:lnTo>
                                <a:lnTo>
                                  <a:pt x="120" y="67"/>
                                </a:lnTo>
                                <a:lnTo>
                                  <a:pt x="184" y="101"/>
                                </a:lnTo>
                                <a:lnTo>
                                  <a:pt x="245" y="131"/>
                                </a:lnTo>
                                <a:lnTo>
                                  <a:pt x="246" y="131"/>
                                </a:lnTo>
                                <a:lnTo>
                                  <a:pt x="246" y="130"/>
                                </a:lnTo>
                                <a:lnTo>
                                  <a:pt x="245" y="129"/>
                                </a:lnTo>
                                <a:lnTo>
                                  <a:pt x="188" y="102"/>
                                </a:lnTo>
                                <a:lnTo>
                                  <a:pt x="125" y="68"/>
                                </a:lnTo>
                                <a:lnTo>
                                  <a:pt x="61" y="33"/>
                                </a:lnTo>
                                <a:lnTo>
                                  <a:pt x="0"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6" name="Picture 243"/>
                          <pic:cNvPicPr>
                            <a:picLocks noChangeAspect="1" noChangeArrowheads="1"/>
                          </pic:cNvPicPr>
                        </pic:nvPicPr>
                        <pic:blipFill>
                          <a:blip r:embed="rId174">
                            <a:extLst>
                              <a:ext uri="{28A0092B-C50C-407E-A947-70E740481C1C}">
                                <a14:useLocalDpi xmlns:a14="http://schemas.microsoft.com/office/drawing/2010/main" val="0"/>
                              </a:ext>
                            </a:extLst>
                          </a:blip>
                          <a:srcRect/>
                          <a:stretch>
                            <a:fillRect/>
                          </a:stretch>
                        </pic:blipFill>
                        <pic:spPr bwMode="auto">
                          <a:xfrm>
                            <a:off x="8916" y="1738"/>
                            <a:ext cx="131" cy="2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7" name="Freeform 244"/>
                        <wps:cNvSpPr>
                          <a:spLocks/>
                        </wps:cNvSpPr>
                        <wps:spPr bwMode="auto">
                          <a:xfrm>
                            <a:off x="8916" y="1738"/>
                            <a:ext cx="131" cy="273"/>
                          </a:xfrm>
                          <a:custGeom>
                            <a:avLst/>
                            <a:gdLst>
                              <a:gd name="T0" fmla="+- 0 9043 8917"/>
                              <a:gd name="T1" fmla="*/ T0 w 131"/>
                              <a:gd name="T2" fmla="+- 0 2005 1739"/>
                              <a:gd name="T3" fmla="*/ 2005 h 273"/>
                              <a:gd name="T4" fmla="+- 0 9043 8917"/>
                              <a:gd name="T5" fmla="*/ T4 w 131"/>
                              <a:gd name="T6" fmla="+- 0 1993 1739"/>
                              <a:gd name="T7" fmla="*/ 1993 h 273"/>
                              <a:gd name="T8" fmla="+- 0 9044 8917"/>
                              <a:gd name="T9" fmla="*/ T8 w 131"/>
                              <a:gd name="T10" fmla="+- 0 1981 1739"/>
                              <a:gd name="T11" fmla="*/ 1981 h 273"/>
                              <a:gd name="T12" fmla="+- 0 9044 8917"/>
                              <a:gd name="T13" fmla="*/ T12 w 131"/>
                              <a:gd name="T14" fmla="+- 0 1968 1739"/>
                              <a:gd name="T15" fmla="*/ 1968 h 273"/>
                              <a:gd name="T16" fmla="+- 0 9045 8917"/>
                              <a:gd name="T17" fmla="*/ T16 w 131"/>
                              <a:gd name="T18" fmla="+- 0 1956 1739"/>
                              <a:gd name="T19" fmla="*/ 1956 h 273"/>
                              <a:gd name="T20" fmla="+- 0 9046 8917"/>
                              <a:gd name="T21" fmla="*/ T20 w 131"/>
                              <a:gd name="T22" fmla="+- 0 1945 1739"/>
                              <a:gd name="T23" fmla="*/ 1945 h 273"/>
                              <a:gd name="T24" fmla="+- 0 9046 8917"/>
                              <a:gd name="T25" fmla="*/ T24 w 131"/>
                              <a:gd name="T26" fmla="+- 0 1931 1739"/>
                              <a:gd name="T27" fmla="*/ 1931 h 273"/>
                              <a:gd name="T28" fmla="+- 0 9046 8917"/>
                              <a:gd name="T29" fmla="*/ T28 w 131"/>
                              <a:gd name="T30" fmla="+- 0 1920 1739"/>
                              <a:gd name="T31" fmla="*/ 1920 h 273"/>
                              <a:gd name="T32" fmla="+- 0 9047 8917"/>
                              <a:gd name="T33" fmla="*/ T32 w 131"/>
                              <a:gd name="T34" fmla="+- 0 1907 1739"/>
                              <a:gd name="T35" fmla="*/ 1907 h 273"/>
                              <a:gd name="T36" fmla="+- 0 9043 8917"/>
                              <a:gd name="T37" fmla="*/ T36 w 131"/>
                              <a:gd name="T38" fmla="+- 0 1896 1739"/>
                              <a:gd name="T39" fmla="*/ 1896 h 273"/>
                              <a:gd name="T40" fmla="+- 0 9041 8917"/>
                              <a:gd name="T41" fmla="*/ T40 w 131"/>
                              <a:gd name="T42" fmla="+- 0 1883 1739"/>
                              <a:gd name="T43" fmla="*/ 1883 h 273"/>
                              <a:gd name="T44" fmla="+- 0 9038 8917"/>
                              <a:gd name="T45" fmla="*/ T44 w 131"/>
                              <a:gd name="T46" fmla="+- 0 1872 1739"/>
                              <a:gd name="T47" fmla="*/ 1872 h 273"/>
                              <a:gd name="T48" fmla="+- 0 9033 8917"/>
                              <a:gd name="T49" fmla="*/ T48 w 131"/>
                              <a:gd name="T50" fmla="+- 0 1860 1739"/>
                              <a:gd name="T51" fmla="*/ 1860 h 273"/>
                              <a:gd name="T52" fmla="+- 0 9028 8917"/>
                              <a:gd name="T53" fmla="*/ T52 w 131"/>
                              <a:gd name="T54" fmla="+- 0 1850 1739"/>
                              <a:gd name="T55" fmla="*/ 1850 h 273"/>
                              <a:gd name="T56" fmla="+- 0 9022 8917"/>
                              <a:gd name="T57" fmla="*/ T56 w 131"/>
                              <a:gd name="T58" fmla="+- 0 1840 1739"/>
                              <a:gd name="T59" fmla="*/ 1840 h 273"/>
                              <a:gd name="T60" fmla="+- 0 9018 8917"/>
                              <a:gd name="T61" fmla="*/ T60 w 131"/>
                              <a:gd name="T62" fmla="+- 0 1829 1739"/>
                              <a:gd name="T63" fmla="*/ 1829 h 273"/>
                              <a:gd name="T64" fmla="+- 0 9010 8917"/>
                              <a:gd name="T65" fmla="*/ T64 w 131"/>
                              <a:gd name="T66" fmla="+- 0 1820 1739"/>
                              <a:gd name="T67" fmla="*/ 1820 h 273"/>
                              <a:gd name="T68" fmla="+- 0 9004 8917"/>
                              <a:gd name="T69" fmla="*/ T68 w 131"/>
                              <a:gd name="T70" fmla="+- 0 1809 1739"/>
                              <a:gd name="T71" fmla="*/ 1809 h 273"/>
                              <a:gd name="T72" fmla="+- 0 8995 8917"/>
                              <a:gd name="T73" fmla="*/ T72 w 131"/>
                              <a:gd name="T74" fmla="+- 0 1801 1739"/>
                              <a:gd name="T75" fmla="*/ 1801 h 273"/>
                              <a:gd name="T76" fmla="+- 0 8988 8917"/>
                              <a:gd name="T77" fmla="*/ T76 w 131"/>
                              <a:gd name="T78" fmla="+- 0 1792 1739"/>
                              <a:gd name="T79" fmla="*/ 1792 h 273"/>
                              <a:gd name="T80" fmla="+- 0 8980 8917"/>
                              <a:gd name="T81" fmla="*/ T80 w 131"/>
                              <a:gd name="T82" fmla="+- 0 1784 1739"/>
                              <a:gd name="T83" fmla="*/ 1784 h 273"/>
                              <a:gd name="T84" fmla="+- 0 8970 8917"/>
                              <a:gd name="T85" fmla="*/ T84 w 131"/>
                              <a:gd name="T86" fmla="+- 0 1775 1739"/>
                              <a:gd name="T87" fmla="*/ 1775 h 273"/>
                              <a:gd name="T88" fmla="+- 0 8962 8917"/>
                              <a:gd name="T89" fmla="*/ T88 w 131"/>
                              <a:gd name="T90" fmla="+- 0 1768 1739"/>
                              <a:gd name="T91" fmla="*/ 1768 h 273"/>
                              <a:gd name="T92" fmla="+- 0 8952 8917"/>
                              <a:gd name="T93" fmla="*/ T92 w 131"/>
                              <a:gd name="T94" fmla="+- 0 1761 1739"/>
                              <a:gd name="T95" fmla="*/ 1761 h 273"/>
                              <a:gd name="T96" fmla="+- 0 8940 8917"/>
                              <a:gd name="T97" fmla="*/ T96 w 131"/>
                              <a:gd name="T98" fmla="+- 0 1755 1739"/>
                              <a:gd name="T99" fmla="*/ 1755 h 273"/>
                              <a:gd name="T100" fmla="+- 0 8933 8917"/>
                              <a:gd name="T101" fmla="*/ T100 w 131"/>
                              <a:gd name="T102" fmla="+- 0 1750 1739"/>
                              <a:gd name="T103" fmla="*/ 1750 h 273"/>
                              <a:gd name="T104" fmla="+- 0 8929 8917"/>
                              <a:gd name="T105" fmla="*/ T104 w 131"/>
                              <a:gd name="T106" fmla="+- 0 1746 1739"/>
                              <a:gd name="T107" fmla="*/ 1746 h 273"/>
                              <a:gd name="T108" fmla="+- 0 8921 8917"/>
                              <a:gd name="T109" fmla="*/ T108 w 131"/>
                              <a:gd name="T110" fmla="+- 0 1747 1739"/>
                              <a:gd name="T111" fmla="*/ 1747 h 273"/>
                              <a:gd name="T112" fmla="+- 0 8921 8917"/>
                              <a:gd name="T113" fmla="*/ T112 w 131"/>
                              <a:gd name="T114" fmla="+- 0 1754 1739"/>
                              <a:gd name="T115" fmla="*/ 1754 h 273"/>
                              <a:gd name="T116" fmla="+- 0 8918 8917"/>
                              <a:gd name="T117" fmla="*/ T116 w 131"/>
                              <a:gd name="T118" fmla="+- 0 1760 1739"/>
                              <a:gd name="T119" fmla="*/ 1760 h 273"/>
                              <a:gd name="T120" fmla="+- 0 8918 8917"/>
                              <a:gd name="T121" fmla="*/ T120 w 131"/>
                              <a:gd name="T122" fmla="+- 0 1773 1739"/>
                              <a:gd name="T123" fmla="*/ 1773 h 273"/>
                              <a:gd name="T124" fmla="+- 0 8917 8917"/>
                              <a:gd name="T125" fmla="*/ T124 w 131"/>
                              <a:gd name="T126" fmla="+- 0 1786 1739"/>
                              <a:gd name="T127" fmla="*/ 1786 h 273"/>
                              <a:gd name="T128" fmla="+- 0 8918 8917"/>
                              <a:gd name="T129" fmla="*/ T128 w 131"/>
                              <a:gd name="T130" fmla="+- 0 1797 1739"/>
                              <a:gd name="T131" fmla="*/ 1797 h 273"/>
                              <a:gd name="T132" fmla="+- 0 8919 8917"/>
                              <a:gd name="T133" fmla="*/ T132 w 131"/>
                              <a:gd name="T134" fmla="+- 0 1807 1739"/>
                              <a:gd name="T135" fmla="*/ 1807 h 273"/>
                              <a:gd name="T136" fmla="+- 0 8919 8917"/>
                              <a:gd name="T137" fmla="*/ T136 w 131"/>
                              <a:gd name="T138" fmla="+- 0 1819 1739"/>
                              <a:gd name="T139" fmla="*/ 1819 h 273"/>
                              <a:gd name="T140" fmla="+- 0 8920 8917"/>
                              <a:gd name="T141" fmla="*/ T140 w 131"/>
                              <a:gd name="T142" fmla="+- 0 1831 1739"/>
                              <a:gd name="T143" fmla="*/ 1831 h 273"/>
                              <a:gd name="T144" fmla="+- 0 8923 8917"/>
                              <a:gd name="T145" fmla="*/ T144 w 131"/>
                              <a:gd name="T146" fmla="+- 0 1842 1739"/>
                              <a:gd name="T147" fmla="*/ 1842 h 273"/>
                              <a:gd name="T148" fmla="+- 0 8925 8917"/>
                              <a:gd name="T149" fmla="*/ T148 w 131"/>
                              <a:gd name="T150" fmla="+- 0 1852 1739"/>
                              <a:gd name="T151" fmla="*/ 1852 h 273"/>
                              <a:gd name="T152" fmla="+- 0 8928 8917"/>
                              <a:gd name="T153" fmla="*/ T152 w 131"/>
                              <a:gd name="T154" fmla="+- 0 1862 1739"/>
                              <a:gd name="T155" fmla="*/ 1862 h 273"/>
                              <a:gd name="T156" fmla="+- 0 8930 8917"/>
                              <a:gd name="T157" fmla="*/ T156 w 131"/>
                              <a:gd name="T158" fmla="+- 0 1875 1739"/>
                              <a:gd name="T159" fmla="*/ 1875 h 273"/>
                              <a:gd name="T160" fmla="+- 0 8933 8917"/>
                              <a:gd name="T161" fmla="*/ T160 w 131"/>
                              <a:gd name="T162" fmla="+- 0 1884 1739"/>
                              <a:gd name="T163" fmla="*/ 1884 h 273"/>
                              <a:gd name="T164" fmla="+- 0 8940 8917"/>
                              <a:gd name="T165" fmla="*/ T164 w 131"/>
                              <a:gd name="T166" fmla="+- 0 1896 1739"/>
                              <a:gd name="T167" fmla="*/ 1896 h 273"/>
                              <a:gd name="T168" fmla="+- 0 8944 8917"/>
                              <a:gd name="T169" fmla="*/ T168 w 131"/>
                              <a:gd name="T170" fmla="+- 0 1907 1739"/>
                              <a:gd name="T171" fmla="*/ 1907 h 273"/>
                              <a:gd name="T172" fmla="+- 0 8951 8917"/>
                              <a:gd name="T173" fmla="*/ T172 w 131"/>
                              <a:gd name="T174" fmla="+- 0 1918 1739"/>
                              <a:gd name="T175" fmla="*/ 1918 h 273"/>
                              <a:gd name="T176" fmla="+- 0 8957 8917"/>
                              <a:gd name="T177" fmla="*/ T176 w 131"/>
                              <a:gd name="T178" fmla="+- 0 1928 1739"/>
                              <a:gd name="T179" fmla="*/ 1928 h 273"/>
                              <a:gd name="T180" fmla="+- 0 8965 8917"/>
                              <a:gd name="T181" fmla="*/ T180 w 131"/>
                              <a:gd name="T182" fmla="+- 0 1939 1739"/>
                              <a:gd name="T183" fmla="*/ 1939 h 273"/>
                              <a:gd name="T184" fmla="+- 0 8973 8917"/>
                              <a:gd name="T185" fmla="*/ T184 w 131"/>
                              <a:gd name="T186" fmla="+- 0 1948 1739"/>
                              <a:gd name="T187" fmla="*/ 1948 h 273"/>
                              <a:gd name="T188" fmla="+- 0 8981 8917"/>
                              <a:gd name="T189" fmla="*/ T188 w 131"/>
                              <a:gd name="T190" fmla="+- 0 1958 1739"/>
                              <a:gd name="T191" fmla="*/ 1958 h 273"/>
                              <a:gd name="T192" fmla="+- 0 8990 8917"/>
                              <a:gd name="T193" fmla="*/ T192 w 131"/>
                              <a:gd name="T194" fmla="+- 0 1966 1739"/>
                              <a:gd name="T195" fmla="*/ 1966 h 273"/>
                              <a:gd name="T196" fmla="+- 0 8999 8917"/>
                              <a:gd name="T197" fmla="*/ T196 w 131"/>
                              <a:gd name="T198" fmla="+- 0 1975 1739"/>
                              <a:gd name="T199" fmla="*/ 1975 h 273"/>
                              <a:gd name="T200" fmla="+- 0 9008 8917"/>
                              <a:gd name="T201" fmla="*/ T200 w 131"/>
                              <a:gd name="T202" fmla="+- 0 1982 1739"/>
                              <a:gd name="T203" fmla="*/ 1982 h 273"/>
                              <a:gd name="T204" fmla="+- 0 9019 8917"/>
                              <a:gd name="T205" fmla="*/ T204 w 131"/>
                              <a:gd name="T206" fmla="+- 0 1990 1739"/>
                              <a:gd name="T207" fmla="*/ 1990 h 273"/>
                              <a:gd name="T208" fmla="+- 0 9028 8917"/>
                              <a:gd name="T209" fmla="*/ T208 w 131"/>
                              <a:gd name="T210" fmla="+- 0 2000 1739"/>
                              <a:gd name="T211" fmla="*/ 2000 h 273"/>
                              <a:gd name="T212" fmla="+- 0 9037 8917"/>
                              <a:gd name="T213" fmla="*/ T212 w 131"/>
                              <a:gd name="T214" fmla="+- 0 2007 1739"/>
                              <a:gd name="T215" fmla="*/ 2007 h 273"/>
                              <a:gd name="T216" fmla="+- 0 9042 8917"/>
                              <a:gd name="T217" fmla="*/ T216 w 131"/>
                              <a:gd name="T218" fmla="+- 0 2011 1739"/>
                              <a:gd name="T219" fmla="*/ 2011 h 27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131" h="273">
                                <a:moveTo>
                                  <a:pt x="126" y="273"/>
                                </a:moveTo>
                                <a:lnTo>
                                  <a:pt x="126" y="266"/>
                                </a:lnTo>
                                <a:lnTo>
                                  <a:pt x="127" y="259"/>
                                </a:lnTo>
                                <a:lnTo>
                                  <a:pt x="126" y="254"/>
                                </a:lnTo>
                                <a:lnTo>
                                  <a:pt x="126" y="247"/>
                                </a:lnTo>
                                <a:lnTo>
                                  <a:pt x="127" y="242"/>
                                </a:lnTo>
                                <a:lnTo>
                                  <a:pt x="127" y="236"/>
                                </a:lnTo>
                                <a:lnTo>
                                  <a:pt x="127" y="229"/>
                                </a:lnTo>
                                <a:lnTo>
                                  <a:pt x="128" y="223"/>
                                </a:lnTo>
                                <a:lnTo>
                                  <a:pt x="128" y="217"/>
                                </a:lnTo>
                                <a:lnTo>
                                  <a:pt x="128" y="212"/>
                                </a:lnTo>
                                <a:lnTo>
                                  <a:pt x="129" y="206"/>
                                </a:lnTo>
                                <a:lnTo>
                                  <a:pt x="129" y="199"/>
                                </a:lnTo>
                                <a:lnTo>
                                  <a:pt x="129" y="192"/>
                                </a:lnTo>
                                <a:lnTo>
                                  <a:pt x="131" y="186"/>
                                </a:lnTo>
                                <a:lnTo>
                                  <a:pt x="129" y="181"/>
                                </a:lnTo>
                                <a:lnTo>
                                  <a:pt x="129" y="174"/>
                                </a:lnTo>
                                <a:lnTo>
                                  <a:pt x="130" y="168"/>
                                </a:lnTo>
                                <a:lnTo>
                                  <a:pt x="128" y="162"/>
                                </a:lnTo>
                                <a:lnTo>
                                  <a:pt x="126" y="157"/>
                                </a:lnTo>
                                <a:lnTo>
                                  <a:pt x="126" y="151"/>
                                </a:lnTo>
                                <a:lnTo>
                                  <a:pt x="124" y="144"/>
                                </a:lnTo>
                                <a:lnTo>
                                  <a:pt x="123" y="140"/>
                                </a:lnTo>
                                <a:lnTo>
                                  <a:pt x="121" y="133"/>
                                </a:lnTo>
                                <a:lnTo>
                                  <a:pt x="118" y="127"/>
                                </a:lnTo>
                                <a:lnTo>
                                  <a:pt x="116" y="121"/>
                                </a:lnTo>
                                <a:lnTo>
                                  <a:pt x="114" y="116"/>
                                </a:lnTo>
                                <a:lnTo>
                                  <a:pt x="111" y="111"/>
                                </a:lnTo>
                                <a:lnTo>
                                  <a:pt x="109" y="105"/>
                                </a:lnTo>
                                <a:lnTo>
                                  <a:pt x="105" y="101"/>
                                </a:lnTo>
                                <a:lnTo>
                                  <a:pt x="103" y="95"/>
                                </a:lnTo>
                                <a:lnTo>
                                  <a:pt x="101" y="90"/>
                                </a:lnTo>
                                <a:lnTo>
                                  <a:pt x="96" y="85"/>
                                </a:lnTo>
                                <a:lnTo>
                                  <a:pt x="93" y="81"/>
                                </a:lnTo>
                                <a:lnTo>
                                  <a:pt x="90" y="76"/>
                                </a:lnTo>
                                <a:lnTo>
                                  <a:pt x="87" y="70"/>
                                </a:lnTo>
                                <a:lnTo>
                                  <a:pt x="82" y="67"/>
                                </a:lnTo>
                                <a:lnTo>
                                  <a:pt x="78" y="62"/>
                                </a:lnTo>
                                <a:lnTo>
                                  <a:pt x="74" y="57"/>
                                </a:lnTo>
                                <a:lnTo>
                                  <a:pt x="71" y="53"/>
                                </a:lnTo>
                                <a:lnTo>
                                  <a:pt x="67" y="50"/>
                                </a:lnTo>
                                <a:lnTo>
                                  <a:pt x="63" y="45"/>
                                </a:lnTo>
                                <a:lnTo>
                                  <a:pt x="58" y="41"/>
                                </a:lnTo>
                                <a:lnTo>
                                  <a:pt x="53" y="36"/>
                                </a:lnTo>
                                <a:lnTo>
                                  <a:pt x="49" y="33"/>
                                </a:lnTo>
                                <a:lnTo>
                                  <a:pt x="45" y="29"/>
                                </a:lnTo>
                                <a:lnTo>
                                  <a:pt x="39" y="25"/>
                                </a:lnTo>
                                <a:lnTo>
                                  <a:pt x="35" y="22"/>
                                </a:lnTo>
                                <a:lnTo>
                                  <a:pt x="30" y="19"/>
                                </a:lnTo>
                                <a:lnTo>
                                  <a:pt x="23" y="16"/>
                                </a:lnTo>
                                <a:lnTo>
                                  <a:pt x="20" y="12"/>
                                </a:lnTo>
                                <a:lnTo>
                                  <a:pt x="16" y="11"/>
                                </a:lnTo>
                                <a:lnTo>
                                  <a:pt x="12" y="7"/>
                                </a:lnTo>
                                <a:lnTo>
                                  <a:pt x="3" y="0"/>
                                </a:lnTo>
                                <a:lnTo>
                                  <a:pt x="4" y="8"/>
                                </a:lnTo>
                                <a:lnTo>
                                  <a:pt x="5" y="10"/>
                                </a:lnTo>
                                <a:lnTo>
                                  <a:pt x="4" y="15"/>
                                </a:lnTo>
                                <a:lnTo>
                                  <a:pt x="5" y="18"/>
                                </a:lnTo>
                                <a:lnTo>
                                  <a:pt x="1" y="21"/>
                                </a:lnTo>
                                <a:lnTo>
                                  <a:pt x="1" y="30"/>
                                </a:lnTo>
                                <a:lnTo>
                                  <a:pt x="1" y="34"/>
                                </a:lnTo>
                                <a:lnTo>
                                  <a:pt x="0" y="40"/>
                                </a:lnTo>
                                <a:lnTo>
                                  <a:pt x="0" y="47"/>
                                </a:lnTo>
                                <a:lnTo>
                                  <a:pt x="0" y="52"/>
                                </a:lnTo>
                                <a:lnTo>
                                  <a:pt x="1" y="58"/>
                                </a:lnTo>
                                <a:lnTo>
                                  <a:pt x="0" y="63"/>
                                </a:lnTo>
                                <a:lnTo>
                                  <a:pt x="2" y="68"/>
                                </a:lnTo>
                                <a:lnTo>
                                  <a:pt x="1" y="75"/>
                                </a:lnTo>
                                <a:lnTo>
                                  <a:pt x="2" y="80"/>
                                </a:lnTo>
                                <a:lnTo>
                                  <a:pt x="3" y="85"/>
                                </a:lnTo>
                                <a:lnTo>
                                  <a:pt x="3" y="92"/>
                                </a:lnTo>
                                <a:lnTo>
                                  <a:pt x="5" y="96"/>
                                </a:lnTo>
                                <a:lnTo>
                                  <a:pt x="6" y="103"/>
                                </a:lnTo>
                                <a:lnTo>
                                  <a:pt x="6" y="108"/>
                                </a:lnTo>
                                <a:lnTo>
                                  <a:pt x="8" y="113"/>
                                </a:lnTo>
                                <a:lnTo>
                                  <a:pt x="10" y="119"/>
                                </a:lnTo>
                                <a:lnTo>
                                  <a:pt x="11" y="123"/>
                                </a:lnTo>
                                <a:lnTo>
                                  <a:pt x="11" y="129"/>
                                </a:lnTo>
                                <a:lnTo>
                                  <a:pt x="13" y="136"/>
                                </a:lnTo>
                                <a:lnTo>
                                  <a:pt x="14" y="142"/>
                                </a:lnTo>
                                <a:lnTo>
                                  <a:pt x="16" y="145"/>
                                </a:lnTo>
                                <a:lnTo>
                                  <a:pt x="19" y="151"/>
                                </a:lnTo>
                                <a:lnTo>
                                  <a:pt x="23" y="157"/>
                                </a:lnTo>
                                <a:lnTo>
                                  <a:pt x="25" y="162"/>
                                </a:lnTo>
                                <a:lnTo>
                                  <a:pt x="27" y="168"/>
                                </a:lnTo>
                                <a:lnTo>
                                  <a:pt x="30" y="174"/>
                                </a:lnTo>
                                <a:lnTo>
                                  <a:pt x="34" y="179"/>
                                </a:lnTo>
                                <a:lnTo>
                                  <a:pt x="37" y="184"/>
                                </a:lnTo>
                                <a:lnTo>
                                  <a:pt x="40" y="189"/>
                                </a:lnTo>
                                <a:lnTo>
                                  <a:pt x="44" y="194"/>
                                </a:lnTo>
                                <a:lnTo>
                                  <a:pt x="48" y="200"/>
                                </a:lnTo>
                                <a:lnTo>
                                  <a:pt x="51" y="205"/>
                                </a:lnTo>
                                <a:lnTo>
                                  <a:pt x="56" y="209"/>
                                </a:lnTo>
                                <a:lnTo>
                                  <a:pt x="60" y="214"/>
                                </a:lnTo>
                                <a:lnTo>
                                  <a:pt x="64" y="219"/>
                                </a:lnTo>
                                <a:lnTo>
                                  <a:pt x="69" y="223"/>
                                </a:lnTo>
                                <a:lnTo>
                                  <a:pt x="73" y="227"/>
                                </a:lnTo>
                                <a:lnTo>
                                  <a:pt x="78" y="232"/>
                                </a:lnTo>
                                <a:lnTo>
                                  <a:pt x="82" y="236"/>
                                </a:lnTo>
                                <a:lnTo>
                                  <a:pt x="88" y="241"/>
                                </a:lnTo>
                                <a:lnTo>
                                  <a:pt x="91" y="243"/>
                                </a:lnTo>
                                <a:lnTo>
                                  <a:pt x="97" y="248"/>
                                </a:lnTo>
                                <a:lnTo>
                                  <a:pt x="102" y="251"/>
                                </a:lnTo>
                                <a:lnTo>
                                  <a:pt x="106" y="256"/>
                                </a:lnTo>
                                <a:lnTo>
                                  <a:pt x="111" y="261"/>
                                </a:lnTo>
                                <a:lnTo>
                                  <a:pt x="115" y="264"/>
                                </a:lnTo>
                                <a:lnTo>
                                  <a:pt x="120" y="268"/>
                                </a:lnTo>
                                <a:lnTo>
                                  <a:pt x="126" y="273"/>
                                </a:lnTo>
                                <a:lnTo>
                                  <a:pt x="125" y="272"/>
                                </a:lnTo>
                                <a:lnTo>
                                  <a:pt x="126" y="273"/>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8" name="Freeform 245"/>
                        <wps:cNvSpPr>
                          <a:spLocks/>
                        </wps:cNvSpPr>
                        <wps:spPr bwMode="auto">
                          <a:xfrm>
                            <a:off x="8927" y="1756"/>
                            <a:ext cx="115" cy="254"/>
                          </a:xfrm>
                          <a:custGeom>
                            <a:avLst/>
                            <a:gdLst>
                              <a:gd name="T0" fmla="+- 0 8928 8928"/>
                              <a:gd name="T1" fmla="*/ T0 w 115"/>
                              <a:gd name="T2" fmla="+- 0 1757 1757"/>
                              <a:gd name="T3" fmla="*/ 1757 h 254"/>
                              <a:gd name="T4" fmla="+- 0 8954 8928"/>
                              <a:gd name="T5" fmla="*/ T4 w 115"/>
                              <a:gd name="T6" fmla="+- 0 1817 1757"/>
                              <a:gd name="T7" fmla="*/ 1817 h 254"/>
                              <a:gd name="T8" fmla="+- 0 8982 8928"/>
                              <a:gd name="T9" fmla="*/ T8 w 115"/>
                              <a:gd name="T10" fmla="+- 0 1883 1757"/>
                              <a:gd name="T11" fmla="*/ 1883 h 254"/>
                              <a:gd name="T12" fmla="+- 0 9011 8928"/>
                              <a:gd name="T13" fmla="*/ T12 w 115"/>
                              <a:gd name="T14" fmla="+- 0 1949 1757"/>
                              <a:gd name="T15" fmla="*/ 1949 h 254"/>
                              <a:gd name="T16" fmla="+- 0 9041 8928"/>
                              <a:gd name="T17" fmla="*/ T16 w 115"/>
                              <a:gd name="T18" fmla="+- 0 2009 1757"/>
                              <a:gd name="T19" fmla="*/ 2009 h 254"/>
                              <a:gd name="T20" fmla="+- 0 9042 8928"/>
                              <a:gd name="T21" fmla="*/ T20 w 115"/>
                              <a:gd name="T22" fmla="+- 0 2010 1757"/>
                              <a:gd name="T23" fmla="*/ 2010 h 254"/>
                              <a:gd name="T24" fmla="+- 0 9042 8928"/>
                              <a:gd name="T25" fmla="*/ T24 w 115"/>
                              <a:gd name="T26" fmla="+- 0 2010 1757"/>
                              <a:gd name="T27" fmla="*/ 2010 h 254"/>
                              <a:gd name="T28" fmla="+- 0 9042 8928"/>
                              <a:gd name="T29" fmla="*/ T28 w 115"/>
                              <a:gd name="T30" fmla="+- 0 2009 1757"/>
                              <a:gd name="T31" fmla="*/ 2009 h 254"/>
                              <a:gd name="T32" fmla="+- 0 9014 8928"/>
                              <a:gd name="T33" fmla="*/ T32 w 115"/>
                              <a:gd name="T34" fmla="+- 0 1952 1757"/>
                              <a:gd name="T35" fmla="*/ 1952 h 254"/>
                              <a:gd name="T36" fmla="+- 0 8985 8928"/>
                              <a:gd name="T37" fmla="*/ T36 w 115"/>
                              <a:gd name="T38" fmla="+- 0 1886 1757"/>
                              <a:gd name="T39" fmla="*/ 1886 h 254"/>
                              <a:gd name="T40" fmla="+- 0 8955 8928"/>
                              <a:gd name="T41" fmla="*/ T40 w 115"/>
                              <a:gd name="T42" fmla="+- 0 1819 1757"/>
                              <a:gd name="T43" fmla="*/ 1819 h 254"/>
                              <a:gd name="T44" fmla="+- 0 8928 8928"/>
                              <a:gd name="T45" fmla="*/ T44 w 115"/>
                              <a:gd name="T46" fmla="+- 0 1757 1757"/>
                              <a:gd name="T47" fmla="*/ 1757 h 25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115" h="254">
                                <a:moveTo>
                                  <a:pt x="0" y="0"/>
                                </a:moveTo>
                                <a:lnTo>
                                  <a:pt x="26" y="60"/>
                                </a:lnTo>
                                <a:lnTo>
                                  <a:pt x="54" y="126"/>
                                </a:lnTo>
                                <a:lnTo>
                                  <a:pt x="83" y="192"/>
                                </a:lnTo>
                                <a:lnTo>
                                  <a:pt x="113" y="252"/>
                                </a:lnTo>
                                <a:lnTo>
                                  <a:pt x="114" y="253"/>
                                </a:lnTo>
                                <a:lnTo>
                                  <a:pt x="114" y="252"/>
                                </a:lnTo>
                                <a:lnTo>
                                  <a:pt x="86" y="195"/>
                                </a:lnTo>
                                <a:lnTo>
                                  <a:pt x="57" y="129"/>
                                </a:lnTo>
                                <a:lnTo>
                                  <a:pt x="27" y="62"/>
                                </a:lnTo>
                                <a:lnTo>
                                  <a:pt x="0"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9" name="Freeform 246"/>
                        <wps:cNvSpPr>
                          <a:spLocks/>
                        </wps:cNvSpPr>
                        <wps:spPr bwMode="auto">
                          <a:xfrm>
                            <a:off x="9197" y="893"/>
                            <a:ext cx="429" cy="71"/>
                          </a:xfrm>
                          <a:custGeom>
                            <a:avLst/>
                            <a:gdLst>
                              <a:gd name="T0" fmla="+- 0 9605 9197"/>
                              <a:gd name="T1" fmla="*/ T0 w 429"/>
                              <a:gd name="T2" fmla="+- 0 964 893"/>
                              <a:gd name="T3" fmla="*/ 964 h 71"/>
                              <a:gd name="T4" fmla="+- 0 9404 9197"/>
                              <a:gd name="T5" fmla="*/ T4 w 429"/>
                              <a:gd name="T6" fmla="+- 0 940 893"/>
                              <a:gd name="T7" fmla="*/ 940 h 71"/>
                              <a:gd name="T8" fmla="+- 0 9202 9197"/>
                              <a:gd name="T9" fmla="*/ T8 w 429"/>
                              <a:gd name="T10" fmla="+- 0 964 893"/>
                              <a:gd name="T11" fmla="*/ 964 h 71"/>
                              <a:gd name="T12" fmla="+- 0 9197 9197"/>
                              <a:gd name="T13" fmla="*/ T12 w 429"/>
                              <a:gd name="T14" fmla="+- 0 950 893"/>
                              <a:gd name="T15" fmla="*/ 950 h 71"/>
                              <a:gd name="T16" fmla="+- 0 9239 9197"/>
                              <a:gd name="T17" fmla="*/ T16 w 429"/>
                              <a:gd name="T18" fmla="+- 0 920 893"/>
                              <a:gd name="T19" fmla="*/ 920 h 71"/>
                              <a:gd name="T20" fmla="+- 0 9306 9197"/>
                              <a:gd name="T21" fmla="*/ T20 w 429"/>
                              <a:gd name="T22" fmla="+- 0 901 893"/>
                              <a:gd name="T23" fmla="*/ 901 h 71"/>
                              <a:gd name="T24" fmla="+- 0 9388 9197"/>
                              <a:gd name="T25" fmla="*/ T24 w 429"/>
                              <a:gd name="T26" fmla="+- 0 893 893"/>
                              <a:gd name="T27" fmla="*/ 893 h 71"/>
                              <a:gd name="T28" fmla="+- 0 9475 9197"/>
                              <a:gd name="T29" fmla="*/ T28 w 429"/>
                              <a:gd name="T30" fmla="+- 0 898 893"/>
                              <a:gd name="T31" fmla="*/ 898 h 71"/>
                              <a:gd name="T32" fmla="+- 0 9558 9197"/>
                              <a:gd name="T33" fmla="*/ T32 w 429"/>
                              <a:gd name="T34" fmla="+- 0 916 893"/>
                              <a:gd name="T35" fmla="*/ 916 h 71"/>
                              <a:gd name="T36" fmla="+- 0 9626 9197"/>
                              <a:gd name="T37" fmla="*/ T36 w 429"/>
                              <a:gd name="T38" fmla="+- 0 949 893"/>
                              <a:gd name="T39" fmla="*/ 949 h 71"/>
                              <a:gd name="T40" fmla="+- 0 9610 9197"/>
                              <a:gd name="T41" fmla="*/ T40 w 429"/>
                              <a:gd name="T42" fmla="+- 0 950 893"/>
                              <a:gd name="T43" fmla="*/ 950 h 71"/>
                              <a:gd name="T44" fmla="+- 0 9605 9197"/>
                              <a:gd name="T45" fmla="*/ T44 w 429"/>
                              <a:gd name="T46" fmla="+- 0 964 893"/>
                              <a:gd name="T47" fmla="*/ 964 h 7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429" h="71">
                                <a:moveTo>
                                  <a:pt x="408" y="71"/>
                                </a:moveTo>
                                <a:lnTo>
                                  <a:pt x="207" y="47"/>
                                </a:lnTo>
                                <a:lnTo>
                                  <a:pt x="5" y="71"/>
                                </a:lnTo>
                                <a:lnTo>
                                  <a:pt x="0" y="57"/>
                                </a:lnTo>
                                <a:lnTo>
                                  <a:pt x="42" y="27"/>
                                </a:lnTo>
                                <a:lnTo>
                                  <a:pt x="109" y="8"/>
                                </a:lnTo>
                                <a:lnTo>
                                  <a:pt x="191" y="0"/>
                                </a:lnTo>
                                <a:lnTo>
                                  <a:pt x="278" y="5"/>
                                </a:lnTo>
                                <a:lnTo>
                                  <a:pt x="361" y="23"/>
                                </a:lnTo>
                                <a:lnTo>
                                  <a:pt x="429" y="56"/>
                                </a:lnTo>
                                <a:lnTo>
                                  <a:pt x="413" y="57"/>
                                </a:lnTo>
                                <a:lnTo>
                                  <a:pt x="408" y="71"/>
                                </a:lnTo>
                                <a:close/>
                              </a:path>
                            </a:pathLst>
                          </a:custGeom>
                          <a:solidFill>
                            <a:srgbClr val="AC1418"/>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0" name="AutoShape 247"/>
                        <wps:cNvSpPr>
                          <a:spLocks/>
                        </wps:cNvSpPr>
                        <wps:spPr bwMode="auto">
                          <a:xfrm>
                            <a:off x="9197" y="870"/>
                            <a:ext cx="429" cy="94"/>
                          </a:xfrm>
                          <a:custGeom>
                            <a:avLst/>
                            <a:gdLst>
                              <a:gd name="T0" fmla="+- 0 9626 9197"/>
                              <a:gd name="T1" fmla="*/ T0 w 429"/>
                              <a:gd name="T2" fmla="+- 0 949 871"/>
                              <a:gd name="T3" fmla="*/ 949 h 94"/>
                              <a:gd name="T4" fmla="+- 0 9610 9197"/>
                              <a:gd name="T5" fmla="*/ T4 w 429"/>
                              <a:gd name="T6" fmla="+- 0 950 871"/>
                              <a:gd name="T7" fmla="*/ 950 h 94"/>
                              <a:gd name="T8" fmla="+- 0 9605 9197"/>
                              <a:gd name="T9" fmla="*/ T8 w 429"/>
                              <a:gd name="T10" fmla="+- 0 964 871"/>
                              <a:gd name="T11" fmla="*/ 964 h 94"/>
                              <a:gd name="T12" fmla="+- 0 9404 9197"/>
                              <a:gd name="T13" fmla="*/ T12 w 429"/>
                              <a:gd name="T14" fmla="+- 0 940 871"/>
                              <a:gd name="T15" fmla="*/ 940 h 94"/>
                              <a:gd name="T16" fmla="+- 0 9202 9197"/>
                              <a:gd name="T17" fmla="*/ T16 w 429"/>
                              <a:gd name="T18" fmla="+- 0 964 871"/>
                              <a:gd name="T19" fmla="*/ 964 h 94"/>
                              <a:gd name="T20" fmla="+- 0 9197 9197"/>
                              <a:gd name="T21" fmla="*/ T20 w 429"/>
                              <a:gd name="T22" fmla="+- 0 950 871"/>
                              <a:gd name="T23" fmla="*/ 950 h 94"/>
                              <a:gd name="T24" fmla="+- 0 9239 9197"/>
                              <a:gd name="T25" fmla="*/ T24 w 429"/>
                              <a:gd name="T26" fmla="+- 0 920 871"/>
                              <a:gd name="T27" fmla="*/ 920 h 94"/>
                              <a:gd name="T28" fmla="+- 0 9306 9197"/>
                              <a:gd name="T29" fmla="*/ T28 w 429"/>
                              <a:gd name="T30" fmla="+- 0 901 871"/>
                              <a:gd name="T31" fmla="*/ 901 h 94"/>
                              <a:gd name="T32" fmla="+- 0 9388 9197"/>
                              <a:gd name="T33" fmla="*/ T32 w 429"/>
                              <a:gd name="T34" fmla="+- 0 893 871"/>
                              <a:gd name="T35" fmla="*/ 893 h 94"/>
                              <a:gd name="T36" fmla="+- 0 9475 9197"/>
                              <a:gd name="T37" fmla="*/ T36 w 429"/>
                              <a:gd name="T38" fmla="+- 0 898 871"/>
                              <a:gd name="T39" fmla="*/ 898 h 94"/>
                              <a:gd name="T40" fmla="+- 0 9558 9197"/>
                              <a:gd name="T41" fmla="*/ T40 w 429"/>
                              <a:gd name="T42" fmla="+- 0 916 871"/>
                              <a:gd name="T43" fmla="*/ 916 h 94"/>
                              <a:gd name="T44" fmla="+- 0 9626 9197"/>
                              <a:gd name="T45" fmla="*/ T44 w 429"/>
                              <a:gd name="T46" fmla="+- 0 949 871"/>
                              <a:gd name="T47" fmla="*/ 949 h 94"/>
                              <a:gd name="T48" fmla="+- 0 9253 9197"/>
                              <a:gd name="T49" fmla="*/ T48 w 429"/>
                              <a:gd name="T50" fmla="+- 0 883 871"/>
                              <a:gd name="T51" fmla="*/ 883 h 94"/>
                              <a:gd name="T52" fmla="+- 0 9253 9197"/>
                              <a:gd name="T53" fmla="*/ T52 w 429"/>
                              <a:gd name="T54" fmla="+- 0 876 871"/>
                              <a:gd name="T55" fmla="*/ 876 h 94"/>
                              <a:gd name="T56" fmla="+- 0 9259 9197"/>
                              <a:gd name="T57" fmla="*/ T56 w 429"/>
                              <a:gd name="T58" fmla="+- 0 871 871"/>
                              <a:gd name="T59" fmla="*/ 871 h 94"/>
                              <a:gd name="T60" fmla="+- 0 9267 9197"/>
                              <a:gd name="T61" fmla="*/ T60 w 429"/>
                              <a:gd name="T62" fmla="+- 0 871 871"/>
                              <a:gd name="T63" fmla="*/ 871 h 94"/>
                              <a:gd name="T64" fmla="+- 0 9274 9197"/>
                              <a:gd name="T65" fmla="*/ T64 w 429"/>
                              <a:gd name="T66" fmla="+- 0 871 871"/>
                              <a:gd name="T67" fmla="*/ 871 h 94"/>
                              <a:gd name="T68" fmla="+- 0 9280 9197"/>
                              <a:gd name="T69" fmla="*/ T68 w 429"/>
                              <a:gd name="T70" fmla="+- 0 876 871"/>
                              <a:gd name="T71" fmla="*/ 876 h 94"/>
                              <a:gd name="T72" fmla="+- 0 9280 9197"/>
                              <a:gd name="T73" fmla="*/ T72 w 429"/>
                              <a:gd name="T74" fmla="+- 0 883 871"/>
                              <a:gd name="T75" fmla="*/ 883 h 94"/>
                              <a:gd name="T76" fmla="+- 0 9280 9197"/>
                              <a:gd name="T77" fmla="*/ T76 w 429"/>
                              <a:gd name="T78" fmla="+- 0 890 871"/>
                              <a:gd name="T79" fmla="*/ 890 h 94"/>
                              <a:gd name="T80" fmla="+- 0 9274 9197"/>
                              <a:gd name="T81" fmla="*/ T80 w 429"/>
                              <a:gd name="T82" fmla="+- 0 896 871"/>
                              <a:gd name="T83" fmla="*/ 896 h 94"/>
                              <a:gd name="T84" fmla="+- 0 9267 9197"/>
                              <a:gd name="T85" fmla="*/ T84 w 429"/>
                              <a:gd name="T86" fmla="+- 0 896 871"/>
                              <a:gd name="T87" fmla="*/ 896 h 94"/>
                              <a:gd name="T88" fmla="+- 0 9259 9197"/>
                              <a:gd name="T89" fmla="*/ T88 w 429"/>
                              <a:gd name="T90" fmla="+- 0 896 871"/>
                              <a:gd name="T91" fmla="*/ 896 h 94"/>
                              <a:gd name="T92" fmla="+- 0 9253 9197"/>
                              <a:gd name="T93" fmla="*/ T92 w 429"/>
                              <a:gd name="T94" fmla="+- 0 890 871"/>
                              <a:gd name="T95" fmla="*/ 890 h 94"/>
                              <a:gd name="T96" fmla="+- 0 9253 9197"/>
                              <a:gd name="T97" fmla="*/ T96 w 429"/>
                              <a:gd name="T98" fmla="+- 0 883 871"/>
                              <a:gd name="T99" fmla="*/ 883 h 9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Lst>
                            <a:rect l="0" t="0" r="r" b="b"/>
                            <a:pathLst>
                              <a:path w="429" h="94">
                                <a:moveTo>
                                  <a:pt x="429" y="78"/>
                                </a:moveTo>
                                <a:lnTo>
                                  <a:pt x="413" y="79"/>
                                </a:lnTo>
                                <a:lnTo>
                                  <a:pt x="408" y="93"/>
                                </a:lnTo>
                                <a:lnTo>
                                  <a:pt x="207" y="69"/>
                                </a:lnTo>
                                <a:lnTo>
                                  <a:pt x="5" y="93"/>
                                </a:lnTo>
                                <a:lnTo>
                                  <a:pt x="0" y="79"/>
                                </a:lnTo>
                                <a:lnTo>
                                  <a:pt x="42" y="49"/>
                                </a:lnTo>
                                <a:lnTo>
                                  <a:pt x="109" y="30"/>
                                </a:lnTo>
                                <a:lnTo>
                                  <a:pt x="191" y="22"/>
                                </a:lnTo>
                                <a:lnTo>
                                  <a:pt x="278" y="27"/>
                                </a:lnTo>
                                <a:lnTo>
                                  <a:pt x="361" y="45"/>
                                </a:lnTo>
                                <a:lnTo>
                                  <a:pt x="429" y="78"/>
                                </a:lnTo>
                                <a:close/>
                                <a:moveTo>
                                  <a:pt x="56" y="12"/>
                                </a:moveTo>
                                <a:lnTo>
                                  <a:pt x="56" y="5"/>
                                </a:lnTo>
                                <a:lnTo>
                                  <a:pt x="62" y="0"/>
                                </a:lnTo>
                                <a:lnTo>
                                  <a:pt x="70" y="0"/>
                                </a:lnTo>
                                <a:lnTo>
                                  <a:pt x="77" y="0"/>
                                </a:lnTo>
                                <a:lnTo>
                                  <a:pt x="83" y="5"/>
                                </a:lnTo>
                                <a:lnTo>
                                  <a:pt x="83" y="12"/>
                                </a:lnTo>
                                <a:lnTo>
                                  <a:pt x="83" y="19"/>
                                </a:lnTo>
                                <a:lnTo>
                                  <a:pt x="77" y="25"/>
                                </a:lnTo>
                                <a:lnTo>
                                  <a:pt x="70" y="25"/>
                                </a:lnTo>
                                <a:lnTo>
                                  <a:pt x="62" y="25"/>
                                </a:lnTo>
                                <a:lnTo>
                                  <a:pt x="56" y="19"/>
                                </a:lnTo>
                                <a:lnTo>
                                  <a:pt x="56" y="12"/>
                                </a:lnTo>
                                <a:close/>
                              </a:path>
                            </a:pathLst>
                          </a:custGeom>
                          <a:noFill/>
                          <a:ln w="97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1" name="Picture 248"/>
                          <pic:cNvPicPr>
                            <a:picLocks noChangeAspect="1" noChangeArrowheads="1"/>
                          </pic:cNvPicPr>
                        </pic:nvPicPr>
                        <pic:blipFill>
                          <a:blip r:embed="rId175">
                            <a:extLst>
                              <a:ext uri="{28A0092B-C50C-407E-A947-70E740481C1C}">
                                <a14:useLocalDpi xmlns:a14="http://schemas.microsoft.com/office/drawing/2010/main" val="0"/>
                              </a:ext>
                            </a:extLst>
                          </a:blip>
                          <a:srcRect/>
                          <a:stretch>
                            <a:fillRect/>
                          </a:stretch>
                        </pic:blipFill>
                        <pic:spPr bwMode="auto">
                          <a:xfrm>
                            <a:off x="9109" y="775"/>
                            <a:ext cx="294" cy="17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2" name="Freeform 249"/>
                        <wps:cNvSpPr>
                          <a:spLocks/>
                        </wps:cNvSpPr>
                        <wps:spPr bwMode="auto">
                          <a:xfrm>
                            <a:off x="9109" y="775"/>
                            <a:ext cx="294" cy="178"/>
                          </a:xfrm>
                          <a:custGeom>
                            <a:avLst/>
                            <a:gdLst>
                              <a:gd name="T0" fmla="+- 0 9401 9110"/>
                              <a:gd name="T1" fmla="*/ T0 w 294"/>
                              <a:gd name="T2" fmla="+- 0 907 776"/>
                              <a:gd name="T3" fmla="*/ 907 h 178"/>
                              <a:gd name="T4" fmla="+- 0 9395 9110"/>
                              <a:gd name="T5" fmla="*/ T4 w 294"/>
                              <a:gd name="T6" fmla="+- 0 916 776"/>
                              <a:gd name="T7" fmla="*/ 916 h 178"/>
                              <a:gd name="T8" fmla="+- 0 9385 9110"/>
                              <a:gd name="T9" fmla="*/ T8 w 294"/>
                              <a:gd name="T10" fmla="+- 0 925 776"/>
                              <a:gd name="T11" fmla="*/ 925 h 178"/>
                              <a:gd name="T12" fmla="+- 0 9371 9110"/>
                              <a:gd name="T13" fmla="*/ T12 w 294"/>
                              <a:gd name="T14" fmla="+- 0 927 776"/>
                              <a:gd name="T15" fmla="*/ 927 h 178"/>
                              <a:gd name="T16" fmla="+- 0 9358 9110"/>
                              <a:gd name="T17" fmla="*/ T16 w 294"/>
                              <a:gd name="T18" fmla="+- 0 929 776"/>
                              <a:gd name="T19" fmla="*/ 929 h 178"/>
                              <a:gd name="T20" fmla="+- 0 9347 9110"/>
                              <a:gd name="T21" fmla="*/ T20 w 294"/>
                              <a:gd name="T22" fmla="+- 0 921 776"/>
                              <a:gd name="T23" fmla="*/ 921 h 178"/>
                              <a:gd name="T24" fmla="+- 0 9338 9110"/>
                              <a:gd name="T25" fmla="*/ T24 w 294"/>
                              <a:gd name="T26" fmla="+- 0 912 776"/>
                              <a:gd name="T27" fmla="*/ 912 h 178"/>
                              <a:gd name="T28" fmla="+- 0 9321 9110"/>
                              <a:gd name="T29" fmla="*/ T28 w 294"/>
                              <a:gd name="T30" fmla="+- 0 926 776"/>
                              <a:gd name="T31" fmla="*/ 926 h 178"/>
                              <a:gd name="T32" fmla="+- 0 9304 9110"/>
                              <a:gd name="T33" fmla="*/ T32 w 294"/>
                              <a:gd name="T34" fmla="+- 0 929 776"/>
                              <a:gd name="T35" fmla="*/ 929 h 178"/>
                              <a:gd name="T36" fmla="+- 0 9288 9110"/>
                              <a:gd name="T37" fmla="*/ T36 w 294"/>
                              <a:gd name="T38" fmla="+- 0 924 776"/>
                              <a:gd name="T39" fmla="*/ 924 h 178"/>
                              <a:gd name="T40" fmla="+- 0 9272 9110"/>
                              <a:gd name="T41" fmla="*/ T40 w 294"/>
                              <a:gd name="T42" fmla="+- 0 914 776"/>
                              <a:gd name="T43" fmla="*/ 914 h 178"/>
                              <a:gd name="T44" fmla="+- 0 9257 9110"/>
                              <a:gd name="T45" fmla="*/ T44 w 294"/>
                              <a:gd name="T46" fmla="+- 0 932 776"/>
                              <a:gd name="T47" fmla="*/ 932 h 178"/>
                              <a:gd name="T48" fmla="+- 0 9242 9110"/>
                              <a:gd name="T49" fmla="*/ T48 w 294"/>
                              <a:gd name="T50" fmla="+- 0 939 776"/>
                              <a:gd name="T51" fmla="*/ 939 h 178"/>
                              <a:gd name="T52" fmla="+- 0 9227 9110"/>
                              <a:gd name="T53" fmla="*/ T52 w 294"/>
                              <a:gd name="T54" fmla="+- 0 938 776"/>
                              <a:gd name="T55" fmla="*/ 938 h 178"/>
                              <a:gd name="T56" fmla="+- 0 9211 9110"/>
                              <a:gd name="T57" fmla="*/ T56 w 294"/>
                              <a:gd name="T58" fmla="+- 0 931 776"/>
                              <a:gd name="T59" fmla="*/ 931 h 178"/>
                              <a:gd name="T60" fmla="+- 0 9204 9110"/>
                              <a:gd name="T61" fmla="*/ T60 w 294"/>
                              <a:gd name="T62" fmla="+- 0 947 776"/>
                              <a:gd name="T63" fmla="*/ 947 h 178"/>
                              <a:gd name="T64" fmla="+- 0 9200 9110"/>
                              <a:gd name="T65" fmla="*/ T64 w 294"/>
                              <a:gd name="T66" fmla="+- 0 953 776"/>
                              <a:gd name="T67" fmla="*/ 953 h 178"/>
                              <a:gd name="T68" fmla="+- 0 9189 9110"/>
                              <a:gd name="T69" fmla="*/ T68 w 294"/>
                              <a:gd name="T70" fmla="+- 0 952 776"/>
                              <a:gd name="T71" fmla="*/ 952 h 178"/>
                              <a:gd name="T72" fmla="+- 0 9171 9110"/>
                              <a:gd name="T73" fmla="*/ T72 w 294"/>
                              <a:gd name="T74" fmla="+- 0 944 776"/>
                              <a:gd name="T75" fmla="*/ 944 h 178"/>
                              <a:gd name="T76" fmla="+- 0 9152 9110"/>
                              <a:gd name="T77" fmla="*/ T76 w 294"/>
                              <a:gd name="T78" fmla="+- 0 925 776"/>
                              <a:gd name="T79" fmla="*/ 925 h 178"/>
                              <a:gd name="T80" fmla="+- 0 9133 9110"/>
                              <a:gd name="T81" fmla="*/ T80 w 294"/>
                              <a:gd name="T82" fmla="+- 0 903 776"/>
                              <a:gd name="T83" fmla="*/ 903 h 178"/>
                              <a:gd name="T84" fmla="+- 0 9120 9110"/>
                              <a:gd name="T85" fmla="*/ T84 w 294"/>
                              <a:gd name="T86" fmla="+- 0 885 776"/>
                              <a:gd name="T87" fmla="*/ 885 h 178"/>
                              <a:gd name="T88" fmla="+- 0 9110 9110"/>
                              <a:gd name="T89" fmla="*/ T88 w 294"/>
                              <a:gd name="T90" fmla="+- 0 862 776"/>
                              <a:gd name="T91" fmla="*/ 862 h 178"/>
                              <a:gd name="T92" fmla="+- 0 9112 9110"/>
                              <a:gd name="T93" fmla="*/ T92 w 294"/>
                              <a:gd name="T94" fmla="+- 0 845 776"/>
                              <a:gd name="T95" fmla="*/ 845 h 178"/>
                              <a:gd name="T96" fmla="+- 0 9172 9110"/>
                              <a:gd name="T97" fmla="*/ T96 w 294"/>
                              <a:gd name="T98" fmla="+- 0 812 776"/>
                              <a:gd name="T99" fmla="*/ 812 h 178"/>
                              <a:gd name="T100" fmla="+- 0 9220 9110"/>
                              <a:gd name="T101" fmla="*/ T100 w 294"/>
                              <a:gd name="T102" fmla="+- 0 805 776"/>
                              <a:gd name="T103" fmla="*/ 805 h 178"/>
                              <a:gd name="T104" fmla="+- 0 9233 9110"/>
                              <a:gd name="T105" fmla="*/ T104 w 294"/>
                              <a:gd name="T106" fmla="+- 0 805 776"/>
                              <a:gd name="T107" fmla="*/ 805 h 178"/>
                              <a:gd name="T108" fmla="+- 0 9253 9110"/>
                              <a:gd name="T109" fmla="*/ T108 w 294"/>
                              <a:gd name="T110" fmla="+- 0 804 776"/>
                              <a:gd name="T111" fmla="*/ 804 h 178"/>
                              <a:gd name="T112" fmla="+- 0 9277 9110"/>
                              <a:gd name="T113" fmla="*/ T112 w 294"/>
                              <a:gd name="T114" fmla="+- 0 800 776"/>
                              <a:gd name="T115" fmla="*/ 800 h 178"/>
                              <a:gd name="T116" fmla="+- 0 9299 9110"/>
                              <a:gd name="T117" fmla="*/ T116 w 294"/>
                              <a:gd name="T118" fmla="+- 0 794 776"/>
                              <a:gd name="T119" fmla="*/ 794 h 178"/>
                              <a:gd name="T120" fmla="+- 0 9326 9110"/>
                              <a:gd name="T121" fmla="*/ T120 w 294"/>
                              <a:gd name="T122" fmla="+- 0 785 776"/>
                              <a:gd name="T123" fmla="*/ 785 h 178"/>
                              <a:gd name="T124" fmla="+- 0 9352 9110"/>
                              <a:gd name="T125" fmla="*/ T124 w 294"/>
                              <a:gd name="T126" fmla="+- 0 779 776"/>
                              <a:gd name="T127" fmla="*/ 779 h 178"/>
                              <a:gd name="T128" fmla="+- 0 9378 9110"/>
                              <a:gd name="T129" fmla="*/ T128 w 294"/>
                              <a:gd name="T130" fmla="+- 0 776 776"/>
                              <a:gd name="T131" fmla="*/ 776 h 178"/>
                              <a:gd name="T132" fmla="+- 0 9403 9110"/>
                              <a:gd name="T133" fmla="*/ T132 w 294"/>
                              <a:gd name="T134" fmla="+- 0 776 776"/>
                              <a:gd name="T135" fmla="*/ 776 h 178"/>
                              <a:gd name="T136" fmla="+- 0 9402 9110"/>
                              <a:gd name="T137" fmla="*/ T136 w 294"/>
                              <a:gd name="T138" fmla="+- 0 802 776"/>
                              <a:gd name="T139" fmla="*/ 802 h 178"/>
                              <a:gd name="T140" fmla="+- 0 9402 9110"/>
                              <a:gd name="T141" fmla="*/ T140 w 294"/>
                              <a:gd name="T142" fmla="+- 0 833 776"/>
                              <a:gd name="T143" fmla="*/ 833 h 178"/>
                              <a:gd name="T144" fmla="+- 0 9402 9110"/>
                              <a:gd name="T145" fmla="*/ T144 w 294"/>
                              <a:gd name="T146" fmla="+- 0 868 776"/>
                              <a:gd name="T147" fmla="*/ 868 h 178"/>
                              <a:gd name="T148" fmla="+- 0 9401 9110"/>
                              <a:gd name="T149" fmla="*/ T148 w 294"/>
                              <a:gd name="T150" fmla="+- 0 907 776"/>
                              <a:gd name="T151" fmla="*/ 907 h 17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Lst>
                            <a:rect l="0" t="0" r="r" b="b"/>
                            <a:pathLst>
                              <a:path w="294" h="178">
                                <a:moveTo>
                                  <a:pt x="291" y="131"/>
                                </a:moveTo>
                                <a:lnTo>
                                  <a:pt x="285" y="140"/>
                                </a:lnTo>
                                <a:lnTo>
                                  <a:pt x="275" y="149"/>
                                </a:lnTo>
                                <a:lnTo>
                                  <a:pt x="261" y="151"/>
                                </a:lnTo>
                                <a:lnTo>
                                  <a:pt x="248" y="153"/>
                                </a:lnTo>
                                <a:lnTo>
                                  <a:pt x="237" y="145"/>
                                </a:lnTo>
                                <a:lnTo>
                                  <a:pt x="228" y="136"/>
                                </a:lnTo>
                                <a:lnTo>
                                  <a:pt x="211" y="150"/>
                                </a:lnTo>
                                <a:lnTo>
                                  <a:pt x="194" y="153"/>
                                </a:lnTo>
                                <a:lnTo>
                                  <a:pt x="178" y="148"/>
                                </a:lnTo>
                                <a:lnTo>
                                  <a:pt x="162" y="138"/>
                                </a:lnTo>
                                <a:lnTo>
                                  <a:pt x="147" y="156"/>
                                </a:lnTo>
                                <a:lnTo>
                                  <a:pt x="132" y="163"/>
                                </a:lnTo>
                                <a:lnTo>
                                  <a:pt x="117" y="162"/>
                                </a:lnTo>
                                <a:lnTo>
                                  <a:pt x="101" y="155"/>
                                </a:lnTo>
                                <a:lnTo>
                                  <a:pt x="94" y="171"/>
                                </a:lnTo>
                                <a:lnTo>
                                  <a:pt x="90" y="177"/>
                                </a:lnTo>
                                <a:lnTo>
                                  <a:pt x="79" y="176"/>
                                </a:lnTo>
                                <a:lnTo>
                                  <a:pt x="61" y="168"/>
                                </a:lnTo>
                                <a:lnTo>
                                  <a:pt x="42" y="149"/>
                                </a:lnTo>
                                <a:lnTo>
                                  <a:pt x="23" y="127"/>
                                </a:lnTo>
                                <a:lnTo>
                                  <a:pt x="10" y="109"/>
                                </a:lnTo>
                                <a:lnTo>
                                  <a:pt x="0" y="86"/>
                                </a:lnTo>
                                <a:lnTo>
                                  <a:pt x="2" y="69"/>
                                </a:lnTo>
                                <a:lnTo>
                                  <a:pt x="62" y="36"/>
                                </a:lnTo>
                                <a:lnTo>
                                  <a:pt x="110" y="29"/>
                                </a:lnTo>
                                <a:lnTo>
                                  <a:pt x="123" y="29"/>
                                </a:lnTo>
                                <a:lnTo>
                                  <a:pt x="143" y="28"/>
                                </a:lnTo>
                                <a:lnTo>
                                  <a:pt x="167" y="24"/>
                                </a:lnTo>
                                <a:lnTo>
                                  <a:pt x="189" y="18"/>
                                </a:lnTo>
                                <a:lnTo>
                                  <a:pt x="216" y="9"/>
                                </a:lnTo>
                                <a:lnTo>
                                  <a:pt x="242" y="3"/>
                                </a:lnTo>
                                <a:lnTo>
                                  <a:pt x="268" y="0"/>
                                </a:lnTo>
                                <a:lnTo>
                                  <a:pt x="293" y="0"/>
                                </a:lnTo>
                                <a:lnTo>
                                  <a:pt x="292" y="26"/>
                                </a:lnTo>
                                <a:lnTo>
                                  <a:pt x="292" y="57"/>
                                </a:lnTo>
                                <a:lnTo>
                                  <a:pt x="292" y="92"/>
                                </a:lnTo>
                                <a:lnTo>
                                  <a:pt x="291" y="131"/>
                                </a:lnTo>
                                <a:close/>
                              </a:path>
                            </a:pathLst>
                          </a:custGeom>
                          <a:noFill/>
                          <a:ln w="97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3" name="Picture 250"/>
                          <pic:cNvPicPr>
                            <a:picLocks noChangeAspect="1" noChangeArrowheads="1"/>
                          </pic:cNvPicPr>
                        </pic:nvPicPr>
                        <pic:blipFill>
                          <a:blip r:embed="rId176">
                            <a:extLst>
                              <a:ext uri="{28A0092B-C50C-407E-A947-70E740481C1C}">
                                <a14:useLocalDpi xmlns:a14="http://schemas.microsoft.com/office/drawing/2010/main" val="0"/>
                              </a:ext>
                            </a:extLst>
                          </a:blip>
                          <a:srcRect/>
                          <a:stretch>
                            <a:fillRect/>
                          </a:stretch>
                        </pic:blipFill>
                        <pic:spPr bwMode="auto">
                          <a:xfrm>
                            <a:off x="9408" y="775"/>
                            <a:ext cx="294" cy="17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4" name="Freeform 251"/>
                        <wps:cNvSpPr>
                          <a:spLocks/>
                        </wps:cNvSpPr>
                        <wps:spPr bwMode="auto">
                          <a:xfrm>
                            <a:off x="9408" y="775"/>
                            <a:ext cx="294" cy="178"/>
                          </a:xfrm>
                          <a:custGeom>
                            <a:avLst/>
                            <a:gdLst>
                              <a:gd name="T0" fmla="+- 0 9410 9408"/>
                              <a:gd name="T1" fmla="*/ T0 w 294"/>
                              <a:gd name="T2" fmla="+- 0 907 776"/>
                              <a:gd name="T3" fmla="*/ 907 h 178"/>
                              <a:gd name="T4" fmla="+- 0 9416 9408"/>
                              <a:gd name="T5" fmla="*/ T4 w 294"/>
                              <a:gd name="T6" fmla="+- 0 916 776"/>
                              <a:gd name="T7" fmla="*/ 916 h 178"/>
                              <a:gd name="T8" fmla="+- 0 9426 9408"/>
                              <a:gd name="T9" fmla="*/ T8 w 294"/>
                              <a:gd name="T10" fmla="+- 0 925 776"/>
                              <a:gd name="T11" fmla="*/ 925 h 178"/>
                              <a:gd name="T12" fmla="+- 0 9440 9408"/>
                              <a:gd name="T13" fmla="*/ T12 w 294"/>
                              <a:gd name="T14" fmla="+- 0 927 776"/>
                              <a:gd name="T15" fmla="*/ 927 h 178"/>
                              <a:gd name="T16" fmla="+- 0 9454 9408"/>
                              <a:gd name="T17" fmla="*/ T16 w 294"/>
                              <a:gd name="T18" fmla="+- 0 929 776"/>
                              <a:gd name="T19" fmla="*/ 929 h 178"/>
                              <a:gd name="T20" fmla="+- 0 9464 9408"/>
                              <a:gd name="T21" fmla="*/ T20 w 294"/>
                              <a:gd name="T22" fmla="+- 0 921 776"/>
                              <a:gd name="T23" fmla="*/ 921 h 178"/>
                              <a:gd name="T24" fmla="+- 0 9473 9408"/>
                              <a:gd name="T25" fmla="*/ T24 w 294"/>
                              <a:gd name="T26" fmla="+- 0 912 776"/>
                              <a:gd name="T27" fmla="*/ 912 h 178"/>
                              <a:gd name="T28" fmla="+- 0 9490 9408"/>
                              <a:gd name="T29" fmla="*/ T28 w 294"/>
                              <a:gd name="T30" fmla="+- 0 926 776"/>
                              <a:gd name="T31" fmla="*/ 926 h 178"/>
                              <a:gd name="T32" fmla="+- 0 9507 9408"/>
                              <a:gd name="T33" fmla="*/ T32 w 294"/>
                              <a:gd name="T34" fmla="+- 0 929 776"/>
                              <a:gd name="T35" fmla="*/ 929 h 178"/>
                              <a:gd name="T36" fmla="+- 0 9523 9408"/>
                              <a:gd name="T37" fmla="*/ T36 w 294"/>
                              <a:gd name="T38" fmla="+- 0 924 776"/>
                              <a:gd name="T39" fmla="*/ 924 h 178"/>
                              <a:gd name="T40" fmla="+- 0 9539 9408"/>
                              <a:gd name="T41" fmla="*/ T40 w 294"/>
                              <a:gd name="T42" fmla="+- 0 914 776"/>
                              <a:gd name="T43" fmla="*/ 914 h 178"/>
                              <a:gd name="T44" fmla="+- 0 9554 9408"/>
                              <a:gd name="T45" fmla="*/ T44 w 294"/>
                              <a:gd name="T46" fmla="+- 0 932 776"/>
                              <a:gd name="T47" fmla="*/ 932 h 178"/>
                              <a:gd name="T48" fmla="+- 0 9569 9408"/>
                              <a:gd name="T49" fmla="*/ T48 w 294"/>
                              <a:gd name="T50" fmla="+- 0 939 776"/>
                              <a:gd name="T51" fmla="*/ 939 h 178"/>
                              <a:gd name="T52" fmla="+- 0 9584 9408"/>
                              <a:gd name="T53" fmla="*/ T52 w 294"/>
                              <a:gd name="T54" fmla="+- 0 938 776"/>
                              <a:gd name="T55" fmla="*/ 938 h 178"/>
                              <a:gd name="T56" fmla="+- 0 9600 9408"/>
                              <a:gd name="T57" fmla="*/ T56 w 294"/>
                              <a:gd name="T58" fmla="+- 0 931 776"/>
                              <a:gd name="T59" fmla="*/ 931 h 178"/>
                              <a:gd name="T60" fmla="+- 0 9608 9408"/>
                              <a:gd name="T61" fmla="*/ T60 w 294"/>
                              <a:gd name="T62" fmla="+- 0 947 776"/>
                              <a:gd name="T63" fmla="*/ 947 h 178"/>
                              <a:gd name="T64" fmla="+- 0 9611 9408"/>
                              <a:gd name="T65" fmla="*/ T64 w 294"/>
                              <a:gd name="T66" fmla="+- 0 953 776"/>
                              <a:gd name="T67" fmla="*/ 953 h 178"/>
                              <a:gd name="T68" fmla="+- 0 9622 9408"/>
                              <a:gd name="T69" fmla="*/ T68 w 294"/>
                              <a:gd name="T70" fmla="+- 0 952 776"/>
                              <a:gd name="T71" fmla="*/ 952 h 178"/>
                              <a:gd name="T72" fmla="+- 0 9640 9408"/>
                              <a:gd name="T73" fmla="*/ T72 w 294"/>
                              <a:gd name="T74" fmla="+- 0 944 776"/>
                              <a:gd name="T75" fmla="*/ 944 h 178"/>
                              <a:gd name="T76" fmla="+- 0 9660 9408"/>
                              <a:gd name="T77" fmla="*/ T76 w 294"/>
                              <a:gd name="T78" fmla="+- 0 925 776"/>
                              <a:gd name="T79" fmla="*/ 925 h 178"/>
                              <a:gd name="T80" fmla="+- 0 9678 9408"/>
                              <a:gd name="T81" fmla="*/ T80 w 294"/>
                              <a:gd name="T82" fmla="+- 0 903 776"/>
                              <a:gd name="T83" fmla="*/ 903 h 178"/>
                              <a:gd name="T84" fmla="+- 0 9691 9408"/>
                              <a:gd name="T85" fmla="*/ T84 w 294"/>
                              <a:gd name="T86" fmla="+- 0 885 776"/>
                              <a:gd name="T87" fmla="*/ 885 h 178"/>
                              <a:gd name="T88" fmla="+- 0 9702 9408"/>
                              <a:gd name="T89" fmla="*/ T88 w 294"/>
                              <a:gd name="T90" fmla="+- 0 862 776"/>
                              <a:gd name="T91" fmla="*/ 862 h 178"/>
                              <a:gd name="T92" fmla="+- 0 9699 9408"/>
                              <a:gd name="T93" fmla="*/ T92 w 294"/>
                              <a:gd name="T94" fmla="+- 0 845 776"/>
                              <a:gd name="T95" fmla="*/ 845 h 178"/>
                              <a:gd name="T96" fmla="+- 0 9640 9408"/>
                              <a:gd name="T97" fmla="*/ T96 w 294"/>
                              <a:gd name="T98" fmla="+- 0 812 776"/>
                              <a:gd name="T99" fmla="*/ 812 h 178"/>
                              <a:gd name="T100" fmla="+- 0 9591 9408"/>
                              <a:gd name="T101" fmla="*/ T100 w 294"/>
                              <a:gd name="T102" fmla="+- 0 805 776"/>
                              <a:gd name="T103" fmla="*/ 805 h 178"/>
                              <a:gd name="T104" fmla="+- 0 9578 9408"/>
                              <a:gd name="T105" fmla="*/ T104 w 294"/>
                              <a:gd name="T106" fmla="+- 0 805 776"/>
                              <a:gd name="T107" fmla="*/ 805 h 178"/>
                              <a:gd name="T108" fmla="+- 0 9558 9408"/>
                              <a:gd name="T109" fmla="*/ T108 w 294"/>
                              <a:gd name="T110" fmla="+- 0 804 776"/>
                              <a:gd name="T111" fmla="*/ 804 h 178"/>
                              <a:gd name="T112" fmla="+- 0 9534 9408"/>
                              <a:gd name="T113" fmla="*/ T112 w 294"/>
                              <a:gd name="T114" fmla="+- 0 800 776"/>
                              <a:gd name="T115" fmla="*/ 800 h 178"/>
                              <a:gd name="T116" fmla="+- 0 9512 9408"/>
                              <a:gd name="T117" fmla="*/ T116 w 294"/>
                              <a:gd name="T118" fmla="+- 0 794 776"/>
                              <a:gd name="T119" fmla="*/ 794 h 178"/>
                              <a:gd name="T120" fmla="+- 0 9485 9408"/>
                              <a:gd name="T121" fmla="*/ T120 w 294"/>
                              <a:gd name="T122" fmla="+- 0 785 776"/>
                              <a:gd name="T123" fmla="*/ 785 h 178"/>
                              <a:gd name="T124" fmla="+- 0 9459 9408"/>
                              <a:gd name="T125" fmla="*/ T124 w 294"/>
                              <a:gd name="T126" fmla="+- 0 779 776"/>
                              <a:gd name="T127" fmla="*/ 779 h 178"/>
                              <a:gd name="T128" fmla="+- 0 9433 9408"/>
                              <a:gd name="T129" fmla="*/ T128 w 294"/>
                              <a:gd name="T130" fmla="+- 0 776 776"/>
                              <a:gd name="T131" fmla="*/ 776 h 178"/>
                              <a:gd name="T132" fmla="+- 0 9408 9408"/>
                              <a:gd name="T133" fmla="*/ T132 w 294"/>
                              <a:gd name="T134" fmla="+- 0 776 776"/>
                              <a:gd name="T135" fmla="*/ 776 h 178"/>
                              <a:gd name="T136" fmla="+- 0 9409 9408"/>
                              <a:gd name="T137" fmla="*/ T136 w 294"/>
                              <a:gd name="T138" fmla="+- 0 802 776"/>
                              <a:gd name="T139" fmla="*/ 802 h 178"/>
                              <a:gd name="T140" fmla="+- 0 9409 9408"/>
                              <a:gd name="T141" fmla="*/ T140 w 294"/>
                              <a:gd name="T142" fmla="+- 0 833 776"/>
                              <a:gd name="T143" fmla="*/ 833 h 178"/>
                              <a:gd name="T144" fmla="+- 0 9409 9408"/>
                              <a:gd name="T145" fmla="*/ T144 w 294"/>
                              <a:gd name="T146" fmla="+- 0 868 776"/>
                              <a:gd name="T147" fmla="*/ 868 h 178"/>
                              <a:gd name="T148" fmla="+- 0 9410 9408"/>
                              <a:gd name="T149" fmla="*/ T148 w 294"/>
                              <a:gd name="T150" fmla="+- 0 907 776"/>
                              <a:gd name="T151" fmla="*/ 907 h 17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Lst>
                            <a:rect l="0" t="0" r="r" b="b"/>
                            <a:pathLst>
                              <a:path w="294" h="178">
                                <a:moveTo>
                                  <a:pt x="2" y="131"/>
                                </a:moveTo>
                                <a:lnTo>
                                  <a:pt x="8" y="140"/>
                                </a:lnTo>
                                <a:lnTo>
                                  <a:pt x="18" y="149"/>
                                </a:lnTo>
                                <a:lnTo>
                                  <a:pt x="32" y="151"/>
                                </a:lnTo>
                                <a:lnTo>
                                  <a:pt x="46" y="153"/>
                                </a:lnTo>
                                <a:lnTo>
                                  <a:pt x="56" y="145"/>
                                </a:lnTo>
                                <a:lnTo>
                                  <a:pt x="65" y="136"/>
                                </a:lnTo>
                                <a:lnTo>
                                  <a:pt x="82" y="150"/>
                                </a:lnTo>
                                <a:lnTo>
                                  <a:pt x="99" y="153"/>
                                </a:lnTo>
                                <a:lnTo>
                                  <a:pt x="115" y="148"/>
                                </a:lnTo>
                                <a:lnTo>
                                  <a:pt x="131" y="138"/>
                                </a:lnTo>
                                <a:lnTo>
                                  <a:pt x="146" y="156"/>
                                </a:lnTo>
                                <a:lnTo>
                                  <a:pt x="161" y="163"/>
                                </a:lnTo>
                                <a:lnTo>
                                  <a:pt x="176" y="162"/>
                                </a:lnTo>
                                <a:lnTo>
                                  <a:pt x="192" y="155"/>
                                </a:lnTo>
                                <a:lnTo>
                                  <a:pt x="200" y="171"/>
                                </a:lnTo>
                                <a:lnTo>
                                  <a:pt x="203" y="177"/>
                                </a:lnTo>
                                <a:lnTo>
                                  <a:pt x="214" y="176"/>
                                </a:lnTo>
                                <a:lnTo>
                                  <a:pt x="232" y="168"/>
                                </a:lnTo>
                                <a:lnTo>
                                  <a:pt x="252" y="149"/>
                                </a:lnTo>
                                <a:lnTo>
                                  <a:pt x="270" y="127"/>
                                </a:lnTo>
                                <a:lnTo>
                                  <a:pt x="283" y="109"/>
                                </a:lnTo>
                                <a:lnTo>
                                  <a:pt x="294" y="86"/>
                                </a:lnTo>
                                <a:lnTo>
                                  <a:pt x="291" y="69"/>
                                </a:lnTo>
                                <a:lnTo>
                                  <a:pt x="232" y="36"/>
                                </a:lnTo>
                                <a:lnTo>
                                  <a:pt x="183" y="29"/>
                                </a:lnTo>
                                <a:lnTo>
                                  <a:pt x="170" y="29"/>
                                </a:lnTo>
                                <a:lnTo>
                                  <a:pt x="150" y="28"/>
                                </a:lnTo>
                                <a:lnTo>
                                  <a:pt x="126" y="24"/>
                                </a:lnTo>
                                <a:lnTo>
                                  <a:pt x="104" y="18"/>
                                </a:lnTo>
                                <a:lnTo>
                                  <a:pt x="77" y="9"/>
                                </a:lnTo>
                                <a:lnTo>
                                  <a:pt x="51" y="3"/>
                                </a:lnTo>
                                <a:lnTo>
                                  <a:pt x="25" y="0"/>
                                </a:lnTo>
                                <a:lnTo>
                                  <a:pt x="0" y="0"/>
                                </a:lnTo>
                                <a:lnTo>
                                  <a:pt x="1" y="26"/>
                                </a:lnTo>
                                <a:lnTo>
                                  <a:pt x="1" y="57"/>
                                </a:lnTo>
                                <a:lnTo>
                                  <a:pt x="1" y="92"/>
                                </a:lnTo>
                                <a:lnTo>
                                  <a:pt x="2" y="131"/>
                                </a:lnTo>
                                <a:close/>
                              </a:path>
                            </a:pathLst>
                          </a:custGeom>
                          <a:noFill/>
                          <a:ln w="97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5" name="Picture 252"/>
                          <pic:cNvPicPr>
                            <a:picLocks noChangeAspect="1" noChangeArrowheads="1"/>
                          </pic:cNvPicPr>
                        </pic:nvPicPr>
                        <pic:blipFill>
                          <a:blip r:embed="rId177">
                            <a:extLst>
                              <a:ext uri="{28A0092B-C50C-407E-A947-70E740481C1C}">
                                <a14:useLocalDpi xmlns:a14="http://schemas.microsoft.com/office/drawing/2010/main" val="0"/>
                              </a:ext>
                            </a:extLst>
                          </a:blip>
                          <a:srcRect/>
                          <a:stretch>
                            <a:fillRect/>
                          </a:stretch>
                        </pic:blipFill>
                        <pic:spPr bwMode="auto">
                          <a:xfrm>
                            <a:off x="9852" y="1696"/>
                            <a:ext cx="74" cy="12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6" name="Freeform 253"/>
                        <wps:cNvSpPr>
                          <a:spLocks/>
                        </wps:cNvSpPr>
                        <wps:spPr bwMode="auto">
                          <a:xfrm>
                            <a:off x="9852" y="1696"/>
                            <a:ext cx="74" cy="129"/>
                          </a:xfrm>
                          <a:custGeom>
                            <a:avLst/>
                            <a:gdLst>
                              <a:gd name="T0" fmla="+- 0 9926 9852"/>
                              <a:gd name="T1" fmla="*/ T0 w 74"/>
                              <a:gd name="T2" fmla="+- 0 1825 1697"/>
                              <a:gd name="T3" fmla="*/ 1825 h 129"/>
                              <a:gd name="T4" fmla="+- 0 9887 9852"/>
                              <a:gd name="T5" fmla="*/ T4 w 74"/>
                              <a:gd name="T6" fmla="+- 0 1765 1697"/>
                              <a:gd name="T7" fmla="*/ 1765 h 129"/>
                              <a:gd name="T8" fmla="+- 0 9871 9852"/>
                              <a:gd name="T9" fmla="*/ T8 w 74"/>
                              <a:gd name="T10" fmla="+- 0 1746 1697"/>
                              <a:gd name="T11" fmla="*/ 1746 h 129"/>
                              <a:gd name="T12" fmla="+- 0 9858 9852"/>
                              <a:gd name="T13" fmla="*/ T12 w 74"/>
                              <a:gd name="T14" fmla="+- 0 1723 1697"/>
                              <a:gd name="T15" fmla="*/ 1723 h 129"/>
                              <a:gd name="T16" fmla="+- 0 9852 9852"/>
                              <a:gd name="T17" fmla="*/ T16 w 74"/>
                              <a:gd name="T18" fmla="+- 0 1697 1697"/>
                              <a:gd name="T19" fmla="*/ 1697 h 129"/>
                              <a:gd name="T20" fmla="+- 0 9869 9852"/>
                              <a:gd name="T21" fmla="*/ T20 w 74"/>
                              <a:gd name="T22" fmla="+- 0 1713 1697"/>
                              <a:gd name="T23" fmla="*/ 1713 h 129"/>
                              <a:gd name="T24" fmla="+- 0 9882 9852"/>
                              <a:gd name="T25" fmla="*/ T24 w 74"/>
                              <a:gd name="T26" fmla="+- 0 1720 1697"/>
                              <a:gd name="T27" fmla="*/ 1720 h 129"/>
                              <a:gd name="T28" fmla="+- 0 9891 9852"/>
                              <a:gd name="T29" fmla="*/ T28 w 74"/>
                              <a:gd name="T30" fmla="+- 0 1726 1697"/>
                              <a:gd name="T31" fmla="*/ 1726 h 129"/>
                              <a:gd name="T32" fmla="+- 0 9919 9852"/>
                              <a:gd name="T33" fmla="*/ T32 w 74"/>
                              <a:gd name="T34" fmla="+- 0 1780 1697"/>
                              <a:gd name="T35" fmla="*/ 1780 h 129"/>
                              <a:gd name="T36" fmla="+- 0 9925 9852"/>
                              <a:gd name="T37" fmla="*/ T36 w 74"/>
                              <a:gd name="T38" fmla="+- 0 1818 1697"/>
                              <a:gd name="T39" fmla="*/ 1818 h 129"/>
                              <a:gd name="T40" fmla="+- 0 9926 9852"/>
                              <a:gd name="T41" fmla="*/ T40 w 74"/>
                              <a:gd name="T42" fmla="+- 0 1825 1697"/>
                              <a:gd name="T43" fmla="*/ 1825 h 12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Lst>
                            <a:rect l="0" t="0" r="r" b="b"/>
                            <a:pathLst>
                              <a:path w="74" h="129">
                                <a:moveTo>
                                  <a:pt x="74" y="128"/>
                                </a:moveTo>
                                <a:lnTo>
                                  <a:pt x="35" y="68"/>
                                </a:lnTo>
                                <a:lnTo>
                                  <a:pt x="19" y="49"/>
                                </a:lnTo>
                                <a:lnTo>
                                  <a:pt x="6" y="26"/>
                                </a:lnTo>
                                <a:lnTo>
                                  <a:pt x="0" y="0"/>
                                </a:lnTo>
                                <a:lnTo>
                                  <a:pt x="17" y="16"/>
                                </a:lnTo>
                                <a:lnTo>
                                  <a:pt x="30" y="23"/>
                                </a:lnTo>
                                <a:lnTo>
                                  <a:pt x="39" y="29"/>
                                </a:lnTo>
                                <a:lnTo>
                                  <a:pt x="67" y="83"/>
                                </a:lnTo>
                                <a:lnTo>
                                  <a:pt x="73" y="121"/>
                                </a:lnTo>
                                <a:lnTo>
                                  <a:pt x="74" y="128"/>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7" name="Picture 254"/>
                          <pic:cNvPicPr>
                            <a:picLocks noChangeAspect="1" noChangeArrowheads="1"/>
                          </pic:cNvPicPr>
                        </pic:nvPicPr>
                        <pic:blipFill>
                          <a:blip r:embed="rId178">
                            <a:extLst>
                              <a:ext uri="{28A0092B-C50C-407E-A947-70E740481C1C}">
                                <a14:useLocalDpi xmlns:a14="http://schemas.microsoft.com/office/drawing/2010/main" val="0"/>
                              </a:ext>
                            </a:extLst>
                          </a:blip>
                          <a:srcRect/>
                          <a:stretch>
                            <a:fillRect/>
                          </a:stretch>
                        </pic:blipFill>
                        <pic:spPr bwMode="auto">
                          <a:xfrm>
                            <a:off x="9857" y="1709"/>
                            <a:ext cx="60" cy="7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8" name="Freeform 255"/>
                        <wps:cNvSpPr>
                          <a:spLocks/>
                        </wps:cNvSpPr>
                        <wps:spPr bwMode="auto">
                          <a:xfrm>
                            <a:off x="9857" y="1709"/>
                            <a:ext cx="60" cy="79"/>
                          </a:xfrm>
                          <a:custGeom>
                            <a:avLst/>
                            <a:gdLst>
                              <a:gd name="T0" fmla="+- 0 9917 9858"/>
                              <a:gd name="T1" fmla="*/ T0 w 60"/>
                              <a:gd name="T2" fmla="+- 0 1788 1709"/>
                              <a:gd name="T3" fmla="*/ 1788 h 79"/>
                              <a:gd name="T4" fmla="+- 0 9906 9858"/>
                              <a:gd name="T5" fmla="*/ T4 w 60"/>
                              <a:gd name="T6" fmla="+- 0 1773 1709"/>
                              <a:gd name="T7" fmla="*/ 1773 h 79"/>
                              <a:gd name="T8" fmla="+- 0 9889 9858"/>
                              <a:gd name="T9" fmla="*/ T8 w 60"/>
                              <a:gd name="T10" fmla="+- 0 1749 1709"/>
                              <a:gd name="T11" fmla="*/ 1749 h 79"/>
                              <a:gd name="T12" fmla="+- 0 9871 9858"/>
                              <a:gd name="T13" fmla="*/ T12 w 60"/>
                              <a:gd name="T14" fmla="+- 0 1726 1709"/>
                              <a:gd name="T15" fmla="*/ 1726 h 79"/>
                              <a:gd name="T16" fmla="+- 0 9858 9858"/>
                              <a:gd name="T17" fmla="*/ T16 w 60"/>
                              <a:gd name="T18" fmla="+- 0 1709 1709"/>
                              <a:gd name="T19" fmla="*/ 1709 h 79"/>
                            </a:gdLst>
                            <a:ahLst/>
                            <a:cxnLst>
                              <a:cxn ang="0">
                                <a:pos x="T1" y="T3"/>
                              </a:cxn>
                              <a:cxn ang="0">
                                <a:pos x="T5" y="T7"/>
                              </a:cxn>
                              <a:cxn ang="0">
                                <a:pos x="T9" y="T11"/>
                              </a:cxn>
                              <a:cxn ang="0">
                                <a:pos x="T13" y="T15"/>
                              </a:cxn>
                              <a:cxn ang="0">
                                <a:pos x="T17" y="T19"/>
                              </a:cxn>
                            </a:cxnLst>
                            <a:rect l="0" t="0" r="r" b="b"/>
                            <a:pathLst>
                              <a:path w="60" h="79">
                                <a:moveTo>
                                  <a:pt x="59" y="79"/>
                                </a:moveTo>
                                <a:lnTo>
                                  <a:pt x="48" y="64"/>
                                </a:lnTo>
                                <a:lnTo>
                                  <a:pt x="31" y="40"/>
                                </a:lnTo>
                                <a:lnTo>
                                  <a:pt x="13" y="17"/>
                                </a:lnTo>
                                <a:lnTo>
                                  <a:pt x="0"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9" name="Picture 256"/>
                          <pic:cNvPicPr>
                            <a:picLocks noChangeAspect="1" noChangeArrowheads="1"/>
                          </pic:cNvPicPr>
                        </pic:nvPicPr>
                        <pic:blipFill>
                          <a:blip r:embed="rId179">
                            <a:extLst>
                              <a:ext uri="{28A0092B-C50C-407E-A947-70E740481C1C}">
                                <a14:useLocalDpi xmlns:a14="http://schemas.microsoft.com/office/drawing/2010/main" val="0"/>
                              </a:ext>
                            </a:extLst>
                          </a:blip>
                          <a:srcRect/>
                          <a:stretch>
                            <a:fillRect/>
                          </a:stretch>
                        </pic:blipFill>
                        <pic:spPr bwMode="auto">
                          <a:xfrm>
                            <a:off x="9858" y="1602"/>
                            <a:ext cx="100" cy="1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0" name="Freeform 257"/>
                        <wps:cNvSpPr>
                          <a:spLocks/>
                        </wps:cNvSpPr>
                        <wps:spPr bwMode="auto">
                          <a:xfrm>
                            <a:off x="9858" y="1602"/>
                            <a:ext cx="100" cy="118"/>
                          </a:xfrm>
                          <a:custGeom>
                            <a:avLst/>
                            <a:gdLst>
                              <a:gd name="T0" fmla="+- 0 9959 9859"/>
                              <a:gd name="T1" fmla="*/ T0 w 100"/>
                              <a:gd name="T2" fmla="+- 0 1720 1603"/>
                              <a:gd name="T3" fmla="*/ 1720 h 118"/>
                              <a:gd name="T4" fmla="+- 0 9954 9859"/>
                              <a:gd name="T5" fmla="*/ T4 w 100"/>
                              <a:gd name="T6" fmla="+- 0 1709 1603"/>
                              <a:gd name="T7" fmla="*/ 1709 h 118"/>
                              <a:gd name="T8" fmla="+- 0 9946 9859"/>
                              <a:gd name="T9" fmla="*/ T8 w 100"/>
                              <a:gd name="T10" fmla="+- 0 1696 1603"/>
                              <a:gd name="T11" fmla="*/ 1696 h 118"/>
                              <a:gd name="T12" fmla="+- 0 9935 9859"/>
                              <a:gd name="T13" fmla="*/ T12 w 100"/>
                              <a:gd name="T14" fmla="+- 0 1686 1603"/>
                              <a:gd name="T15" fmla="*/ 1686 h 118"/>
                              <a:gd name="T16" fmla="+- 0 9921 9859"/>
                              <a:gd name="T17" fmla="*/ T16 w 100"/>
                              <a:gd name="T18" fmla="+- 0 1680 1603"/>
                              <a:gd name="T19" fmla="*/ 1680 h 118"/>
                              <a:gd name="T20" fmla="+- 0 9908 9859"/>
                              <a:gd name="T21" fmla="*/ T20 w 100"/>
                              <a:gd name="T22" fmla="+- 0 1672 1603"/>
                              <a:gd name="T23" fmla="*/ 1672 h 118"/>
                              <a:gd name="T24" fmla="+- 0 9896 9859"/>
                              <a:gd name="T25" fmla="*/ T24 w 100"/>
                              <a:gd name="T26" fmla="+- 0 1664 1603"/>
                              <a:gd name="T27" fmla="*/ 1664 h 118"/>
                              <a:gd name="T28" fmla="+- 0 9887 9859"/>
                              <a:gd name="T29" fmla="*/ T28 w 100"/>
                              <a:gd name="T30" fmla="+- 0 1656 1603"/>
                              <a:gd name="T31" fmla="*/ 1656 h 118"/>
                              <a:gd name="T32" fmla="+- 0 9881 9859"/>
                              <a:gd name="T33" fmla="*/ T32 w 100"/>
                              <a:gd name="T34" fmla="+- 0 1647 1603"/>
                              <a:gd name="T35" fmla="*/ 1647 h 118"/>
                              <a:gd name="T36" fmla="+- 0 9875 9859"/>
                              <a:gd name="T37" fmla="*/ T36 w 100"/>
                              <a:gd name="T38" fmla="+- 0 1635 1603"/>
                              <a:gd name="T39" fmla="*/ 1635 h 118"/>
                              <a:gd name="T40" fmla="+- 0 9867 9859"/>
                              <a:gd name="T41" fmla="*/ T40 w 100"/>
                              <a:gd name="T42" fmla="+- 0 1621 1603"/>
                              <a:gd name="T43" fmla="*/ 1621 h 118"/>
                              <a:gd name="T44" fmla="+- 0 9861 9859"/>
                              <a:gd name="T45" fmla="*/ T44 w 100"/>
                              <a:gd name="T46" fmla="+- 0 1608 1603"/>
                              <a:gd name="T47" fmla="*/ 1608 h 118"/>
                              <a:gd name="T48" fmla="+- 0 9859 9859"/>
                              <a:gd name="T49" fmla="*/ T48 w 100"/>
                              <a:gd name="T50" fmla="+- 0 1603 1603"/>
                              <a:gd name="T51" fmla="*/ 1603 h 118"/>
                              <a:gd name="T52" fmla="+- 0 9871 9859"/>
                              <a:gd name="T53" fmla="*/ T52 w 100"/>
                              <a:gd name="T54" fmla="+- 0 1609 1603"/>
                              <a:gd name="T55" fmla="*/ 1609 h 118"/>
                              <a:gd name="T56" fmla="+- 0 9884 9859"/>
                              <a:gd name="T57" fmla="*/ T56 w 100"/>
                              <a:gd name="T58" fmla="+- 0 1616 1603"/>
                              <a:gd name="T59" fmla="*/ 1616 h 118"/>
                              <a:gd name="T60" fmla="+- 0 9895 9859"/>
                              <a:gd name="T61" fmla="*/ T60 w 100"/>
                              <a:gd name="T62" fmla="+- 0 1622 1603"/>
                              <a:gd name="T63" fmla="*/ 1622 h 118"/>
                              <a:gd name="T64" fmla="+- 0 9949 9859"/>
                              <a:gd name="T65" fmla="*/ T64 w 100"/>
                              <a:gd name="T66" fmla="+- 0 1666 1603"/>
                              <a:gd name="T67" fmla="*/ 1666 h 118"/>
                              <a:gd name="T68" fmla="+- 0 9953 9859"/>
                              <a:gd name="T69" fmla="*/ T68 w 100"/>
                              <a:gd name="T70" fmla="+- 0 1688 1603"/>
                              <a:gd name="T71" fmla="*/ 1688 h 118"/>
                              <a:gd name="T72" fmla="+- 0 9955 9859"/>
                              <a:gd name="T73" fmla="*/ T72 w 100"/>
                              <a:gd name="T74" fmla="+- 0 1703 1603"/>
                              <a:gd name="T75" fmla="*/ 1703 h 118"/>
                              <a:gd name="T76" fmla="+- 0 9958 9859"/>
                              <a:gd name="T77" fmla="*/ T76 w 100"/>
                              <a:gd name="T78" fmla="+- 0 1715 1603"/>
                              <a:gd name="T79" fmla="*/ 1715 h 118"/>
                              <a:gd name="T80" fmla="+- 0 9959 9859"/>
                              <a:gd name="T81" fmla="*/ T80 w 100"/>
                              <a:gd name="T82" fmla="+- 0 1720 1603"/>
                              <a:gd name="T83" fmla="*/ 1720 h 1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Lst>
                            <a:rect l="0" t="0" r="r" b="b"/>
                            <a:pathLst>
                              <a:path w="100" h="118">
                                <a:moveTo>
                                  <a:pt x="100" y="117"/>
                                </a:moveTo>
                                <a:lnTo>
                                  <a:pt x="95" y="106"/>
                                </a:lnTo>
                                <a:lnTo>
                                  <a:pt x="87" y="93"/>
                                </a:lnTo>
                                <a:lnTo>
                                  <a:pt x="76" y="83"/>
                                </a:lnTo>
                                <a:lnTo>
                                  <a:pt x="62" y="77"/>
                                </a:lnTo>
                                <a:lnTo>
                                  <a:pt x="49" y="69"/>
                                </a:lnTo>
                                <a:lnTo>
                                  <a:pt x="37" y="61"/>
                                </a:lnTo>
                                <a:lnTo>
                                  <a:pt x="28" y="53"/>
                                </a:lnTo>
                                <a:lnTo>
                                  <a:pt x="22" y="44"/>
                                </a:lnTo>
                                <a:lnTo>
                                  <a:pt x="16" y="32"/>
                                </a:lnTo>
                                <a:lnTo>
                                  <a:pt x="8" y="18"/>
                                </a:lnTo>
                                <a:lnTo>
                                  <a:pt x="2" y="5"/>
                                </a:lnTo>
                                <a:lnTo>
                                  <a:pt x="0" y="0"/>
                                </a:lnTo>
                                <a:lnTo>
                                  <a:pt x="12" y="6"/>
                                </a:lnTo>
                                <a:lnTo>
                                  <a:pt x="25" y="13"/>
                                </a:lnTo>
                                <a:lnTo>
                                  <a:pt x="36" y="19"/>
                                </a:lnTo>
                                <a:lnTo>
                                  <a:pt x="90" y="63"/>
                                </a:lnTo>
                                <a:lnTo>
                                  <a:pt x="94" y="85"/>
                                </a:lnTo>
                                <a:lnTo>
                                  <a:pt x="96" y="100"/>
                                </a:lnTo>
                                <a:lnTo>
                                  <a:pt x="99" y="112"/>
                                </a:lnTo>
                                <a:lnTo>
                                  <a:pt x="100" y="117"/>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1" name="Picture 258"/>
                          <pic:cNvPicPr>
                            <a:picLocks noChangeAspect="1" noChangeArrowheads="1"/>
                          </pic:cNvPicPr>
                        </pic:nvPicPr>
                        <pic:blipFill>
                          <a:blip r:embed="rId180">
                            <a:extLst>
                              <a:ext uri="{28A0092B-C50C-407E-A947-70E740481C1C}">
                                <a14:useLocalDpi xmlns:a14="http://schemas.microsoft.com/office/drawing/2010/main" val="0"/>
                              </a:ext>
                            </a:extLst>
                          </a:blip>
                          <a:srcRect/>
                          <a:stretch>
                            <a:fillRect/>
                          </a:stretch>
                        </pic:blipFill>
                        <pic:spPr bwMode="auto">
                          <a:xfrm>
                            <a:off x="9961" y="1542"/>
                            <a:ext cx="104" cy="6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2" name="AutoShape 259"/>
                        <wps:cNvSpPr>
                          <a:spLocks/>
                        </wps:cNvSpPr>
                        <wps:spPr bwMode="auto">
                          <a:xfrm>
                            <a:off x="9961" y="1542"/>
                            <a:ext cx="104" cy="63"/>
                          </a:xfrm>
                          <a:custGeom>
                            <a:avLst/>
                            <a:gdLst>
                              <a:gd name="T0" fmla="+- 0 9962 9962"/>
                              <a:gd name="T1" fmla="*/ T0 w 104"/>
                              <a:gd name="T2" fmla="+- 0 1605 1543"/>
                              <a:gd name="T3" fmla="*/ 1605 h 63"/>
                              <a:gd name="T4" fmla="+- 0 9965 9962"/>
                              <a:gd name="T5" fmla="*/ T4 w 104"/>
                              <a:gd name="T6" fmla="+- 0 1597 1543"/>
                              <a:gd name="T7" fmla="*/ 1597 h 63"/>
                              <a:gd name="T8" fmla="+- 0 9974 9962"/>
                              <a:gd name="T9" fmla="*/ T8 w 104"/>
                              <a:gd name="T10" fmla="+- 0 1579 1543"/>
                              <a:gd name="T11" fmla="*/ 1579 h 63"/>
                              <a:gd name="T12" fmla="+- 0 9985 9962"/>
                              <a:gd name="T13" fmla="*/ T12 w 104"/>
                              <a:gd name="T14" fmla="+- 0 1559 1543"/>
                              <a:gd name="T15" fmla="*/ 1559 h 63"/>
                              <a:gd name="T16" fmla="+- 0 9998 9962"/>
                              <a:gd name="T17" fmla="*/ T16 w 104"/>
                              <a:gd name="T18" fmla="+- 0 1547 1543"/>
                              <a:gd name="T19" fmla="*/ 1547 h 63"/>
                              <a:gd name="T20" fmla="+- 0 10015 9962"/>
                              <a:gd name="T21" fmla="*/ T20 w 104"/>
                              <a:gd name="T22" fmla="+- 0 1544 1543"/>
                              <a:gd name="T23" fmla="*/ 1544 h 63"/>
                              <a:gd name="T24" fmla="+- 0 10038 9962"/>
                              <a:gd name="T25" fmla="*/ T24 w 104"/>
                              <a:gd name="T26" fmla="+- 0 1543 1543"/>
                              <a:gd name="T27" fmla="*/ 1543 h 63"/>
                              <a:gd name="T28" fmla="+- 0 10057 9962"/>
                              <a:gd name="T29" fmla="*/ T28 w 104"/>
                              <a:gd name="T30" fmla="+- 0 1543 1543"/>
                              <a:gd name="T31" fmla="*/ 1543 h 63"/>
                              <a:gd name="T32" fmla="+- 0 10065 9962"/>
                              <a:gd name="T33" fmla="*/ T32 w 104"/>
                              <a:gd name="T34" fmla="+- 0 1543 1543"/>
                              <a:gd name="T35" fmla="*/ 1543 h 63"/>
                              <a:gd name="T36" fmla="+- 0 10063 9962"/>
                              <a:gd name="T37" fmla="*/ T36 w 104"/>
                              <a:gd name="T38" fmla="+- 0 1547 1543"/>
                              <a:gd name="T39" fmla="*/ 1547 h 63"/>
                              <a:gd name="T40" fmla="+- 0 10055 9962"/>
                              <a:gd name="T41" fmla="*/ T40 w 104"/>
                              <a:gd name="T42" fmla="+- 0 1557 1543"/>
                              <a:gd name="T43" fmla="*/ 1557 h 63"/>
                              <a:gd name="T44" fmla="+- 0 10042 9962"/>
                              <a:gd name="T45" fmla="*/ T44 w 104"/>
                              <a:gd name="T46" fmla="+- 0 1570 1543"/>
                              <a:gd name="T47" fmla="*/ 1570 h 63"/>
                              <a:gd name="T48" fmla="+- 0 10023 9962"/>
                              <a:gd name="T49" fmla="*/ T48 w 104"/>
                              <a:gd name="T50" fmla="+- 0 1581 1543"/>
                              <a:gd name="T51" fmla="*/ 1581 h 63"/>
                              <a:gd name="T52" fmla="+- 0 9962 9962"/>
                              <a:gd name="T53" fmla="*/ T52 w 104"/>
                              <a:gd name="T54" fmla="+- 0 1605 1543"/>
                              <a:gd name="T55" fmla="*/ 1605 h 63"/>
                              <a:gd name="T56" fmla="+- 0 9965 9962"/>
                              <a:gd name="T57" fmla="*/ T56 w 104"/>
                              <a:gd name="T58" fmla="+- 0 1599 1543"/>
                              <a:gd name="T59" fmla="*/ 1599 h 63"/>
                              <a:gd name="T60" fmla="+- 0 9978 9962"/>
                              <a:gd name="T61" fmla="*/ T60 w 104"/>
                              <a:gd name="T62" fmla="+- 0 1588 1543"/>
                              <a:gd name="T63" fmla="*/ 1588 h 63"/>
                              <a:gd name="T64" fmla="+- 0 9997 9962"/>
                              <a:gd name="T65" fmla="*/ T64 w 104"/>
                              <a:gd name="T66" fmla="+- 0 1574 1543"/>
                              <a:gd name="T67" fmla="*/ 1574 h 63"/>
                              <a:gd name="T68" fmla="+- 0 10023 9962"/>
                              <a:gd name="T69" fmla="*/ T68 w 104"/>
                              <a:gd name="T70" fmla="+- 0 1560 1543"/>
                              <a:gd name="T71" fmla="*/ 1560 h 63"/>
                              <a:gd name="T72" fmla="+- 0 10058 9962"/>
                              <a:gd name="T73" fmla="*/ T72 w 104"/>
                              <a:gd name="T74" fmla="+- 0 1548 1543"/>
                              <a:gd name="T75" fmla="*/ 1548 h 6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Lst>
                            <a:rect l="0" t="0" r="r" b="b"/>
                            <a:pathLst>
                              <a:path w="104" h="63">
                                <a:moveTo>
                                  <a:pt x="0" y="62"/>
                                </a:moveTo>
                                <a:lnTo>
                                  <a:pt x="3" y="54"/>
                                </a:lnTo>
                                <a:lnTo>
                                  <a:pt x="12" y="36"/>
                                </a:lnTo>
                                <a:lnTo>
                                  <a:pt x="23" y="16"/>
                                </a:lnTo>
                                <a:lnTo>
                                  <a:pt x="36" y="4"/>
                                </a:lnTo>
                                <a:lnTo>
                                  <a:pt x="53" y="1"/>
                                </a:lnTo>
                                <a:lnTo>
                                  <a:pt x="76" y="0"/>
                                </a:lnTo>
                                <a:lnTo>
                                  <a:pt x="95" y="0"/>
                                </a:lnTo>
                                <a:lnTo>
                                  <a:pt x="103" y="0"/>
                                </a:lnTo>
                                <a:lnTo>
                                  <a:pt x="101" y="4"/>
                                </a:lnTo>
                                <a:lnTo>
                                  <a:pt x="93" y="14"/>
                                </a:lnTo>
                                <a:lnTo>
                                  <a:pt x="80" y="27"/>
                                </a:lnTo>
                                <a:lnTo>
                                  <a:pt x="61" y="38"/>
                                </a:lnTo>
                                <a:lnTo>
                                  <a:pt x="0" y="62"/>
                                </a:lnTo>
                                <a:close/>
                                <a:moveTo>
                                  <a:pt x="3" y="56"/>
                                </a:moveTo>
                                <a:lnTo>
                                  <a:pt x="16" y="45"/>
                                </a:lnTo>
                                <a:lnTo>
                                  <a:pt x="35" y="31"/>
                                </a:lnTo>
                                <a:lnTo>
                                  <a:pt x="61" y="17"/>
                                </a:lnTo>
                                <a:lnTo>
                                  <a:pt x="96" y="5"/>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3" name="Freeform 260"/>
                        <wps:cNvSpPr>
                          <a:spLocks/>
                        </wps:cNvSpPr>
                        <wps:spPr bwMode="auto">
                          <a:xfrm>
                            <a:off x="9755" y="1137"/>
                            <a:ext cx="210" cy="860"/>
                          </a:xfrm>
                          <a:custGeom>
                            <a:avLst/>
                            <a:gdLst>
                              <a:gd name="T0" fmla="+- 0 9796 9755"/>
                              <a:gd name="T1" fmla="*/ T0 w 210"/>
                              <a:gd name="T2" fmla="+- 0 1997 1138"/>
                              <a:gd name="T3" fmla="*/ 1997 h 860"/>
                              <a:gd name="T4" fmla="+- 0 9791 9755"/>
                              <a:gd name="T5" fmla="*/ T4 w 210"/>
                              <a:gd name="T6" fmla="+- 0 1987 1138"/>
                              <a:gd name="T7" fmla="*/ 1987 h 860"/>
                              <a:gd name="T8" fmla="+- 0 9826 9755"/>
                              <a:gd name="T9" fmla="*/ T8 w 210"/>
                              <a:gd name="T10" fmla="+- 0 1953 1138"/>
                              <a:gd name="T11" fmla="*/ 1953 h 860"/>
                              <a:gd name="T12" fmla="+- 0 9863 9755"/>
                              <a:gd name="T13" fmla="*/ T12 w 210"/>
                              <a:gd name="T14" fmla="+- 0 1912 1138"/>
                              <a:gd name="T15" fmla="*/ 1912 h 860"/>
                              <a:gd name="T16" fmla="+- 0 9899 9755"/>
                              <a:gd name="T17" fmla="*/ T16 w 210"/>
                              <a:gd name="T18" fmla="+- 0 1862 1138"/>
                              <a:gd name="T19" fmla="*/ 1862 h 860"/>
                              <a:gd name="T20" fmla="+- 0 9929 9755"/>
                              <a:gd name="T21" fmla="*/ T20 w 210"/>
                              <a:gd name="T22" fmla="+- 0 1802 1138"/>
                              <a:gd name="T23" fmla="*/ 1802 h 860"/>
                              <a:gd name="T24" fmla="+- 0 9950 9755"/>
                              <a:gd name="T25" fmla="*/ T24 w 210"/>
                              <a:gd name="T26" fmla="+- 0 1731 1138"/>
                              <a:gd name="T27" fmla="*/ 1731 h 860"/>
                              <a:gd name="T28" fmla="+- 0 9959 9755"/>
                              <a:gd name="T29" fmla="*/ T28 w 210"/>
                              <a:gd name="T30" fmla="+- 0 1646 1138"/>
                              <a:gd name="T31" fmla="*/ 1646 h 860"/>
                              <a:gd name="T32" fmla="+- 0 9950 9755"/>
                              <a:gd name="T33" fmla="*/ T32 w 210"/>
                              <a:gd name="T34" fmla="+- 0 1548 1138"/>
                              <a:gd name="T35" fmla="*/ 1548 h 860"/>
                              <a:gd name="T36" fmla="+- 0 9895 9755"/>
                              <a:gd name="T37" fmla="*/ T36 w 210"/>
                              <a:gd name="T38" fmla="+- 0 1369 1138"/>
                              <a:gd name="T39" fmla="*/ 1369 h 860"/>
                              <a:gd name="T40" fmla="+- 0 9831 9755"/>
                              <a:gd name="T41" fmla="*/ T40 w 210"/>
                              <a:gd name="T42" fmla="+- 0 1241 1138"/>
                              <a:gd name="T43" fmla="*/ 1241 h 860"/>
                              <a:gd name="T44" fmla="+- 0 9777 9755"/>
                              <a:gd name="T45" fmla="*/ T44 w 210"/>
                              <a:gd name="T46" fmla="+- 0 1164 1138"/>
                              <a:gd name="T47" fmla="*/ 1164 h 860"/>
                              <a:gd name="T48" fmla="+- 0 9755 9755"/>
                              <a:gd name="T49" fmla="*/ T48 w 210"/>
                              <a:gd name="T50" fmla="+- 0 1138 1138"/>
                              <a:gd name="T51" fmla="*/ 1138 h 860"/>
                              <a:gd name="T52" fmla="+- 0 9782 9755"/>
                              <a:gd name="T53" fmla="*/ T52 w 210"/>
                              <a:gd name="T54" fmla="+- 0 1167 1138"/>
                              <a:gd name="T55" fmla="*/ 1167 h 860"/>
                              <a:gd name="T56" fmla="+- 0 9819 9755"/>
                              <a:gd name="T57" fmla="*/ T56 w 210"/>
                              <a:gd name="T58" fmla="+- 0 1218 1138"/>
                              <a:gd name="T59" fmla="*/ 1218 h 860"/>
                              <a:gd name="T60" fmla="+- 0 9861 9755"/>
                              <a:gd name="T61" fmla="*/ T60 w 210"/>
                              <a:gd name="T62" fmla="+- 0 1286 1138"/>
                              <a:gd name="T63" fmla="*/ 1286 h 860"/>
                              <a:gd name="T64" fmla="+- 0 9902 9755"/>
                              <a:gd name="T65" fmla="*/ T64 w 210"/>
                              <a:gd name="T66" fmla="+- 0 1366 1138"/>
                              <a:gd name="T67" fmla="*/ 1366 h 860"/>
                              <a:gd name="T68" fmla="+- 0 9936 9755"/>
                              <a:gd name="T69" fmla="*/ T68 w 210"/>
                              <a:gd name="T70" fmla="+- 0 1454 1138"/>
                              <a:gd name="T71" fmla="*/ 1454 h 860"/>
                              <a:gd name="T72" fmla="+- 0 9958 9755"/>
                              <a:gd name="T73" fmla="*/ T72 w 210"/>
                              <a:gd name="T74" fmla="+- 0 1545 1138"/>
                              <a:gd name="T75" fmla="*/ 1545 h 860"/>
                              <a:gd name="T76" fmla="+- 0 9964 9755"/>
                              <a:gd name="T77" fmla="*/ T76 w 210"/>
                              <a:gd name="T78" fmla="+- 0 1619 1138"/>
                              <a:gd name="T79" fmla="*/ 1619 h 860"/>
                              <a:gd name="T80" fmla="+- 0 9964 9755"/>
                              <a:gd name="T81" fmla="*/ T80 w 210"/>
                              <a:gd name="T82" fmla="+- 0 1686 1138"/>
                              <a:gd name="T83" fmla="*/ 1686 h 860"/>
                              <a:gd name="T84" fmla="+- 0 9956 9755"/>
                              <a:gd name="T85" fmla="*/ T84 w 210"/>
                              <a:gd name="T86" fmla="+- 0 1749 1138"/>
                              <a:gd name="T87" fmla="*/ 1749 h 860"/>
                              <a:gd name="T88" fmla="+- 0 9937 9755"/>
                              <a:gd name="T89" fmla="*/ T88 w 210"/>
                              <a:gd name="T90" fmla="+- 0 1810 1138"/>
                              <a:gd name="T91" fmla="*/ 1810 h 860"/>
                              <a:gd name="T92" fmla="+- 0 9905 9755"/>
                              <a:gd name="T93" fmla="*/ T92 w 210"/>
                              <a:gd name="T94" fmla="+- 0 1870 1138"/>
                              <a:gd name="T95" fmla="*/ 1870 h 860"/>
                              <a:gd name="T96" fmla="+- 0 9859 9755"/>
                              <a:gd name="T97" fmla="*/ T96 w 210"/>
                              <a:gd name="T98" fmla="+- 0 1932 1138"/>
                              <a:gd name="T99" fmla="*/ 1932 h 860"/>
                              <a:gd name="T100" fmla="+- 0 9796 9755"/>
                              <a:gd name="T101" fmla="*/ T100 w 210"/>
                              <a:gd name="T102" fmla="+- 0 1997 1138"/>
                              <a:gd name="T103" fmla="*/ 1997 h 86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Lst>
                            <a:rect l="0" t="0" r="r" b="b"/>
                            <a:pathLst>
                              <a:path w="210" h="860">
                                <a:moveTo>
                                  <a:pt x="41" y="859"/>
                                </a:moveTo>
                                <a:lnTo>
                                  <a:pt x="36" y="849"/>
                                </a:lnTo>
                                <a:lnTo>
                                  <a:pt x="71" y="815"/>
                                </a:lnTo>
                                <a:lnTo>
                                  <a:pt x="108" y="774"/>
                                </a:lnTo>
                                <a:lnTo>
                                  <a:pt x="144" y="724"/>
                                </a:lnTo>
                                <a:lnTo>
                                  <a:pt x="174" y="664"/>
                                </a:lnTo>
                                <a:lnTo>
                                  <a:pt x="195" y="593"/>
                                </a:lnTo>
                                <a:lnTo>
                                  <a:pt x="204" y="508"/>
                                </a:lnTo>
                                <a:lnTo>
                                  <a:pt x="195" y="410"/>
                                </a:lnTo>
                                <a:lnTo>
                                  <a:pt x="140" y="231"/>
                                </a:lnTo>
                                <a:lnTo>
                                  <a:pt x="76" y="103"/>
                                </a:lnTo>
                                <a:lnTo>
                                  <a:pt x="22" y="26"/>
                                </a:lnTo>
                                <a:lnTo>
                                  <a:pt x="0" y="0"/>
                                </a:lnTo>
                                <a:lnTo>
                                  <a:pt x="27" y="29"/>
                                </a:lnTo>
                                <a:lnTo>
                                  <a:pt x="64" y="80"/>
                                </a:lnTo>
                                <a:lnTo>
                                  <a:pt x="106" y="148"/>
                                </a:lnTo>
                                <a:lnTo>
                                  <a:pt x="147" y="228"/>
                                </a:lnTo>
                                <a:lnTo>
                                  <a:pt x="181" y="316"/>
                                </a:lnTo>
                                <a:lnTo>
                                  <a:pt x="203" y="407"/>
                                </a:lnTo>
                                <a:lnTo>
                                  <a:pt x="209" y="481"/>
                                </a:lnTo>
                                <a:lnTo>
                                  <a:pt x="209" y="548"/>
                                </a:lnTo>
                                <a:lnTo>
                                  <a:pt x="201" y="611"/>
                                </a:lnTo>
                                <a:lnTo>
                                  <a:pt x="182" y="672"/>
                                </a:lnTo>
                                <a:lnTo>
                                  <a:pt x="150" y="732"/>
                                </a:lnTo>
                                <a:lnTo>
                                  <a:pt x="104" y="794"/>
                                </a:lnTo>
                                <a:lnTo>
                                  <a:pt x="41" y="859"/>
                                </a:lnTo>
                                <a:close/>
                              </a:path>
                            </a:pathLst>
                          </a:custGeom>
                          <a:solidFill>
                            <a:srgbClr val="46892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4" name="Freeform 261"/>
                        <wps:cNvSpPr>
                          <a:spLocks/>
                        </wps:cNvSpPr>
                        <wps:spPr bwMode="auto">
                          <a:xfrm>
                            <a:off x="9755" y="1137"/>
                            <a:ext cx="210" cy="860"/>
                          </a:xfrm>
                          <a:custGeom>
                            <a:avLst/>
                            <a:gdLst>
                              <a:gd name="T0" fmla="+- 0 9755 9755"/>
                              <a:gd name="T1" fmla="*/ T0 w 210"/>
                              <a:gd name="T2" fmla="+- 0 1138 1138"/>
                              <a:gd name="T3" fmla="*/ 1138 h 860"/>
                              <a:gd name="T4" fmla="+- 0 9819 9755"/>
                              <a:gd name="T5" fmla="*/ T4 w 210"/>
                              <a:gd name="T6" fmla="+- 0 1218 1138"/>
                              <a:gd name="T7" fmla="*/ 1218 h 860"/>
                              <a:gd name="T8" fmla="+- 0 9861 9755"/>
                              <a:gd name="T9" fmla="*/ T8 w 210"/>
                              <a:gd name="T10" fmla="+- 0 1286 1138"/>
                              <a:gd name="T11" fmla="*/ 1286 h 860"/>
                              <a:gd name="T12" fmla="+- 0 9902 9755"/>
                              <a:gd name="T13" fmla="*/ T12 w 210"/>
                              <a:gd name="T14" fmla="+- 0 1366 1138"/>
                              <a:gd name="T15" fmla="*/ 1366 h 860"/>
                              <a:gd name="T16" fmla="+- 0 9936 9755"/>
                              <a:gd name="T17" fmla="*/ T16 w 210"/>
                              <a:gd name="T18" fmla="+- 0 1454 1138"/>
                              <a:gd name="T19" fmla="*/ 1454 h 860"/>
                              <a:gd name="T20" fmla="+- 0 9958 9755"/>
                              <a:gd name="T21" fmla="*/ T20 w 210"/>
                              <a:gd name="T22" fmla="+- 0 1545 1138"/>
                              <a:gd name="T23" fmla="*/ 1545 h 860"/>
                              <a:gd name="T24" fmla="+- 0 9964 9755"/>
                              <a:gd name="T25" fmla="*/ T24 w 210"/>
                              <a:gd name="T26" fmla="+- 0 1619 1138"/>
                              <a:gd name="T27" fmla="*/ 1619 h 860"/>
                              <a:gd name="T28" fmla="+- 0 9964 9755"/>
                              <a:gd name="T29" fmla="*/ T28 w 210"/>
                              <a:gd name="T30" fmla="+- 0 1686 1138"/>
                              <a:gd name="T31" fmla="*/ 1686 h 860"/>
                              <a:gd name="T32" fmla="+- 0 9956 9755"/>
                              <a:gd name="T33" fmla="*/ T32 w 210"/>
                              <a:gd name="T34" fmla="+- 0 1749 1138"/>
                              <a:gd name="T35" fmla="*/ 1749 h 860"/>
                              <a:gd name="T36" fmla="+- 0 9937 9755"/>
                              <a:gd name="T37" fmla="*/ T36 w 210"/>
                              <a:gd name="T38" fmla="+- 0 1810 1138"/>
                              <a:gd name="T39" fmla="*/ 1810 h 860"/>
                              <a:gd name="T40" fmla="+- 0 9905 9755"/>
                              <a:gd name="T41" fmla="*/ T40 w 210"/>
                              <a:gd name="T42" fmla="+- 0 1870 1138"/>
                              <a:gd name="T43" fmla="*/ 1870 h 860"/>
                              <a:gd name="T44" fmla="+- 0 9859 9755"/>
                              <a:gd name="T45" fmla="*/ T44 w 210"/>
                              <a:gd name="T46" fmla="+- 0 1932 1138"/>
                              <a:gd name="T47" fmla="*/ 1932 h 860"/>
                              <a:gd name="T48" fmla="+- 0 9796 9755"/>
                              <a:gd name="T49" fmla="*/ T48 w 210"/>
                              <a:gd name="T50" fmla="+- 0 1997 1138"/>
                              <a:gd name="T51" fmla="*/ 1997 h 860"/>
                              <a:gd name="T52" fmla="+- 0 9791 9755"/>
                              <a:gd name="T53" fmla="*/ T52 w 210"/>
                              <a:gd name="T54" fmla="+- 0 1987 1138"/>
                              <a:gd name="T55" fmla="*/ 1987 h 860"/>
                              <a:gd name="T56" fmla="+- 0 9826 9755"/>
                              <a:gd name="T57" fmla="*/ T56 w 210"/>
                              <a:gd name="T58" fmla="+- 0 1953 1138"/>
                              <a:gd name="T59" fmla="*/ 1953 h 860"/>
                              <a:gd name="T60" fmla="+- 0 9863 9755"/>
                              <a:gd name="T61" fmla="*/ T60 w 210"/>
                              <a:gd name="T62" fmla="+- 0 1912 1138"/>
                              <a:gd name="T63" fmla="*/ 1912 h 860"/>
                              <a:gd name="T64" fmla="+- 0 9899 9755"/>
                              <a:gd name="T65" fmla="*/ T64 w 210"/>
                              <a:gd name="T66" fmla="+- 0 1862 1138"/>
                              <a:gd name="T67" fmla="*/ 1862 h 860"/>
                              <a:gd name="T68" fmla="+- 0 9929 9755"/>
                              <a:gd name="T69" fmla="*/ T68 w 210"/>
                              <a:gd name="T70" fmla="+- 0 1802 1138"/>
                              <a:gd name="T71" fmla="*/ 1802 h 860"/>
                              <a:gd name="T72" fmla="+- 0 9950 9755"/>
                              <a:gd name="T73" fmla="*/ T72 w 210"/>
                              <a:gd name="T74" fmla="+- 0 1731 1138"/>
                              <a:gd name="T75" fmla="*/ 1731 h 860"/>
                              <a:gd name="T76" fmla="+- 0 9959 9755"/>
                              <a:gd name="T77" fmla="*/ T76 w 210"/>
                              <a:gd name="T78" fmla="+- 0 1646 1138"/>
                              <a:gd name="T79" fmla="*/ 1646 h 860"/>
                              <a:gd name="T80" fmla="+- 0 9950 9755"/>
                              <a:gd name="T81" fmla="*/ T80 w 210"/>
                              <a:gd name="T82" fmla="+- 0 1548 1138"/>
                              <a:gd name="T83" fmla="*/ 1548 h 860"/>
                              <a:gd name="T84" fmla="+- 0 9895 9755"/>
                              <a:gd name="T85" fmla="*/ T84 w 210"/>
                              <a:gd name="T86" fmla="+- 0 1369 1138"/>
                              <a:gd name="T87" fmla="*/ 1369 h 860"/>
                              <a:gd name="T88" fmla="+- 0 9831 9755"/>
                              <a:gd name="T89" fmla="*/ T88 w 210"/>
                              <a:gd name="T90" fmla="+- 0 1241 1138"/>
                              <a:gd name="T91" fmla="*/ 1241 h 860"/>
                              <a:gd name="T92" fmla="+- 0 9777 9755"/>
                              <a:gd name="T93" fmla="*/ T92 w 210"/>
                              <a:gd name="T94" fmla="+- 0 1164 1138"/>
                              <a:gd name="T95" fmla="*/ 1164 h 860"/>
                              <a:gd name="T96" fmla="+- 0 9755 9755"/>
                              <a:gd name="T97" fmla="*/ T96 w 210"/>
                              <a:gd name="T98" fmla="+- 0 1138 1138"/>
                              <a:gd name="T99" fmla="*/ 1138 h 86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Lst>
                            <a:rect l="0" t="0" r="r" b="b"/>
                            <a:pathLst>
                              <a:path w="210" h="860">
                                <a:moveTo>
                                  <a:pt x="0" y="0"/>
                                </a:moveTo>
                                <a:lnTo>
                                  <a:pt x="64" y="80"/>
                                </a:lnTo>
                                <a:lnTo>
                                  <a:pt x="106" y="148"/>
                                </a:lnTo>
                                <a:lnTo>
                                  <a:pt x="147" y="228"/>
                                </a:lnTo>
                                <a:lnTo>
                                  <a:pt x="181" y="316"/>
                                </a:lnTo>
                                <a:lnTo>
                                  <a:pt x="203" y="407"/>
                                </a:lnTo>
                                <a:lnTo>
                                  <a:pt x="209" y="481"/>
                                </a:lnTo>
                                <a:lnTo>
                                  <a:pt x="209" y="548"/>
                                </a:lnTo>
                                <a:lnTo>
                                  <a:pt x="201" y="611"/>
                                </a:lnTo>
                                <a:lnTo>
                                  <a:pt x="182" y="672"/>
                                </a:lnTo>
                                <a:lnTo>
                                  <a:pt x="150" y="732"/>
                                </a:lnTo>
                                <a:lnTo>
                                  <a:pt x="104" y="794"/>
                                </a:lnTo>
                                <a:lnTo>
                                  <a:pt x="41" y="859"/>
                                </a:lnTo>
                                <a:lnTo>
                                  <a:pt x="36" y="849"/>
                                </a:lnTo>
                                <a:lnTo>
                                  <a:pt x="71" y="815"/>
                                </a:lnTo>
                                <a:lnTo>
                                  <a:pt x="108" y="774"/>
                                </a:lnTo>
                                <a:lnTo>
                                  <a:pt x="144" y="724"/>
                                </a:lnTo>
                                <a:lnTo>
                                  <a:pt x="174" y="664"/>
                                </a:lnTo>
                                <a:lnTo>
                                  <a:pt x="195" y="593"/>
                                </a:lnTo>
                                <a:lnTo>
                                  <a:pt x="204" y="508"/>
                                </a:lnTo>
                                <a:lnTo>
                                  <a:pt x="195" y="410"/>
                                </a:lnTo>
                                <a:lnTo>
                                  <a:pt x="140" y="231"/>
                                </a:lnTo>
                                <a:lnTo>
                                  <a:pt x="76" y="103"/>
                                </a:lnTo>
                                <a:lnTo>
                                  <a:pt x="22" y="26"/>
                                </a:lnTo>
                                <a:lnTo>
                                  <a:pt x="0" y="0"/>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5" name="Picture 262"/>
                          <pic:cNvPicPr>
                            <a:picLocks noChangeAspect="1" noChangeArrowheads="1"/>
                          </pic:cNvPicPr>
                        </pic:nvPicPr>
                        <pic:blipFill>
                          <a:blip r:embed="rId181">
                            <a:extLst>
                              <a:ext uri="{28A0092B-C50C-407E-A947-70E740481C1C}">
                                <a14:useLocalDpi xmlns:a14="http://schemas.microsoft.com/office/drawing/2010/main" val="0"/>
                              </a:ext>
                            </a:extLst>
                          </a:blip>
                          <a:srcRect/>
                          <a:stretch>
                            <a:fillRect/>
                          </a:stretch>
                        </pic:blipFill>
                        <pic:spPr bwMode="auto">
                          <a:xfrm>
                            <a:off x="9842" y="1900"/>
                            <a:ext cx="164" cy="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6" name="AutoShape 263"/>
                        <wps:cNvSpPr>
                          <a:spLocks/>
                        </wps:cNvSpPr>
                        <wps:spPr bwMode="auto">
                          <a:xfrm>
                            <a:off x="9842" y="1900"/>
                            <a:ext cx="164" cy="40"/>
                          </a:xfrm>
                          <a:custGeom>
                            <a:avLst/>
                            <a:gdLst>
                              <a:gd name="T0" fmla="+- 0 9848 9843"/>
                              <a:gd name="T1" fmla="*/ T0 w 164"/>
                              <a:gd name="T2" fmla="+- 0 1935 1900"/>
                              <a:gd name="T3" fmla="*/ 1935 h 40"/>
                              <a:gd name="T4" fmla="+- 0 9843 9843"/>
                              <a:gd name="T5" fmla="*/ T4 w 164"/>
                              <a:gd name="T6" fmla="+- 0 1938 1900"/>
                              <a:gd name="T7" fmla="*/ 1938 h 40"/>
                              <a:gd name="T8" fmla="+- 0 9855 9843"/>
                              <a:gd name="T9" fmla="*/ T8 w 164"/>
                              <a:gd name="T10" fmla="+- 0 1927 1900"/>
                              <a:gd name="T11" fmla="*/ 1927 h 40"/>
                              <a:gd name="T12" fmla="+- 0 9877 9843"/>
                              <a:gd name="T13" fmla="*/ T12 w 164"/>
                              <a:gd name="T14" fmla="+- 0 1912 1900"/>
                              <a:gd name="T15" fmla="*/ 1912 h 40"/>
                              <a:gd name="T16" fmla="+- 0 9900 9843"/>
                              <a:gd name="T17" fmla="*/ T16 w 164"/>
                              <a:gd name="T18" fmla="+- 0 1903 1900"/>
                              <a:gd name="T19" fmla="*/ 1903 h 40"/>
                              <a:gd name="T20" fmla="+- 0 9924 9843"/>
                              <a:gd name="T21" fmla="*/ T20 w 164"/>
                              <a:gd name="T22" fmla="+- 0 1900 1900"/>
                              <a:gd name="T23" fmla="*/ 1900 h 40"/>
                              <a:gd name="T24" fmla="+- 0 9954 9843"/>
                              <a:gd name="T25" fmla="*/ T24 w 164"/>
                              <a:gd name="T26" fmla="+- 0 1902 1900"/>
                              <a:gd name="T27" fmla="*/ 1902 h 40"/>
                              <a:gd name="T28" fmla="+- 0 9983 9843"/>
                              <a:gd name="T29" fmla="*/ T28 w 164"/>
                              <a:gd name="T30" fmla="+- 0 1911 1900"/>
                              <a:gd name="T31" fmla="*/ 1911 h 40"/>
                              <a:gd name="T32" fmla="+- 0 10005 9843"/>
                              <a:gd name="T33" fmla="*/ T32 w 164"/>
                              <a:gd name="T34" fmla="+- 0 1931 1900"/>
                              <a:gd name="T35" fmla="*/ 1931 h 40"/>
                              <a:gd name="T36" fmla="+- 0 10005 9843"/>
                              <a:gd name="T37" fmla="*/ T36 w 164"/>
                              <a:gd name="T38" fmla="+- 0 1931 1900"/>
                              <a:gd name="T39" fmla="*/ 1931 h 40"/>
                              <a:gd name="T40" fmla="+- 0 10006 9843"/>
                              <a:gd name="T41" fmla="*/ T40 w 164"/>
                              <a:gd name="T42" fmla="+- 0 1933 1900"/>
                              <a:gd name="T43" fmla="*/ 1933 h 40"/>
                              <a:gd name="T44" fmla="+- 0 9979 9843"/>
                              <a:gd name="T45" fmla="*/ T44 w 164"/>
                              <a:gd name="T46" fmla="+- 0 1936 1900"/>
                              <a:gd name="T47" fmla="*/ 1936 h 40"/>
                              <a:gd name="T48" fmla="+- 0 9961 9843"/>
                              <a:gd name="T49" fmla="*/ T48 w 164"/>
                              <a:gd name="T50" fmla="+- 0 1938 1900"/>
                              <a:gd name="T51" fmla="*/ 1938 h 40"/>
                              <a:gd name="T52" fmla="+- 0 9947 9843"/>
                              <a:gd name="T53" fmla="*/ T52 w 164"/>
                              <a:gd name="T54" fmla="+- 0 1940 1900"/>
                              <a:gd name="T55" fmla="*/ 1940 h 40"/>
                              <a:gd name="T56" fmla="+- 0 9931 9843"/>
                              <a:gd name="T57" fmla="*/ T56 w 164"/>
                              <a:gd name="T58" fmla="+- 0 1940 1900"/>
                              <a:gd name="T59" fmla="*/ 1940 h 40"/>
                              <a:gd name="T60" fmla="+- 0 9909 9843"/>
                              <a:gd name="T61" fmla="*/ T60 w 164"/>
                              <a:gd name="T62" fmla="+- 0 1937 1900"/>
                              <a:gd name="T63" fmla="*/ 1937 h 40"/>
                              <a:gd name="T64" fmla="+- 0 9890 9843"/>
                              <a:gd name="T65" fmla="*/ T64 w 164"/>
                              <a:gd name="T66" fmla="+- 0 1931 1900"/>
                              <a:gd name="T67" fmla="*/ 1931 h 40"/>
                              <a:gd name="T68" fmla="+- 0 9879 9843"/>
                              <a:gd name="T69" fmla="*/ T68 w 164"/>
                              <a:gd name="T70" fmla="+- 0 1925 1900"/>
                              <a:gd name="T71" fmla="*/ 1925 h 40"/>
                              <a:gd name="T72" fmla="+- 0 9867 9843"/>
                              <a:gd name="T73" fmla="*/ T72 w 164"/>
                              <a:gd name="T74" fmla="+- 0 1925 1900"/>
                              <a:gd name="T75" fmla="*/ 1925 h 40"/>
                              <a:gd name="T76" fmla="+- 0 9848 9843"/>
                              <a:gd name="T77" fmla="*/ T76 w 164"/>
                              <a:gd name="T78" fmla="+- 0 1935 1900"/>
                              <a:gd name="T79" fmla="*/ 1935 h 40"/>
                              <a:gd name="T80" fmla="+- 0 9860 9843"/>
                              <a:gd name="T81" fmla="*/ T80 w 164"/>
                              <a:gd name="T82" fmla="+- 0 1926 1900"/>
                              <a:gd name="T83" fmla="*/ 1926 h 40"/>
                              <a:gd name="T84" fmla="+- 0 9866 9843"/>
                              <a:gd name="T85" fmla="*/ T84 w 164"/>
                              <a:gd name="T86" fmla="+- 0 1925 1900"/>
                              <a:gd name="T87" fmla="*/ 1925 h 40"/>
                              <a:gd name="T88" fmla="+- 0 9885 9843"/>
                              <a:gd name="T89" fmla="*/ T88 w 164"/>
                              <a:gd name="T90" fmla="+- 0 1922 1900"/>
                              <a:gd name="T91" fmla="*/ 1922 h 40"/>
                              <a:gd name="T92" fmla="+- 0 9919 9843"/>
                              <a:gd name="T93" fmla="*/ T92 w 164"/>
                              <a:gd name="T94" fmla="+- 0 1921 1900"/>
                              <a:gd name="T95" fmla="*/ 1921 h 40"/>
                              <a:gd name="T96" fmla="+- 0 9970 9843"/>
                              <a:gd name="T97" fmla="*/ T96 w 164"/>
                              <a:gd name="T98" fmla="+- 0 1923 1900"/>
                              <a:gd name="T99" fmla="*/ 1923 h 4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Lst>
                            <a:rect l="0" t="0" r="r" b="b"/>
                            <a:pathLst>
                              <a:path w="164" h="40">
                                <a:moveTo>
                                  <a:pt x="5" y="35"/>
                                </a:moveTo>
                                <a:lnTo>
                                  <a:pt x="0" y="38"/>
                                </a:lnTo>
                                <a:lnTo>
                                  <a:pt x="12" y="27"/>
                                </a:lnTo>
                                <a:lnTo>
                                  <a:pt x="34" y="12"/>
                                </a:lnTo>
                                <a:lnTo>
                                  <a:pt x="57" y="3"/>
                                </a:lnTo>
                                <a:lnTo>
                                  <a:pt x="81" y="0"/>
                                </a:lnTo>
                                <a:lnTo>
                                  <a:pt x="111" y="2"/>
                                </a:lnTo>
                                <a:lnTo>
                                  <a:pt x="140" y="11"/>
                                </a:lnTo>
                                <a:lnTo>
                                  <a:pt x="162" y="31"/>
                                </a:lnTo>
                                <a:lnTo>
                                  <a:pt x="163" y="33"/>
                                </a:lnTo>
                                <a:lnTo>
                                  <a:pt x="136" y="36"/>
                                </a:lnTo>
                                <a:lnTo>
                                  <a:pt x="118" y="38"/>
                                </a:lnTo>
                                <a:lnTo>
                                  <a:pt x="104" y="40"/>
                                </a:lnTo>
                                <a:lnTo>
                                  <a:pt x="88" y="40"/>
                                </a:lnTo>
                                <a:lnTo>
                                  <a:pt x="66" y="37"/>
                                </a:lnTo>
                                <a:lnTo>
                                  <a:pt x="47" y="31"/>
                                </a:lnTo>
                                <a:lnTo>
                                  <a:pt x="36" y="25"/>
                                </a:lnTo>
                                <a:lnTo>
                                  <a:pt x="24" y="25"/>
                                </a:lnTo>
                                <a:lnTo>
                                  <a:pt x="5" y="35"/>
                                </a:lnTo>
                                <a:close/>
                                <a:moveTo>
                                  <a:pt x="17" y="26"/>
                                </a:moveTo>
                                <a:lnTo>
                                  <a:pt x="23" y="25"/>
                                </a:lnTo>
                                <a:lnTo>
                                  <a:pt x="42" y="22"/>
                                </a:lnTo>
                                <a:lnTo>
                                  <a:pt x="76" y="21"/>
                                </a:lnTo>
                                <a:lnTo>
                                  <a:pt x="127" y="23"/>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7" name="Picture 264"/>
                          <pic:cNvPicPr>
                            <a:picLocks noChangeAspect="1" noChangeArrowheads="1"/>
                          </pic:cNvPicPr>
                        </pic:nvPicPr>
                        <pic:blipFill>
                          <a:blip r:embed="rId182">
                            <a:extLst>
                              <a:ext uri="{28A0092B-C50C-407E-A947-70E740481C1C}">
                                <a14:useLocalDpi xmlns:a14="http://schemas.microsoft.com/office/drawing/2010/main" val="0"/>
                              </a:ext>
                            </a:extLst>
                          </a:blip>
                          <a:srcRect/>
                          <a:stretch>
                            <a:fillRect/>
                          </a:stretch>
                        </pic:blipFill>
                        <pic:spPr bwMode="auto">
                          <a:xfrm>
                            <a:off x="9793" y="1836"/>
                            <a:ext cx="37" cy="13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8" name="Freeform 265"/>
                        <wps:cNvSpPr>
                          <a:spLocks/>
                        </wps:cNvSpPr>
                        <wps:spPr bwMode="auto">
                          <a:xfrm>
                            <a:off x="9793" y="1836"/>
                            <a:ext cx="37" cy="138"/>
                          </a:xfrm>
                          <a:custGeom>
                            <a:avLst/>
                            <a:gdLst>
                              <a:gd name="T0" fmla="+- 0 9816 9793"/>
                              <a:gd name="T1" fmla="*/ T0 w 37"/>
                              <a:gd name="T2" fmla="+- 0 1973 1836"/>
                              <a:gd name="T3" fmla="*/ 1973 h 138"/>
                              <a:gd name="T4" fmla="+- 0 9813 9793"/>
                              <a:gd name="T5" fmla="*/ T4 w 37"/>
                              <a:gd name="T6" fmla="+- 0 1972 1836"/>
                              <a:gd name="T7" fmla="*/ 1972 h 138"/>
                              <a:gd name="T8" fmla="+- 0 9811 9793"/>
                              <a:gd name="T9" fmla="*/ T8 w 37"/>
                              <a:gd name="T10" fmla="+- 0 1954 1836"/>
                              <a:gd name="T11" fmla="*/ 1954 h 138"/>
                              <a:gd name="T12" fmla="+- 0 9809 9793"/>
                              <a:gd name="T13" fmla="*/ T12 w 37"/>
                              <a:gd name="T14" fmla="+- 0 1931 1836"/>
                              <a:gd name="T15" fmla="*/ 1931 h 138"/>
                              <a:gd name="T16" fmla="+- 0 9804 9793"/>
                              <a:gd name="T17" fmla="*/ T16 w 37"/>
                              <a:gd name="T18" fmla="+- 0 1914 1836"/>
                              <a:gd name="T19" fmla="*/ 1914 h 138"/>
                              <a:gd name="T20" fmla="+- 0 9796 9793"/>
                              <a:gd name="T21" fmla="*/ T20 w 37"/>
                              <a:gd name="T22" fmla="+- 0 1896 1836"/>
                              <a:gd name="T23" fmla="*/ 1896 h 138"/>
                              <a:gd name="T24" fmla="+- 0 9793 9793"/>
                              <a:gd name="T25" fmla="*/ T24 w 37"/>
                              <a:gd name="T26" fmla="+- 0 1878 1836"/>
                              <a:gd name="T27" fmla="*/ 1878 h 138"/>
                              <a:gd name="T28" fmla="+- 0 9795 9793"/>
                              <a:gd name="T29" fmla="*/ T28 w 37"/>
                              <a:gd name="T30" fmla="+- 0 1858 1836"/>
                              <a:gd name="T31" fmla="*/ 1858 h 138"/>
                              <a:gd name="T32" fmla="+- 0 9802 9793"/>
                              <a:gd name="T33" fmla="*/ T32 w 37"/>
                              <a:gd name="T34" fmla="+- 0 1836 1836"/>
                              <a:gd name="T35" fmla="*/ 1836 h 138"/>
                              <a:gd name="T36" fmla="+- 0 9805 9793"/>
                              <a:gd name="T37" fmla="*/ T36 w 37"/>
                              <a:gd name="T38" fmla="+- 0 1839 1836"/>
                              <a:gd name="T39" fmla="*/ 1839 h 138"/>
                              <a:gd name="T40" fmla="+- 0 9811 9793"/>
                              <a:gd name="T41" fmla="*/ T40 w 37"/>
                              <a:gd name="T42" fmla="+- 0 1846 1836"/>
                              <a:gd name="T43" fmla="*/ 1846 h 138"/>
                              <a:gd name="T44" fmla="+- 0 9818 9793"/>
                              <a:gd name="T45" fmla="*/ T44 w 37"/>
                              <a:gd name="T46" fmla="+- 0 1859 1836"/>
                              <a:gd name="T47" fmla="*/ 1859 h 138"/>
                              <a:gd name="T48" fmla="+- 0 9822 9793"/>
                              <a:gd name="T49" fmla="*/ T48 w 37"/>
                              <a:gd name="T50" fmla="+- 0 1878 1836"/>
                              <a:gd name="T51" fmla="*/ 1878 h 138"/>
                              <a:gd name="T52" fmla="+- 0 9825 9793"/>
                              <a:gd name="T53" fmla="*/ T52 w 37"/>
                              <a:gd name="T54" fmla="+- 0 1894 1836"/>
                              <a:gd name="T55" fmla="*/ 1894 h 138"/>
                              <a:gd name="T56" fmla="+- 0 9830 9793"/>
                              <a:gd name="T57" fmla="*/ T56 w 37"/>
                              <a:gd name="T58" fmla="+- 0 1908 1836"/>
                              <a:gd name="T59" fmla="*/ 1908 h 138"/>
                              <a:gd name="T60" fmla="+- 0 9829 9793"/>
                              <a:gd name="T61" fmla="*/ T60 w 37"/>
                              <a:gd name="T62" fmla="+- 0 1931 1836"/>
                              <a:gd name="T63" fmla="*/ 1931 h 138"/>
                              <a:gd name="T64" fmla="+- 0 9816 9793"/>
                              <a:gd name="T65" fmla="*/ T64 w 37"/>
                              <a:gd name="T66" fmla="+- 0 1973 1836"/>
                              <a:gd name="T67" fmla="*/ 1973 h 13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Lst>
                            <a:rect l="0" t="0" r="r" b="b"/>
                            <a:pathLst>
                              <a:path w="37" h="138">
                                <a:moveTo>
                                  <a:pt x="23" y="137"/>
                                </a:moveTo>
                                <a:lnTo>
                                  <a:pt x="20" y="136"/>
                                </a:lnTo>
                                <a:lnTo>
                                  <a:pt x="18" y="118"/>
                                </a:lnTo>
                                <a:lnTo>
                                  <a:pt x="16" y="95"/>
                                </a:lnTo>
                                <a:lnTo>
                                  <a:pt x="11" y="78"/>
                                </a:lnTo>
                                <a:lnTo>
                                  <a:pt x="3" y="60"/>
                                </a:lnTo>
                                <a:lnTo>
                                  <a:pt x="0" y="42"/>
                                </a:lnTo>
                                <a:lnTo>
                                  <a:pt x="2" y="22"/>
                                </a:lnTo>
                                <a:lnTo>
                                  <a:pt x="9" y="0"/>
                                </a:lnTo>
                                <a:lnTo>
                                  <a:pt x="12" y="3"/>
                                </a:lnTo>
                                <a:lnTo>
                                  <a:pt x="18" y="10"/>
                                </a:lnTo>
                                <a:lnTo>
                                  <a:pt x="25" y="23"/>
                                </a:lnTo>
                                <a:lnTo>
                                  <a:pt x="29" y="42"/>
                                </a:lnTo>
                                <a:lnTo>
                                  <a:pt x="32" y="58"/>
                                </a:lnTo>
                                <a:lnTo>
                                  <a:pt x="37" y="72"/>
                                </a:lnTo>
                                <a:lnTo>
                                  <a:pt x="36" y="95"/>
                                </a:lnTo>
                                <a:lnTo>
                                  <a:pt x="23" y="137"/>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9" name="Picture 266"/>
                          <pic:cNvPicPr>
                            <a:picLocks noChangeAspect="1" noChangeArrowheads="1"/>
                          </pic:cNvPicPr>
                        </pic:nvPicPr>
                        <pic:blipFill>
                          <a:blip r:embed="rId183">
                            <a:extLst>
                              <a:ext uri="{28A0092B-C50C-407E-A947-70E740481C1C}">
                                <a14:useLocalDpi xmlns:a14="http://schemas.microsoft.com/office/drawing/2010/main" val="0"/>
                              </a:ext>
                            </a:extLst>
                          </a:blip>
                          <a:srcRect/>
                          <a:stretch>
                            <a:fillRect/>
                          </a:stretch>
                        </pic:blipFill>
                        <pic:spPr bwMode="auto">
                          <a:xfrm>
                            <a:off x="9802" y="1844"/>
                            <a:ext cx="15" cy="1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0" name="Freeform 267"/>
                        <wps:cNvSpPr>
                          <a:spLocks/>
                        </wps:cNvSpPr>
                        <wps:spPr bwMode="auto">
                          <a:xfrm>
                            <a:off x="9802" y="1844"/>
                            <a:ext cx="15" cy="118"/>
                          </a:xfrm>
                          <a:custGeom>
                            <a:avLst/>
                            <a:gdLst>
                              <a:gd name="T0" fmla="+- 0 9815 9803"/>
                              <a:gd name="T1" fmla="*/ T0 w 15"/>
                              <a:gd name="T2" fmla="+- 0 1962 1845"/>
                              <a:gd name="T3" fmla="*/ 1962 h 118"/>
                              <a:gd name="T4" fmla="+- 0 9816 9803"/>
                              <a:gd name="T5" fmla="*/ T4 w 15"/>
                              <a:gd name="T6" fmla="+- 0 1955 1845"/>
                              <a:gd name="T7" fmla="*/ 1955 h 118"/>
                              <a:gd name="T8" fmla="+- 0 9817 9803"/>
                              <a:gd name="T9" fmla="*/ T8 w 15"/>
                              <a:gd name="T10" fmla="+- 0 1940 1845"/>
                              <a:gd name="T11" fmla="*/ 1940 h 118"/>
                              <a:gd name="T12" fmla="+- 0 9817 9803"/>
                              <a:gd name="T13" fmla="*/ T12 w 15"/>
                              <a:gd name="T14" fmla="+- 0 1922 1845"/>
                              <a:gd name="T15" fmla="*/ 1922 h 118"/>
                              <a:gd name="T16" fmla="+- 0 9814 9803"/>
                              <a:gd name="T17" fmla="*/ T16 w 15"/>
                              <a:gd name="T18" fmla="+- 0 1909 1845"/>
                              <a:gd name="T19" fmla="*/ 1909 h 118"/>
                              <a:gd name="T20" fmla="+- 0 9810 9803"/>
                              <a:gd name="T21" fmla="*/ T20 w 15"/>
                              <a:gd name="T22" fmla="+- 0 1893 1845"/>
                              <a:gd name="T23" fmla="*/ 1893 h 118"/>
                              <a:gd name="T24" fmla="+- 0 9806 9803"/>
                              <a:gd name="T25" fmla="*/ T24 w 15"/>
                              <a:gd name="T26" fmla="+- 0 1872 1845"/>
                              <a:gd name="T27" fmla="*/ 1872 h 118"/>
                              <a:gd name="T28" fmla="+- 0 9804 9803"/>
                              <a:gd name="T29" fmla="*/ T28 w 15"/>
                              <a:gd name="T30" fmla="+- 0 1853 1845"/>
                              <a:gd name="T31" fmla="*/ 1853 h 118"/>
                              <a:gd name="T32" fmla="+- 0 9803 9803"/>
                              <a:gd name="T33" fmla="*/ T32 w 15"/>
                              <a:gd name="T34" fmla="+- 0 1845 1845"/>
                              <a:gd name="T35" fmla="*/ 1845 h 1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15" h="118">
                                <a:moveTo>
                                  <a:pt x="12" y="117"/>
                                </a:moveTo>
                                <a:lnTo>
                                  <a:pt x="13" y="110"/>
                                </a:lnTo>
                                <a:lnTo>
                                  <a:pt x="14" y="95"/>
                                </a:lnTo>
                                <a:lnTo>
                                  <a:pt x="14" y="77"/>
                                </a:lnTo>
                                <a:lnTo>
                                  <a:pt x="11" y="64"/>
                                </a:lnTo>
                                <a:lnTo>
                                  <a:pt x="7" y="48"/>
                                </a:lnTo>
                                <a:lnTo>
                                  <a:pt x="3" y="27"/>
                                </a:lnTo>
                                <a:lnTo>
                                  <a:pt x="1" y="8"/>
                                </a:lnTo>
                                <a:lnTo>
                                  <a:pt x="0"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1" name="Freeform 268"/>
                        <wps:cNvSpPr>
                          <a:spLocks/>
                        </wps:cNvSpPr>
                        <wps:spPr bwMode="auto">
                          <a:xfrm>
                            <a:off x="9215" y="1880"/>
                            <a:ext cx="674" cy="365"/>
                          </a:xfrm>
                          <a:custGeom>
                            <a:avLst/>
                            <a:gdLst>
                              <a:gd name="T0" fmla="+- 0 9218 9215"/>
                              <a:gd name="T1" fmla="*/ T0 w 674"/>
                              <a:gd name="T2" fmla="+- 0 2244 1880"/>
                              <a:gd name="T3" fmla="*/ 2244 h 365"/>
                              <a:gd name="T4" fmla="+- 0 9279 9215"/>
                              <a:gd name="T5" fmla="*/ T4 w 674"/>
                              <a:gd name="T6" fmla="+- 0 2201 1880"/>
                              <a:gd name="T7" fmla="*/ 2201 h 365"/>
                              <a:gd name="T8" fmla="+- 0 9338 9215"/>
                              <a:gd name="T9" fmla="*/ T8 w 674"/>
                              <a:gd name="T10" fmla="+- 0 2177 1880"/>
                              <a:gd name="T11" fmla="*/ 2177 h 365"/>
                              <a:gd name="T12" fmla="+- 0 9398 9215"/>
                              <a:gd name="T13" fmla="*/ T12 w 674"/>
                              <a:gd name="T14" fmla="+- 0 2156 1880"/>
                              <a:gd name="T15" fmla="*/ 2156 h 365"/>
                              <a:gd name="T16" fmla="+- 0 9468 9215"/>
                              <a:gd name="T17" fmla="*/ T16 w 674"/>
                              <a:gd name="T18" fmla="+- 0 2139 1880"/>
                              <a:gd name="T19" fmla="*/ 2139 h 365"/>
                              <a:gd name="T20" fmla="+- 0 9543 9215"/>
                              <a:gd name="T21" fmla="*/ T20 w 674"/>
                              <a:gd name="T22" fmla="+- 0 2123 1880"/>
                              <a:gd name="T23" fmla="*/ 2123 h 365"/>
                              <a:gd name="T24" fmla="+- 0 9611 9215"/>
                              <a:gd name="T25" fmla="*/ T24 w 674"/>
                              <a:gd name="T26" fmla="+- 0 2101 1880"/>
                              <a:gd name="T27" fmla="*/ 2101 h 365"/>
                              <a:gd name="T28" fmla="+- 0 9669 9215"/>
                              <a:gd name="T29" fmla="*/ T28 w 674"/>
                              <a:gd name="T30" fmla="+- 0 2076 1880"/>
                              <a:gd name="T31" fmla="*/ 2076 h 365"/>
                              <a:gd name="T32" fmla="+- 0 9747 9215"/>
                              <a:gd name="T33" fmla="*/ T32 w 674"/>
                              <a:gd name="T34" fmla="+- 0 2023 1880"/>
                              <a:gd name="T35" fmla="*/ 2023 h 365"/>
                              <a:gd name="T36" fmla="+- 0 9794 9215"/>
                              <a:gd name="T37" fmla="*/ T36 w 674"/>
                              <a:gd name="T38" fmla="+- 0 1983 1880"/>
                              <a:gd name="T39" fmla="*/ 1983 h 365"/>
                              <a:gd name="T40" fmla="+- 0 9844 9215"/>
                              <a:gd name="T41" fmla="*/ T40 w 674"/>
                              <a:gd name="T42" fmla="+- 0 1935 1880"/>
                              <a:gd name="T43" fmla="*/ 1935 h 365"/>
                              <a:gd name="T44" fmla="+- 0 9887 9215"/>
                              <a:gd name="T45" fmla="*/ T44 w 674"/>
                              <a:gd name="T46" fmla="+- 0 1880 1880"/>
                              <a:gd name="T47" fmla="*/ 1880 h 365"/>
                              <a:gd name="T48" fmla="+- 0 9889 9215"/>
                              <a:gd name="T49" fmla="*/ T48 w 674"/>
                              <a:gd name="T50" fmla="+- 0 1888 1880"/>
                              <a:gd name="T51" fmla="*/ 1888 h 365"/>
                              <a:gd name="T52" fmla="+- 0 9887 9215"/>
                              <a:gd name="T53" fmla="*/ T52 w 674"/>
                              <a:gd name="T54" fmla="+- 0 1892 1880"/>
                              <a:gd name="T55" fmla="*/ 1892 h 365"/>
                              <a:gd name="T56" fmla="+- 0 9887 9215"/>
                              <a:gd name="T57" fmla="*/ T56 w 674"/>
                              <a:gd name="T58" fmla="+- 0 1895 1880"/>
                              <a:gd name="T59" fmla="*/ 1895 h 365"/>
                              <a:gd name="T60" fmla="+- 0 9845 9215"/>
                              <a:gd name="T61" fmla="*/ T60 w 674"/>
                              <a:gd name="T62" fmla="+- 0 1946 1880"/>
                              <a:gd name="T63" fmla="*/ 1946 h 365"/>
                              <a:gd name="T64" fmla="+- 0 9799 9215"/>
                              <a:gd name="T65" fmla="*/ T64 w 674"/>
                              <a:gd name="T66" fmla="+- 0 1993 1880"/>
                              <a:gd name="T67" fmla="*/ 1993 h 365"/>
                              <a:gd name="T68" fmla="+- 0 9753 9215"/>
                              <a:gd name="T69" fmla="*/ T68 w 674"/>
                              <a:gd name="T70" fmla="+- 0 2032 1880"/>
                              <a:gd name="T71" fmla="*/ 2032 h 365"/>
                              <a:gd name="T72" fmla="+- 0 9671 9215"/>
                              <a:gd name="T73" fmla="*/ T72 w 674"/>
                              <a:gd name="T74" fmla="+- 0 2091 1880"/>
                              <a:gd name="T75" fmla="*/ 2091 h 365"/>
                              <a:gd name="T76" fmla="+- 0 9614 9215"/>
                              <a:gd name="T77" fmla="*/ T76 w 674"/>
                              <a:gd name="T78" fmla="+- 0 2116 1880"/>
                              <a:gd name="T79" fmla="*/ 2116 h 365"/>
                              <a:gd name="T80" fmla="+- 0 9545 9215"/>
                              <a:gd name="T81" fmla="*/ T80 w 674"/>
                              <a:gd name="T82" fmla="+- 0 2137 1880"/>
                              <a:gd name="T83" fmla="*/ 2137 h 365"/>
                              <a:gd name="T84" fmla="+- 0 9470 9215"/>
                              <a:gd name="T85" fmla="*/ T84 w 674"/>
                              <a:gd name="T86" fmla="+- 0 2154 1880"/>
                              <a:gd name="T87" fmla="*/ 2154 h 365"/>
                              <a:gd name="T88" fmla="+- 0 9400 9215"/>
                              <a:gd name="T89" fmla="*/ T88 w 674"/>
                              <a:gd name="T90" fmla="+- 0 2171 1880"/>
                              <a:gd name="T91" fmla="*/ 2171 h 365"/>
                              <a:gd name="T92" fmla="+- 0 9340 9215"/>
                              <a:gd name="T93" fmla="*/ T92 w 674"/>
                              <a:gd name="T94" fmla="+- 0 2191 1880"/>
                              <a:gd name="T95" fmla="*/ 2191 h 365"/>
                              <a:gd name="T96" fmla="+- 0 9282 9215"/>
                              <a:gd name="T97" fmla="*/ T96 w 674"/>
                              <a:gd name="T98" fmla="+- 0 2216 1880"/>
                              <a:gd name="T99" fmla="*/ 2216 h 365"/>
                              <a:gd name="T100" fmla="+- 0 9218 9215"/>
                              <a:gd name="T101" fmla="*/ T100 w 674"/>
                              <a:gd name="T102" fmla="+- 0 2244 1880"/>
                              <a:gd name="T103" fmla="*/ 2244 h 36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Lst>
                            <a:rect l="0" t="0" r="r" b="b"/>
                            <a:pathLst>
                              <a:path w="674" h="365">
                                <a:moveTo>
                                  <a:pt x="3" y="364"/>
                                </a:moveTo>
                                <a:lnTo>
                                  <a:pt x="64" y="321"/>
                                </a:lnTo>
                                <a:lnTo>
                                  <a:pt x="123" y="297"/>
                                </a:lnTo>
                                <a:lnTo>
                                  <a:pt x="183" y="276"/>
                                </a:lnTo>
                                <a:lnTo>
                                  <a:pt x="253" y="259"/>
                                </a:lnTo>
                                <a:lnTo>
                                  <a:pt x="328" y="243"/>
                                </a:lnTo>
                                <a:lnTo>
                                  <a:pt x="396" y="221"/>
                                </a:lnTo>
                                <a:lnTo>
                                  <a:pt x="454" y="196"/>
                                </a:lnTo>
                                <a:lnTo>
                                  <a:pt x="532" y="143"/>
                                </a:lnTo>
                                <a:lnTo>
                                  <a:pt x="579" y="103"/>
                                </a:lnTo>
                                <a:lnTo>
                                  <a:pt x="629" y="55"/>
                                </a:lnTo>
                                <a:lnTo>
                                  <a:pt x="672" y="0"/>
                                </a:lnTo>
                                <a:lnTo>
                                  <a:pt x="674" y="8"/>
                                </a:lnTo>
                                <a:lnTo>
                                  <a:pt x="672" y="12"/>
                                </a:lnTo>
                                <a:lnTo>
                                  <a:pt x="672" y="15"/>
                                </a:lnTo>
                                <a:lnTo>
                                  <a:pt x="630" y="66"/>
                                </a:lnTo>
                                <a:lnTo>
                                  <a:pt x="584" y="113"/>
                                </a:lnTo>
                                <a:lnTo>
                                  <a:pt x="538" y="152"/>
                                </a:lnTo>
                                <a:lnTo>
                                  <a:pt x="456" y="211"/>
                                </a:lnTo>
                                <a:lnTo>
                                  <a:pt x="399" y="236"/>
                                </a:lnTo>
                                <a:lnTo>
                                  <a:pt x="330" y="257"/>
                                </a:lnTo>
                                <a:lnTo>
                                  <a:pt x="255" y="274"/>
                                </a:lnTo>
                                <a:lnTo>
                                  <a:pt x="185" y="291"/>
                                </a:lnTo>
                                <a:lnTo>
                                  <a:pt x="125" y="311"/>
                                </a:lnTo>
                                <a:lnTo>
                                  <a:pt x="67" y="336"/>
                                </a:lnTo>
                                <a:lnTo>
                                  <a:pt x="3" y="364"/>
                                </a:lnTo>
                                <a:close/>
                              </a:path>
                            </a:pathLst>
                          </a:custGeom>
                          <a:solidFill>
                            <a:srgbClr val="46892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2" name="Freeform 269"/>
                        <wps:cNvSpPr>
                          <a:spLocks/>
                        </wps:cNvSpPr>
                        <wps:spPr bwMode="auto">
                          <a:xfrm>
                            <a:off x="9215" y="1880"/>
                            <a:ext cx="674" cy="365"/>
                          </a:xfrm>
                          <a:custGeom>
                            <a:avLst/>
                            <a:gdLst>
                              <a:gd name="T0" fmla="+- 0 9887 9215"/>
                              <a:gd name="T1" fmla="*/ T0 w 674"/>
                              <a:gd name="T2" fmla="+- 0 1895 1880"/>
                              <a:gd name="T3" fmla="*/ 1895 h 365"/>
                              <a:gd name="T4" fmla="+- 0 9845 9215"/>
                              <a:gd name="T5" fmla="*/ T4 w 674"/>
                              <a:gd name="T6" fmla="+- 0 1946 1880"/>
                              <a:gd name="T7" fmla="*/ 1946 h 365"/>
                              <a:gd name="T8" fmla="+- 0 9799 9215"/>
                              <a:gd name="T9" fmla="*/ T8 w 674"/>
                              <a:gd name="T10" fmla="+- 0 1993 1880"/>
                              <a:gd name="T11" fmla="*/ 1993 h 365"/>
                              <a:gd name="T12" fmla="+- 0 9753 9215"/>
                              <a:gd name="T13" fmla="*/ T12 w 674"/>
                              <a:gd name="T14" fmla="+- 0 2032 1880"/>
                              <a:gd name="T15" fmla="*/ 2032 h 365"/>
                              <a:gd name="T16" fmla="+- 0 9671 9215"/>
                              <a:gd name="T17" fmla="*/ T16 w 674"/>
                              <a:gd name="T18" fmla="+- 0 2091 1880"/>
                              <a:gd name="T19" fmla="*/ 2091 h 365"/>
                              <a:gd name="T20" fmla="+- 0 9614 9215"/>
                              <a:gd name="T21" fmla="*/ T20 w 674"/>
                              <a:gd name="T22" fmla="+- 0 2116 1880"/>
                              <a:gd name="T23" fmla="*/ 2116 h 365"/>
                              <a:gd name="T24" fmla="+- 0 9545 9215"/>
                              <a:gd name="T25" fmla="*/ T24 w 674"/>
                              <a:gd name="T26" fmla="+- 0 2137 1880"/>
                              <a:gd name="T27" fmla="*/ 2137 h 365"/>
                              <a:gd name="T28" fmla="+- 0 9470 9215"/>
                              <a:gd name="T29" fmla="*/ T28 w 674"/>
                              <a:gd name="T30" fmla="+- 0 2154 1880"/>
                              <a:gd name="T31" fmla="*/ 2154 h 365"/>
                              <a:gd name="T32" fmla="+- 0 9400 9215"/>
                              <a:gd name="T33" fmla="*/ T32 w 674"/>
                              <a:gd name="T34" fmla="+- 0 2171 1880"/>
                              <a:gd name="T35" fmla="*/ 2171 h 365"/>
                              <a:gd name="T36" fmla="+- 0 9340 9215"/>
                              <a:gd name="T37" fmla="*/ T36 w 674"/>
                              <a:gd name="T38" fmla="+- 0 2191 1880"/>
                              <a:gd name="T39" fmla="*/ 2191 h 365"/>
                              <a:gd name="T40" fmla="+- 0 9282 9215"/>
                              <a:gd name="T41" fmla="*/ T40 w 674"/>
                              <a:gd name="T42" fmla="+- 0 2216 1880"/>
                              <a:gd name="T43" fmla="*/ 2216 h 365"/>
                              <a:gd name="T44" fmla="+- 0 9218 9215"/>
                              <a:gd name="T45" fmla="*/ T44 w 674"/>
                              <a:gd name="T46" fmla="+- 0 2244 1880"/>
                              <a:gd name="T47" fmla="*/ 2244 h 365"/>
                              <a:gd name="T48" fmla="+- 0 9215 9215"/>
                              <a:gd name="T49" fmla="*/ T48 w 674"/>
                              <a:gd name="T50" fmla="+- 0 2230 1880"/>
                              <a:gd name="T51" fmla="*/ 2230 h 365"/>
                              <a:gd name="T52" fmla="+- 0 9279 9215"/>
                              <a:gd name="T53" fmla="*/ T52 w 674"/>
                              <a:gd name="T54" fmla="+- 0 2201 1880"/>
                              <a:gd name="T55" fmla="*/ 2201 h 365"/>
                              <a:gd name="T56" fmla="+- 0 9338 9215"/>
                              <a:gd name="T57" fmla="*/ T56 w 674"/>
                              <a:gd name="T58" fmla="+- 0 2177 1880"/>
                              <a:gd name="T59" fmla="*/ 2177 h 365"/>
                              <a:gd name="T60" fmla="+- 0 9398 9215"/>
                              <a:gd name="T61" fmla="*/ T60 w 674"/>
                              <a:gd name="T62" fmla="+- 0 2156 1880"/>
                              <a:gd name="T63" fmla="*/ 2156 h 365"/>
                              <a:gd name="T64" fmla="+- 0 9468 9215"/>
                              <a:gd name="T65" fmla="*/ T64 w 674"/>
                              <a:gd name="T66" fmla="+- 0 2139 1880"/>
                              <a:gd name="T67" fmla="*/ 2139 h 365"/>
                              <a:gd name="T68" fmla="+- 0 9543 9215"/>
                              <a:gd name="T69" fmla="*/ T68 w 674"/>
                              <a:gd name="T70" fmla="+- 0 2123 1880"/>
                              <a:gd name="T71" fmla="*/ 2123 h 365"/>
                              <a:gd name="T72" fmla="+- 0 9611 9215"/>
                              <a:gd name="T73" fmla="*/ T72 w 674"/>
                              <a:gd name="T74" fmla="+- 0 2101 1880"/>
                              <a:gd name="T75" fmla="*/ 2101 h 365"/>
                              <a:gd name="T76" fmla="+- 0 9669 9215"/>
                              <a:gd name="T77" fmla="*/ T76 w 674"/>
                              <a:gd name="T78" fmla="+- 0 2076 1880"/>
                              <a:gd name="T79" fmla="*/ 2076 h 365"/>
                              <a:gd name="T80" fmla="+- 0 9747 9215"/>
                              <a:gd name="T81" fmla="*/ T80 w 674"/>
                              <a:gd name="T82" fmla="+- 0 2023 1880"/>
                              <a:gd name="T83" fmla="*/ 2023 h 365"/>
                              <a:gd name="T84" fmla="+- 0 9794 9215"/>
                              <a:gd name="T85" fmla="*/ T84 w 674"/>
                              <a:gd name="T86" fmla="+- 0 1983 1880"/>
                              <a:gd name="T87" fmla="*/ 1983 h 365"/>
                              <a:gd name="T88" fmla="+- 0 9844 9215"/>
                              <a:gd name="T89" fmla="*/ T88 w 674"/>
                              <a:gd name="T90" fmla="+- 0 1935 1880"/>
                              <a:gd name="T91" fmla="*/ 1935 h 365"/>
                              <a:gd name="T92" fmla="+- 0 9887 9215"/>
                              <a:gd name="T93" fmla="*/ T92 w 674"/>
                              <a:gd name="T94" fmla="+- 0 1880 1880"/>
                              <a:gd name="T95" fmla="*/ 1880 h 365"/>
                              <a:gd name="T96" fmla="+- 0 9889 9215"/>
                              <a:gd name="T97" fmla="*/ T96 w 674"/>
                              <a:gd name="T98" fmla="+- 0 1888 1880"/>
                              <a:gd name="T99" fmla="*/ 1888 h 365"/>
                              <a:gd name="T100" fmla="+- 0 9887 9215"/>
                              <a:gd name="T101" fmla="*/ T100 w 674"/>
                              <a:gd name="T102" fmla="+- 0 1892 1880"/>
                              <a:gd name="T103" fmla="*/ 1892 h 365"/>
                              <a:gd name="T104" fmla="+- 0 9887 9215"/>
                              <a:gd name="T105" fmla="*/ T104 w 674"/>
                              <a:gd name="T106" fmla="+- 0 1895 1880"/>
                              <a:gd name="T107" fmla="*/ 1895 h 36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Lst>
                            <a:rect l="0" t="0" r="r" b="b"/>
                            <a:pathLst>
                              <a:path w="674" h="365">
                                <a:moveTo>
                                  <a:pt x="672" y="15"/>
                                </a:moveTo>
                                <a:lnTo>
                                  <a:pt x="630" y="66"/>
                                </a:lnTo>
                                <a:lnTo>
                                  <a:pt x="584" y="113"/>
                                </a:lnTo>
                                <a:lnTo>
                                  <a:pt x="538" y="152"/>
                                </a:lnTo>
                                <a:lnTo>
                                  <a:pt x="456" y="211"/>
                                </a:lnTo>
                                <a:lnTo>
                                  <a:pt x="399" y="236"/>
                                </a:lnTo>
                                <a:lnTo>
                                  <a:pt x="330" y="257"/>
                                </a:lnTo>
                                <a:lnTo>
                                  <a:pt x="255" y="274"/>
                                </a:lnTo>
                                <a:lnTo>
                                  <a:pt x="185" y="291"/>
                                </a:lnTo>
                                <a:lnTo>
                                  <a:pt x="125" y="311"/>
                                </a:lnTo>
                                <a:lnTo>
                                  <a:pt x="67" y="336"/>
                                </a:lnTo>
                                <a:lnTo>
                                  <a:pt x="3" y="364"/>
                                </a:lnTo>
                                <a:lnTo>
                                  <a:pt x="0" y="350"/>
                                </a:lnTo>
                                <a:lnTo>
                                  <a:pt x="64" y="321"/>
                                </a:lnTo>
                                <a:lnTo>
                                  <a:pt x="123" y="297"/>
                                </a:lnTo>
                                <a:lnTo>
                                  <a:pt x="183" y="276"/>
                                </a:lnTo>
                                <a:lnTo>
                                  <a:pt x="253" y="259"/>
                                </a:lnTo>
                                <a:lnTo>
                                  <a:pt x="328" y="243"/>
                                </a:lnTo>
                                <a:lnTo>
                                  <a:pt x="396" y="221"/>
                                </a:lnTo>
                                <a:lnTo>
                                  <a:pt x="454" y="196"/>
                                </a:lnTo>
                                <a:lnTo>
                                  <a:pt x="532" y="143"/>
                                </a:lnTo>
                                <a:lnTo>
                                  <a:pt x="579" y="103"/>
                                </a:lnTo>
                                <a:lnTo>
                                  <a:pt x="629" y="55"/>
                                </a:lnTo>
                                <a:lnTo>
                                  <a:pt x="672" y="0"/>
                                </a:lnTo>
                                <a:lnTo>
                                  <a:pt x="674" y="8"/>
                                </a:lnTo>
                                <a:lnTo>
                                  <a:pt x="672" y="12"/>
                                </a:lnTo>
                                <a:lnTo>
                                  <a:pt x="672" y="15"/>
                                </a:lnTo>
                                <a:close/>
                              </a:path>
                            </a:pathLst>
                          </a:custGeom>
                          <a:noFill/>
                          <a:ln w="758">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3" name="Picture 270"/>
                          <pic:cNvPicPr>
                            <a:picLocks noChangeAspect="1" noChangeArrowheads="1"/>
                          </pic:cNvPicPr>
                        </pic:nvPicPr>
                        <pic:blipFill>
                          <a:blip r:embed="rId184">
                            <a:extLst>
                              <a:ext uri="{28A0092B-C50C-407E-A947-70E740481C1C}">
                                <a14:useLocalDpi xmlns:a14="http://schemas.microsoft.com/office/drawing/2010/main" val="0"/>
                              </a:ext>
                            </a:extLst>
                          </a:blip>
                          <a:srcRect/>
                          <a:stretch>
                            <a:fillRect/>
                          </a:stretch>
                        </pic:blipFill>
                        <pic:spPr bwMode="auto">
                          <a:xfrm>
                            <a:off x="9704" y="1950"/>
                            <a:ext cx="42" cy="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4" name="Freeform 271"/>
                        <wps:cNvSpPr>
                          <a:spLocks/>
                        </wps:cNvSpPr>
                        <wps:spPr bwMode="auto">
                          <a:xfrm>
                            <a:off x="9704" y="1950"/>
                            <a:ext cx="42" cy="80"/>
                          </a:xfrm>
                          <a:custGeom>
                            <a:avLst/>
                            <a:gdLst>
                              <a:gd name="T0" fmla="+- 0 9746 9705"/>
                              <a:gd name="T1" fmla="*/ T0 w 42"/>
                              <a:gd name="T2" fmla="+- 0 2030 1951"/>
                              <a:gd name="T3" fmla="*/ 2030 h 80"/>
                              <a:gd name="T4" fmla="+- 0 9738 9705"/>
                              <a:gd name="T5" fmla="*/ T4 w 42"/>
                              <a:gd name="T6" fmla="+- 0 2030 1951"/>
                              <a:gd name="T7" fmla="*/ 2030 h 80"/>
                              <a:gd name="T8" fmla="+- 0 9722 9705"/>
                              <a:gd name="T9" fmla="*/ T8 w 42"/>
                              <a:gd name="T10" fmla="+- 0 2012 1951"/>
                              <a:gd name="T11" fmla="*/ 2012 h 80"/>
                              <a:gd name="T12" fmla="+- 0 9707 9705"/>
                              <a:gd name="T13" fmla="*/ T12 w 42"/>
                              <a:gd name="T14" fmla="+- 0 1983 1951"/>
                              <a:gd name="T15" fmla="*/ 1983 h 80"/>
                              <a:gd name="T16" fmla="+- 0 9705 9705"/>
                              <a:gd name="T17" fmla="*/ T16 w 42"/>
                              <a:gd name="T18" fmla="+- 0 1951 1951"/>
                              <a:gd name="T19" fmla="*/ 1951 h 80"/>
                              <a:gd name="T20" fmla="+- 0 9712 9705"/>
                              <a:gd name="T21" fmla="*/ T20 w 42"/>
                              <a:gd name="T22" fmla="+- 0 1954 1951"/>
                              <a:gd name="T23" fmla="*/ 1954 h 80"/>
                              <a:gd name="T24" fmla="+- 0 9728 9705"/>
                              <a:gd name="T25" fmla="*/ T24 w 42"/>
                              <a:gd name="T26" fmla="+- 0 1966 1951"/>
                              <a:gd name="T27" fmla="*/ 1966 h 80"/>
                              <a:gd name="T28" fmla="+- 0 9742 9705"/>
                              <a:gd name="T29" fmla="*/ T28 w 42"/>
                              <a:gd name="T30" fmla="+- 0 1990 1951"/>
                              <a:gd name="T31" fmla="*/ 1990 h 80"/>
                              <a:gd name="T32" fmla="+- 0 9746 9705"/>
                              <a:gd name="T33" fmla="*/ T32 w 42"/>
                              <a:gd name="T34" fmla="+- 0 2030 1951"/>
                              <a:gd name="T35" fmla="*/ 2030 h 8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42" h="80">
                                <a:moveTo>
                                  <a:pt x="41" y="79"/>
                                </a:moveTo>
                                <a:lnTo>
                                  <a:pt x="33" y="79"/>
                                </a:lnTo>
                                <a:lnTo>
                                  <a:pt x="17" y="61"/>
                                </a:lnTo>
                                <a:lnTo>
                                  <a:pt x="2" y="32"/>
                                </a:lnTo>
                                <a:lnTo>
                                  <a:pt x="0" y="0"/>
                                </a:lnTo>
                                <a:lnTo>
                                  <a:pt x="7" y="3"/>
                                </a:lnTo>
                                <a:lnTo>
                                  <a:pt x="23" y="15"/>
                                </a:lnTo>
                                <a:lnTo>
                                  <a:pt x="37" y="39"/>
                                </a:lnTo>
                                <a:lnTo>
                                  <a:pt x="41" y="79"/>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5" name="Picture 272"/>
                          <pic:cNvPicPr>
                            <a:picLocks noChangeAspect="1" noChangeArrowheads="1"/>
                          </pic:cNvPicPr>
                        </pic:nvPicPr>
                        <pic:blipFill>
                          <a:blip r:embed="rId185">
                            <a:extLst>
                              <a:ext uri="{28A0092B-C50C-407E-A947-70E740481C1C}">
                                <a14:useLocalDpi xmlns:a14="http://schemas.microsoft.com/office/drawing/2010/main" val="0"/>
                              </a:ext>
                            </a:extLst>
                          </a:blip>
                          <a:srcRect/>
                          <a:stretch>
                            <a:fillRect/>
                          </a:stretch>
                        </pic:blipFill>
                        <pic:spPr bwMode="auto">
                          <a:xfrm>
                            <a:off x="9704" y="1950"/>
                            <a:ext cx="42" cy="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6" name="Freeform 273"/>
                        <wps:cNvSpPr>
                          <a:spLocks/>
                        </wps:cNvSpPr>
                        <wps:spPr bwMode="auto">
                          <a:xfrm>
                            <a:off x="9704" y="1950"/>
                            <a:ext cx="42" cy="80"/>
                          </a:xfrm>
                          <a:custGeom>
                            <a:avLst/>
                            <a:gdLst>
                              <a:gd name="T0" fmla="+- 0 9746 9705"/>
                              <a:gd name="T1" fmla="*/ T0 w 42"/>
                              <a:gd name="T2" fmla="+- 0 2030 1951"/>
                              <a:gd name="T3" fmla="*/ 2030 h 80"/>
                              <a:gd name="T4" fmla="+- 0 9741 9705"/>
                              <a:gd name="T5" fmla="*/ T4 w 42"/>
                              <a:gd name="T6" fmla="+- 0 2020 1951"/>
                              <a:gd name="T7" fmla="*/ 2020 h 80"/>
                              <a:gd name="T8" fmla="+- 0 9730 9705"/>
                              <a:gd name="T9" fmla="*/ T8 w 42"/>
                              <a:gd name="T10" fmla="+- 0 1996 1951"/>
                              <a:gd name="T11" fmla="*/ 1996 h 80"/>
                              <a:gd name="T12" fmla="+- 0 9717 9705"/>
                              <a:gd name="T13" fmla="*/ T12 w 42"/>
                              <a:gd name="T14" fmla="+- 0 1969 1951"/>
                              <a:gd name="T15" fmla="*/ 1969 h 80"/>
                              <a:gd name="T16" fmla="+- 0 9705 9705"/>
                              <a:gd name="T17" fmla="*/ T16 w 42"/>
                              <a:gd name="T18" fmla="+- 0 1951 1951"/>
                              <a:gd name="T19" fmla="*/ 1951 h 80"/>
                            </a:gdLst>
                            <a:ahLst/>
                            <a:cxnLst>
                              <a:cxn ang="0">
                                <a:pos x="T1" y="T3"/>
                              </a:cxn>
                              <a:cxn ang="0">
                                <a:pos x="T5" y="T7"/>
                              </a:cxn>
                              <a:cxn ang="0">
                                <a:pos x="T9" y="T11"/>
                              </a:cxn>
                              <a:cxn ang="0">
                                <a:pos x="T13" y="T15"/>
                              </a:cxn>
                              <a:cxn ang="0">
                                <a:pos x="T17" y="T19"/>
                              </a:cxn>
                            </a:cxnLst>
                            <a:rect l="0" t="0" r="r" b="b"/>
                            <a:pathLst>
                              <a:path w="42" h="80">
                                <a:moveTo>
                                  <a:pt x="41" y="79"/>
                                </a:moveTo>
                                <a:lnTo>
                                  <a:pt x="36" y="69"/>
                                </a:lnTo>
                                <a:lnTo>
                                  <a:pt x="25" y="45"/>
                                </a:lnTo>
                                <a:lnTo>
                                  <a:pt x="12" y="18"/>
                                </a:lnTo>
                                <a:lnTo>
                                  <a:pt x="0"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7" name="Picture 274"/>
                          <pic:cNvPicPr>
                            <a:picLocks noChangeAspect="1" noChangeArrowheads="1"/>
                          </pic:cNvPicPr>
                        </pic:nvPicPr>
                        <pic:blipFill>
                          <a:blip r:embed="rId186">
                            <a:extLst>
                              <a:ext uri="{28A0092B-C50C-407E-A947-70E740481C1C}">
                                <a14:useLocalDpi xmlns:a14="http://schemas.microsoft.com/office/drawing/2010/main" val="0"/>
                              </a:ext>
                            </a:extLst>
                          </a:blip>
                          <a:srcRect/>
                          <a:stretch>
                            <a:fillRect/>
                          </a:stretch>
                        </pic:blipFill>
                        <pic:spPr bwMode="auto">
                          <a:xfrm>
                            <a:off x="9768" y="1869"/>
                            <a:ext cx="38" cy="12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8" name="Freeform 275"/>
                        <wps:cNvSpPr>
                          <a:spLocks/>
                        </wps:cNvSpPr>
                        <wps:spPr bwMode="auto">
                          <a:xfrm>
                            <a:off x="9768" y="1869"/>
                            <a:ext cx="38" cy="128"/>
                          </a:xfrm>
                          <a:custGeom>
                            <a:avLst/>
                            <a:gdLst>
                              <a:gd name="T0" fmla="+- 0 9797 9768"/>
                              <a:gd name="T1" fmla="*/ T0 w 38"/>
                              <a:gd name="T2" fmla="+- 0 1997 1870"/>
                              <a:gd name="T3" fmla="*/ 1997 h 128"/>
                              <a:gd name="T4" fmla="+- 0 9769 9768"/>
                              <a:gd name="T5" fmla="*/ T4 w 38"/>
                              <a:gd name="T6" fmla="+- 0 1927 1870"/>
                              <a:gd name="T7" fmla="*/ 1927 h 128"/>
                              <a:gd name="T8" fmla="+- 0 9768 9768"/>
                              <a:gd name="T9" fmla="*/ T8 w 38"/>
                              <a:gd name="T10" fmla="+- 0 1908 1870"/>
                              <a:gd name="T11" fmla="*/ 1908 h 128"/>
                              <a:gd name="T12" fmla="+- 0 9769 9768"/>
                              <a:gd name="T13" fmla="*/ T12 w 38"/>
                              <a:gd name="T14" fmla="+- 0 1888 1870"/>
                              <a:gd name="T15" fmla="*/ 1888 h 128"/>
                              <a:gd name="T16" fmla="+- 0 9772 9768"/>
                              <a:gd name="T17" fmla="*/ T16 w 38"/>
                              <a:gd name="T18" fmla="+- 0 1870 1870"/>
                              <a:gd name="T19" fmla="*/ 1870 h 128"/>
                              <a:gd name="T20" fmla="+- 0 9775 9768"/>
                              <a:gd name="T21" fmla="*/ T20 w 38"/>
                              <a:gd name="T22" fmla="+- 0 1883 1870"/>
                              <a:gd name="T23" fmla="*/ 1883 h 128"/>
                              <a:gd name="T24" fmla="+- 0 9784 9768"/>
                              <a:gd name="T25" fmla="*/ T24 w 38"/>
                              <a:gd name="T26" fmla="+- 0 1903 1870"/>
                              <a:gd name="T27" fmla="*/ 1903 h 128"/>
                              <a:gd name="T28" fmla="+- 0 9793 9768"/>
                              <a:gd name="T29" fmla="*/ T28 w 38"/>
                              <a:gd name="T30" fmla="+- 0 1919 1870"/>
                              <a:gd name="T31" fmla="*/ 1919 h 128"/>
                              <a:gd name="T32" fmla="+- 0 9803 9768"/>
                              <a:gd name="T33" fmla="*/ T32 w 38"/>
                              <a:gd name="T34" fmla="+- 0 1938 1870"/>
                              <a:gd name="T35" fmla="*/ 1938 h 128"/>
                              <a:gd name="T36" fmla="+- 0 9806 9768"/>
                              <a:gd name="T37" fmla="*/ T36 w 38"/>
                              <a:gd name="T38" fmla="+- 0 1964 1870"/>
                              <a:gd name="T39" fmla="*/ 1964 h 128"/>
                              <a:gd name="T40" fmla="+- 0 9797 9768"/>
                              <a:gd name="T41" fmla="*/ T40 w 38"/>
                              <a:gd name="T42" fmla="+- 0 1997 1870"/>
                              <a:gd name="T43" fmla="*/ 1997 h 12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Lst>
                            <a:rect l="0" t="0" r="r" b="b"/>
                            <a:pathLst>
                              <a:path w="38" h="128">
                                <a:moveTo>
                                  <a:pt x="29" y="127"/>
                                </a:moveTo>
                                <a:lnTo>
                                  <a:pt x="1" y="57"/>
                                </a:lnTo>
                                <a:lnTo>
                                  <a:pt x="0" y="38"/>
                                </a:lnTo>
                                <a:lnTo>
                                  <a:pt x="1" y="18"/>
                                </a:lnTo>
                                <a:lnTo>
                                  <a:pt x="4" y="0"/>
                                </a:lnTo>
                                <a:lnTo>
                                  <a:pt x="7" y="13"/>
                                </a:lnTo>
                                <a:lnTo>
                                  <a:pt x="16" y="33"/>
                                </a:lnTo>
                                <a:lnTo>
                                  <a:pt x="25" y="49"/>
                                </a:lnTo>
                                <a:lnTo>
                                  <a:pt x="35" y="68"/>
                                </a:lnTo>
                                <a:lnTo>
                                  <a:pt x="38" y="94"/>
                                </a:lnTo>
                                <a:lnTo>
                                  <a:pt x="29" y="127"/>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9" name="Picture 276"/>
                          <pic:cNvPicPr>
                            <a:picLocks noChangeAspect="1" noChangeArrowheads="1"/>
                          </pic:cNvPicPr>
                        </pic:nvPicPr>
                        <pic:blipFill>
                          <a:blip r:embed="rId187">
                            <a:extLst>
                              <a:ext uri="{28A0092B-C50C-407E-A947-70E740481C1C}">
                                <a14:useLocalDpi xmlns:a14="http://schemas.microsoft.com/office/drawing/2010/main" val="0"/>
                              </a:ext>
                            </a:extLst>
                          </a:blip>
                          <a:srcRect/>
                          <a:stretch>
                            <a:fillRect/>
                          </a:stretch>
                        </pic:blipFill>
                        <pic:spPr bwMode="auto">
                          <a:xfrm>
                            <a:off x="9770" y="1881"/>
                            <a:ext cx="26" cy="1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0" name="Freeform 277"/>
                        <wps:cNvSpPr>
                          <a:spLocks/>
                        </wps:cNvSpPr>
                        <wps:spPr bwMode="auto">
                          <a:xfrm>
                            <a:off x="9770" y="1881"/>
                            <a:ext cx="26" cy="116"/>
                          </a:xfrm>
                          <a:custGeom>
                            <a:avLst/>
                            <a:gdLst>
                              <a:gd name="T0" fmla="+- 0 9797 9771"/>
                              <a:gd name="T1" fmla="*/ T0 w 26"/>
                              <a:gd name="T2" fmla="+- 0 1997 1882"/>
                              <a:gd name="T3" fmla="*/ 1997 h 116"/>
                              <a:gd name="T4" fmla="+- 0 9793 9771"/>
                              <a:gd name="T5" fmla="*/ T4 w 26"/>
                              <a:gd name="T6" fmla="+- 0 1982 1882"/>
                              <a:gd name="T7" fmla="*/ 1982 h 116"/>
                              <a:gd name="T8" fmla="+- 0 9785 9771"/>
                              <a:gd name="T9" fmla="*/ T8 w 26"/>
                              <a:gd name="T10" fmla="+- 0 1946 1882"/>
                              <a:gd name="T11" fmla="*/ 1946 h 116"/>
                              <a:gd name="T12" fmla="+- 0 9776 9771"/>
                              <a:gd name="T13" fmla="*/ T12 w 26"/>
                              <a:gd name="T14" fmla="+- 0 1907 1882"/>
                              <a:gd name="T15" fmla="*/ 1907 h 116"/>
                              <a:gd name="T16" fmla="+- 0 9771 9771"/>
                              <a:gd name="T17" fmla="*/ T16 w 26"/>
                              <a:gd name="T18" fmla="+- 0 1882 1882"/>
                              <a:gd name="T19" fmla="*/ 1882 h 116"/>
                            </a:gdLst>
                            <a:ahLst/>
                            <a:cxnLst>
                              <a:cxn ang="0">
                                <a:pos x="T1" y="T3"/>
                              </a:cxn>
                              <a:cxn ang="0">
                                <a:pos x="T5" y="T7"/>
                              </a:cxn>
                              <a:cxn ang="0">
                                <a:pos x="T9" y="T11"/>
                              </a:cxn>
                              <a:cxn ang="0">
                                <a:pos x="T13" y="T15"/>
                              </a:cxn>
                              <a:cxn ang="0">
                                <a:pos x="T17" y="T19"/>
                              </a:cxn>
                            </a:cxnLst>
                            <a:rect l="0" t="0" r="r" b="b"/>
                            <a:pathLst>
                              <a:path w="26" h="116">
                                <a:moveTo>
                                  <a:pt x="26" y="115"/>
                                </a:moveTo>
                                <a:lnTo>
                                  <a:pt x="22" y="100"/>
                                </a:lnTo>
                                <a:lnTo>
                                  <a:pt x="14" y="64"/>
                                </a:lnTo>
                                <a:lnTo>
                                  <a:pt x="5" y="25"/>
                                </a:lnTo>
                                <a:lnTo>
                                  <a:pt x="0"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1" name="Picture 278"/>
                          <pic:cNvPicPr>
                            <a:picLocks noChangeAspect="1" noChangeArrowheads="1"/>
                          </pic:cNvPicPr>
                        </pic:nvPicPr>
                        <pic:blipFill>
                          <a:blip r:embed="rId188">
                            <a:extLst>
                              <a:ext uri="{28A0092B-C50C-407E-A947-70E740481C1C}">
                                <a14:useLocalDpi xmlns:a14="http://schemas.microsoft.com/office/drawing/2010/main" val="0"/>
                              </a:ext>
                            </a:extLst>
                          </a:blip>
                          <a:srcRect/>
                          <a:stretch>
                            <a:fillRect/>
                          </a:stretch>
                        </pic:blipFill>
                        <pic:spPr bwMode="auto">
                          <a:xfrm>
                            <a:off x="9775" y="1975"/>
                            <a:ext cx="130" cy="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2" name="Freeform 279"/>
                        <wps:cNvSpPr>
                          <a:spLocks/>
                        </wps:cNvSpPr>
                        <wps:spPr bwMode="auto">
                          <a:xfrm>
                            <a:off x="9775" y="1975"/>
                            <a:ext cx="130" cy="40"/>
                          </a:xfrm>
                          <a:custGeom>
                            <a:avLst/>
                            <a:gdLst>
                              <a:gd name="T0" fmla="+- 0 9775 9775"/>
                              <a:gd name="T1" fmla="*/ T0 w 130"/>
                              <a:gd name="T2" fmla="+- 0 2002 1975"/>
                              <a:gd name="T3" fmla="*/ 2002 h 40"/>
                              <a:gd name="T4" fmla="+- 0 9807 9775"/>
                              <a:gd name="T5" fmla="*/ T4 w 130"/>
                              <a:gd name="T6" fmla="+- 0 1985 1975"/>
                              <a:gd name="T7" fmla="*/ 1985 h 40"/>
                              <a:gd name="T8" fmla="+- 0 9841 9775"/>
                              <a:gd name="T9" fmla="*/ T8 w 130"/>
                              <a:gd name="T10" fmla="+- 0 1975 1975"/>
                              <a:gd name="T11" fmla="*/ 1975 h 40"/>
                              <a:gd name="T12" fmla="+- 0 9875 9775"/>
                              <a:gd name="T13" fmla="*/ T12 w 130"/>
                              <a:gd name="T14" fmla="+- 0 1976 1975"/>
                              <a:gd name="T15" fmla="*/ 1976 h 40"/>
                              <a:gd name="T16" fmla="+- 0 9905 9775"/>
                              <a:gd name="T17" fmla="*/ T16 w 130"/>
                              <a:gd name="T18" fmla="+- 0 1988 1975"/>
                              <a:gd name="T19" fmla="*/ 1988 h 40"/>
                              <a:gd name="T20" fmla="+- 0 9900 9775"/>
                              <a:gd name="T21" fmla="*/ T20 w 130"/>
                              <a:gd name="T22" fmla="+- 0 1989 1975"/>
                              <a:gd name="T23" fmla="*/ 1989 h 40"/>
                              <a:gd name="T24" fmla="+- 0 9889 9775"/>
                              <a:gd name="T25" fmla="*/ T24 w 130"/>
                              <a:gd name="T26" fmla="+- 0 1990 1975"/>
                              <a:gd name="T27" fmla="*/ 1990 h 40"/>
                              <a:gd name="T28" fmla="+- 0 9875 9775"/>
                              <a:gd name="T29" fmla="*/ T28 w 130"/>
                              <a:gd name="T30" fmla="+- 0 1993 1975"/>
                              <a:gd name="T31" fmla="*/ 1993 h 40"/>
                              <a:gd name="T32" fmla="+- 0 9862 9775"/>
                              <a:gd name="T33" fmla="*/ T32 w 130"/>
                              <a:gd name="T34" fmla="+- 0 1997 1975"/>
                              <a:gd name="T35" fmla="*/ 1997 h 40"/>
                              <a:gd name="T36" fmla="+- 0 9848 9775"/>
                              <a:gd name="T37" fmla="*/ T36 w 130"/>
                              <a:gd name="T38" fmla="+- 0 2003 1975"/>
                              <a:gd name="T39" fmla="*/ 2003 h 40"/>
                              <a:gd name="T40" fmla="+- 0 9833 9775"/>
                              <a:gd name="T41" fmla="*/ T40 w 130"/>
                              <a:gd name="T42" fmla="+- 0 2009 1975"/>
                              <a:gd name="T43" fmla="*/ 2009 h 40"/>
                              <a:gd name="T44" fmla="+- 0 9817 9775"/>
                              <a:gd name="T45" fmla="*/ T44 w 130"/>
                              <a:gd name="T46" fmla="+- 0 2013 1975"/>
                              <a:gd name="T47" fmla="*/ 2013 h 40"/>
                              <a:gd name="T48" fmla="+- 0 9803 9775"/>
                              <a:gd name="T49" fmla="*/ T48 w 130"/>
                              <a:gd name="T50" fmla="+- 0 2015 1975"/>
                              <a:gd name="T51" fmla="*/ 2015 h 40"/>
                              <a:gd name="T52" fmla="+- 0 9787 9775"/>
                              <a:gd name="T53" fmla="*/ T52 w 130"/>
                              <a:gd name="T54" fmla="+- 0 2013 1975"/>
                              <a:gd name="T55" fmla="*/ 2013 h 40"/>
                              <a:gd name="T56" fmla="+- 0 9775 9775"/>
                              <a:gd name="T57" fmla="*/ T56 w 130"/>
                              <a:gd name="T58" fmla="+- 0 2002 1975"/>
                              <a:gd name="T59" fmla="*/ 2002 h 4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Lst>
                            <a:rect l="0" t="0" r="r" b="b"/>
                            <a:pathLst>
                              <a:path w="130" h="40">
                                <a:moveTo>
                                  <a:pt x="0" y="27"/>
                                </a:moveTo>
                                <a:lnTo>
                                  <a:pt x="32" y="10"/>
                                </a:lnTo>
                                <a:lnTo>
                                  <a:pt x="66" y="0"/>
                                </a:lnTo>
                                <a:lnTo>
                                  <a:pt x="100" y="1"/>
                                </a:lnTo>
                                <a:lnTo>
                                  <a:pt x="130" y="13"/>
                                </a:lnTo>
                                <a:lnTo>
                                  <a:pt x="125" y="14"/>
                                </a:lnTo>
                                <a:lnTo>
                                  <a:pt x="114" y="15"/>
                                </a:lnTo>
                                <a:lnTo>
                                  <a:pt x="100" y="18"/>
                                </a:lnTo>
                                <a:lnTo>
                                  <a:pt x="87" y="22"/>
                                </a:lnTo>
                                <a:lnTo>
                                  <a:pt x="73" y="28"/>
                                </a:lnTo>
                                <a:lnTo>
                                  <a:pt x="58" y="34"/>
                                </a:lnTo>
                                <a:lnTo>
                                  <a:pt x="42" y="38"/>
                                </a:lnTo>
                                <a:lnTo>
                                  <a:pt x="28" y="40"/>
                                </a:lnTo>
                                <a:lnTo>
                                  <a:pt x="12" y="38"/>
                                </a:lnTo>
                                <a:lnTo>
                                  <a:pt x="0" y="27"/>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3" name="Picture 280"/>
                          <pic:cNvPicPr>
                            <a:picLocks noChangeAspect="1" noChangeArrowheads="1"/>
                          </pic:cNvPicPr>
                        </pic:nvPicPr>
                        <pic:blipFill>
                          <a:blip r:embed="rId189">
                            <a:extLst>
                              <a:ext uri="{28A0092B-C50C-407E-A947-70E740481C1C}">
                                <a14:useLocalDpi xmlns:a14="http://schemas.microsoft.com/office/drawing/2010/main" val="0"/>
                              </a:ext>
                            </a:extLst>
                          </a:blip>
                          <a:srcRect/>
                          <a:stretch>
                            <a:fillRect/>
                          </a:stretch>
                        </pic:blipFill>
                        <pic:spPr bwMode="auto">
                          <a:xfrm>
                            <a:off x="9778" y="1985"/>
                            <a:ext cx="118" cy="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4" name="Freeform 281"/>
                        <wps:cNvSpPr>
                          <a:spLocks/>
                        </wps:cNvSpPr>
                        <wps:spPr bwMode="auto">
                          <a:xfrm>
                            <a:off x="9778" y="1985"/>
                            <a:ext cx="118" cy="20"/>
                          </a:xfrm>
                          <a:custGeom>
                            <a:avLst/>
                            <a:gdLst>
                              <a:gd name="T0" fmla="+- 0 9778 9778"/>
                              <a:gd name="T1" fmla="*/ T0 w 118"/>
                              <a:gd name="T2" fmla="+- 0 2005 1986"/>
                              <a:gd name="T3" fmla="*/ 2005 h 20"/>
                              <a:gd name="T4" fmla="+- 0 9793 9778"/>
                              <a:gd name="T5" fmla="*/ T4 w 118"/>
                              <a:gd name="T6" fmla="+- 0 2001 1986"/>
                              <a:gd name="T7" fmla="*/ 2001 h 20"/>
                              <a:gd name="T8" fmla="+- 0 9827 9778"/>
                              <a:gd name="T9" fmla="*/ T8 w 118"/>
                              <a:gd name="T10" fmla="+- 0 1993 1986"/>
                              <a:gd name="T11" fmla="*/ 1993 h 20"/>
                              <a:gd name="T12" fmla="+- 0 9866 9778"/>
                              <a:gd name="T13" fmla="*/ T12 w 118"/>
                              <a:gd name="T14" fmla="+- 0 1986 1986"/>
                              <a:gd name="T15" fmla="*/ 1986 h 20"/>
                              <a:gd name="T16" fmla="+- 0 9896 9778"/>
                              <a:gd name="T17" fmla="*/ T16 w 118"/>
                              <a:gd name="T18" fmla="+- 0 1986 1986"/>
                              <a:gd name="T19" fmla="*/ 1986 h 20"/>
                            </a:gdLst>
                            <a:ahLst/>
                            <a:cxnLst>
                              <a:cxn ang="0">
                                <a:pos x="T1" y="T3"/>
                              </a:cxn>
                              <a:cxn ang="0">
                                <a:pos x="T5" y="T7"/>
                              </a:cxn>
                              <a:cxn ang="0">
                                <a:pos x="T9" y="T11"/>
                              </a:cxn>
                              <a:cxn ang="0">
                                <a:pos x="T13" y="T15"/>
                              </a:cxn>
                              <a:cxn ang="0">
                                <a:pos x="T17" y="T19"/>
                              </a:cxn>
                            </a:cxnLst>
                            <a:rect l="0" t="0" r="r" b="b"/>
                            <a:pathLst>
                              <a:path w="118" h="20">
                                <a:moveTo>
                                  <a:pt x="0" y="19"/>
                                </a:moveTo>
                                <a:lnTo>
                                  <a:pt x="15" y="15"/>
                                </a:lnTo>
                                <a:lnTo>
                                  <a:pt x="49" y="7"/>
                                </a:lnTo>
                                <a:lnTo>
                                  <a:pt x="88" y="0"/>
                                </a:lnTo>
                                <a:lnTo>
                                  <a:pt x="118"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5" name="Picture 282"/>
                          <pic:cNvPicPr>
                            <a:picLocks noChangeAspect="1" noChangeArrowheads="1"/>
                          </pic:cNvPicPr>
                        </pic:nvPicPr>
                        <pic:blipFill>
                          <a:blip r:embed="rId190">
                            <a:extLst>
                              <a:ext uri="{28A0092B-C50C-407E-A947-70E740481C1C}">
                                <a14:useLocalDpi xmlns:a14="http://schemas.microsoft.com/office/drawing/2010/main" val="0"/>
                              </a:ext>
                            </a:extLst>
                          </a:blip>
                          <a:srcRect/>
                          <a:stretch>
                            <a:fillRect/>
                          </a:stretch>
                        </pic:blipFill>
                        <pic:spPr bwMode="auto">
                          <a:xfrm>
                            <a:off x="9730" y="1929"/>
                            <a:ext cx="47" cy="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6" name="Freeform 283"/>
                        <wps:cNvSpPr>
                          <a:spLocks/>
                        </wps:cNvSpPr>
                        <wps:spPr bwMode="auto">
                          <a:xfrm>
                            <a:off x="9730" y="1929"/>
                            <a:ext cx="47" cy="84"/>
                          </a:xfrm>
                          <a:custGeom>
                            <a:avLst/>
                            <a:gdLst>
                              <a:gd name="T0" fmla="+- 0 9776 9730"/>
                              <a:gd name="T1" fmla="*/ T0 w 47"/>
                              <a:gd name="T2" fmla="+- 0 2013 1929"/>
                              <a:gd name="T3" fmla="*/ 2013 h 84"/>
                              <a:gd name="T4" fmla="+- 0 9769 9730"/>
                              <a:gd name="T5" fmla="*/ T4 w 47"/>
                              <a:gd name="T6" fmla="+- 0 2012 1929"/>
                              <a:gd name="T7" fmla="*/ 2012 h 84"/>
                              <a:gd name="T8" fmla="+- 0 9754 9730"/>
                              <a:gd name="T9" fmla="*/ T8 w 47"/>
                              <a:gd name="T10" fmla="+- 0 1996 1929"/>
                              <a:gd name="T11" fmla="*/ 1996 h 84"/>
                              <a:gd name="T12" fmla="+- 0 9739 9730"/>
                              <a:gd name="T13" fmla="*/ T12 w 47"/>
                              <a:gd name="T14" fmla="+- 0 1967 1929"/>
                              <a:gd name="T15" fmla="*/ 1967 h 84"/>
                              <a:gd name="T16" fmla="+- 0 9730 9730"/>
                              <a:gd name="T17" fmla="*/ T16 w 47"/>
                              <a:gd name="T18" fmla="+- 0 1929 1929"/>
                              <a:gd name="T19" fmla="*/ 1929 h 84"/>
                              <a:gd name="T20" fmla="+- 0 9739 9730"/>
                              <a:gd name="T21" fmla="*/ T20 w 47"/>
                              <a:gd name="T22" fmla="+- 0 1934 1929"/>
                              <a:gd name="T23" fmla="*/ 1934 h 84"/>
                              <a:gd name="T24" fmla="+- 0 9757 9730"/>
                              <a:gd name="T25" fmla="*/ T24 w 47"/>
                              <a:gd name="T26" fmla="+- 0 1949 1929"/>
                              <a:gd name="T27" fmla="*/ 1949 h 84"/>
                              <a:gd name="T28" fmla="+- 0 9773 9730"/>
                              <a:gd name="T29" fmla="*/ T28 w 47"/>
                              <a:gd name="T30" fmla="+- 0 1975 1929"/>
                              <a:gd name="T31" fmla="*/ 1975 h 84"/>
                              <a:gd name="T32" fmla="+- 0 9776 9730"/>
                              <a:gd name="T33" fmla="*/ T32 w 47"/>
                              <a:gd name="T34" fmla="+- 0 2013 1929"/>
                              <a:gd name="T35" fmla="*/ 2013 h 8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47" h="84">
                                <a:moveTo>
                                  <a:pt x="46" y="84"/>
                                </a:moveTo>
                                <a:lnTo>
                                  <a:pt x="39" y="83"/>
                                </a:lnTo>
                                <a:lnTo>
                                  <a:pt x="24" y="67"/>
                                </a:lnTo>
                                <a:lnTo>
                                  <a:pt x="9" y="38"/>
                                </a:lnTo>
                                <a:lnTo>
                                  <a:pt x="0" y="0"/>
                                </a:lnTo>
                                <a:lnTo>
                                  <a:pt x="9" y="5"/>
                                </a:lnTo>
                                <a:lnTo>
                                  <a:pt x="27" y="20"/>
                                </a:lnTo>
                                <a:lnTo>
                                  <a:pt x="43" y="46"/>
                                </a:lnTo>
                                <a:lnTo>
                                  <a:pt x="46" y="84"/>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7" name="Picture 284"/>
                          <pic:cNvPicPr>
                            <a:picLocks noChangeAspect="1" noChangeArrowheads="1"/>
                          </pic:cNvPicPr>
                        </pic:nvPicPr>
                        <pic:blipFill>
                          <a:blip r:embed="rId191">
                            <a:extLst>
                              <a:ext uri="{28A0092B-C50C-407E-A947-70E740481C1C}">
                                <a14:useLocalDpi xmlns:a14="http://schemas.microsoft.com/office/drawing/2010/main" val="0"/>
                              </a:ext>
                            </a:extLst>
                          </a:blip>
                          <a:srcRect/>
                          <a:stretch>
                            <a:fillRect/>
                          </a:stretch>
                        </pic:blipFill>
                        <pic:spPr bwMode="auto">
                          <a:xfrm>
                            <a:off x="9733" y="1932"/>
                            <a:ext cx="44" cy="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8" name="Freeform 285"/>
                        <wps:cNvSpPr>
                          <a:spLocks/>
                        </wps:cNvSpPr>
                        <wps:spPr bwMode="auto">
                          <a:xfrm>
                            <a:off x="9733" y="1932"/>
                            <a:ext cx="44" cy="81"/>
                          </a:xfrm>
                          <a:custGeom>
                            <a:avLst/>
                            <a:gdLst>
                              <a:gd name="T0" fmla="+- 0 9776 9733"/>
                              <a:gd name="T1" fmla="*/ T0 w 44"/>
                              <a:gd name="T2" fmla="+- 0 2013 1933"/>
                              <a:gd name="T3" fmla="*/ 2013 h 81"/>
                              <a:gd name="T4" fmla="+- 0 9772 9733"/>
                              <a:gd name="T5" fmla="*/ T4 w 44"/>
                              <a:gd name="T6" fmla="+- 0 2003 1933"/>
                              <a:gd name="T7" fmla="*/ 2003 h 81"/>
                              <a:gd name="T8" fmla="+- 0 9761 9733"/>
                              <a:gd name="T9" fmla="*/ T8 w 44"/>
                              <a:gd name="T10" fmla="+- 0 1979 1933"/>
                              <a:gd name="T11" fmla="*/ 1979 h 81"/>
                              <a:gd name="T12" fmla="+- 0 9747 9733"/>
                              <a:gd name="T13" fmla="*/ T12 w 44"/>
                              <a:gd name="T14" fmla="+- 0 1953 1933"/>
                              <a:gd name="T15" fmla="*/ 1953 h 81"/>
                              <a:gd name="T16" fmla="+- 0 9733 9733"/>
                              <a:gd name="T17" fmla="*/ T16 w 44"/>
                              <a:gd name="T18" fmla="+- 0 1933 1933"/>
                              <a:gd name="T19" fmla="*/ 1933 h 81"/>
                            </a:gdLst>
                            <a:ahLst/>
                            <a:cxnLst>
                              <a:cxn ang="0">
                                <a:pos x="T1" y="T3"/>
                              </a:cxn>
                              <a:cxn ang="0">
                                <a:pos x="T5" y="T7"/>
                              </a:cxn>
                              <a:cxn ang="0">
                                <a:pos x="T9" y="T11"/>
                              </a:cxn>
                              <a:cxn ang="0">
                                <a:pos x="T13" y="T15"/>
                              </a:cxn>
                              <a:cxn ang="0">
                                <a:pos x="T17" y="T19"/>
                              </a:cxn>
                            </a:cxnLst>
                            <a:rect l="0" t="0" r="r" b="b"/>
                            <a:pathLst>
                              <a:path w="44" h="81">
                                <a:moveTo>
                                  <a:pt x="43" y="80"/>
                                </a:moveTo>
                                <a:lnTo>
                                  <a:pt x="39" y="70"/>
                                </a:lnTo>
                                <a:lnTo>
                                  <a:pt x="28" y="46"/>
                                </a:lnTo>
                                <a:lnTo>
                                  <a:pt x="14" y="20"/>
                                </a:lnTo>
                                <a:lnTo>
                                  <a:pt x="0"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9" name="Picture 286"/>
                          <pic:cNvPicPr>
                            <a:picLocks noChangeAspect="1" noChangeArrowheads="1"/>
                          </pic:cNvPicPr>
                        </pic:nvPicPr>
                        <pic:blipFill>
                          <a:blip r:embed="rId192">
                            <a:extLst>
                              <a:ext uri="{28A0092B-C50C-407E-A947-70E740481C1C}">
                                <a14:useLocalDpi xmlns:a14="http://schemas.microsoft.com/office/drawing/2010/main" val="0"/>
                              </a:ext>
                            </a:extLst>
                          </a:blip>
                          <a:srcRect/>
                          <a:stretch>
                            <a:fillRect/>
                          </a:stretch>
                        </pic:blipFill>
                        <pic:spPr bwMode="auto">
                          <a:xfrm>
                            <a:off x="9739" y="2002"/>
                            <a:ext cx="116" cy="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0" name="AutoShape 287"/>
                        <wps:cNvSpPr>
                          <a:spLocks/>
                        </wps:cNvSpPr>
                        <wps:spPr bwMode="auto">
                          <a:xfrm>
                            <a:off x="9739" y="2002"/>
                            <a:ext cx="116" cy="41"/>
                          </a:xfrm>
                          <a:custGeom>
                            <a:avLst/>
                            <a:gdLst>
                              <a:gd name="T0" fmla="+- 0 9739 9739"/>
                              <a:gd name="T1" fmla="*/ T0 w 116"/>
                              <a:gd name="T2" fmla="+- 0 2043 2003"/>
                              <a:gd name="T3" fmla="*/ 2043 h 41"/>
                              <a:gd name="T4" fmla="+- 0 9741 9739"/>
                              <a:gd name="T5" fmla="*/ T4 w 116"/>
                              <a:gd name="T6" fmla="+- 0 2037 2003"/>
                              <a:gd name="T7" fmla="*/ 2037 h 41"/>
                              <a:gd name="T8" fmla="+- 0 9766 9739"/>
                              <a:gd name="T9" fmla="*/ T8 w 116"/>
                              <a:gd name="T10" fmla="+- 0 2015 2003"/>
                              <a:gd name="T11" fmla="*/ 2015 h 41"/>
                              <a:gd name="T12" fmla="+- 0 9806 9739"/>
                              <a:gd name="T13" fmla="*/ T12 w 116"/>
                              <a:gd name="T14" fmla="+- 0 2003 2003"/>
                              <a:gd name="T15" fmla="*/ 2003 h 41"/>
                              <a:gd name="T16" fmla="+- 0 9855 9739"/>
                              <a:gd name="T17" fmla="*/ T16 w 116"/>
                              <a:gd name="T18" fmla="+- 0 2026 2003"/>
                              <a:gd name="T19" fmla="*/ 2026 h 41"/>
                              <a:gd name="T20" fmla="+- 0 9855 9739"/>
                              <a:gd name="T21" fmla="*/ T20 w 116"/>
                              <a:gd name="T22" fmla="+- 0 2026 2003"/>
                              <a:gd name="T23" fmla="*/ 2026 h 41"/>
                              <a:gd name="T24" fmla="+- 0 9852 9739"/>
                              <a:gd name="T25" fmla="*/ T24 w 116"/>
                              <a:gd name="T26" fmla="+- 0 2033 2003"/>
                              <a:gd name="T27" fmla="*/ 2033 h 41"/>
                              <a:gd name="T28" fmla="+- 0 9839 9739"/>
                              <a:gd name="T29" fmla="*/ T28 w 116"/>
                              <a:gd name="T30" fmla="+- 0 2032 2003"/>
                              <a:gd name="T31" fmla="*/ 2032 h 41"/>
                              <a:gd name="T32" fmla="+- 0 9830 9739"/>
                              <a:gd name="T33" fmla="*/ T32 w 116"/>
                              <a:gd name="T34" fmla="+- 0 2033 2003"/>
                              <a:gd name="T35" fmla="*/ 2033 h 41"/>
                              <a:gd name="T36" fmla="+- 0 9822 9739"/>
                              <a:gd name="T37" fmla="*/ T36 w 116"/>
                              <a:gd name="T38" fmla="+- 0 2034 2003"/>
                              <a:gd name="T39" fmla="*/ 2034 h 41"/>
                              <a:gd name="T40" fmla="+- 0 9812 9739"/>
                              <a:gd name="T41" fmla="*/ T40 w 116"/>
                              <a:gd name="T42" fmla="+- 0 2034 2003"/>
                              <a:gd name="T43" fmla="*/ 2034 h 41"/>
                              <a:gd name="T44" fmla="+- 0 9800 9739"/>
                              <a:gd name="T45" fmla="*/ T44 w 116"/>
                              <a:gd name="T46" fmla="+- 0 2031 2003"/>
                              <a:gd name="T47" fmla="*/ 2031 h 41"/>
                              <a:gd name="T48" fmla="+- 0 9785 9739"/>
                              <a:gd name="T49" fmla="*/ T48 w 116"/>
                              <a:gd name="T50" fmla="+- 0 2027 2003"/>
                              <a:gd name="T51" fmla="*/ 2027 h 41"/>
                              <a:gd name="T52" fmla="+- 0 9770 9739"/>
                              <a:gd name="T53" fmla="*/ T52 w 116"/>
                              <a:gd name="T54" fmla="+- 0 2028 2003"/>
                              <a:gd name="T55" fmla="*/ 2028 h 41"/>
                              <a:gd name="T56" fmla="+- 0 9755 9739"/>
                              <a:gd name="T57" fmla="*/ T56 w 116"/>
                              <a:gd name="T58" fmla="+- 0 2033 2003"/>
                              <a:gd name="T59" fmla="*/ 2033 h 41"/>
                              <a:gd name="T60" fmla="+- 0 9739 9739"/>
                              <a:gd name="T61" fmla="*/ T60 w 116"/>
                              <a:gd name="T62" fmla="+- 0 2043 2003"/>
                              <a:gd name="T63" fmla="*/ 2043 h 41"/>
                              <a:gd name="T64" fmla="+- 0 9748 9739"/>
                              <a:gd name="T65" fmla="*/ T64 w 116"/>
                              <a:gd name="T66" fmla="+- 0 2034 2003"/>
                              <a:gd name="T67" fmla="*/ 2034 h 41"/>
                              <a:gd name="T68" fmla="+- 0 9756 9739"/>
                              <a:gd name="T69" fmla="*/ T68 w 116"/>
                              <a:gd name="T70" fmla="+- 0 2030 2003"/>
                              <a:gd name="T71" fmla="*/ 2030 h 41"/>
                              <a:gd name="T72" fmla="+- 0 9779 9739"/>
                              <a:gd name="T73" fmla="*/ T72 w 116"/>
                              <a:gd name="T74" fmla="+- 0 2022 2003"/>
                              <a:gd name="T75" fmla="*/ 2022 h 41"/>
                              <a:gd name="T76" fmla="+- 0 9812 9739"/>
                              <a:gd name="T77" fmla="*/ T76 w 116"/>
                              <a:gd name="T78" fmla="+- 0 2019 2003"/>
                              <a:gd name="T79" fmla="*/ 2019 h 41"/>
                              <a:gd name="T80" fmla="+- 0 9852 9739"/>
                              <a:gd name="T81" fmla="*/ T80 w 116"/>
                              <a:gd name="T82" fmla="+- 0 2029 2003"/>
                              <a:gd name="T83" fmla="*/ 2029 h 4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Lst>
                            <a:rect l="0" t="0" r="r" b="b"/>
                            <a:pathLst>
                              <a:path w="116" h="41">
                                <a:moveTo>
                                  <a:pt x="0" y="40"/>
                                </a:moveTo>
                                <a:lnTo>
                                  <a:pt x="2" y="34"/>
                                </a:lnTo>
                                <a:lnTo>
                                  <a:pt x="27" y="12"/>
                                </a:lnTo>
                                <a:lnTo>
                                  <a:pt x="67" y="0"/>
                                </a:lnTo>
                                <a:lnTo>
                                  <a:pt x="116" y="23"/>
                                </a:lnTo>
                                <a:lnTo>
                                  <a:pt x="113" y="30"/>
                                </a:lnTo>
                                <a:lnTo>
                                  <a:pt x="100" y="29"/>
                                </a:lnTo>
                                <a:lnTo>
                                  <a:pt x="91" y="30"/>
                                </a:lnTo>
                                <a:lnTo>
                                  <a:pt x="83" y="31"/>
                                </a:lnTo>
                                <a:lnTo>
                                  <a:pt x="73" y="31"/>
                                </a:lnTo>
                                <a:lnTo>
                                  <a:pt x="61" y="28"/>
                                </a:lnTo>
                                <a:lnTo>
                                  <a:pt x="46" y="24"/>
                                </a:lnTo>
                                <a:lnTo>
                                  <a:pt x="31" y="25"/>
                                </a:lnTo>
                                <a:lnTo>
                                  <a:pt x="16" y="30"/>
                                </a:lnTo>
                                <a:lnTo>
                                  <a:pt x="0" y="40"/>
                                </a:lnTo>
                                <a:close/>
                                <a:moveTo>
                                  <a:pt x="9" y="31"/>
                                </a:moveTo>
                                <a:lnTo>
                                  <a:pt x="17" y="27"/>
                                </a:lnTo>
                                <a:lnTo>
                                  <a:pt x="40" y="19"/>
                                </a:lnTo>
                                <a:lnTo>
                                  <a:pt x="73" y="16"/>
                                </a:lnTo>
                                <a:lnTo>
                                  <a:pt x="113" y="26"/>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1" name="Picture 288"/>
                          <pic:cNvPicPr>
                            <a:picLocks noChangeAspect="1" noChangeArrowheads="1"/>
                          </pic:cNvPicPr>
                        </pic:nvPicPr>
                        <pic:blipFill>
                          <a:blip r:embed="rId193">
                            <a:extLst>
                              <a:ext uri="{28A0092B-C50C-407E-A947-70E740481C1C}">
                                <a14:useLocalDpi xmlns:a14="http://schemas.microsoft.com/office/drawing/2010/main" val="0"/>
                              </a:ext>
                            </a:extLst>
                          </a:blip>
                          <a:srcRect/>
                          <a:stretch>
                            <a:fillRect/>
                          </a:stretch>
                        </pic:blipFill>
                        <pic:spPr bwMode="auto">
                          <a:xfrm>
                            <a:off x="9815" y="1936"/>
                            <a:ext cx="161" cy="3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2" name="Freeform 289"/>
                        <wps:cNvSpPr>
                          <a:spLocks/>
                        </wps:cNvSpPr>
                        <wps:spPr bwMode="auto">
                          <a:xfrm>
                            <a:off x="9815" y="1936"/>
                            <a:ext cx="161" cy="38"/>
                          </a:xfrm>
                          <a:custGeom>
                            <a:avLst/>
                            <a:gdLst>
                              <a:gd name="T0" fmla="+- 0 9816 9816"/>
                              <a:gd name="T1" fmla="*/ T0 w 161"/>
                              <a:gd name="T2" fmla="+- 0 1974 1937"/>
                              <a:gd name="T3" fmla="*/ 1974 h 38"/>
                              <a:gd name="T4" fmla="+- 0 9827 9816"/>
                              <a:gd name="T5" fmla="*/ T4 w 161"/>
                              <a:gd name="T6" fmla="+- 0 1963 1937"/>
                              <a:gd name="T7" fmla="*/ 1963 h 38"/>
                              <a:gd name="T8" fmla="+- 0 9834 9816"/>
                              <a:gd name="T9" fmla="*/ T8 w 161"/>
                              <a:gd name="T10" fmla="+- 0 1957 1937"/>
                              <a:gd name="T11" fmla="*/ 1957 h 38"/>
                              <a:gd name="T12" fmla="+- 0 9844 9816"/>
                              <a:gd name="T13" fmla="*/ T12 w 161"/>
                              <a:gd name="T14" fmla="+- 0 1951 1937"/>
                              <a:gd name="T15" fmla="*/ 1951 h 38"/>
                              <a:gd name="T16" fmla="+- 0 9868 9816"/>
                              <a:gd name="T17" fmla="*/ T16 w 161"/>
                              <a:gd name="T18" fmla="+- 0 1944 1937"/>
                              <a:gd name="T19" fmla="*/ 1944 h 38"/>
                              <a:gd name="T20" fmla="+- 0 9900 9816"/>
                              <a:gd name="T21" fmla="*/ T20 w 161"/>
                              <a:gd name="T22" fmla="+- 0 1938 1937"/>
                              <a:gd name="T23" fmla="*/ 1938 h 38"/>
                              <a:gd name="T24" fmla="+- 0 9929 9816"/>
                              <a:gd name="T25" fmla="*/ T24 w 161"/>
                              <a:gd name="T26" fmla="+- 0 1937 1937"/>
                              <a:gd name="T27" fmla="*/ 1937 h 38"/>
                              <a:gd name="T28" fmla="+- 0 9954 9816"/>
                              <a:gd name="T29" fmla="*/ T28 w 161"/>
                              <a:gd name="T30" fmla="+- 0 1941 1937"/>
                              <a:gd name="T31" fmla="*/ 1941 h 38"/>
                              <a:gd name="T32" fmla="+- 0 9976 9816"/>
                              <a:gd name="T33" fmla="*/ T32 w 161"/>
                              <a:gd name="T34" fmla="+- 0 1950 1937"/>
                              <a:gd name="T35" fmla="*/ 1950 h 38"/>
                              <a:gd name="T36" fmla="+- 0 9973 9816"/>
                              <a:gd name="T37" fmla="*/ T36 w 161"/>
                              <a:gd name="T38" fmla="+- 0 1951 1937"/>
                              <a:gd name="T39" fmla="*/ 1951 h 38"/>
                              <a:gd name="T40" fmla="+- 0 9964 9816"/>
                              <a:gd name="T41" fmla="*/ T40 w 161"/>
                              <a:gd name="T42" fmla="+- 0 1952 1937"/>
                              <a:gd name="T43" fmla="*/ 1952 h 38"/>
                              <a:gd name="T44" fmla="+- 0 9951 9816"/>
                              <a:gd name="T45" fmla="*/ T44 w 161"/>
                              <a:gd name="T46" fmla="+- 0 1954 1937"/>
                              <a:gd name="T47" fmla="*/ 1954 h 38"/>
                              <a:gd name="T48" fmla="+- 0 9935 9816"/>
                              <a:gd name="T49" fmla="*/ T48 w 161"/>
                              <a:gd name="T50" fmla="+- 0 1958 1937"/>
                              <a:gd name="T51" fmla="*/ 1958 h 38"/>
                              <a:gd name="T52" fmla="+- 0 9918 9816"/>
                              <a:gd name="T53" fmla="*/ T52 w 161"/>
                              <a:gd name="T54" fmla="+- 0 1963 1937"/>
                              <a:gd name="T55" fmla="*/ 1963 h 38"/>
                              <a:gd name="T56" fmla="+- 0 9900 9816"/>
                              <a:gd name="T57" fmla="*/ T56 w 161"/>
                              <a:gd name="T58" fmla="+- 0 1969 1937"/>
                              <a:gd name="T59" fmla="*/ 1969 h 38"/>
                              <a:gd name="T60" fmla="+- 0 9881 9816"/>
                              <a:gd name="T61" fmla="*/ T60 w 161"/>
                              <a:gd name="T62" fmla="+- 0 1973 1937"/>
                              <a:gd name="T63" fmla="*/ 1973 h 38"/>
                              <a:gd name="T64" fmla="+- 0 9863 9816"/>
                              <a:gd name="T65" fmla="*/ T64 w 161"/>
                              <a:gd name="T66" fmla="+- 0 1972 1937"/>
                              <a:gd name="T67" fmla="*/ 1972 h 38"/>
                              <a:gd name="T68" fmla="+- 0 9845 9816"/>
                              <a:gd name="T69" fmla="*/ T68 w 161"/>
                              <a:gd name="T70" fmla="+- 0 1971 1937"/>
                              <a:gd name="T71" fmla="*/ 1971 h 38"/>
                              <a:gd name="T72" fmla="+- 0 9830 9816"/>
                              <a:gd name="T73" fmla="*/ T72 w 161"/>
                              <a:gd name="T74" fmla="+- 0 1971 1937"/>
                              <a:gd name="T75" fmla="*/ 1971 h 38"/>
                              <a:gd name="T76" fmla="+- 0 9820 9816"/>
                              <a:gd name="T77" fmla="*/ T76 w 161"/>
                              <a:gd name="T78" fmla="+- 0 1973 1937"/>
                              <a:gd name="T79" fmla="*/ 1973 h 38"/>
                              <a:gd name="T80" fmla="+- 0 9816 9816"/>
                              <a:gd name="T81" fmla="*/ T80 w 161"/>
                              <a:gd name="T82" fmla="+- 0 1974 1937"/>
                              <a:gd name="T83" fmla="*/ 1974 h 3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Lst>
                            <a:rect l="0" t="0" r="r" b="b"/>
                            <a:pathLst>
                              <a:path w="161" h="38">
                                <a:moveTo>
                                  <a:pt x="0" y="37"/>
                                </a:moveTo>
                                <a:lnTo>
                                  <a:pt x="11" y="26"/>
                                </a:lnTo>
                                <a:lnTo>
                                  <a:pt x="18" y="20"/>
                                </a:lnTo>
                                <a:lnTo>
                                  <a:pt x="28" y="14"/>
                                </a:lnTo>
                                <a:lnTo>
                                  <a:pt x="52" y="7"/>
                                </a:lnTo>
                                <a:lnTo>
                                  <a:pt x="84" y="1"/>
                                </a:lnTo>
                                <a:lnTo>
                                  <a:pt x="113" y="0"/>
                                </a:lnTo>
                                <a:lnTo>
                                  <a:pt x="138" y="4"/>
                                </a:lnTo>
                                <a:lnTo>
                                  <a:pt x="160" y="13"/>
                                </a:lnTo>
                                <a:lnTo>
                                  <a:pt x="157" y="14"/>
                                </a:lnTo>
                                <a:lnTo>
                                  <a:pt x="148" y="15"/>
                                </a:lnTo>
                                <a:lnTo>
                                  <a:pt x="135" y="17"/>
                                </a:lnTo>
                                <a:lnTo>
                                  <a:pt x="119" y="21"/>
                                </a:lnTo>
                                <a:lnTo>
                                  <a:pt x="102" y="26"/>
                                </a:lnTo>
                                <a:lnTo>
                                  <a:pt x="84" y="32"/>
                                </a:lnTo>
                                <a:lnTo>
                                  <a:pt x="65" y="36"/>
                                </a:lnTo>
                                <a:lnTo>
                                  <a:pt x="47" y="35"/>
                                </a:lnTo>
                                <a:lnTo>
                                  <a:pt x="29" y="34"/>
                                </a:lnTo>
                                <a:lnTo>
                                  <a:pt x="14" y="34"/>
                                </a:lnTo>
                                <a:lnTo>
                                  <a:pt x="4" y="36"/>
                                </a:lnTo>
                                <a:lnTo>
                                  <a:pt x="0" y="37"/>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3" name="Picture 290"/>
                          <pic:cNvPicPr>
                            <a:picLocks noChangeAspect="1" noChangeArrowheads="1"/>
                          </pic:cNvPicPr>
                        </pic:nvPicPr>
                        <pic:blipFill>
                          <a:blip r:embed="rId194">
                            <a:extLst>
                              <a:ext uri="{28A0092B-C50C-407E-A947-70E740481C1C}">
                                <a14:useLocalDpi xmlns:a14="http://schemas.microsoft.com/office/drawing/2010/main" val="0"/>
                              </a:ext>
                            </a:extLst>
                          </a:blip>
                          <a:srcRect/>
                          <a:stretch>
                            <a:fillRect/>
                          </a:stretch>
                        </pic:blipFill>
                        <pic:spPr bwMode="auto">
                          <a:xfrm>
                            <a:off x="9825" y="1948"/>
                            <a:ext cx="137" cy="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4" name="Freeform 291"/>
                        <wps:cNvSpPr>
                          <a:spLocks/>
                        </wps:cNvSpPr>
                        <wps:spPr bwMode="auto">
                          <a:xfrm>
                            <a:off x="9825" y="1948"/>
                            <a:ext cx="137" cy="20"/>
                          </a:xfrm>
                          <a:custGeom>
                            <a:avLst/>
                            <a:gdLst>
                              <a:gd name="T0" fmla="+- 0 9826 9826"/>
                              <a:gd name="T1" fmla="*/ T0 w 137"/>
                              <a:gd name="T2" fmla="+- 0 1968 1948"/>
                              <a:gd name="T3" fmla="*/ 1968 h 20"/>
                              <a:gd name="T4" fmla="+- 0 9842 9826"/>
                              <a:gd name="T5" fmla="*/ T4 w 137"/>
                              <a:gd name="T6" fmla="+- 0 1964 1948"/>
                              <a:gd name="T7" fmla="*/ 1964 h 20"/>
                              <a:gd name="T8" fmla="+- 0 9880 9826"/>
                              <a:gd name="T9" fmla="*/ T8 w 137"/>
                              <a:gd name="T10" fmla="+- 0 1956 1948"/>
                              <a:gd name="T11" fmla="*/ 1956 h 20"/>
                              <a:gd name="T12" fmla="+- 0 9925 9826"/>
                              <a:gd name="T13" fmla="*/ T12 w 137"/>
                              <a:gd name="T14" fmla="+- 0 1949 1948"/>
                              <a:gd name="T15" fmla="*/ 1949 h 20"/>
                              <a:gd name="T16" fmla="+- 0 9962 9826"/>
                              <a:gd name="T17" fmla="*/ T16 w 137"/>
                              <a:gd name="T18" fmla="+- 0 1948 1948"/>
                              <a:gd name="T19" fmla="*/ 1948 h 20"/>
                            </a:gdLst>
                            <a:ahLst/>
                            <a:cxnLst>
                              <a:cxn ang="0">
                                <a:pos x="T1" y="T3"/>
                              </a:cxn>
                              <a:cxn ang="0">
                                <a:pos x="T5" y="T7"/>
                              </a:cxn>
                              <a:cxn ang="0">
                                <a:pos x="T9" y="T11"/>
                              </a:cxn>
                              <a:cxn ang="0">
                                <a:pos x="T13" y="T15"/>
                              </a:cxn>
                              <a:cxn ang="0">
                                <a:pos x="T17" y="T19"/>
                              </a:cxn>
                            </a:cxnLst>
                            <a:rect l="0" t="0" r="r" b="b"/>
                            <a:pathLst>
                              <a:path w="137" h="20">
                                <a:moveTo>
                                  <a:pt x="0" y="20"/>
                                </a:moveTo>
                                <a:lnTo>
                                  <a:pt x="16" y="16"/>
                                </a:lnTo>
                                <a:lnTo>
                                  <a:pt x="54" y="8"/>
                                </a:lnTo>
                                <a:lnTo>
                                  <a:pt x="99" y="1"/>
                                </a:lnTo>
                                <a:lnTo>
                                  <a:pt x="136"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5" name="Picture 292"/>
                          <pic:cNvPicPr>
                            <a:picLocks noChangeAspect="1" noChangeArrowheads="1"/>
                          </pic:cNvPicPr>
                        </pic:nvPicPr>
                        <pic:blipFill>
                          <a:blip r:embed="rId195">
                            <a:extLst>
                              <a:ext uri="{28A0092B-C50C-407E-A947-70E740481C1C}">
                                <a14:useLocalDpi xmlns:a14="http://schemas.microsoft.com/office/drawing/2010/main" val="0"/>
                              </a:ext>
                            </a:extLst>
                          </a:blip>
                          <a:srcRect/>
                          <a:stretch>
                            <a:fillRect/>
                          </a:stretch>
                        </pic:blipFill>
                        <pic:spPr bwMode="auto">
                          <a:xfrm>
                            <a:off x="9831" y="1874"/>
                            <a:ext cx="23" cy="6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6" name="Freeform 293"/>
                        <wps:cNvSpPr>
                          <a:spLocks/>
                        </wps:cNvSpPr>
                        <wps:spPr bwMode="auto">
                          <a:xfrm>
                            <a:off x="9831" y="1874"/>
                            <a:ext cx="23" cy="68"/>
                          </a:xfrm>
                          <a:custGeom>
                            <a:avLst/>
                            <a:gdLst>
                              <a:gd name="T0" fmla="+- 0 9843 9831"/>
                              <a:gd name="T1" fmla="*/ T0 w 23"/>
                              <a:gd name="T2" fmla="+- 0 1942 1874"/>
                              <a:gd name="T3" fmla="*/ 1942 h 68"/>
                              <a:gd name="T4" fmla="+- 0 9838 9831"/>
                              <a:gd name="T5" fmla="*/ T4 w 23"/>
                              <a:gd name="T6" fmla="+- 0 1939 1874"/>
                              <a:gd name="T7" fmla="*/ 1939 h 68"/>
                              <a:gd name="T8" fmla="+- 0 9833 9831"/>
                              <a:gd name="T9" fmla="*/ T8 w 23"/>
                              <a:gd name="T10" fmla="+- 0 1922 1874"/>
                              <a:gd name="T11" fmla="*/ 1922 h 68"/>
                              <a:gd name="T12" fmla="+- 0 9831 9831"/>
                              <a:gd name="T13" fmla="*/ T12 w 23"/>
                              <a:gd name="T14" fmla="+- 0 1898 1874"/>
                              <a:gd name="T15" fmla="*/ 1898 h 68"/>
                              <a:gd name="T16" fmla="+- 0 9836 9831"/>
                              <a:gd name="T17" fmla="*/ T16 w 23"/>
                              <a:gd name="T18" fmla="+- 0 1874 1874"/>
                              <a:gd name="T19" fmla="*/ 1874 h 68"/>
                              <a:gd name="T20" fmla="+- 0 9841 9831"/>
                              <a:gd name="T21" fmla="*/ T20 w 23"/>
                              <a:gd name="T22" fmla="+- 0 1878 1874"/>
                              <a:gd name="T23" fmla="*/ 1878 h 68"/>
                              <a:gd name="T24" fmla="+- 0 9850 9831"/>
                              <a:gd name="T25" fmla="*/ T24 w 23"/>
                              <a:gd name="T26" fmla="+- 0 1891 1874"/>
                              <a:gd name="T27" fmla="*/ 1891 h 68"/>
                              <a:gd name="T28" fmla="+- 0 9854 9831"/>
                              <a:gd name="T29" fmla="*/ T28 w 23"/>
                              <a:gd name="T30" fmla="+- 0 1912 1874"/>
                              <a:gd name="T31" fmla="*/ 1912 h 68"/>
                              <a:gd name="T32" fmla="+- 0 9843 9831"/>
                              <a:gd name="T33" fmla="*/ T32 w 23"/>
                              <a:gd name="T34" fmla="+- 0 1942 1874"/>
                              <a:gd name="T35" fmla="*/ 1942 h 6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23" h="68">
                                <a:moveTo>
                                  <a:pt x="12" y="68"/>
                                </a:moveTo>
                                <a:lnTo>
                                  <a:pt x="7" y="65"/>
                                </a:lnTo>
                                <a:lnTo>
                                  <a:pt x="2" y="48"/>
                                </a:lnTo>
                                <a:lnTo>
                                  <a:pt x="0" y="24"/>
                                </a:lnTo>
                                <a:lnTo>
                                  <a:pt x="5" y="0"/>
                                </a:lnTo>
                                <a:lnTo>
                                  <a:pt x="10" y="4"/>
                                </a:lnTo>
                                <a:lnTo>
                                  <a:pt x="19" y="17"/>
                                </a:lnTo>
                                <a:lnTo>
                                  <a:pt x="23" y="38"/>
                                </a:lnTo>
                                <a:lnTo>
                                  <a:pt x="12" y="68"/>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7" name="Freeform 294"/>
                        <wps:cNvSpPr>
                          <a:spLocks/>
                        </wps:cNvSpPr>
                        <wps:spPr bwMode="auto">
                          <a:xfrm>
                            <a:off x="9835" y="1882"/>
                            <a:ext cx="7" cy="50"/>
                          </a:xfrm>
                          <a:custGeom>
                            <a:avLst/>
                            <a:gdLst>
                              <a:gd name="T0" fmla="+- 0 9841 9835"/>
                              <a:gd name="T1" fmla="*/ T0 w 7"/>
                              <a:gd name="T2" fmla="+- 0 1932 1882"/>
                              <a:gd name="T3" fmla="*/ 1932 h 50"/>
                              <a:gd name="T4" fmla="+- 0 9841 9835"/>
                              <a:gd name="T5" fmla="*/ T4 w 7"/>
                              <a:gd name="T6" fmla="+- 0 1927 1882"/>
                              <a:gd name="T7" fmla="*/ 1927 h 50"/>
                              <a:gd name="T8" fmla="+- 0 9839 9835"/>
                              <a:gd name="T9" fmla="*/ T8 w 7"/>
                              <a:gd name="T10" fmla="+- 0 1914 1882"/>
                              <a:gd name="T11" fmla="*/ 1914 h 50"/>
                              <a:gd name="T12" fmla="+- 0 9837 9835"/>
                              <a:gd name="T13" fmla="*/ T12 w 7"/>
                              <a:gd name="T14" fmla="+- 0 1898 1882"/>
                              <a:gd name="T15" fmla="*/ 1898 h 50"/>
                              <a:gd name="T16" fmla="+- 0 9835 9835"/>
                              <a:gd name="T17" fmla="*/ T16 w 7"/>
                              <a:gd name="T18" fmla="+- 0 1882 1882"/>
                              <a:gd name="T19" fmla="*/ 1882 h 50"/>
                            </a:gdLst>
                            <a:ahLst/>
                            <a:cxnLst>
                              <a:cxn ang="0">
                                <a:pos x="T1" y="T3"/>
                              </a:cxn>
                              <a:cxn ang="0">
                                <a:pos x="T5" y="T7"/>
                              </a:cxn>
                              <a:cxn ang="0">
                                <a:pos x="T9" y="T11"/>
                              </a:cxn>
                              <a:cxn ang="0">
                                <a:pos x="T13" y="T15"/>
                              </a:cxn>
                              <a:cxn ang="0">
                                <a:pos x="T17" y="T19"/>
                              </a:cxn>
                            </a:cxnLst>
                            <a:rect l="0" t="0" r="r" b="b"/>
                            <a:pathLst>
                              <a:path w="7" h="50">
                                <a:moveTo>
                                  <a:pt x="6" y="50"/>
                                </a:moveTo>
                                <a:lnTo>
                                  <a:pt x="6" y="45"/>
                                </a:lnTo>
                                <a:lnTo>
                                  <a:pt x="4" y="32"/>
                                </a:lnTo>
                                <a:lnTo>
                                  <a:pt x="2" y="16"/>
                                </a:lnTo>
                                <a:lnTo>
                                  <a:pt x="0" y="0"/>
                                </a:lnTo>
                              </a:path>
                            </a:pathLst>
                          </a:custGeom>
                          <a:noFill/>
                          <a:ln w="758">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8" name="Picture 295"/>
                          <pic:cNvPicPr>
                            <a:picLocks noChangeAspect="1" noChangeArrowheads="1"/>
                          </pic:cNvPicPr>
                        </pic:nvPicPr>
                        <pic:blipFill>
                          <a:blip r:embed="rId196">
                            <a:extLst>
                              <a:ext uri="{28A0092B-C50C-407E-A947-70E740481C1C}">
                                <a14:useLocalDpi xmlns:a14="http://schemas.microsoft.com/office/drawing/2010/main" val="0"/>
                              </a:ext>
                            </a:extLst>
                          </a:blip>
                          <a:srcRect/>
                          <a:stretch>
                            <a:fillRect/>
                          </a:stretch>
                        </pic:blipFill>
                        <pic:spPr bwMode="auto">
                          <a:xfrm>
                            <a:off x="9881" y="1872"/>
                            <a:ext cx="139" cy="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9" name="Freeform 296"/>
                        <wps:cNvSpPr>
                          <a:spLocks/>
                        </wps:cNvSpPr>
                        <wps:spPr bwMode="auto">
                          <a:xfrm>
                            <a:off x="9881" y="1872"/>
                            <a:ext cx="139" cy="62"/>
                          </a:xfrm>
                          <a:custGeom>
                            <a:avLst/>
                            <a:gdLst>
                              <a:gd name="T0" fmla="+- 0 9882 9882"/>
                              <a:gd name="T1" fmla="*/ T0 w 139"/>
                              <a:gd name="T2" fmla="+- 0 1896 1872"/>
                              <a:gd name="T3" fmla="*/ 1896 h 62"/>
                              <a:gd name="T4" fmla="+- 0 9894 9882"/>
                              <a:gd name="T5" fmla="*/ T4 w 139"/>
                              <a:gd name="T6" fmla="+- 0 1886 1872"/>
                              <a:gd name="T7" fmla="*/ 1886 h 62"/>
                              <a:gd name="T8" fmla="+- 0 9908 9882"/>
                              <a:gd name="T9" fmla="*/ T8 w 139"/>
                              <a:gd name="T10" fmla="+- 0 1880 1872"/>
                              <a:gd name="T11" fmla="*/ 1880 h 62"/>
                              <a:gd name="T12" fmla="+- 0 9923 9882"/>
                              <a:gd name="T13" fmla="*/ T12 w 139"/>
                              <a:gd name="T14" fmla="+- 0 1875 1872"/>
                              <a:gd name="T15" fmla="*/ 1875 h 62"/>
                              <a:gd name="T16" fmla="+- 0 9941 9882"/>
                              <a:gd name="T17" fmla="*/ T16 w 139"/>
                              <a:gd name="T18" fmla="+- 0 1872 1872"/>
                              <a:gd name="T19" fmla="*/ 1872 h 62"/>
                              <a:gd name="T20" fmla="+- 0 9961 9882"/>
                              <a:gd name="T21" fmla="*/ T20 w 139"/>
                              <a:gd name="T22" fmla="+- 0 1875 1872"/>
                              <a:gd name="T23" fmla="*/ 1875 h 62"/>
                              <a:gd name="T24" fmla="+- 0 9984 9882"/>
                              <a:gd name="T25" fmla="*/ T24 w 139"/>
                              <a:gd name="T26" fmla="+- 0 1887 1872"/>
                              <a:gd name="T27" fmla="*/ 1887 h 62"/>
                              <a:gd name="T28" fmla="+- 0 10005 9882"/>
                              <a:gd name="T29" fmla="*/ T28 w 139"/>
                              <a:gd name="T30" fmla="+- 0 1907 1872"/>
                              <a:gd name="T31" fmla="*/ 1907 h 62"/>
                              <a:gd name="T32" fmla="+- 0 10020 9882"/>
                              <a:gd name="T33" fmla="*/ T32 w 139"/>
                              <a:gd name="T34" fmla="+- 0 1933 1872"/>
                              <a:gd name="T35" fmla="*/ 1933 h 62"/>
                              <a:gd name="T36" fmla="+- 0 10012 9882"/>
                              <a:gd name="T37" fmla="*/ T36 w 139"/>
                              <a:gd name="T38" fmla="+- 0 1932 1872"/>
                              <a:gd name="T39" fmla="*/ 1932 h 62"/>
                              <a:gd name="T40" fmla="+- 0 9992 9882"/>
                              <a:gd name="T41" fmla="*/ T40 w 139"/>
                              <a:gd name="T42" fmla="+- 0 1927 1872"/>
                              <a:gd name="T43" fmla="*/ 1927 h 62"/>
                              <a:gd name="T44" fmla="+- 0 9969 9882"/>
                              <a:gd name="T45" fmla="*/ T44 w 139"/>
                              <a:gd name="T46" fmla="+- 0 1920 1872"/>
                              <a:gd name="T47" fmla="*/ 1920 h 62"/>
                              <a:gd name="T48" fmla="+- 0 9951 9882"/>
                              <a:gd name="T49" fmla="*/ T48 w 139"/>
                              <a:gd name="T50" fmla="+- 0 1909 1872"/>
                              <a:gd name="T51" fmla="*/ 1909 h 62"/>
                              <a:gd name="T52" fmla="+- 0 9937 9882"/>
                              <a:gd name="T53" fmla="*/ T52 w 139"/>
                              <a:gd name="T54" fmla="+- 0 1897 1872"/>
                              <a:gd name="T55" fmla="*/ 1897 h 62"/>
                              <a:gd name="T56" fmla="+- 0 9920 9882"/>
                              <a:gd name="T57" fmla="*/ T56 w 139"/>
                              <a:gd name="T58" fmla="+- 0 1889 1872"/>
                              <a:gd name="T59" fmla="*/ 1889 h 62"/>
                              <a:gd name="T60" fmla="+- 0 9901 9882"/>
                              <a:gd name="T61" fmla="*/ T60 w 139"/>
                              <a:gd name="T62" fmla="+- 0 1887 1872"/>
                              <a:gd name="T63" fmla="*/ 1887 h 62"/>
                              <a:gd name="T64" fmla="+- 0 9882 9882"/>
                              <a:gd name="T65" fmla="*/ T64 w 139"/>
                              <a:gd name="T66" fmla="+- 0 1896 1872"/>
                              <a:gd name="T67" fmla="*/ 1896 h 6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Lst>
                            <a:rect l="0" t="0" r="r" b="b"/>
                            <a:pathLst>
                              <a:path w="139" h="62">
                                <a:moveTo>
                                  <a:pt x="0" y="24"/>
                                </a:moveTo>
                                <a:lnTo>
                                  <a:pt x="12" y="14"/>
                                </a:lnTo>
                                <a:lnTo>
                                  <a:pt x="26" y="8"/>
                                </a:lnTo>
                                <a:lnTo>
                                  <a:pt x="41" y="3"/>
                                </a:lnTo>
                                <a:lnTo>
                                  <a:pt x="59" y="0"/>
                                </a:lnTo>
                                <a:lnTo>
                                  <a:pt x="79" y="3"/>
                                </a:lnTo>
                                <a:lnTo>
                                  <a:pt x="102" y="15"/>
                                </a:lnTo>
                                <a:lnTo>
                                  <a:pt x="123" y="35"/>
                                </a:lnTo>
                                <a:lnTo>
                                  <a:pt x="138" y="61"/>
                                </a:lnTo>
                                <a:lnTo>
                                  <a:pt x="130" y="60"/>
                                </a:lnTo>
                                <a:lnTo>
                                  <a:pt x="110" y="55"/>
                                </a:lnTo>
                                <a:lnTo>
                                  <a:pt x="87" y="48"/>
                                </a:lnTo>
                                <a:lnTo>
                                  <a:pt x="69" y="37"/>
                                </a:lnTo>
                                <a:lnTo>
                                  <a:pt x="55" y="25"/>
                                </a:lnTo>
                                <a:lnTo>
                                  <a:pt x="38" y="17"/>
                                </a:lnTo>
                                <a:lnTo>
                                  <a:pt x="19" y="15"/>
                                </a:lnTo>
                                <a:lnTo>
                                  <a:pt x="0" y="24"/>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60" name="Picture 297"/>
                          <pic:cNvPicPr>
                            <a:picLocks noChangeAspect="1" noChangeArrowheads="1"/>
                          </pic:cNvPicPr>
                        </pic:nvPicPr>
                        <pic:blipFill>
                          <a:blip r:embed="rId197">
                            <a:extLst>
                              <a:ext uri="{28A0092B-C50C-407E-A947-70E740481C1C}">
                                <a14:useLocalDpi xmlns:a14="http://schemas.microsoft.com/office/drawing/2010/main" val="0"/>
                              </a:ext>
                            </a:extLst>
                          </a:blip>
                          <a:srcRect/>
                          <a:stretch>
                            <a:fillRect/>
                          </a:stretch>
                        </pic:blipFill>
                        <pic:spPr bwMode="auto">
                          <a:xfrm>
                            <a:off x="9898" y="1883"/>
                            <a:ext cx="82" cy="2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61" name="Freeform 298"/>
                        <wps:cNvSpPr>
                          <a:spLocks/>
                        </wps:cNvSpPr>
                        <wps:spPr bwMode="auto">
                          <a:xfrm>
                            <a:off x="9898" y="1883"/>
                            <a:ext cx="82" cy="22"/>
                          </a:xfrm>
                          <a:custGeom>
                            <a:avLst/>
                            <a:gdLst>
                              <a:gd name="T0" fmla="+- 0 9898 9898"/>
                              <a:gd name="T1" fmla="*/ T0 w 82"/>
                              <a:gd name="T2" fmla="+- 0 1885 1883"/>
                              <a:gd name="T3" fmla="*/ 1885 h 22"/>
                              <a:gd name="T4" fmla="+- 0 9914 9898"/>
                              <a:gd name="T5" fmla="*/ T4 w 82"/>
                              <a:gd name="T6" fmla="+- 0 1883 1883"/>
                              <a:gd name="T7" fmla="*/ 1883 h 22"/>
                              <a:gd name="T8" fmla="+- 0 9936 9898"/>
                              <a:gd name="T9" fmla="*/ T8 w 82"/>
                              <a:gd name="T10" fmla="+- 0 1885 1883"/>
                              <a:gd name="T11" fmla="*/ 1885 h 22"/>
                              <a:gd name="T12" fmla="+- 0 9959 9898"/>
                              <a:gd name="T13" fmla="*/ T12 w 82"/>
                              <a:gd name="T14" fmla="+- 0 1892 1883"/>
                              <a:gd name="T15" fmla="*/ 1892 h 22"/>
                              <a:gd name="T16" fmla="+- 0 9980 9898"/>
                              <a:gd name="T17" fmla="*/ T16 w 82"/>
                              <a:gd name="T18" fmla="+- 0 1904 1883"/>
                              <a:gd name="T19" fmla="*/ 1904 h 22"/>
                            </a:gdLst>
                            <a:ahLst/>
                            <a:cxnLst>
                              <a:cxn ang="0">
                                <a:pos x="T1" y="T3"/>
                              </a:cxn>
                              <a:cxn ang="0">
                                <a:pos x="T5" y="T7"/>
                              </a:cxn>
                              <a:cxn ang="0">
                                <a:pos x="T9" y="T11"/>
                              </a:cxn>
                              <a:cxn ang="0">
                                <a:pos x="T13" y="T15"/>
                              </a:cxn>
                              <a:cxn ang="0">
                                <a:pos x="T17" y="T19"/>
                              </a:cxn>
                            </a:cxnLst>
                            <a:rect l="0" t="0" r="r" b="b"/>
                            <a:pathLst>
                              <a:path w="82" h="22">
                                <a:moveTo>
                                  <a:pt x="0" y="2"/>
                                </a:moveTo>
                                <a:lnTo>
                                  <a:pt x="16" y="0"/>
                                </a:lnTo>
                                <a:lnTo>
                                  <a:pt x="38" y="2"/>
                                </a:lnTo>
                                <a:lnTo>
                                  <a:pt x="61" y="9"/>
                                </a:lnTo>
                                <a:lnTo>
                                  <a:pt x="82" y="21"/>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62" name="Picture 299"/>
                          <pic:cNvPicPr>
                            <a:picLocks noChangeAspect="1" noChangeArrowheads="1"/>
                          </pic:cNvPicPr>
                        </pic:nvPicPr>
                        <pic:blipFill>
                          <a:blip r:embed="rId198">
                            <a:extLst>
                              <a:ext uri="{28A0092B-C50C-407E-A947-70E740481C1C}">
                                <a14:useLocalDpi xmlns:a14="http://schemas.microsoft.com/office/drawing/2010/main" val="0"/>
                              </a:ext>
                            </a:extLst>
                          </a:blip>
                          <a:srcRect/>
                          <a:stretch>
                            <a:fillRect/>
                          </a:stretch>
                        </pic:blipFill>
                        <pic:spPr bwMode="auto">
                          <a:xfrm>
                            <a:off x="9905" y="1790"/>
                            <a:ext cx="150" cy="7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63" name="Freeform 300"/>
                        <wps:cNvSpPr>
                          <a:spLocks/>
                        </wps:cNvSpPr>
                        <wps:spPr bwMode="auto">
                          <a:xfrm>
                            <a:off x="9905" y="1790"/>
                            <a:ext cx="150" cy="76"/>
                          </a:xfrm>
                          <a:custGeom>
                            <a:avLst/>
                            <a:gdLst>
                              <a:gd name="T0" fmla="+- 0 9906 9905"/>
                              <a:gd name="T1" fmla="*/ T0 w 150"/>
                              <a:gd name="T2" fmla="+- 0 1867 1791"/>
                              <a:gd name="T3" fmla="*/ 1867 h 76"/>
                              <a:gd name="T4" fmla="+- 0 9905 9905"/>
                              <a:gd name="T5" fmla="*/ T4 w 150"/>
                              <a:gd name="T6" fmla="+- 0 1860 1791"/>
                              <a:gd name="T7" fmla="*/ 1860 h 76"/>
                              <a:gd name="T8" fmla="+- 0 9937 9905"/>
                              <a:gd name="T9" fmla="*/ T8 w 150"/>
                              <a:gd name="T10" fmla="+- 0 1832 1791"/>
                              <a:gd name="T11" fmla="*/ 1832 h 76"/>
                              <a:gd name="T12" fmla="+- 0 9990 9905"/>
                              <a:gd name="T13" fmla="*/ T12 w 150"/>
                              <a:gd name="T14" fmla="+- 0 1802 1791"/>
                              <a:gd name="T15" fmla="*/ 1802 h 76"/>
                              <a:gd name="T16" fmla="+- 0 10052 9905"/>
                              <a:gd name="T17" fmla="*/ T16 w 150"/>
                              <a:gd name="T18" fmla="+- 0 1791 1791"/>
                              <a:gd name="T19" fmla="*/ 1791 h 76"/>
                              <a:gd name="T20" fmla="+- 0 10054 9905"/>
                              <a:gd name="T21" fmla="*/ T20 w 150"/>
                              <a:gd name="T22" fmla="+- 0 1795 1791"/>
                              <a:gd name="T23" fmla="*/ 1795 h 76"/>
                              <a:gd name="T24" fmla="+- 0 10055 9905"/>
                              <a:gd name="T25" fmla="*/ T24 w 150"/>
                              <a:gd name="T26" fmla="+- 0 1806 1791"/>
                              <a:gd name="T27" fmla="*/ 1806 h 76"/>
                              <a:gd name="T28" fmla="+- 0 10045 9905"/>
                              <a:gd name="T29" fmla="*/ T28 w 150"/>
                              <a:gd name="T30" fmla="+- 0 1821 1791"/>
                              <a:gd name="T31" fmla="*/ 1821 h 76"/>
                              <a:gd name="T32" fmla="+- 0 10017 9905"/>
                              <a:gd name="T33" fmla="*/ T32 w 150"/>
                              <a:gd name="T34" fmla="+- 0 1837 1791"/>
                              <a:gd name="T35" fmla="*/ 1837 h 76"/>
                              <a:gd name="T36" fmla="+- 0 9983 9905"/>
                              <a:gd name="T37" fmla="*/ T36 w 150"/>
                              <a:gd name="T38" fmla="+- 0 1847 1791"/>
                              <a:gd name="T39" fmla="*/ 1847 h 76"/>
                              <a:gd name="T40" fmla="+- 0 9957 9905"/>
                              <a:gd name="T41" fmla="*/ T40 w 150"/>
                              <a:gd name="T42" fmla="+- 0 1851 1791"/>
                              <a:gd name="T43" fmla="*/ 1851 h 76"/>
                              <a:gd name="T44" fmla="+- 0 9933 9905"/>
                              <a:gd name="T45" fmla="*/ T44 w 150"/>
                              <a:gd name="T46" fmla="+- 0 1855 1791"/>
                              <a:gd name="T47" fmla="*/ 1855 h 76"/>
                              <a:gd name="T48" fmla="+- 0 9906 9905"/>
                              <a:gd name="T49" fmla="*/ T48 w 150"/>
                              <a:gd name="T50" fmla="+- 0 1867 1791"/>
                              <a:gd name="T51" fmla="*/ 1867 h 7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50" h="76">
                                <a:moveTo>
                                  <a:pt x="1" y="76"/>
                                </a:moveTo>
                                <a:lnTo>
                                  <a:pt x="0" y="69"/>
                                </a:lnTo>
                                <a:lnTo>
                                  <a:pt x="32" y="41"/>
                                </a:lnTo>
                                <a:lnTo>
                                  <a:pt x="85" y="11"/>
                                </a:lnTo>
                                <a:lnTo>
                                  <a:pt x="147" y="0"/>
                                </a:lnTo>
                                <a:lnTo>
                                  <a:pt x="149" y="4"/>
                                </a:lnTo>
                                <a:lnTo>
                                  <a:pt x="150" y="15"/>
                                </a:lnTo>
                                <a:lnTo>
                                  <a:pt x="140" y="30"/>
                                </a:lnTo>
                                <a:lnTo>
                                  <a:pt x="112" y="46"/>
                                </a:lnTo>
                                <a:lnTo>
                                  <a:pt x="78" y="56"/>
                                </a:lnTo>
                                <a:lnTo>
                                  <a:pt x="52" y="60"/>
                                </a:lnTo>
                                <a:lnTo>
                                  <a:pt x="28" y="64"/>
                                </a:lnTo>
                                <a:lnTo>
                                  <a:pt x="1" y="76"/>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64" name="Picture 301"/>
                          <pic:cNvPicPr>
                            <a:picLocks noChangeAspect="1" noChangeArrowheads="1"/>
                          </pic:cNvPicPr>
                        </pic:nvPicPr>
                        <pic:blipFill>
                          <a:blip r:embed="rId199">
                            <a:extLst>
                              <a:ext uri="{28A0092B-C50C-407E-A947-70E740481C1C}">
                                <a14:useLocalDpi xmlns:a14="http://schemas.microsoft.com/office/drawing/2010/main" val="0"/>
                              </a:ext>
                            </a:extLst>
                          </a:blip>
                          <a:srcRect/>
                          <a:stretch>
                            <a:fillRect/>
                          </a:stretch>
                        </pic:blipFill>
                        <pic:spPr bwMode="auto">
                          <a:xfrm>
                            <a:off x="9915" y="1841"/>
                            <a:ext cx="33" cy="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65" name="Freeform 302"/>
                        <wps:cNvSpPr>
                          <a:spLocks/>
                        </wps:cNvSpPr>
                        <wps:spPr bwMode="auto">
                          <a:xfrm>
                            <a:off x="9915" y="1841"/>
                            <a:ext cx="33" cy="16"/>
                          </a:xfrm>
                          <a:custGeom>
                            <a:avLst/>
                            <a:gdLst>
                              <a:gd name="T0" fmla="+- 0 9916 9916"/>
                              <a:gd name="T1" fmla="*/ T0 w 33"/>
                              <a:gd name="T2" fmla="+- 0 1857 1841"/>
                              <a:gd name="T3" fmla="*/ 1857 h 16"/>
                              <a:gd name="T4" fmla="+- 0 9921 9916"/>
                              <a:gd name="T5" fmla="*/ T4 w 33"/>
                              <a:gd name="T6" fmla="+- 0 1853 1841"/>
                              <a:gd name="T7" fmla="*/ 1853 h 16"/>
                              <a:gd name="T8" fmla="+- 0 9941 9916"/>
                              <a:gd name="T9" fmla="*/ T8 w 33"/>
                              <a:gd name="T10" fmla="+- 0 1846 1841"/>
                              <a:gd name="T11" fmla="*/ 1846 h 16"/>
                              <a:gd name="T12" fmla="+- 0 9948 9916"/>
                              <a:gd name="T13" fmla="*/ T12 w 33"/>
                              <a:gd name="T14" fmla="+- 0 1841 1841"/>
                              <a:gd name="T15" fmla="*/ 1841 h 16"/>
                            </a:gdLst>
                            <a:ahLst/>
                            <a:cxnLst>
                              <a:cxn ang="0">
                                <a:pos x="T1" y="T3"/>
                              </a:cxn>
                              <a:cxn ang="0">
                                <a:pos x="T5" y="T7"/>
                              </a:cxn>
                              <a:cxn ang="0">
                                <a:pos x="T9" y="T11"/>
                              </a:cxn>
                              <a:cxn ang="0">
                                <a:pos x="T13" y="T15"/>
                              </a:cxn>
                            </a:cxnLst>
                            <a:rect l="0" t="0" r="r" b="b"/>
                            <a:pathLst>
                              <a:path w="33" h="16">
                                <a:moveTo>
                                  <a:pt x="0" y="16"/>
                                </a:moveTo>
                                <a:lnTo>
                                  <a:pt x="5" y="12"/>
                                </a:lnTo>
                                <a:lnTo>
                                  <a:pt x="25" y="5"/>
                                </a:lnTo>
                                <a:lnTo>
                                  <a:pt x="32"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66" name="Picture 303"/>
                          <pic:cNvPicPr>
                            <a:picLocks noChangeAspect="1" noChangeArrowheads="1"/>
                          </pic:cNvPicPr>
                        </pic:nvPicPr>
                        <pic:blipFill>
                          <a:blip r:embed="rId200">
                            <a:extLst>
                              <a:ext uri="{28A0092B-C50C-407E-A947-70E740481C1C}">
                                <a14:useLocalDpi xmlns:a14="http://schemas.microsoft.com/office/drawing/2010/main" val="0"/>
                              </a:ext>
                            </a:extLst>
                          </a:blip>
                          <a:srcRect/>
                          <a:stretch>
                            <a:fillRect/>
                          </a:stretch>
                        </pic:blipFill>
                        <pic:spPr bwMode="auto">
                          <a:xfrm>
                            <a:off x="9835" y="1764"/>
                            <a:ext cx="43" cy="14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67" name="Freeform 304"/>
                        <wps:cNvSpPr>
                          <a:spLocks/>
                        </wps:cNvSpPr>
                        <wps:spPr bwMode="auto">
                          <a:xfrm>
                            <a:off x="9835" y="1764"/>
                            <a:ext cx="43" cy="148"/>
                          </a:xfrm>
                          <a:custGeom>
                            <a:avLst/>
                            <a:gdLst>
                              <a:gd name="T0" fmla="+- 0 9868 9836"/>
                              <a:gd name="T1" fmla="*/ T0 w 43"/>
                              <a:gd name="T2" fmla="+- 0 1912 1764"/>
                              <a:gd name="T3" fmla="*/ 1912 h 148"/>
                              <a:gd name="T4" fmla="+- 0 9864 9836"/>
                              <a:gd name="T5" fmla="*/ T4 w 43"/>
                              <a:gd name="T6" fmla="+- 0 1910 1764"/>
                              <a:gd name="T7" fmla="*/ 1910 h 148"/>
                              <a:gd name="T8" fmla="+- 0 9857 9836"/>
                              <a:gd name="T9" fmla="*/ T8 w 43"/>
                              <a:gd name="T10" fmla="+- 0 1892 1764"/>
                              <a:gd name="T11" fmla="*/ 1892 h 148"/>
                              <a:gd name="T12" fmla="+- 0 9850 9836"/>
                              <a:gd name="T13" fmla="*/ T12 w 43"/>
                              <a:gd name="T14" fmla="+- 0 1869 1764"/>
                              <a:gd name="T15" fmla="*/ 1869 h 148"/>
                              <a:gd name="T16" fmla="+- 0 9844 9836"/>
                              <a:gd name="T17" fmla="*/ T16 w 43"/>
                              <a:gd name="T18" fmla="+- 0 1849 1764"/>
                              <a:gd name="T19" fmla="*/ 1849 h 148"/>
                              <a:gd name="T20" fmla="+- 0 9840 9836"/>
                              <a:gd name="T21" fmla="*/ T20 w 43"/>
                              <a:gd name="T22" fmla="+- 0 1836 1764"/>
                              <a:gd name="T23" fmla="*/ 1836 h 148"/>
                              <a:gd name="T24" fmla="+- 0 9838 9836"/>
                              <a:gd name="T25" fmla="*/ T24 w 43"/>
                              <a:gd name="T26" fmla="+- 0 1828 1764"/>
                              <a:gd name="T27" fmla="*/ 1828 h 148"/>
                              <a:gd name="T28" fmla="+- 0 9837 9836"/>
                              <a:gd name="T29" fmla="*/ T28 w 43"/>
                              <a:gd name="T30" fmla="+- 0 1819 1764"/>
                              <a:gd name="T31" fmla="*/ 1819 h 148"/>
                              <a:gd name="T32" fmla="+- 0 9836 9836"/>
                              <a:gd name="T33" fmla="*/ T32 w 43"/>
                              <a:gd name="T34" fmla="+- 0 1805 1764"/>
                              <a:gd name="T35" fmla="*/ 1805 h 148"/>
                              <a:gd name="T36" fmla="+- 0 9836 9836"/>
                              <a:gd name="T37" fmla="*/ T36 w 43"/>
                              <a:gd name="T38" fmla="+- 0 1789 1764"/>
                              <a:gd name="T39" fmla="*/ 1789 h 148"/>
                              <a:gd name="T40" fmla="+- 0 9836 9836"/>
                              <a:gd name="T41" fmla="*/ T40 w 43"/>
                              <a:gd name="T42" fmla="+- 0 1776 1764"/>
                              <a:gd name="T43" fmla="*/ 1776 h 148"/>
                              <a:gd name="T44" fmla="+- 0 9836 9836"/>
                              <a:gd name="T45" fmla="*/ T44 w 43"/>
                              <a:gd name="T46" fmla="+- 0 1767 1764"/>
                              <a:gd name="T47" fmla="*/ 1767 h 148"/>
                              <a:gd name="T48" fmla="+- 0 9836 9836"/>
                              <a:gd name="T49" fmla="*/ T48 w 43"/>
                              <a:gd name="T50" fmla="+- 0 1764 1764"/>
                              <a:gd name="T51" fmla="*/ 1764 h 148"/>
                              <a:gd name="T52" fmla="+- 0 9839 9836"/>
                              <a:gd name="T53" fmla="*/ T52 w 43"/>
                              <a:gd name="T54" fmla="+- 0 1768 1764"/>
                              <a:gd name="T55" fmla="*/ 1768 h 148"/>
                              <a:gd name="T56" fmla="+- 0 9847 9836"/>
                              <a:gd name="T57" fmla="*/ T56 w 43"/>
                              <a:gd name="T58" fmla="+- 0 1778 1764"/>
                              <a:gd name="T59" fmla="*/ 1778 h 148"/>
                              <a:gd name="T60" fmla="+- 0 9856 9836"/>
                              <a:gd name="T61" fmla="*/ T60 w 43"/>
                              <a:gd name="T62" fmla="+- 0 1791 1764"/>
                              <a:gd name="T63" fmla="*/ 1791 h 148"/>
                              <a:gd name="T64" fmla="+- 0 9861 9836"/>
                              <a:gd name="T65" fmla="*/ T64 w 43"/>
                              <a:gd name="T66" fmla="+- 0 1804 1764"/>
                              <a:gd name="T67" fmla="*/ 1804 h 148"/>
                              <a:gd name="T68" fmla="+- 0 9868 9836"/>
                              <a:gd name="T69" fmla="*/ T68 w 43"/>
                              <a:gd name="T70" fmla="+- 0 1817 1764"/>
                              <a:gd name="T71" fmla="*/ 1817 h 148"/>
                              <a:gd name="T72" fmla="+- 0 9876 9836"/>
                              <a:gd name="T73" fmla="*/ T72 w 43"/>
                              <a:gd name="T74" fmla="+- 0 1837 1764"/>
                              <a:gd name="T75" fmla="*/ 1837 h 148"/>
                              <a:gd name="T76" fmla="+- 0 9879 9836"/>
                              <a:gd name="T77" fmla="*/ T76 w 43"/>
                              <a:gd name="T78" fmla="+- 0 1867 1764"/>
                              <a:gd name="T79" fmla="*/ 1867 h 148"/>
                              <a:gd name="T80" fmla="+- 0 9868 9836"/>
                              <a:gd name="T81" fmla="*/ T80 w 43"/>
                              <a:gd name="T82" fmla="+- 0 1912 1764"/>
                              <a:gd name="T83" fmla="*/ 1912 h 14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Lst>
                            <a:rect l="0" t="0" r="r" b="b"/>
                            <a:pathLst>
                              <a:path w="43" h="148">
                                <a:moveTo>
                                  <a:pt x="32" y="148"/>
                                </a:moveTo>
                                <a:lnTo>
                                  <a:pt x="28" y="146"/>
                                </a:lnTo>
                                <a:lnTo>
                                  <a:pt x="21" y="128"/>
                                </a:lnTo>
                                <a:lnTo>
                                  <a:pt x="14" y="105"/>
                                </a:lnTo>
                                <a:lnTo>
                                  <a:pt x="8" y="85"/>
                                </a:lnTo>
                                <a:lnTo>
                                  <a:pt x="4" y="72"/>
                                </a:lnTo>
                                <a:lnTo>
                                  <a:pt x="2" y="64"/>
                                </a:lnTo>
                                <a:lnTo>
                                  <a:pt x="1" y="55"/>
                                </a:lnTo>
                                <a:lnTo>
                                  <a:pt x="0" y="41"/>
                                </a:lnTo>
                                <a:lnTo>
                                  <a:pt x="0" y="25"/>
                                </a:lnTo>
                                <a:lnTo>
                                  <a:pt x="0" y="12"/>
                                </a:lnTo>
                                <a:lnTo>
                                  <a:pt x="0" y="3"/>
                                </a:lnTo>
                                <a:lnTo>
                                  <a:pt x="0" y="0"/>
                                </a:lnTo>
                                <a:lnTo>
                                  <a:pt x="3" y="4"/>
                                </a:lnTo>
                                <a:lnTo>
                                  <a:pt x="11" y="14"/>
                                </a:lnTo>
                                <a:lnTo>
                                  <a:pt x="20" y="27"/>
                                </a:lnTo>
                                <a:lnTo>
                                  <a:pt x="25" y="40"/>
                                </a:lnTo>
                                <a:lnTo>
                                  <a:pt x="32" y="53"/>
                                </a:lnTo>
                                <a:lnTo>
                                  <a:pt x="40" y="73"/>
                                </a:lnTo>
                                <a:lnTo>
                                  <a:pt x="43" y="103"/>
                                </a:lnTo>
                                <a:lnTo>
                                  <a:pt x="32" y="148"/>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68" name="Picture 305"/>
                          <pic:cNvPicPr>
                            <a:picLocks noChangeAspect="1" noChangeArrowheads="1"/>
                          </pic:cNvPicPr>
                        </pic:nvPicPr>
                        <pic:blipFill>
                          <a:blip r:embed="rId201">
                            <a:extLst>
                              <a:ext uri="{28A0092B-C50C-407E-A947-70E740481C1C}">
                                <a14:useLocalDpi xmlns:a14="http://schemas.microsoft.com/office/drawing/2010/main" val="0"/>
                              </a:ext>
                            </a:extLst>
                          </a:blip>
                          <a:srcRect/>
                          <a:stretch>
                            <a:fillRect/>
                          </a:stretch>
                        </pic:blipFill>
                        <pic:spPr bwMode="auto">
                          <a:xfrm>
                            <a:off x="9838" y="1775"/>
                            <a:ext cx="29" cy="1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69" name="Freeform 306"/>
                        <wps:cNvSpPr>
                          <a:spLocks/>
                        </wps:cNvSpPr>
                        <wps:spPr bwMode="auto">
                          <a:xfrm>
                            <a:off x="9838" y="1775"/>
                            <a:ext cx="29" cy="118"/>
                          </a:xfrm>
                          <a:custGeom>
                            <a:avLst/>
                            <a:gdLst>
                              <a:gd name="T0" fmla="+- 0 9867 9838"/>
                              <a:gd name="T1" fmla="*/ T0 w 29"/>
                              <a:gd name="T2" fmla="+- 0 1892 1775"/>
                              <a:gd name="T3" fmla="*/ 1892 h 118"/>
                              <a:gd name="T4" fmla="+- 0 9866 9838"/>
                              <a:gd name="T5" fmla="*/ T4 w 29"/>
                              <a:gd name="T6" fmla="+- 0 1882 1775"/>
                              <a:gd name="T7" fmla="*/ 1882 h 118"/>
                              <a:gd name="T8" fmla="+- 0 9862 9838"/>
                              <a:gd name="T9" fmla="*/ T8 w 29"/>
                              <a:gd name="T10" fmla="+- 0 1855 1775"/>
                              <a:gd name="T11" fmla="*/ 1855 h 118"/>
                              <a:gd name="T12" fmla="+- 0 9853 9838"/>
                              <a:gd name="T13" fmla="*/ T12 w 29"/>
                              <a:gd name="T14" fmla="+- 0 1817 1775"/>
                              <a:gd name="T15" fmla="*/ 1817 h 118"/>
                              <a:gd name="T16" fmla="+- 0 9838 9838"/>
                              <a:gd name="T17" fmla="*/ T16 w 29"/>
                              <a:gd name="T18" fmla="+- 0 1775 1775"/>
                              <a:gd name="T19" fmla="*/ 1775 h 118"/>
                            </a:gdLst>
                            <a:ahLst/>
                            <a:cxnLst>
                              <a:cxn ang="0">
                                <a:pos x="T1" y="T3"/>
                              </a:cxn>
                              <a:cxn ang="0">
                                <a:pos x="T5" y="T7"/>
                              </a:cxn>
                              <a:cxn ang="0">
                                <a:pos x="T9" y="T11"/>
                              </a:cxn>
                              <a:cxn ang="0">
                                <a:pos x="T13" y="T15"/>
                              </a:cxn>
                              <a:cxn ang="0">
                                <a:pos x="T17" y="T19"/>
                              </a:cxn>
                            </a:cxnLst>
                            <a:rect l="0" t="0" r="r" b="b"/>
                            <a:pathLst>
                              <a:path w="29" h="118">
                                <a:moveTo>
                                  <a:pt x="29" y="117"/>
                                </a:moveTo>
                                <a:lnTo>
                                  <a:pt x="28" y="107"/>
                                </a:lnTo>
                                <a:lnTo>
                                  <a:pt x="24" y="80"/>
                                </a:lnTo>
                                <a:lnTo>
                                  <a:pt x="15" y="42"/>
                                </a:lnTo>
                                <a:lnTo>
                                  <a:pt x="0"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70" name="Picture 307"/>
                          <pic:cNvPicPr>
                            <a:picLocks noChangeAspect="1" noChangeArrowheads="1"/>
                          </pic:cNvPicPr>
                        </pic:nvPicPr>
                        <pic:blipFill>
                          <a:blip r:embed="rId202">
                            <a:extLst>
                              <a:ext uri="{28A0092B-C50C-407E-A947-70E740481C1C}">
                                <a14:useLocalDpi xmlns:a14="http://schemas.microsoft.com/office/drawing/2010/main" val="0"/>
                              </a:ext>
                            </a:extLst>
                          </a:blip>
                          <a:srcRect/>
                          <a:stretch>
                            <a:fillRect/>
                          </a:stretch>
                        </pic:blipFill>
                        <pic:spPr bwMode="auto">
                          <a:xfrm>
                            <a:off x="9872" y="1738"/>
                            <a:ext cx="40" cy="1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71" name="Freeform 308"/>
                        <wps:cNvSpPr>
                          <a:spLocks/>
                        </wps:cNvSpPr>
                        <wps:spPr bwMode="auto">
                          <a:xfrm>
                            <a:off x="9872" y="1738"/>
                            <a:ext cx="40" cy="140"/>
                          </a:xfrm>
                          <a:custGeom>
                            <a:avLst/>
                            <a:gdLst>
                              <a:gd name="T0" fmla="+- 0 9894 9873"/>
                              <a:gd name="T1" fmla="*/ T0 w 40"/>
                              <a:gd name="T2" fmla="+- 0 1877 1739"/>
                              <a:gd name="T3" fmla="*/ 1877 h 140"/>
                              <a:gd name="T4" fmla="+- 0 9894 9873"/>
                              <a:gd name="T5" fmla="*/ T4 w 40"/>
                              <a:gd name="T6" fmla="+- 0 1863 1739"/>
                              <a:gd name="T7" fmla="*/ 1863 h 140"/>
                              <a:gd name="T8" fmla="+- 0 9891 9873"/>
                              <a:gd name="T9" fmla="*/ T8 w 40"/>
                              <a:gd name="T10" fmla="+- 0 1852 1739"/>
                              <a:gd name="T11" fmla="*/ 1852 h 140"/>
                              <a:gd name="T12" fmla="+- 0 9884 9873"/>
                              <a:gd name="T13" fmla="*/ T12 w 40"/>
                              <a:gd name="T14" fmla="+- 0 1843 1739"/>
                              <a:gd name="T15" fmla="*/ 1843 h 140"/>
                              <a:gd name="T16" fmla="+- 0 9879 9873"/>
                              <a:gd name="T17" fmla="*/ T16 w 40"/>
                              <a:gd name="T18" fmla="+- 0 1833 1739"/>
                              <a:gd name="T19" fmla="*/ 1833 h 140"/>
                              <a:gd name="T20" fmla="+- 0 9875 9873"/>
                              <a:gd name="T21" fmla="*/ T20 w 40"/>
                              <a:gd name="T22" fmla="+- 0 1819 1739"/>
                              <a:gd name="T23" fmla="*/ 1819 h 140"/>
                              <a:gd name="T24" fmla="+- 0 9873 9873"/>
                              <a:gd name="T25" fmla="*/ T24 w 40"/>
                              <a:gd name="T26" fmla="+- 0 1803 1739"/>
                              <a:gd name="T27" fmla="*/ 1803 h 140"/>
                              <a:gd name="T28" fmla="+- 0 9874 9873"/>
                              <a:gd name="T29" fmla="*/ T28 w 40"/>
                              <a:gd name="T30" fmla="+- 0 1789 1739"/>
                              <a:gd name="T31" fmla="*/ 1789 h 140"/>
                              <a:gd name="T32" fmla="+- 0 9877 9873"/>
                              <a:gd name="T33" fmla="*/ T32 w 40"/>
                              <a:gd name="T34" fmla="+- 0 1774 1739"/>
                              <a:gd name="T35" fmla="*/ 1774 h 140"/>
                              <a:gd name="T36" fmla="+- 0 9877 9873"/>
                              <a:gd name="T37" fmla="*/ T36 w 40"/>
                              <a:gd name="T38" fmla="+- 0 1757 1739"/>
                              <a:gd name="T39" fmla="*/ 1757 h 140"/>
                              <a:gd name="T40" fmla="+- 0 9876 9873"/>
                              <a:gd name="T41" fmla="*/ T40 w 40"/>
                              <a:gd name="T42" fmla="+- 0 1744 1739"/>
                              <a:gd name="T43" fmla="*/ 1744 h 140"/>
                              <a:gd name="T44" fmla="+- 0 9876 9873"/>
                              <a:gd name="T45" fmla="*/ T44 w 40"/>
                              <a:gd name="T46" fmla="+- 0 1739 1739"/>
                              <a:gd name="T47" fmla="*/ 1739 h 140"/>
                              <a:gd name="T48" fmla="+- 0 9879 9873"/>
                              <a:gd name="T49" fmla="*/ T48 w 40"/>
                              <a:gd name="T50" fmla="+- 0 1745 1739"/>
                              <a:gd name="T51" fmla="*/ 1745 h 140"/>
                              <a:gd name="T52" fmla="+- 0 9886 9873"/>
                              <a:gd name="T53" fmla="*/ T52 w 40"/>
                              <a:gd name="T54" fmla="+- 0 1761 1739"/>
                              <a:gd name="T55" fmla="*/ 1761 h 140"/>
                              <a:gd name="T56" fmla="+- 0 9894 9873"/>
                              <a:gd name="T57" fmla="*/ T56 w 40"/>
                              <a:gd name="T58" fmla="+- 0 1779 1739"/>
                              <a:gd name="T59" fmla="*/ 1779 h 140"/>
                              <a:gd name="T60" fmla="+- 0 9902 9873"/>
                              <a:gd name="T61" fmla="*/ T60 w 40"/>
                              <a:gd name="T62" fmla="+- 0 1793 1739"/>
                              <a:gd name="T63" fmla="*/ 1793 h 140"/>
                              <a:gd name="T64" fmla="+- 0 9908 9873"/>
                              <a:gd name="T65" fmla="*/ T64 w 40"/>
                              <a:gd name="T66" fmla="+- 0 1802 1739"/>
                              <a:gd name="T67" fmla="*/ 1802 h 140"/>
                              <a:gd name="T68" fmla="+- 0 9912 9873"/>
                              <a:gd name="T69" fmla="*/ T68 w 40"/>
                              <a:gd name="T70" fmla="+- 0 1813 1739"/>
                              <a:gd name="T71" fmla="*/ 1813 h 140"/>
                              <a:gd name="T72" fmla="+- 0 9912 9873"/>
                              <a:gd name="T73" fmla="*/ T72 w 40"/>
                              <a:gd name="T74" fmla="+- 0 1830 1739"/>
                              <a:gd name="T75" fmla="*/ 1830 h 140"/>
                              <a:gd name="T76" fmla="+- 0 9904 9873"/>
                              <a:gd name="T77" fmla="*/ T76 w 40"/>
                              <a:gd name="T78" fmla="+- 0 1852 1739"/>
                              <a:gd name="T79" fmla="*/ 1852 h 140"/>
                              <a:gd name="T80" fmla="+- 0 9897 9873"/>
                              <a:gd name="T81" fmla="*/ T80 w 40"/>
                              <a:gd name="T82" fmla="+- 0 1871 1739"/>
                              <a:gd name="T83" fmla="*/ 1871 h 140"/>
                              <a:gd name="T84" fmla="+- 0 9894 9873"/>
                              <a:gd name="T85" fmla="*/ T84 w 40"/>
                              <a:gd name="T86" fmla="+- 0 1878 1739"/>
                              <a:gd name="T87" fmla="*/ 1878 h 140"/>
                              <a:gd name="T88" fmla="+- 0 9894 9873"/>
                              <a:gd name="T89" fmla="*/ T88 w 40"/>
                              <a:gd name="T90" fmla="+- 0 1878 1739"/>
                              <a:gd name="T91" fmla="*/ 1878 h 140"/>
                              <a:gd name="T92" fmla="+- 0 9894 9873"/>
                              <a:gd name="T93" fmla="*/ T92 w 40"/>
                              <a:gd name="T94" fmla="+- 0 1877 1739"/>
                              <a:gd name="T95" fmla="*/ 1877 h 14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Lst>
                            <a:rect l="0" t="0" r="r" b="b"/>
                            <a:pathLst>
                              <a:path w="40" h="140">
                                <a:moveTo>
                                  <a:pt x="21" y="138"/>
                                </a:moveTo>
                                <a:lnTo>
                                  <a:pt x="21" y="124"/>
                                </a:lnTo>
                                <a:lnTo>
                                  <a:pt x="18" y="113"/>
                                </a:lnTo>
                                <a:lnTo>
                                  <a:pt x="11" y="104"/>
                                </a:lnTo>
                                <a:lnTo>
                                  <a:pt x="6" y="94"/>
                                </a:lnTo>
                                <a:lnTo>
                                  <a:pt x="2" y="80"/>
                                </a:lnTo>
                                <a:lnTo>
                                  <a:pt x="0" y="64"/>
                                </a:lnTo>
                                <a:lnTo>
                                  <a:pt x="1" y="50"/>
                                </a:lnTo>
                                <a:lnTo>
                                  <a:pt x="4" y="35"/>
                                </a:lnTo>
                                <a:lnTo>
                                  <a:pt x="4" y="18"/>
                                </a:lnTo>
                                <a:lnTo>
                                  <a:pt x="3" y="5"/>
                                </a:lnTo>
                                <a:lnTo>
                                  <a:pt x="3" y="0"/>
                                </a:lnTo>
                                <a:lnTo>
                                  <a:pt x="6" y="6"/>
                                </a:lnTo>
                                <a:lnTo>
                                  <a:pt x="13" y="22"/>
                                </a:lnTo>
                                <a:lnTo>
                                  <a:pt x="21" y="40"/>
                                </a:lnTo>
                                <a:lnTo>
                                  <a:pt x="29" y="54"/>
                                </a:lnTo>
                                <a:lnTo>
                                  <a:pt x="35" y="63"/>
                                </a:lnTo>
                                <a:lnTo>
                                  <a:pt x="39" y="74"/>
                                </a:lnTo>
                                <a:lnTo>
                                  <a:pt x="39" y="91"/>
                                </a:lnTo>
                                <a:lnTo>
                                  <a:pt x="31" y="113"/>
                                </a:lnTo>
                                <a:lnTo>
                                  <a:pt x="24" y="132"/>
                                </a:lnTo>
                                <a:lnTo>
                                  <a:pt x="21" y="139"/>
                                </a:lnTo>
                                <a:lnTo>
                                  <a:pt x="21" y="138"/>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72" name="Picture 309"/>
                          <pic:cNvPicPr>
                            <a:picLocks noChangeAspect="1" noChangeArrowheads="1"/>
                          </pic:cNvPicPr>
                        </pic:nvPicPr>
                        <pic:blipFill>
                          <a:blip r:embed="rId203">
                            <a:extLst>
                              <a:ext uri="{28A0092B-C50C-407E-A947-70E740481C1C}">
                                <a14:useLocalDpi xmlns:a14="http://schemas.microsoft.com/office/drawing/2010/main" val="0"/>
                              </a:ext>
                            </a:extLst>
                          </a:blip>
                          <a:srcRect/>
                          <a:stretch>
                            <a:fillRect/>
                          </a:stretch>
                        </pic:blipFill>
                        <pic:spPr bwMode="auto">
                          <a:xfrm>
                            <a:off x="9882" y="1763"/>
                            <a:ext cx="15" cy="9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73" name="Freeform 310"/>
                        <wps:cNvSpPr>
                          <a:spLocks/>
                        </wps:cNvSpPr>
                        <wps:spPr bwMode="auto">
                          <a:xfrm>
                            <a:off x="9882" y="1763"/>
                            <a:ext cx="15" cy="98"/>
                          </a:xfrm>
                          <a:custGeom>
                            <a:avLst/>
                            <a:gdLst>
                              <a:gd name="T0" fmla="+- 0 9897 9882"/>
                              <a:gd name="T1" fmla="*/ T0 w 15"/>
                              <a:gd name="T2" fmla="+- 0 1861 1764"/>
                              <a:gd name="T3" fmla="*/ 1861 h 98"/>
                              <a:gd name="T4" fmla="+- 0 9895 9882"/>
                              <a:gd name="T5" fmla="*/ T4 w 15"/>
                              <a:gd name="T6" fmla="+- 0 1846 1764"/>
                              <a:gd name="T7" fmla="*/ 1846 h 98"/>
                              <a:gd name="T8" fmla="+- 0 9892 9882"/>
                              <a:gd name="T9" fmla="*/ T8 w 15"/>
                              <a:gd name="T10" fmla="+- 0 1818 1764"/>
                              <a:gd name="T11" fmla="*/ 1818 h 98"/>
                              <a:gd name="T12" fmla="+- 0 9887 9882"/>
                              <a:gd name="T13" fmla="*/ T12 w 15"/>
                              <a:gd name="T14" fmla="+- 0 1787 1764"/>
                              <a:gd name="T15" fmla="*/ 1787 h 98"/>
                              <a:gd name="T16" fmla="+- 0 9882 9882"/>
                              <a:gd name="T17" fmla="*/ T16 w 15"/>
                              <a:gd name="T18" fmla="+- 0 1764 1764"/>
                              <a:gd name="T19" fmla="*/ 1764 h 98"/>
                            </a:gdLst>
                            <a:ahLst/>
                            <a:cxnLst>
                              <a:cxn ang="0">
                                <a:pos x="T1" y="T3"/>
                              </a:cxn>
                              <a:cxn ang="0">
                                <a:pos x="T5" y="T7"/>
                              </a:cxn>
                              <a:cxn ang="0">
                                <a:pos x="T9" y="T11"/>
                              </a:cxn>
                              <a:cxn ang="0">
                                <a:pos x="T13" y="T15"/>
                              </a:cxn>
                              <a:cxn ang="0">
                                <a:pos x="T17" y="T19"/>
                              </a:cxn>
                            </a:cxnLst>
                            <a:rect l="0" t="0" r="r" b="b"/>
                            <a:pathLst>
                              <a:path w="15" h="98">
                                <a:moveTo>
                                  <a:pt x="15" y="97"/>
                                </a:moveTo>
                                <a:lnTo>
                                  <a:pt x="13" y="82"/>
                                </a:lnTo>
                                <a:lnTo>
                                  <a:pt x="10" y="54"/>
                                </a:lnTo>
                                <a:lnTo>
                                  <a:pt x="5" y="23"/>
                                </a:lnTo>
                                <a:lnTo>
                                  <a:pt x="0"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74" name="Picture 311"/>
                          <pic:cNvPicPr>
                            <a:picLocks noChangeAspect="1" noChangeArrowheads="1"/>
                          </pic:cNvPicPr>
                        </pic:nvPicPr>
                        <pic:blipFill>
                          <a:blip r:embed="rId204">
                            <a:extLst>
                              <a:ext uri="{28A0092B-C50C-407E-A947-70E740481C1C}">
                                <a14:useLocalDpi xmlns:a14="http://schemas.microsoft.com/office/drawing/2010/main" val="0"/>
                              </a:ext>
                            </a:extLst>
                          </a:blip>
                          <a:srcRect/>
                          <a:stretch>
                            <a:fillRect/>
                          </a:stretch>
                        </pic:blipFill>
                        <pic:spPr bwMode="auto">
                          <a:xfrm>
                            <a:off x="9932" y="1792"/>
                            <a:ext cx="94" cy="12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75" name="Freeform 312"/>
                        <wps:cNvSpPr>
                          <a:spLocks/>
                        </wps:cNvSpPr>
                        <wps:spPr bwMode="auto">
                          <a:xfrm>
                            <a:off x="9932" y="1792"/>
                            <a:ext cx="94" cy="126"/>
                          </a:xfrm>
                          <a:custGeom>
                            <a:avLst/>
                            <a:gdLst>
                              <a:gd name="T0" fmla="+- 0 9936 9933"/>
                              <a:gd name="T1" fmla="*/ T0 w 94"/>
                              <a:gd name="T2" fmla="+- 0 1792 1792"/>
                              <a:gd name="T3" fmla="*/ 1792 h 126"/>
                              <a:gd name="T4" fmla="+- 0 9993 9933"/>
                              <a:gd name="T5" fmla="*/ T4 w 94"/>
                              <a:gd name="T6" fmla="+- 0 1847 1792"/>
                              <a:gd name="T7" fmla="*/ 1847 h 126"/>
                              <a:gd name="T8" fmla="+- 0 10018 9933"/>
                              <a:gd name="T9" fmla="*/ T8 w 94"/>
                              <a:gd name="T10" fmla="+- 0 1900 1792"/>
                              <a:gd name="T11" fmla="*/ 1900 h 126"/>
                              <a:gd name="T12" fmla="+- 0 10023 9933"/>
                              <a:gd name="T13" fmla="*/ T12 w 94"/>
                              <a:gd name="T14" fmla="+- 0 1912 1792"/>
                              <a:gd name="T15" fmla="*/ 1912 h 126"/>
                              <a:gd name="T16" fmla="+- 0 10026 9933"/>
                              <a:gd name="T17" fmla="*/ T16 w 94"/>
                              <a:gd name="T18" fmla="+- 0 1917 1792"/>
                              <a:gd name="T19" fmla="*/ 1917 h 126"/>
                              <a:gd name="T20" fmla="+- 0 10026 9933"/>
                              <a:gd name="T21" fmla="*/ T20 w 94"/>
                              <a:gd name="T22" fmla="+- 0 1918 1792"/>
                              <a:gd name="T23" fmla="*/ 1918 h 126"/>
                              <a:gd name="T24" fmla="+- 0 9961 9933"/>
                              <a:gd name="T25" fmla="*/ T24 w 94"/>
                              <a:gd name="T26" fmla="+- 0 1860 1792"/>
                              <a:gd name="T27" fmla="*/ 1860 h 126"/>
                              <a:gd name="T28" fmla="+- 0 9933 9933"/>
                              <a:gd name="T29" fmla="*/ T28 w 94"/>
                              <a:gd name="T30" fmla="+- 0 1805 1792"/>
                              <a:gd name="T31" fmla="*/ 1805 h 126"/>
                              <a:gd name="T32" fmla="+- 0 9936 9933"/>
                              <a:gd name="T33" fmla="*/ T32 w 94"/>
                              <a:gd name="T34" fmla="+- 0 1792 1792"/>
                              <a:gd name="T35" fmla="*/ 1792 h 12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94" h="126">
                                <a:moveTo>
                                  <a:pt x="3" y="0"/>
                                </a:moveTo>
                                <a:lnTo>
                                  <a:pt x="60" y="55"/>
                                </a:lnTo>
                                <a:lnTo>
                                  <a:pt x="85" y="108"/>
                                </a:lnTo>
                                <a:lnTo>
                                  <a:pt x="90" y="120"/>
                                </a:lnTo>
                                <a:lnTo>
                                  <a:pt x="93" y="125"/>
                                </a:lnTo>
                                <a:lnTo>
                                  <a:pt x="93" y="126"/>
                                </a:lnTo>
                                <a:lnTo>
                                  <a:pt x="28" y="68"/>
                                </a:lnTo>
                                <a:lnTo>
                                  <a:pt x="0" y="13"/>
                                </a:lnTo>
                                <a:lnTo>
                                  <a:pt x="3" y="0"/>
                                </a:lnTo>
                                <a:close/>
                              </a:path>
                            </a:pathLst>
                          </a:custGeom>
                          <a:noFill/>
                          <a:ln w="719">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76" name="Picture 313"/>
                          <pic:cNvPicPr>
                            <a:picLocks noChangeAspect="1" noChangeArrowheads="1"/>
                          </pic:cNvPicPr>
                        </pic:nvPicPr>
                        <pic:blipFill>
                          <a:blip r:embed="rId205">
                            <a:extLst>
                              <a:ext uri="{28A0092B-C50C-407E-A947-70E740481C1C}">
                                <a14:useLocalDpi xmlns:a14="http://schemas.microsoft.com/office/drawing/2010/main" val="0"/>
                              </a:ext>
                            </a:extLst>
                          </a:blip>
                          <a:srcRect/>
                          <a:stretch>
                            <a:fillRect/>
                          </a:stretch>
                        </pic:blipFill>
                        <pic:spPr bwMode="auto">
                          <a:xfrm>
                            <a:off x="9940" y="1806"/>
                            <a:ext cx="75" cy="9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77" name="Freeform 314"/>
                        <wps:cNvSpPr>
                          <a:spLocks/>
                        </wps:cNvSpPr>
                        <wps:spPr bwMode="auto">
                          <a:xfrm>
                            <a:off x="9940" y="1806"/>
                            <a:ext cx="75" cy="99"/>
                          </a:xfrm>
                          <a:custGeom>
                            <a:avLst/>
                            <a:gdLst>
                              <a:gd name="T0" fmla="+- 0 9941 9941"/>
                              <a:gd name="T1" fmla="*/ T0 w 75"/>
                              <a:gd name="T2" fmla="+- 0 1806 1806"/>
                              <a:gd name="T3" fmla="*/ 1806 h 99"/>
                              <a:gd name="T4" fmla="+- 0 9951 9941"/>
                              <a:gd name="T5" fmla="*/ T4 w 75"/>
                              <a:gd name="T6" fmla="+- 0 1822 1806"/>
                              <a:gd name="T7" fmla="*/ 1822 h 99"/>
                              <a:gd name="T8" fmla="+- 0 9972 9941"/>
                              <a:gd name="T9" fmla="*/ T8 w 75"/>
                              <a:gd name="T10" fmla="+- 0 1850 1806"/>
                              <a:gd name="T11" fmla="*/ 1850 h 99"/>
                              <a:gd name="T12" fmla="+- 0 9995 9941"/>
                              <a:gd name="T13" fmla="*/ T12 w 75"/>
                              <a:gd name="T14" fmla="+- 0 1881 1806"/>
                              <a:gd name="T15" fmla="*/ 1881 h 99"/>
                              <a:gd name="T16" fmla="+- 0 10015 9941"/>
                              <a:gd name="T17" fmla="*/ T16 w 75"/>
                              <a:gd name="T18" fmla="+- 0 1905 1806"/>
                              <a:gd name="T19" fmla="*/ 1905 h 99"/>
                            </a:gdLst>
                            <a:ahLst/>
                            <a:cxnLst>
                              <a:cxn ang="0">
                                <a:pos x="T1" y="T3"/>
                              </a:cxn>
                              <a:cxn ang="0">
                                <a:pos x="T5" y="T7"/>
                              </a:cxn>
                              <a:cxn ang="0">
                                <a:pos x="T9" y="T11"/>
                              </a:cxn>
                              <a:cxn ang="0">
                                <a:pos x="T13" y="T15"/>
                              </a:cxn>
                              <a:cxn ang="0">
                                <a:pos x="T17" y="T19"/>
                              </a:cxn>
                            </a:cxnLst>
                            <a:rect l="0" t="0" r="r" b="b"/>
                            <a:pathLst>
                              <a:path w="75" h="99">
                                <a:moveTo>
                                  <a:pt x="0" y="0"/>
                                </a:moveTo>
                                <a:lnTo>
                                  <a:pt x="10" y="16"/>
                                </a:lnTo>
                                <a:lnTo>
                                  <a:pt x="31" y="44"/>
                                </a:lnTo>
                                <a:lnTo>
                                  <a:pt x="54" y="75"/>
                                </a:lnTo>
                                <a:lnTo>
                                  <a:pt x="74" y="99"/>
                                </a:lnTo>
                              </a:path>
                            </a:pathLst>
                          </a:custGeom>
                          <a:noFill/>
                          <a:ln w="720">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78" name="Picture 315"/>
                          <pic:cNvPicPr>
                            <a:picLocks noChangeAspect="1" noChangeArrowheads="1"/>
                          </pic:cNvPicPr>
                        </pic:nvPicPr>
                        <pic:blipFill>
                          <a:blip r:embed="rId206">
                            <a:extLst>
                              <a:ext uri="{28A0092B-C50C-407E-A947-70E740481C1C}">
                                <a14:useLocalDpi xmlns:a14="http://schemas.microsoft.com/office/drawing/2010/main" val="0"/>
                              </a:ext>
                            </a:extLst>
                          </a:blip>
                          <a:srcRect/>
                          <a:stretch>
                            <a:fillRect/>
                          </a:stretch>
                        </pic:blipFill>
                        <pic:spPr bwMode="auto">
                          <a:xfrm>
                            <a:off x="9935" y="1792"/>
                            <a:ext cx="107" cy="8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79" name="Freeform 316"/>
                        <wps:cNvSpPr>
                          <a:spLocks/>
                        </wps:cNvSpPr>
                        <wps:spPr bwMode="auto">
                          <a:xfrm>
                            <a:off x="9935" y="1792"/>
                            <a:ext cx="107" cy="89"/>
                          </a:xfrm>
                          <a:custGeom>
                            <a:avLst/>
                            <a:gdLst>
                              <a:gd name="T0" fmla="+- 0 9936 9936"/>
                              <a:gd name="T1" fmla="*/ T0 w 107"/>
                              <a:gd name="T2" fmla="+- 0 1792 1792"/>
                              <a:gd name="T3" fmla="*/ 1792 h 89"/>
                              <a:gd name="T4" fmla="+- 0 10009 9936"/>
                              <a:gd name="T5" fmla="*/ T4 w 107"/>
                              <a:gd name="T6" fmla="+- 0 1825 1792"/>
                              <a:gd name="T7" fmla="*/ 1825 h 89"/>
                              <a:gd name="T8" fmla="+- 0 10042 9936"/>
                              <a:gd name="T9" fmla="*/ T8 w 107"/>
                              <a:gd name="T10" fmla="+- 0 1881 1792"/>
                              <a:gd name="T11" fmla="*/ 1881 h 89"/>
                              <a:gd name="T12" fmla="+- 0 10038 9936"/>
                              <a:gd name="T13" fmla="*/ T12 w 107"/>
                              <a:gd name="T14" fmla="+- 0 1880 1792"/>
                              <a:gd name="T15" fmla="*/ 1880 h 89"/>
                              <a:gd name="T16" fmla="+- 0 9978 9936"/>
                              <a:gd name="T17" fmla="*/ T16 w 107"/>
                              <a:gd name="T18" fmla="+- 0 1844 1792"/>
                              <a:gd name="T19" fmla="*/ 1844 h 89"/>
                              <a:gd name="T20" fmla="+- 0 9936 9936"/>
                              <a:gd name="T21" fmla="*/ T20 w 107"/>
                              <a:gd name="T22" fmla="+- 0 1792 1792"/>
                              <a:gd name="T23" fmla="*/ 1792 h 89"/>
                            </a:gdLst>
                            <a:ahLst/>
                            <a:cxnLst>
                              <a:cxn ang="0">
                                <a:pos x="T1" y="T3"/>
                              </a:cxn>
                              <a:cxn ang="0">
                                <a:pos x="T5" y="T7"/>
                              </a:cxn>
                              <a:cxn ang="0">
                                <a:pos x="T9" y="T11"/>
                              </a:cxn>
                              <a:cxn ang="0">
                                <a:pos x="T13" y="T15"/>
                              </a:cxn>
                              <a:cxn ang="0">
                                <a:pos x="T17" y="T19"/>
                              </a:cxn>
                              <a:cxn ang="0">
                                <a:pos x="T21" y="T23"/>
                              </a:cxn>
                            </a:cxnLst>
                            <a:rect l="0" t="0" r="r" b="b"/>
                            <a:pathLst>
                              <a:path w="107" h="89">
                                <a:moveTo>
                                  <a:pt x="0" y="0"/>
                                </a:moveTo>
                                <a:lnTo>
                                  <a:pt x="73" y="33"/>
                                </a:lnTo>
                                <a:lnTo>
                                  <a:pt x="106" y="89"/>
                                </a:lnTo>
                                <a:lnTo>
                                  <a:pt x="102" y="88"/>
                                </a:lnTo>
                                <a:lnTo>
                                  <a:pt x="42" y="52"/>
                                </a:lnTo>
                                <a:lnTo>
                                  <a:pt x="0" y="0"/>
                                </a:lnTo>
                                <a:close/>
                              </a:path>
                            </a:pathLst>
                          </a:custGeom>
                          <a:noFill/>
                          <a:ln w="736">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80" name="Picture 317"/>
                          <pic:cNvPicPr>
                            <a:picLocks noChangeAspect="1" noChangeArrowheads="1"/>
                          </pic:cNvPicPr>
                        </pic:nvPicPr>
                        <pic:blipFill>
                          <a:blip r:embed="rId207">
                            <a:extLst>
                              <a:ext uri="{28A0092B-C50C-407E-A947-70E740481C1C}">
                                <a14:useLocalDpi xmlns:a14="http://schemas.microsoft.com/office/drawing/2010/main" val="0"/>
                              </a:ext>
                            </a:extLst>
                          </a:blip>
                          <a:srcRect/>
                          <a:stretch>
                            <a:fillRect/>
                          </a:stretch>
                        </pic:blipFill>
                        <pic:spPr bwMode="auto">
                          <a:xfrm>
                            <a:off x="9945" y="1799"/>
                            <a:ext cx="97" cy="8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81" name="Freeform 318"/>
                        <wps:cNvSpPr>
                          <a:spLocks/>
                        </wps:cNvSpPr>
                        <wps:spPr bwMode="auto">
                          <a:xfrm>
                            <a:off x="9945" y="1799"/>
                            <a:ext cx="97" cy="82"/>
                          </a:xfrm>
                          <a:custGeom>
                            <a:avLst/>
                            <a:gdLst>
                              <a:gd name="T0" fmla="+- 0 9946 9946"/>
                              <a:gd name="T1" fmla="*/ T0 w 97"/>
                              <a:gd name="T2" fmla="+- 0 1799 1799"/>
                              <a:gd name="T3" fmla="*/ 1799 h 82"/>
                              <a:gd name="T4" fmla="+- 0 9961 9946"/>
                              <a:gd name="T5" fmla="*/ T4 w 97"/>
                              <a:gd name="T6" fmla="+- 0 1809 1799"/>
                              <a:gd name="T7" fmla="*/ 1809 h 82"/>
                              <a:gd name="T8" fmla="+- 0 9987 9946"/>
                              <a:gd name="T9" fmla="*/ T8 w 97"/>
                              <a:gd name="T10" fmla="+- 0 1828 1799"/>
                              <a:gd name="T11" fmla="*/ 1828 h 82"/>
                              <a:gd name="T12" fmla="+- 0 10015 9946"/>
                              <a:gd name="T13" fmla="*/ T12 w 97"/>
                              <a:gd name="T14" fmla="+- 0 1854 1799"/>
                              <a:gd name="T15" fmla="*/ 1854 h 82"/>
                              <a:gd name="T16" fmla="+- 0 10042 9946"/>
                              <a:gd name="T17" fmla="*/ T16 w 97"/>
                              <a:gd name="T18" fmla="+- 0 1881 1799"/>
                              <a:gd name="T19" fmla="*/ 1881 h 82"/>
                            </a:gdLst>
                            <a:ahLst/>
                            <a:cxnLst>
                              <a:cxn ang="0">
                                <a:pos x="T1" y="T3"/>
                              </a:cxn>
                              <a:cxn ang="0">
                                <a:pos x="T5" y="T7"/>
                              </a:cxn>
                              <a:cxn ang="0">
                                <a:pos x="T9" y="T11"/>
                              </a:cxn>
                              <a:cxn ang="0">
                                <a:pos x="T13" y="T15"/>
                              </a:cxn>
                              <a:cxn ang="0">
                                <a:pos x="T17" y="T19"/>
                              </a:cxn>
                            </a:cxnLst>
                            <a:rect l="0" t="0" r="r" b="b"/>
                            <a:pathLst>
                              <a:path w="97" h="82">
                                <a:moveTo>
                                  <a:pt x="0" y="0"/>
                                </a:moveTo>
                                <a:lnTo>
                                  <a:pt x="15" y="10"/>
                                </a:lnTo>
                                <a:lnTo>
                                  <a:pt x="41" y="29"/>
                                </a:lnTo>
                                <a:lnTo>
                                  <a:pt x="69" y="55"/>
                                </a:lnTo>
                                <a:lnTo>
                                  <a:pt x="96" y="82"/>
                                </a:lnTo>
                              </a:path>
                            </a:pathLst>
                          </a:custGeom>
                          <a:noFill/>
                          <a:ln w="735">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82" name="Picture 319"/>
                          <pic:cNvPicPr>
                            <a:picLocks noChangeAspect="1" noChangeArrowheads="1"/>
                          </pic:cNvPicPr>
                        </pic:nvPicPr>
                        <pic:blipFill>
                          <a:blip r:embed="rId208">
                            <a:extLst>
                              <a:ext uri="{28A0092B-C50C-407E-A947-70E740481C1C}">
                                <a14:useLocalDpi xmlns:a14="http://schemas.microsoft.com/office/drawing/2010/main" val="0"/>
                              </a:ext>
                            </a:extLst>
                          </a:blip>
                          <a:srcRect/>
                          <a:stretch>
                            <a:fillRect/>
                          </a:stretch>
                        </pic:blipFill>
                        <pic:spPr bwMode="auto">
                          <a:xfrm>
                            <a:off x="9860" y="1655"/>
                            <a:ext cx="87" cy="13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83" name="AutoShape 320"/>
                        <wps:cNvSpPr>
                          <a:spLocks/>
                        </wps:cNvSpPr>
                        <wps:spPr bwMode="auto">
                          <a:xfrm>
                            <a:off x="9860" y="1655"/>
                            <a:ext cx="87" cy="139"/>
                          </a:xfrm>
                          <a:custGeom>
                            <a:avLst/>
                            <a:gdLst>
                              <a:gd name="T0" fmla="+- 0 9940 9860"/>
                              <a:gd name="T1" fmla="*/ T0 w 87"/>
                              <a:gd name="T2" fmla="+- 0 1789 1655"/>
                              <a:gd name="T3" fmla="*/ 1789 h 139"/>
                              <a:gd name="T4" fmla="+- 0 9937 9860"/>
                              <a:gd name="T5" fmla="*/ T4 w 87"/>
                              <a:gd name="T6" fmla="+- 0 1793 1655"/>
                              <a:gd name="T7" fmla="*/ 1793 h 139"/>
                              <a:gd name="T8" fmla="+- 0 9938 9860"/>
                              <a:gd name="T9" fmla="*/ T8 w 87"/>
                              <a:gd name="T10" fmla="+- 0 1780 1655"/>
                              <a:gd name="T11" fmla="*/ 1780 h 139"/>
                              <a:gd name="T12" fmla="+- 0 9937 9860"/>
                              <a:gd name="T13" fmla="*/ T12 w 87"/>
                              <a:gd name="T14" fmla="+- 0 1758 1655"/>
                              <a:gd name="T15" fmla="*/ 1758 h 139"/>
                              <a:gd name="T16" fmla="+- 0 9929 9860"/>
                              <a:gd name="T17" fmla="*/ T16 w 87"/>
                              <a:gd name="T18" fmla="+- 0 1741 1655"/>
                              <a:gd name="T19" fmla="*/ 1741 h 139"/>
                              <a:gd name="T20" fmla="+- 0 9914 9860"/>
                              <a:gd name="T21" fmla="*/ T20 w 87"/>
                              <a:gd name="T22" fmla="+- 0 1730 1655"/>
                              <a:gd name="T23" fmla="*/ 1730 h 139"/>
                              <a:gd name="T24" fmla="+- 0 9896 9860"/>
                              <a:gd name="T25" fmla="*/ T24 w 87"/>
                              <a:gd name="T26" fmla="+- 0 1721 1655"/>
                              <a:gd name="T27" fmla="*/ 1721 h 139"/>
                              <a:gd name="T28" fmla="+- 0 9880 9860"/>
                              <a:gd name="T29" fmla="*/ T28 w 87"/>
                              <a:gd name="T30" fmla="+- 0 1710 1655"/>
                              <a:gd name="T31" fmla="*/ 1710 h 139"/>
                              <a:gd name="T32" fmla="+- 0 9871 9860"/>
                              <a:gd name="T33" fmla="*/ T32 w 87"/>
                              <a:gd name="T34" fmla="+- 0 1697 1655"/>
                              <a:gd name="T35" fmla="*/ 1697 h 139"/>
                              <a:gd name="T36" fmla="+- 0 9866 9860"/>
                              <a:gd name="T37" fmla="*/ T36 w 87"/>
                              <a:gd name="T38" fmla="+- 0 1682 1655"/>
                              <a:gd name="T39" fmla="*/ 1682 h 139"/>
                              <a:gd name="T40" fmla="+- 0 9863 9860"/>
                              <a:gd name="T41" fmla="*/ T40 w 87"/>
                              <a:gd name="T42" fmla="+- 0 1668 1655"/>
                              <a:gd name="T43" fmla="*/ 1668 h 139"/>
                              <a:gd name="T44" fmla="+- 0 9861 9860"/>
                              <a:gd name="T45" fmla="*/ T44 w 87"/>
                              <a:gd name="T46" fmla="+- 0 1659 1655"/>
                              <a:gd name="T47" fmla="*/ 1659 h 139"/>
                              <a:gd name="T48" fmla="+- 0 9860 9860"/>
                              <a:gd name="T49" fmla="*/ T48 w 87"/>
                              <a:gd name="T50" fmla="+- 0 1655 1655"/>
                              <a:gd name="T51" fmla="*/ 1655 h 139"/>
                              <a:gd name="T52" fmla="+- 0 9864 9860"/>
                              <a:gd name="T53" fmla="*/ T52 w 87"/>
                              <a:gd name="T54" fmla="+- 0 1657 1655"/>
                              <a:gd name="T55" fmla="*/ 1657 h 139"/>
                              <a:gd name="T56" fmla="+- 0 9874 9860"/>
                              <a:gd name="T57" fmla="*/ T56 w 87"/>
                              <a:gd name="T58" fmla="+- 0 1663 1655"/>
                              <a:gd name="T59" fmla="*/ 1663 h 139"/>
                              <a:gd name="T60" fmla="+- 0 9887 9860"/>
                              <a:gd name="T61" fmla="*/ T60 w 87"/>
                              <a:gd name="T62" fmla="+- 0 1671 1655"/>
                              <a:gd name="T63" fmla="*/ 1671 h 139"/>
                              <a:gd name="T64" fmla="+- 0 9898 9860"/>
                              <a:gd name="T65" fmla="*/ T64 w 87"/>
                              <a:gd name="T66" fmla="+- 0 1681 1655"/>
                              <a:gd name="T67" fmla="*/ 1681 h 139"/>
                              <a:gd name="T68" fmla="+- 0 9909 9860"/>
                              <a:gd name="T69" fmla="*/ T68 w 87"/>
                              <a:gd name="T70" fmla="+- 0 1691 1655"/>
                              <a:gd name="T71" fmla="*/ 1691 h 139"/>
                              <a:gd name="T72" fmla="+- 0 9923 9860"/>
                              <a:gd name="T73" fmla="*/ T72 w 87"/>
                              <a:gd name="T74" fmla="+- 0 1703 1655"/>
                              <a:gd name="T75" fmla="*/ 1703 h 139"/>
                              <a:gd name="T76" fmla="+- 0 9934 9860"/>
                              <a:gd name="T77" fmla="*/ T76 w 87"/>
                              <a:gd name="T78" fmla="+- 0 1716 1655"/>
                              <a:gd name="T79" fmla="*/ 1716 h 139"/>
                              <a:gd name="T80" fmla="+- 0 9941 9860"/>
                              <a:gd name="T81" fmla="*/ T80 w 87"/>
                              <a:gd name="T82" fmla="+- 0 1731 1655"/>
                              <a:gd name="T83" fmla="*/ 1731 h 139"/>
                              <a:gd name="T84" fmla="+- 0 9944 9860"/>
                              <a:gd name="T85" fmla="*/ T84 w 87"/>
                              <a:gd name="T86" fmla="+- 0 1743 1655"/>
                              <a:gd name="T87" fmla="*/ 1743 h 139"/>
                              <a:gd name="T88" fmla="+- 0 9946 9860"/>
                              <a:gd name="T89" fmla="*/ T88 w 87"/>
                              <a:gd name="T90" fmla="+- 0 1753 1655"/>
                              <a:gd name="T91" fmla="*/ 1753 h 139"/>
                              <a:gd name="T92" fmla="+- 0 9946 9860"/>
                              <a:gd name="T93" fmla="*/ T92 w 87"/>
                              <a:gd name="T94" fmla="+- 0 1767 1655"/>
                              <a:gd name="T95" fmla="*/ 1767 h 139"/>
                              <a:gd name="T96" fmla="+- 0 9940 9860"/>
                              <a:gd name="T97" fmla="*/ T96 w 87"/>
                              <a:gd name="T98" fmla="+- 0 1789 1655"/>
                              <a:gd name="T99" fmla="*/ 1789 h 139"/>
                              <a:gd name="T100" fmla="+- 0 9943 9860"/>
                              <a:gd name="T101" fmla="*/ T100 w 87"/>
                              <a:gd name="T102" fmla="+- 0 1762 1655"/>
                              <a:gd name="T103" fmla="*/ 1762 h 139"/>
                              <a:gd name="T104" fmla="+- 0 9940 9860"/>
                              <a:gd name="T105" fmla="*/ T104 w 87"/>
                              <a:gd name="T106" fmla="+- 0 1750 1655"/>
                              <a:gd name="T107" fmla="*/ 1750 h 139"/>
                              <a:gd name="T108" fmla="+- 0 9932 9860"/>
                              <a:gd name="T109" fmla="*/ T108 w 87"/>
                              <a:gd name="T110" fmla="+- 0 1735 1655"/>
                              <a:gd name="T111" fmla="*/ 1735 h 139"/>
                              <a:gd name="T112" fmla="+- 0 9918 9860"/>
                              <a:gd name="T113" fmla="*/ T112 w 87"/>
                              <a:gd name="T114" fmla="+- 0 1718 1655"/>
                              <a:gd name="T115" fmla="*/ 1718 h 139"/>
                              <a:gd name="T116" fmla="+- 0 9898 9860"/>
                              <a:gd name="T117" fmla="*/ T116 w 87"/>
                              <a:gd name="T118" fmla="+- 0 1702 1655"/>
                              <a:gd name="T119" fmla="*/ 1702 h 139"/>
                              <a:gd name="T120" fmla="+- 0 9880 9860"/>
                              <a:gd name="T121" fmla="*/ T120 w 87"/>
                              <a:gd name="T122" fmla="+- 0 1688 1655"/>
                              <a:gd name="T123" fmla="*/ 1688 h 139"/>
                              <a:gd name="T124" fmla="+- 0 9869 9860"/>
                              <a:gd name="T125" fmla="*/ T124 w 87"/>
                              <a:gd name="T126" fmla="+- 0 1674 1655"/>
                              <a:gd name="T127" fmla="*/ 1674 h 139"/>
                              <a:gd name="T128" fmla="+- 0 9864 9860"/>
                              <a:gd name="T129" fmla="*/ T128 w 87"/>
                              <a:gd name="T130" fmla="+- 0 1665 1655"/>
                              <a:gd name="T131" fmla="*/ 1665 h 139"/>
                              <a:gd name="T132" fmla="+- 0 9863 9860"/>
                              <a:gd name="T133" fmla="*/ T132 w 87"/>
                              <a:gd name="T134" fmla="+- 0 1661 1655"/>
                              <a:gd name="T135" fmla="*/ 1661 h 13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Lst>
                            <a:rect l="0" t="0" r="r" b="b"/>
                            <a:pathLst>
                              <a:path w="87" h="139">
                                <a:moveTo>
                                  <a:pt x="80" y="134"/>
                                </a:moveTo>
                                <a:lnTo>
                                  <a:pt x="77" y="138"/>
                                </a:lnTo>
                                <a:lnTo>
                                  <a:pt x="78" y="125"/>
                                </a:lnTo>
                                <a:lnTo>
                                  <a:pt x="77" y="103"/>
                                </a:lnTo>
                                <a:lnTo>
                                  <a:pt x="69" y="86"/>
                                </a:lnTo>
                                <a:lnTo>
                                  <a:pt x="54" y="75"/>
                                </a:lnTo>
                                <a:lnTo>
                                  <a:pt x="36" y="66"/>
                                </a:lnTo>
                                <a:lnTo>
                                  <a:pt x="20" y="55"/>
                                </a:lnTo>
                                <a:lnTo>
                                  <a:pt x="11" y="42"/>
                                </a:lnTo>
                                <a:lnTo>
                                  <a:pt x="6" y="27"/>
                                </a:lnTo>
                                <a:lnTo>
                                  <a:pt x="3" y="13"/>
                                </a:lnTo>
                                <a:lnTo>
                                  <a:pt x="1" y="4"/>
                                </a:lnTo>
                                <a:lnTo>
                                  <a:pt x="0" y="0"/>
                                </a:lnTo>
                                <a:lnTo>
                                  <a:pt x="4" y="2"/>
                                </a:lnTo>
                                <a:lnTo>
                                  <a:pt x="14" y="8"/>
                                </a:lnTo>
                                <a:lnTo>
                                  <a:pt x="27" y="16"/>
                                </a:lnTo>
                                <a:lnTo>
                                  <a:pt x="38" y="26"/>
                                </a:lnTo>
                                <a:lnTo>
                                  <a:pt x="49" y="36"/>
                                </a:lnTo>
                                <a:lnTo>
                                  <a:pt x="63" y="48"/>
                                </a:lnTo>
                                <a:lnTo>
                                  <a:pt x="74" y="61"/>
                                </a:lnTo>
                                <a:lnTo>
                                  <a:pt x="81" y="76"/>
                                </a:lnTo>
                                <a:lnTo>
                                  <a:pt x="84" y="88"/>
                                </a:lnTo>
                                <a:lnTo>
                                  <a:pt x="86" y="98"/>
                                </a:lnTo>
                                <a:lnTo>
                                  <a:pt x="86" y="112"/>
                                </a:lnTo>
                                <a:lnTo>
                                  <a:pt x="80" y="134"/>
                                </a:lnTo>
                                <a:close/>
                                <a:moveTo>
                                  <a:pt x="83" y="107"/>
                                </a:moveTo>
                                <a:lnTo>
                                  <a:pt x="80" y="95"/>
                                </a:lnTo>
                                <a:lnTo>
                                  <a:pt x="72" y="80"/>
                                </a:lnTo>
                                <a:lnTo>
                                  <a:pt x="58" y="63"/>
                                </a:lnTo>
                                <a:lnTo>
                                  <a:pt x="38" y="47"/>
                                </a:lnTo>
                                <a:lnTo>
                                  <a:pt x="20" y="33"/>
                                </a:lnTo>
                                <a:lnTo>
                                  <a:pt x="9" y="19"/>
                                </a:lnTo>
                                <a:lnTo>
                                  <a:pt x="4" y="10"/>
                                </a:lnTo>
                                <a:lnTo>
                                  <a:pt x="3" y="6"/>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84" name="Picture 321"/>
                          <pic:cNvPicPr>
                            <a:picLocks noChangeAspect="1" noChangeArrowheads="1"/>
                          </pic:cNvPicPr>
                        </pic:nvPicPr>
                        <pic:blipFill>
                          <a:blip r:embed="rId209">
                            <a:extLst>
                              <a:ext uri="{28A0092B-C50C-407E-A947-70E740481C1C}">
                                <a14:useLocalDpi xmlns:a14="http://schemas.microsoft.com/office/drawing/2010/main" val="0"/>
                              </a:ext>
                            </a:extLst>
                          </a:blip>
                          <a:srcRect/>
                          <a:stretch>
                            <a:fillRect/>
                          </a:stretch>
                        </pic:blipFill>
                        <pic:spPr bwMode="auto">
                          <a:xfrm>
                            <a:off x="9950" y="1713"/>
                            <a:ext cx="116" cy="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85" name="AutoShape 322"/>
                        <wps:cNvSpPr>
                          <a:spLocks/>
                        </wps:cNvSpPr>
                        <wps:spPr bwMode="auto">
                          <a:xfrm>
                            <a:off x="9950" y="1713"/>
                            <a:ext cx="116" cy="70"/>
                          </a:xfrm>
                          <a:custGeom>
                            <a:avLst/>
                            <a:gdLst>
                              <a:gd name="T0" fmla="+- 0 9960 9951"/>
                              <a:gd name="T1" fmla="*/ T0 w 116"/>
                              <a:gd name="T2" fmla="+- 0 1727 1713"/>
                              <a:gd name="T3" fmla="*/ 1727 h 70"/>
                              <a:gd name="T4" fmla="+- 0 9970 9951"/>
                              <a:gd name="T5" fmla="*/ T4 w 116"/>
                              <a:gd name="T6" fmla="+- 0 1720 1713"/>
                              <a:gd name="T7" fmla="*/ 1720 h 70"/>
                              <a:gd name="T8" fmla="+- 0 9979 9951"/>
                              <a:gd name="T9" fmla="*/ T8 w 116"/>
                              <a:gd name="T10" fmla="+- 0 1715 1713"/>
                              <a:gd name="T11" fmla="*/ 1715 h 70"/>
                              <a:gd name="T12" fmla="+- 0 9990 9951"/>
                              <a:gd name="T13" fmla="*/ T12 w 116"/>
                              <a:gd name="T14" fmla="+- 0 1713 1713"/>
                              <a:gd name="T15" fmla="*/ 1713 h 70"/>
                              <a:gd name="T16" fmla="+- 0 10004 9951"/>
                              <a:gd name="T17" fmla="*/ T16 w 116"/>
                              <a:gd name="T18" fmla="+- 0 1717 1713"/>
                              <a:gd name="T19" fmla="*/ 1717 h 70"/>
                              <a:gd name="T20" fmla="+- 0 10019 9951"/>
                              <a:gd name="T21" fmla="*/ T20 w 116"/>
                              <a:gd name="T22" fmla="+- 0 1722 1713"/>
                              <a:gd name="T23" fmla="*/ 1722 h 70"/>
                              <a:gd name="T24" fmla="+- 0 10034 9951"/>
                              <a:gd name="T25" fmla="*/ T24 w 116"/>
                              <a:gd name="T26" fmla="+- 0 1731 1713"/>
                              <a:gd name="T27" fmla="*/ 1731 h 70"/>
                              <a:gd name="T28" fmla="+- 0 10050 9951"/>
                              <a:gd name="T29" fmla="*/ T28 w 116"/>
                              <a:gd name="T30" fmla="+- 0 1749 1713"/>
                              <a:gd name="T31" fmla="*/ 1749 h 70"/>
                              <a:gd name="T32" fmla="+- 0 10066 9951"/>
                              <a:gd name="T33" fmla="*/ T32 w 116"/>
                              <a:gd name="T34" fmla="+- 0 1783 1713"/>
                              <a:gd name="T35" fmla="*/ 1783 h 70"/>
                              <a:gd name="T36" fmla="+- 0 10059 9951"/>
                              <a:gd name="T37" fmla="*/ T36 w 116"/>
                              <a:gd name="T38" fmla="+- 0 1779 1713"/>
                              <a:gd name="T39" fmla="*/ 1779 h 70"/>
                              <a:gd name="T40" fmla="+- 0 10043 9951"/>
                              <a:gd name="T41" fmla="*/ T40 w 116"/>
                              <a:gd name="T42" fmla="+- 0 1769 1713"/>
                              <a:gd name="T43" fmla="*/ 1769 h 70"/>
                              <a:gd name="T44" fmla="+- 0 10023 9951"/>
                              <a:gd name="T45" fmla="*/ T44 w 116"/>
                              <a:gd name="T46" fmla="+- 0 1759 1713"/>
                              <a:gd name="T47" fmla="*/ 1759 h 70"/>
                              <a:gd name="T48" fmla="+- 0 10005 9951"/>
                              <a:gd name="T49" fmla="*/ T48 w 116"/>
                              <a:gd name="T50" fmla="+- 0 1754 1713"/>
                              <a:gd name="T51" fmla="*/ 1754 h 70"/>
                              <a:gd name="T52" fmla="+- 0 9988 9951"/>
                              <a:gd name="T53" fmla="*/ T52 w 116"/>
                              <a:gd name="T54" fmla="+- 0 1754 1713"/>
                              <a:gd name="T55" fmla="*/ 1754 h 70"/>
                              <a:gd name="T56" fmla="+- 0 9970 9951"/>
                              <a:gd name="T57" fmla="*/ T56 w 116"/>
                              <a:gd name="T58" fmla="+- 0 1753 1713"/>
                              <a:gd name="T59" fmla="*/ 1753 h 70"/>
                              <a:gd name="T60" fmla="+- 0 9956 9951"/>
                              <a:gd name="T61" fmla="*/ T60 w 116"/>
                              <a:gd name="T62" fmla="+- 0 1753 1713"/>
                              <a:gd name="T63" fmla="*/ 1753 h 70"/>
                              <a:gd name="T64" fmla="+- 0 9951 9951"/>
                              <a:gd name="T65" fmla="*/ T64 w 116"/>
                              <a:gd name="T66" fmla="+- 0 1753 1713"/>
                              <a:gd name="T67" fmla="*/ 1753 h 70"/>
                              <a:gd name="T68" fmla="+- 0 9960 9951"/>
                              <a:gd name="T69" fmla="*/ T68 w 116"/>
                              <a:gd name="T70" fmla="+- 0 1727 1713"/>
                              <a:gd name="T71" fmla="*/ 1727 h 70"/>
                              <a:gd name="T72" fmla="+- 0 9955 9951"/>
                              <a:gd name="T73" fmla="*/ T72 w 116"/>
                              <a:gd name="T74" fmla="+- 0 1749 1713"/>
                              <a:gd name="T75" fmla="*/ 1749 h 70"/>
                              <a:gd name="T76" fmla="+- 0 9962 9951"/>
                              <a:gd name="T77" fmla="*/ T76 w 116"/>
                              <a:gd name="T78" fmla="+- 0 1743 1713"/>
                              <a:gd name="T79" fmla="*/ 1743 h 70"/>
                              <a:gd name="T80" fmla="+- 0 9974 9951"/>
                              <a:gd name="T81" fmla="*/ T80 w 116"/>
                              <a:gd name="T82" fmla="+- 0 1734 1713"/>
                              <a:gd name="T83" fmla="*/ 1734 h 70"/>
                              <a:gd name="T84" fmla="+- 0 9989 9951"/>
                              <a:gd name="T85" fmla="*/ T84 w 116"/>
                              <a:gd name="T86" fmla="+- 0 1734 1713"/>
                              <a:gd name="T87" fmla="*/ 1734 h 70"/>
                              <a:gd name="T88" fmla="+- 0 10005 9951"/>
                              <a:gd name="T89" fmla="*/ T88 w 116"/>
                              <a:gd name="T90" fmla="+- 0 1737 1713"/>
                              <a:gd name="T91" fmla="*/ 1737 h 70"/>
                              <a:gd name="T92" fmla="+- 0 10027 9951"/>
                              <a:gd name="T93" fmla="*/ T92 w 116"/>
                              <a:gd name="T94" fmla="+- 0 1746 1713"/>
                              <a:gd name="T95" fmla="*/ 1746 h 70"/>
                              <a:gd name="T96" fmla="+- 0 10047 9951"/>
                              <a:gd name="T97" fmla="*/ T96 w 116"/>
                              <a:gd name="T98" fmla="+- 0 1760 1713"/>
                              <a:gd name="T99" fmla="*/ 1760 h 70"/>
                              <a:gd name="T100" fmla="+- 0 10061 9951"/>
                              <a:gd name="T101" fmla="*/ T100 w 116"/>
                              <a:gd name="T102" fmla="+- 0 1776 1713"/>
                              <a:gd name="T103" fmla="*/ 1776 h 7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Lst>
                            <a:rect l="0" t="0" r="r" b="b"/>
                            <a:pathLst>
                              <a:path w="116" h="70">
                                <a:moveTo>
                                  <a:pt x="9" y="14"/>
                                </a:moveTo>
                                <a:lnTo>
                                  <a:pt x="19" y="7"/>
                                </a:lnTo>
                                <a:lnTo>
                                  <a:pt x="28" y="2"/>
                                </a:lnTo>
                                <a:lnTo>
                                  <a:pt x="39" y="0"/>
                                </a:lnTo>
                                <a:lnTo>
                                  <a:pt x="53" y="4"/>
                                </a:lnTo>
                                <a:lnTo>
                                  <a:pt x="68" y="9"/>
                                </a:lnTo>
                                <a:lnTo>
                                  <a:pt x="83" y="18"/>
                                </a:lnTo>
                                <a:lnTo>
                                  <a:pt x="99" y="36"/>
                                </a:lnTo>
                                <a:lnTo>
                                  <a:pt x="115" y="70"/>
                                </a:lnTo>
                                <a:lnTo>
                                  <a:pt x="108" y="66"/>
                                </a:lnTo>
                                <a:lnTo>
                                  <a:pt x="92" y="56"/>
                                </a:lnTo>
                                <a:lnTo>
                                  <a:pt x="72" y="46"/>
                                </a:lnTo>
                                <a:lnTo>
                                  <a:pt x="54" y="41"/>
                                </a:lnTo>
                                <a:lnTo>
                                  <a:pt x="37" y="41"/>
                                </a:lnTo>
                                <a:lnTo>
                                  <a:pt x="19" y="40"/>
                                </a:lnTo>
                                <a:lnTo>
                                  <a:pt x="5" y="40"/>
                                </a:lnTo>
                                <a:lnTo>
                                  <a:pt x="0" y="40"/>
                                </a:lnTo>
                                <a:lnTo>
                                  <a:pt x="9" y="14"/>
                                </a:lnTo>
                                <a:close/>
                                <a:moveTo>
                                  <a:pt x="4" y="36"/>
                                </a:moveTo>
                                <a:lnTo>
                                  <a:pt x="11" y="30"/>
                                </a:lnTo>
                                <a:lnTo>
                                  <a:pt x="23" y="21"/>
                                </a:lnTo>
                                <a:lnTo>
                                  <a:pt x="38" y="21"/>
                                </a:lnTo>
                                <a:lnTo>
                                  <a:pt x="54" y="24"/>
                                </a:lnTo>
                                <a:lnTo>
                                  <a:pt x="76" y="33"/>
                                </a:lnTo>
                                <a:lnTo>
                                  <a:pt x="96" y="47"/>
                                </a:lnTo>
                                <a:lnTo>
                                  <a:pt x="110" y="63"/>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86" name="Picture 323"/>
                          <pic:cNvPicPr>
                            <a:picLocks noChangeAspect="1" noChangeArrowheads="1"/>
                          </pic:cNvPicPr>
                        </pic:nvPicPr>
                        <pic:blipFill>
                          <a:blip r:embed="rId210">
                            <a:extLst>
                              <a:ext uri="{28A0092B-C50C-407E-A947-70E740481C1C}">
                                <a14:useLocalDpi xmlns:a14="http://schemas.microsoft.com/office/drawing/2010/main" val="0"/>
                              </a:ext>
                            </a:extLst>
                          </a:blip>
                          <a:srcRect/>
                          <a:stretch>
                            <a:fillRect/>
                          </a:stretch>
                        </pic:blipFill>
                        <pic:spPr bwMode="auto">
                          <a:xfrm>
                            <a:off x="9941" y="1748"/>
                            <a:ext cx="118" cy="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87" name="AutoShape 324"/>
                        <wps:cNvSpPr>
                          <a:spLocks/>
                        </wps:cNvSpPr>
                        <wps:spPr bwMode="auto">
                          <a:xfrm>
                            <a:off x="9941" y="1748"/>
                            <a:ext cx="118" cy="80"/>
                          </a:xfrm>
                          <a:custGeom>
                            <a:avLst/>
                            <a:gdLst>
                              <a:gd name="T0" fmla="+- 0 9941 9941"/>
                              <a:gd name="T1" fmla="*/ T0 w 118"/>
                              <a:gd name="T2" fmla="+- 0 1792 1749"/>
                              <a:gd name="T3" fmla="*/ 1792 h 80"/>
                              <a:gd name="T4" fmla="+- 0 9942 9941"/>
                              <a:gd name="T5" fmla="*/ T4 w 118"/>
                              <a:gd name="T6" fmla="+- 0 1784 1749"/>
                              <a:gd name="T7" fmla="*/ 1784 h 80"/>
                              <a:gd name="T8" fmla="+- 0 9947 9941"/>
                              <a:gd name="T9" fmla="*/ T8 w 118"/>
                              <a:gd name="T10" fmla="+- 0 1767 1749"/>
                              <a:gd name="T11" fmla="*/ 1767 h 80"/>
                              <a:gd name="T12" fmla="+- 0 9961 9941"/>
                              <a:gd name="T13" fmla="*/ T12 w 118"/>
                              <a:gd name="T14" fmla="+- 0 1751 1749"/>
                              <a:gd name="T15" fmla="*/ 1751 h 80"/>
                              <a:gd name="T16" fmla="+- 0 9986 9941"/>
                              <a:gd name="T17" fmla="*/ T16 w 118"/>
                              <a:gd name="T18" fmla="+- 0 1749 1749"/>
                              <a:gd name="T19" fmla="*/ 1749 h 80"/>
                              <a:gd name="T20" fmla="+- 0 10015 9941"/>
                              <a:gd name="T21" fmla="*/ T20 w 118"/>
                              <a:gd name="T22" fmla="+- 0 1766 1749"/>
                              <a:gd name="T23" fmla="*/ 1766 h 80"/>
                              <a:gd name="T24" fmla="+- 0 10038 9941"/>
                              <a:gd name="T25" fmla="*/ T24 w 118"/>
                              <a:gd name="T26" fmla="+- 0 1792 1749"/>
                              <a:gd name="T27" fmla="*/ 1792 h 80"/>
                              <a:gd name="T28" fmla="+- 0 10053 9941"/>
                              <a:gd name="T29" fmla="*/ T28 w 118"/>
                              <a:gd name="T30" fmla="+- 0 1817 1749"/>
                              <a:gd name="T31" fmla="*/ 1817 h 80"/>
                              <a:gd name="T32" fmla="+- 0 10058 9941"/>
                              <a:gd name="T33" fmla="*/ T32 w 118"/>
                              <a:gd name="T34" fmla="+- 0 1828 1749"/>
                              <a:gd name="T35" fmla="*/ 1828 h 80"/>
                              <a:gd name="T36" fmla="+- 0 10051 9941"/>
                              <a:gd name="T37" fmla="*/ T36 w 118"/>
                              <a:gd name="T38" fmla="+- 0 1827 1749"/>
                              <a:gd name="T39" fmla="*/ 1827 h 80"/>
                              <a:gd name="T40" fmla="+- 0 10032 9941"/>
                              <a:gd name="T41" fmla="*/ T40 w 118"/>
                              <a:gd name="T42" fmla="+- 0 1821 1749"/>
                              <a:gd name="T43" fmla="*/ 1821 h 80"/>
                              <a:gd name="T44" fmla="+- 0 10011 9941"/>
                              <a:gd name="T45" fmla="*/ T44 w 118"/>
                              <a:gd name="T46" fmla="+- 0 1812 1749"/>
                              <a:gd name="T47" fmla="*/ 1812 h 80"/>
                              <a:gd name="T48" fmla="+- 0 9995 9941"/>
                              <a:gd name="T49" fmla="*/ T48 w 118"/>
                              <a:gd name="T50" fmla="+- 0 1799 1749"/>
                              <a:gd name="T51" fmla="*/ 1799 h 80"/>
                              <a:gd name="T52" fmla="+- 0 9980 9941"/>
                              <a:gd name="T53" fmla="*/ T52 w 118"/>
                              <a:gd name="T54" fmla="+- 0 1789 1749"/>
                              <a:gd name="T55" fmla="*/ 1789 h 80"/>
                              <a:gd name="T56" fmla="+- 0 9962 9941"/>
                              <a:gd name="T57" fmla="*/ T56 w 118"/>
                              <a:gd name="T58" fmla="+- 0 1788 1749"/>
                              <a:gd name="T59" fmla="*/ 1788 h 80"/>
                              <a:gd name="T60" fmla="+- 0 9947 9941"/>
                              <a:gd name="T61" fmla="*/ T60 w 118"/>
                              <a:gd name="T62" fmla="+- 0 1791 1749"/>
                              <a:gd name="T63" fmla="*/ 1791 h 80"/>
                              <a:gd name="T64" fmla="+- 0 9941 9941"/>
                              <a:gd name="T65" fmla="*/ T64 w 118"/>
                              <a:gd name="T66" fmla="+- 0 1792 1749"/>
                              <a:gd name="T67" fmla="*/ 1792 h 80"/>
                              <a:gd name="T68" fmla="+- 0 9945 9941"/>
                              <a:gd name="T69" fmla="*/ T68 w 118"/>
                              <a:gd name="T70" fmla="+- 0 1785 1749"/>
                              <a:gd name="T71" fmla="*/ 1785 h 80"/>
                              <a:gd name="T72" fmla="+- 0 9953 9941"/>
                              <a:gd name="T73" fmla="*/ T72 w 118"/>
                              <a:gd name="T74" fmla="+- 0 1778 1749"/>
                              <a:gd name="T75" fmla="*/ 1778 h 80"/>
                              <a:gd name="T76" fmla="+- 0 9966 9941"/>
                              <a:gd name="T77" fmla="*/ T76 w 118"/>
                              <a:gd name="T78" fmla="+- 0 1771 1749"/>
                              <a:gd name="T79" fmla="*/ 1771 h 80"/>
                              <a:gd name="T80" fmla="+- 0 9981 9941"/>
                              <a:gd name="T81" fmla="*/ T80 w 118"/>
                              <a:gd name="T82" fmla="+- 0 1768 1749"/>
                              <a:gd name="T83" fmla="*/ 1768 h 80"/>
                              <a:gd name="T84" fmla="+- 0 9997 9941"/>
                              <a:gd name="T85" fmla="*/ T84 w 118"/>
                              <a:gd name="T86" fmla="+- 0 1774 1749"/>
                              <a:gd name="T87" fmla="*/ 1774 h 80"/>
                              <a:gd name="T88" fmla="+- 0 10013 9941"/>
                              <a:gd name="T89" fmla="*/ T88 w 118"/>
                              <a:gd name="T90" fmla="+- 0 1788 1749"/>
                              <a:gd name="T91" fmla="*/ 1788 h 80"/>
                              <a:gd name="T92" fmla="+- 0 10030 9941"/>
                              <a:gd name="T93" fmla="*/ T92 w 118"/>
                              <a:gd name="T94" fmla="+- 0 1803 1749"/>
                              <a:gd name="T95" fmla="*/ 1803 h 80"/>
                              <a:gd name="T96" fmla="+- 0 10044 9941"/>
                              <a:gd name="T97" fmla="*/ T96 w 118"/>
                              <a:gd name="T98" fmla="+- 0 1816 1749"/>
                              <a:gd name="T99" fmla="*/ 1816 h 80"/>
                              <a:gd name="T100" fmla="+- 0 10054 9941"/>
                              <a:gd name="T101" fmla="*/ T100 w 118"/>
                              <a:gd name="T102" fmla="+- 0 1825 1749"/>
                              <a:gd name="T103" fmla="*/ 1825 h 8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Lst>
                            <a:rect l="0" t="0" r="r" b="b"/>
                            <a:pathLst>
                              <a:path w="118" h="80">
                                <a:moveTo>
                                  <a:pt x="0" y="43"/>
                                </a:moveTo>
                                <a:lnTo>
                                  <a:pt x="1" y="35"/>
                                </a:lnTo>
                                <a:lnTo>
                                  <a:pt x="6" y="18"/>
                                </a:lnTo>
                                <a:lnTo>
                                  <a:pt x="20" y="2"/>
                                </a:lnTo>
                                <a:lnTo>
                                  <a:pt x="45" y="0"/>
                                </a:lnTo>
                                <a:lnTo>
                                  <a:pt x="74" y="17"/>
                                </a:lnTo>
                                <a:lnTo>
                                  <a:pt x="97" y="43"/>
                                </a:lnTo>
                                <a:lnTo>
                                  <a:pt x="112" y="68"/>
                                </a:lnTo>
                                <a:lnTo>
                                  <a:pt x="117" y="79"/>
                                </a:lnTo>
                                <a:lnTo>
                                  <a:pt x="110" y="78"/>
                                </a:lnTo>
                                <a:lnTo>
                                  <a:pt x="91" y="72"/>
                                </a:lnTo>
                                <a:lnTo>
                                  <a:pt x="70" y="63"/>
                                </a:lnTo>
                                <a:lnTo>
                                  <a:pt x="54" y="50"/>
                                </a:lnTo>
                                <a:lnTo>
                                  <a:pt x="39" y="40"/>
                                </a:lnTo>
                                <a:lnTo>
                                  <a:pt x="21" y="39"/>
                                </a:lnTo>
                                <a:lnTo>
                                  <a:pt x="6" y="42"/>
                                </a:lnTo>
                                <a:lnTo>
                                  <a:pt x="0" y="43"/>
                                </a:lnTo>
                                <a:close/>
                                <a:moveTo>
                                  <a:pt x="4" y="36"/>
                                </a:moveTo>
                                <a:lnTo>
                                  <a:pt x="12" y="29"/>
                                </a:lnTo>
                                <a:lnTo>
                                  <a:pt x="25" y="22"/>
                                </a:lnTo>
                                <a:lnTo>
                                  <a:pt x="40" y="19"/>
                                </a:lnTo>
                                <a:lnTo>
                                  <a:pt x="56" y="25"/>
                                </a:lnTo>
                                <a:lnTo>
                                  <a:pt x="72" y="39"/>
                                </a:lnTo>
                                <a:lnTo>
                                  <a:pt x="89" y="54"/>
                                </a:lnTo>
                                <a:lnTo>
                                  <a:pt x="103" y="67"/>
                                </a:lnTo>
                                <a:lnTo>
                                  <a:pt x="113" y="76"/>
                                </a:lnTo>
                              </a:path>
                            </a:pathLst>
                          </a:custGeom>
                          <a:noFill/>
                          <a:ln w="721">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88" name="Picture 325"/>
                          <pic:cNvPicPr>
                            <a:picLocks noChangeAspect="1" noChangeArrowheads="1"/>
                          </pic:cNvPicPr>
                        </pic:nvPicPr>
                        <pic:blipFill>
                          <a:blip r:embed="rId211">
                            <a:extLst>
                              <a:ext uri="{28A0092B-C50C-407E-A947-70E740481C1C}">
                                <a14:useLocalDpi xmlns:a14="http://schemas.microsoft.com/office/drawing/2010/main" val="0"/>
                              </a:ext>
                            </a:extLst>
                          </a:blip>
                          <a:srcRect/>
                          <a:stretch>
                            <a:fillRect/>
                          </a:stretch>
                        </pic:blipFill>
                        <pic:spPr bwMode="auto">
                          <a:xfrm>
                            <a:off x="9959" y="1669"/>
                            <a:ext cx="115" cy="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89" name="Freeform 326"/>
                        <wps:cNvSpPr>
                          <a:spLocks/>
                        </wps:cNvSpPr>
                        <wps:spPr bwMode="auto">
                          <a:xfrm>
                            <a:off x="9959" y="1669"/>
                            <a:ext cx="115" cy="81"/>
                          </a:xfrm>
                          <a:custGeom>
                            <a:avLst/>
                            <a:gdLst>
                              <a:gd name="T0" fmla="+- 0 9960 9960"/>
                              <a:gd name="T1" fmla="*/ T0 w 115"/>
                              <a:gd name="T2" fmla="+- 0 1687 1670"/>
                              <a:gd name="T3" fmla="*/ 1687 h 81"/>
                              <a:gd name="T4" fmla="+- 0 9975 9960"/>
                              <a:gd name="T5" fmla="*/ T4 w 115"/>
                              <a:gd name="T6" fmla="+- 0 1675 1670"/>
                              <a:gd name="T7" fmla="*/ 1675 h 81"/>
                              <a:gd name="T8" fmla="+- 0 9988 9960"/>
                              <a:gd name="T9" fmla="*/ T8 w 115"/>
                              <a:gd name="T10" fmla="+- 0 1670 1670"/>
                              <a:gd name="T11" fmla="*/ 1670 h 81"/>
                              <a:gd name="T12" fmla="+- 0 10002 9960"/>
                              <a:gd name="T13" fmla="*/ T12 w 115"/>
                              <a:gd name="T14" fmla="+- 0 1671 1670"/>
                              <a:gd name="T15" fmla="*/ 1671 h 81"/>
                              <a:gd name="T16" fmla="+- 0 10017 9960"/>
                              <a:gd name="T17" fmla="*/ T16 w 115"/>
                              <a:gd name="T18" fmla="+- 0 1677 1670"/>
                              <a:gd name="T19" fmla="*/ 1677 h 81"/>
                              <a:gd name="T20" fmla="+- 0 10037 9960"/>
                              <a:gd name="T21" fmla="*/ T20 w 115"/>
                              <a:gd name="T22" fmla="+- 0 1694 1670"/>
                              <a:gd name="T23" fmla="*/ 1694 h 81"/>
                              <a:gd name="T24" fmla="+- 0 10059 9960"/>
                              <a:gd name="T25" fmla="*/ T24 w 115"/>
                              <a:gd name="T26" fmla="+- 0 1721 1670"/>
                              <a:gd name="T27" fmla="*/ 1721 h 81"/>
                              <a:gd name="T28" fmla="+- 0 10074 9960"/>
                              <a:gd name="T29" fmla="*/ T28 w 115"/>
                              <a:gd name="T30" fmla="+- 0 1744 1670"/>
                              <a:gd name="T31" fmla="*/ 1744 h 81"/>
                              <a:gd name="T32" fmla="+- 0 10071 9960"/>
                              <a:gd name="T33" fmla="*/ T32 w 115"/>
                              <a:gd name="T34" fmla="+- 0 1750 1670"/>
                              <a:gd name="T35" fmla="*/ 1750 h 81"/>
                              <a:gd name="T36" fmla="+- 0 10062 9960"/>
                              <a:gd name="T37" fmla="*/ T36 w 115"/>
                              <a:gd name="T38" fmla="+- 0 1745 1670"/>
                              <a:gd name="T39" fmla="*/ 1745 h 81"/>
                              <a:gd name="T40" fmla="+- 0 10049 9960"/>
                              <a:gd name="T41" fmla="*/ T40 w 115"/>
                              <a:gd name="T42" fmla="+- 0 1738 1670"/>
                              <a:gd name="T43" fmla="*/ 1738 h 81"/>
                              <a:gd name="T44" fmla="+- 0 10034 9960"/>
                              <a:gd name="T45" fmla="*/ T44 w 115"/>
                              <a:gd name="T46" fmla="+- 0 1731 1670"/>
                              <a:gd name="T47" fmla="*/ 1731 h 81"/>
                              <a:gd name="T48" fmla="+- 0 10021 9960"/>
                              <a:gd name="T49" fmla="*/ T48 w 115"/>
                              <a:gd name="T50" fmla="+- 0 1727 1670"/>
                              <a:gd name="T51" fmla="*/ 1727 h 81"/>
                              <a:gd name="T52" fmla="+- 0 10007 9960"/>
                              <a:gd name="T53" fmla="*/ T52 w 115"/>
                              <a:gd name="T54" fmla="+- 0 1724 1670"/>
                              <a:gd name="T55" fmla="*/ 1724 h 81"/>
                              <a:gd name="T56" fmla="+- 0 9994 9960"/>
                              <a:gd name="T57" fmla="*/ T56 w 115"/>
                              <a:gd name="T58" fmla="+- 0 1720 1670"/>
                              <a:gd name="T59" fmla="*/ 1720 h 81"/>
                              <a:gd name="T60" fmla="+- 0 9982 9960"/>
                              <a:gd name="T61" fmla="*/ T60 w 115"/>
                              <a:gd name="T62" fmla="+- 0 1714 1670"/>
                              <a:gd name="T63" fmla="*/ 1714 h 81"/>
                              <a:gd name="T64" fmla="+- 0 9975 9960"/>
                              <a:gd name="T65" fmla="*/ T64 w 115"/>
                              <a:gd name="T66" fmla="+- 0 1707 1670"/>
                              <a:gd name="T67" fmla="*/ 1707 h 81"/>
                              <a:gd name="T68" fmla="+- 0 9970 9960"/>
                              <a:gd name="T69" fmla="*/ T68 w 115"/>
                              <a:gd name="T70" fmla="+- 0 1699 1670"/>
                              <a:gd name="T71" fmla="*/ 1699 h 81"/>
                              <a:gd name="T72" fmla="+- 0 9960 9960"/>
                              <a:gd name="T73" fmla="*/ T72 w 115"/>
                              <a:gd name="T74" fmla="+- 0 1687 1670"/>
                              <a:gd name="T75" fmla="*/ 1687 h 8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Lst>
                            <a:rect l="0" t="0" r="r" b="b"/>
                            <a:pathLst>
                              <a:path w="115" h="81">
                                <a:moveTo>
                                  <a:pt x="0" y="17"/>
                                </a:moveTo>
                                <a:lnTo>
                                  <a:pt x="15" y="5"/>
                                </a:lnTo>
                                <a:lnTo>
                                  <a:pt x="28" y="0"/>
                                </a:lnTo>
                                <a:lnTo>
                                  <a:pt x="42" y="1"/>
                                </a:lnTo>
                                <a:lnTo>
                                  <a:pt x="57" y="7"/>
                                </a:lnTo>
                                <a:lnTo>
                                  <a:pt x="77" y="24"/>
                                </a:lnTo>
                                <a:lnTo>
                                  <a:pt x="99" y="51"/>
                                </a:lnTo>
                                <a:lnTo>
                                  <a:pt x="114" y="74"/>
                                </a:lnTo>
                                <a:lnTo>
                                  <a:pt x="111" y="80"/>
                                </a:lnTo>
                                <a:lnTo>
                                  <a:pt x="102" y="75"/>
                                </a:lnTo>
                                <a:lnTo>
                                  <a:pt x="89" y="68"/>
                                </a:lnTo>
                                <a:lnTo>
                                  <a:pt x="74" y="61"/>
                                </a:lnTo>
                                <a:lnTo>
                                  <a:pt x="61" y="57"/>
                                </a:lnTo>
                                <a:lnTo>
                                  <a:pt x="47" y="54"/>
                                </a:lnTo>
                                <a:lnTo>
                                  <a:pt x="34" y="50"/>
                                </a:lnTo>
                                <a:lnTo>
                                  <a:pt x="22" y="44"/>
                                </a:lnTo>
                                <a:lnTo>
                                  <a:pt x="15" y="37"/>
                                </a:lnTo>
                                <a:lnTo>
                                  <a:pt x="10" y="29"/>
                                </a:lnTo>
                                <a:lnTo>
                                  <a:pt x="0" y="17"/>
                                </a:lnTo>
                                <a:close/>
                              </a:path>
                            </a:pathLst>
                          </a:custGeom>
                          <a:noFill/>
                          <a:ln w="716">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90" name="Picture 327"/>
                          <pic:cNvPicPr>
                            <a:picLocks noChangeAspect="1" noChangeArrowheads="1"/>
                          </pic:cNvPicPr>
                        </pic:nvPicPr>
                        <pic:blipFill>
                          <a:blip r:embed="rId212">
                            <a:extLst>
                              <a:ext uri="{28A0092B-C50C-407E-A947-70E740481C1C}">
                                <a14:useLocalDpi xmlns:a14="http://schemas.microsoft.com/office/drawing/2010/main" val="0"/>
                              </a:ext>
                            </a:extLst>
                          </a:blip>
                          <a:srcRect/>
                          <a:stretch>
                            <a:fillRect/>
                          </a:stretch>
                        </pic:blipFill>
                        <pic:spPr bwMode="auto">
                          <a:xfrm>
                            <a:off x="9958" y="1685"/>
                            <a:ext cx="112" cy="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91" name="AutoShape 328"/>
                        <wps:cNvSpPr>
                          <a:spLocks/>
                        </wps:cNvSpPr>
                        <wps:spPr bwMode="auto">
                          <a:xfrm>
                            <a:off x="9866" y="1610"/>
                            <a:ext cx="204" cy="140"/>
                          </a:xfrm>
                          <a:custGeom>
                            <a:avLst/>
                            <a:gdLst>
                              <a:gd name="T0" fmla="+- 0 9959 9867"/>
                              <a:gd name="T1" fmla="*/ T0 w 204"/>
                              <a:gd name="T2" fmla="+- 0 1688 1611"/>
                              <a:gd name="T3" fmla="*/ 1688 h 140"/>
                              <a:gd name="T4" fmla="+- 0 9970 9867"/>
                              <a:gd name="T5" fmla="*/ T4 w 204"/>
                              <a:gd name="T6" fmla="+- 0 1686 1611"/>
                              <a:gd name="T7" fmla="*/ 1686 h 140"/>
                              <a:gd name="T8" fmla="+- 0 9990 9867"/>
                              <a:gd name="T9" fmla="*/ T8 w 204"/>
                              <a:gd name="T10" fmla="+- 0 1689 1611"/>
                              <a:gd name="T11" fmla="*/ 1689 h 140"/>
                              <a:gd name="T12" fmla="+- 0 10023 9867"/>
                              <a:gd name="T13" fmla="*/ T12 w 204"/>
                              <a:gd name="T14" fmla="+- 0 1707 1611"/>
                              <a:gd name="T15" fmla="*/ 1707 h 140"/>
                              <a:gd name="T16" fmla="+- 0 10070 9867"/>
                              <a:gd name="T17" fmla="*/ T16 w 204"/>
                              <a:gd name="T18" fmla="+- 0 1750 1611"/>
                              <a:gd name="T19" fmla="*/ 1750 h 140"/>
                              <a:gd name="T20" fmla="+- 0 9953 9867"/>
                              <a:gd name="T21" fmla="*/ T20 w 204"/>
                              <a:gd name="T22" fmla="+- 0 1704 1611"/>
                              <a:gd name="T23" fmla="*/ 1704 h 140"/>
                              <a:gd name="T24" fmla="+- 0 9943 9867"/>
                              <a:gd name="T25" fmla="*/ T24 w 204"/>
                              <a:gd name="T26" fmla="+- 0 1687 1611"/>
                              <a:gd name="T27" fmla="*/ 1687 h 140"/>
                              <a:gd name="T28" fmla="+- 0 9923 9867"/>
                              <a:gd name="T29" fmla="*/ T28 w 204"/>
                              <a:gd name="T30" fmla="+- 0 1660 1611"/>
                              <a:gd name="T31" fmla="*/ 1660 h 140"/>
                              <a:gd name="T32" fmla="+- 0 9897 9867"/>
                              <a:gd name="T33" fmla="*/ T32 w 204"/>
                              <a:gd name="T34" fmla="+- 0 1632 1611"/>
                              <a:gd name="T35" fmla="*/ 1632 h 140"/>
                              <a:gd name="T36" fmla="+- 0 9867 9867"/>
                              <a:gd name="T37" fmla="*/ T36 w 204"/>
                              <a:gd name="T38" fmla="+- 0 1611 1611"/>
                              <a:gd name="T39" fmla="*/ 1611 h 14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Lst>
                            <a:rect l="0" t="0" r="r" b="b"/>
                            <a:pathLst>
                              <a:path w="204" h="140">
                                <a:moveTo>
                                  <a:pt x="92" y="77"/>
                                </a:moveTo>
                                <a:lnTo>
                                  <a:pt x="103" y="75"/>
                                </a:lnTo>
                                <a:lnTo>
                                  <a:pt x="123" y="78"/>
                                </a:lnTo>
                                <a:lnTo>
                                  <a:pt x="156" y="96"/>
                                </a:lnTo>
                                <a:lnTo>
                                  <a:pt x="203" y="139"/>
                                </a:lnTo>
                                <a:moveTo>
                                  <a:pt x="86" y="93"/>
                                </a:moveTo>
                                <a:lnTo>
                                  <a:pt x="76" y="76"/>
                                </a:lnTo>
                                <a:lnTo>
                                  <a:pt x="56" y="49"/>
                                </a:lnTo>
                                <a:lnTo>
                                  <a:pt x="30" y="21"/>
                                </a:lnTo>
                                <a:lnTo>
                                  <a:pt x="0"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92" name="Picture 329"/>
                          <pic:cNvPicPr>
                            <a:picLocks noChangeAspect="1" noChangeArrowheads="1"/>
                          </pic:cNvPicPr>
                        </pic:nvPicPr>
                        <pic:blipFill>
                          <a:blip r:embed="rId213">
                            <a:extLst>
                              <a:ext uri="{28A0092B-C50C-407E-A947-70E740481C1C}">
                                <a14:useLocalDpi xmlns:a14="http://schemas.microsoft.com/office/drawing/2010/main" val="0"/>
                              </a:ext>
                            </a:extLst>
                          </a:blip>
                          <a:srcRect/>
                          <a:stretch>
                            <a:fillRect/>
                          </a:stretch>
                        </pic:blipFill>
                        <pic:spPr bwMode="auto">
                          <a:xfrm>
                            <a:off x="9914" y="1606"/>
                            <a:ext cx="46" cy="5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93" name="Freeform 330"/>
                        <wps:cNvSpPr>
                          <a:spLocks/>
                        </wps:cNvSpPr>
                        <wps:spPr bwMode="auto">
                          <a:xfrm>
                            <a:off x="9914" y="1606"/>
                            <a:ext cx="46" cy="57"/>
                          </a:xfrm>
                          <a:custGeom>
                            <a:avLst/>
                            <a:gdLst>
                              <a:gd name="T0" fmla="+- 0 9959 9914"/>
                              <a:gd name="T1" fmla="*/ T0 w 46"/>
                              <a:gd name="T2" fmla="+- 0 1663 1607"/>
                              <a:gd name="T3" fmla="*/ 1663 h 57"/>
                              <a:gd name="T4" fmla="+- 0 9954 9914"/>
                              <a:gd name="T5" fmla="*/ T4 w 46"/>
                              <a:gd name="T6" fmla="+- 0 1651 1607"/>
                              <a:gd name="T7" fmla="*/ 1651 h 57"/>
                              <a:gd name="T8" fmla="+- 0 9930 9914"/>
                              <a:gd name="T9" fmla="*/ T8 w 46"/>
                              <a:gd name="T10" fmla="+- 0 1643 1607"/>
                              <a:gd name="T11" fmla="*/ 1643 h 57"/>
                              <a:gd name="T12" fmla="+- 0 9914 9914"/>
                              <a:gd name="T13" fmla="*/ T12 w 46"/>
                              <a:gd name="T14" fmla="+- 0 1607 1607"/>
                              <a:gd name="T15" fmla="*/ 1607 h 57"/>
                              <a:gd name="T16" fmla="+- 0 9932 9914"/>
                              <a:gd name="T17" fmla="*/ T16 w 46"/>
                              <a:gd name="T18" fmla="+- 0 1607 1607"/>
                              <a:gd name="T19" fmla="*/ 1607 h 57"/>
                              <a:gd name="T20" fmla="+- 0 9942 9914"/>
                              <a:gd name="T21" fmla="*/ T20 w 46"/>
                              <a:gd name="T22" fmla="+- 0 1618 1607"/>
                              <a:gd name="T23" fmla="*/ 1618 h 57"/>
                              <a:gd name="T24" fmla="+- 0 9949 9914"/>
                              <a:gd name="T25" fmla="*/ T24 w 46"/>
                              <a:gd name="T26" fmla="+- 0 1629 1607"/>
                              <a:gd name="T27" fmla="*/ 1629 h 57"/>
                              <a:gd name="T28" fmla="+- 0 9955 9914"/>
                              <a:gd name="T29" fmla="*/ T28 w 46"/>
                              <a:gd name="T30" fmla="+- 0 1644 1607"/>
                              <a:gd name="T31" fmla="*/ 1644 h 57"/>
                              <a:gd name="T32" fmla="+- 0 9958 9914"/>
                              <a:gd name="T33" fmla="*/ T32 w 46"/>
                              <a:gd name="T34" fmla="+- 0 1657 1607"/>
                              <a:gd name="T35" fmla="*/ 1657 h 57"/>
                              <a:gd name="T36" fmla="+- 0 9959 9914"/>
                              <a:gd name="T37" fmla="*/ T36 w 46"/>
                              <a:gd name="T38" fmla="+- 0 1663 1607"/>
                              <a:gd name="T39" fmla="*/ 1663 h 5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Lst>
                            <a:rect l="0" t="0" r="r" b="b"/>
                            <a:pathLst>
                              <a:path w="46" h="57">
                                <a:moveTo>
                                  <a:pt x="45" y="56"/>
                                </a:moveTo>
                                <a:lnTo>
                                  <a:pt x="40" y="44"/>
                                </a:lnTo>
                                <a:lnTo>
                                  <a:pt x="16" y="36"/>
                                </a:lnTo>
                                <a:lnTo>
                                  <a:pt x="0" y="0"/>
                                </a:lnTo>
                                <a:lnTo>
                                  <a:pt x="18" y="0"/>
                                </a:lnTo>
                                <a:lnTo>
                                  <a:pt x="28" y="11"/>
                                </a:lnTo>
                                <a:lnTo>
                                  <a:pt x="35" y="22"/>
                                </a:lnTo>
                                <a:lnTo>
                                  <a:pt x="41" y="37"/>
                                </a:lnTo>
                                <a:lnTo>
                                  <a:pt x="44" y="50"/>
                                </a:lnTo>
                                <a:lnTo>
                                  <a:pt x="45" y="56"/>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94" name="Picture 331"/>
                          <pic:cNvPicPr>
                            <a:picLocks noChangeAspect="1" noChangeArrowheads="1"/>
                          </pic:cNvPicPr>
                        </pic:nvPicPr>
                        <pic:blipFill>
                          <a:blip r:embed="rId214">
                            <a:extLst>
                              <a:ext uri="{28A0092B-C50C-407E-A947-70E740481C1C}">
                                <a14:useLocalDpi xmlns:a14="http://schemas.microsoft.com/office/drawing/2010/main" val="0"/>
                              </a:ext>
                            </a:extLst>
                          </a:blip>
                          <a:srcRect/>
                          <a:stretch>
                            <a:fillRect/>
                          </a:stretch>
                        </pic:blipFill>
                        <pic:spPr bwMode="auto">
                          <a:xfrm>
                            <a:off x="9920" y="1611"/>
                            <a:ext cx="35" cy="4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95" name="Freeform 332"/>
                        <wps:cNvSpPr>
                          <a:spLocks/>
                        </wps:cNvSpPr>
                        <wps:spPr bwMode="auto">
                          <a:xfrm>
                            <a:off x="9920" y="1611"/>
                            <a:ext cx="35" cy="42"/>
                          </a:xfrm>
                          <a:custGeom>
                            <a:avLst/>
                            <a:gdLst>
                              <a:gd name="T0" fmla="+- 0 9955 9921"/>
                              <a:gd name="T1" fmla="*/ T0 w 35"/>
                              <a:gd name="T2" fmla="+- 0 1653 1611"/>
                              <a:gd name="T3" fmla="*/ 1653 h 42"/>
                              <a:gd name="T4" fmla="+- 0 9951 9921"/>
                              <a:gd name="T5" fmla="*/ T4 w 35"/>
                              <a:gd name="T6" fmla="+- 0 1644 1611"/>
                              <a:gd name="T7" fmla="*/ 1644 h 42"/>
                              <a:gd name="T8" fmla="+- 0 9942 9921"/>
                              <a:gd name="T9" fmla="*/ T8 w 35"/>
                              <a:gd name="T10" fmla="+- 0 1631 1611"/>
                              <a:gd name="T11" fmla="*/ 1631 h 42"/>
                              <a:gd name="T12" fmla="+- 0 9932 9921"/>
                              <a:gd name="T13" fmla="*/ T12 w 35"/>
                              <a:gd name="T14" fmla="+- 0 1618 1611"/>
                              <a:gd name="T15" fmla="*/ 1618 h 42"/>
                              <a:gd name="T16" fmla="+- 0 9921 9921"/>
                              <a:gd name="T17" fmla="*/ T16 w 35"/>
                              <a:gd name="T18" fmla="+- 0 1611 1611"/>
                              <a:gd name="T19" fmla="*/ 1611 h 42"/>
                            </a:gdLst>
                            <a:ahLst/>
                            <a:cxnLst>
                              <a:cxn ang="0">
                                <a:pos x="T1" y="T3"/>
                              </a:cxn>
                              <a:cxn ang="0">
                                <a:pos x="T5" y="T7"/>
                              </a:cxn>
                              <a:cxn ang="0">
                                <a:pos x="T9" y="T11"/>
                              </a:cxn>
                              <a:cxn ang="0">
                                <a:pos x="T13" y="T15"/>
                              </a:cxn>
                              <a:cxn ang="0">
                                <a:pos x="T17" y="T19"/>
                              </a:cxn>
                            </a:cxnLst>
                            <a:rect l="0" t="0" r="r" b="b"/>
                            <a:pathLst>
                              <a:path w="35" h="42">
                                <a:moveTo>
                                  <a:pt x="34" y="42"/>
                                </a:moveTo>
                                <a:lnTo>
                                  <a:pt x="30" y="33"/>
                                </a:lnTo>
                                <a:lnTo>
                                  <a:pt x="21" y="20"/>
                                </a:lnTo>
                                <a:lnTo>
                                  <a:pt x="11" y="7"/>
                                </a:lnTo>
                                <a:lnTo>
                                  <a:pt x="0"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96" name="Picture 333"/>
                          <pic:cNvPicPr>
                            <a:picLocks noChangeAspect="1" noChangeArrowheads="1"/>
                          </pic:cNvPicPr>
                        </pic:nvPicPr>
                        <pic:blipFill>
                          <a:blip r:embed="rId215">
                            <a:extLst>
                              <a:ext uri="{28A0092B-C50C-407E-A947-70E740481C1C}">
                                <a14:useLocalDpi xmlns:a14="http://schemas.microsoft.com/office/drawing/2010/main" val="0"/>
                              </a:ext>
                            </a:extLst>
                          </a:blip>
                          <a:srcRect/>
                          <a:stretch>
                            <a:fillRect/>
                          </a:stretch>
                        </pic:blipFill>
                        <pic:spPr bwMode="auto">
                          <a:xfrm>
                            <a:off x="9960" y="1634"/>
                            <a:ext cx="127" cy="6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97" name="Freeform 334"/>
                        <wps:cNvSpPr>
                          <a:spLocks/>
                        </wps:cNvSpPr>
                        <wps:spPr bwMode="auto">
                          <a:xfrm>
                            <a:off x="9960" y="1634"/>
                            <a:ext cx="127" cy="64"/>
                          </a:xfrm>
                          <a:custGeom>
                            <a:avLst/>
                            <a:gdLst>
                              <a:gd name="T0" fmla="+- 0 9960 9960"/>
                              <a:gd name="T1" fmla="*/ T0 w 127"/>
                              <a:gd name="T2" fmla="+- 0 1662 1635"/>
                              <a:gd name="T3" fmla="*/ 1662 h 64"/>
                              <a:gd name="T4" fmla="+- 0 10034 9960"/>
                              <a:gd name="T5" fmla="*/ T4 w 127"/>
                              <a:gd name="T6" fmla="+- 0 1635 1635"/>
                              <a:gd name="T7" fmla="*/ 1635 h 64"/>
                              <a:gd name="T8" fmla="+- 0 10052 9960"/>
                              <a:gd name="T9" fmla="*/ T8 w 127"/>
                              <a:gd name="T10" fmla="+- 0 1637 1635"/>
                              <a:gd name="T11" fmla="*/ 1637 h 64"/>
                              <a:gd name="T12" fmla="+- 0 10069 9960"/>
                              <a:gd name="T13" fmla="*/ T12 w 127"/>
                              <a:gd name="T14" fmla="+- 0 1643 1635"/>
                              <a:gd name="T15" fmla="*/ 1643 h 64"/>
                              <a:gd name="T16" fmla="+- 0 10087 9960"/>
                              <a:gd name="T17" fmla="*/ T16 w 127"/>
                              <a:gd name="T18" fmla="+- 0 1655 1635"/>
                              <a:gd name="T19" fmla="*/ 1655 h 64"/>
                              <a:gd name="T20" fmla="+- 0 10073 9960"/>
                              <a:gd name="T21" fmla="*/ T20 w 127"/>
                              <a:gd name="T22" fmla="+- 0 1658 1635"/>
                              <a:gd name="T23" fmla="*/ 1658 h 64"/>
                              <a:gd name="T24" fmla="+- 0 10041 9960"/>
                              <a:gd name="T25" fmla="*/ T24 w 127"/>
                              <a:gd name="T26" fmla="+- 0 1665 1635"/>
                              <a:gd name="T27" fmla="*/ 1665 h 64"/>
                              <a:gd name="T28" fmla="+- 0 10006 9960"/>
                              <a:gd name="T29" fmla="*/ T28 w 127"/>
                              <a:gd name="T30" fmla="+- 0 1675 1635"/>
                              <a:gd name="T31" fmla="*/ 1675 h 64"/>
                              <a:gd name="T32" fmla="+- 0 9984 9960"/>
                              <a:gd name="T33" fmla="*/ T32 w 127"/>
                              <a:gd name="T34" fmla="+- 0 1685 1635"/>
                              <a:gd name="T35" fmla="*/ 1685 h 64"/>
                              <a:gd name="T36" fmla="+- 0 9969 9960"/>
                              <a:gd name="T37" fmla="*/ T36 w 127"/>
                              <a:gd name="T38" fmla="+- 0 1698 1635"/>
                              <a:gd name="T39" fmla="*/ 1698 h 64"/>
                              <a:gd name="T40" fmla="+- 0 9964 9960"/>
                              <a:gd name="T41" fmla="*/ T40 w 127"/>
                              <a:gd name="T42" fmla="+- 0 1686 1635"/>
                              <a:gd name="T43" fmla="*/ 1686 h 64"/>
                              <a:gd name="T44" fmla="+- 0 9960 9960"/>
                              <a:gd name="T45" fmla="*/ T44 w 127"/>
                              <a:gd name="T46" fmla="+- 0 1662 1635"/>
                              <a:gd name="T47" fmla="*/ 1662 h 6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127" h="64">
                                <a:moveTo>
                                  <a:pt x="0" y="27"/>
                                </a:moveTo>
                                <a:lnTo>
                                  <a:pt x="74" y="0"/>
                                </a:lnTo>
                                <a:lnTo>
                                  <a:pt x="92" y="2"/>
                                </a:lnTo>
                                <a:lnTo>
                                  <a:pt x="109" y="8"/>
                                </a:lnTo>
                                <a:lnTo>
                                  <a:pt x="127" y="20"/>
                                </a:lnTo>
                                <a:lnTo>
                                  <a:pt x="113" y="23"/>
                                </a:lnTo>
                                <a:lnTo>
                                  <a:pt x="81" y="30"/>
                                </a:lnTo>
                                <a:lnTo>
                                  <a:pt x="46" y="40"/>
                                </a:lnTo>
                                <a:lnTo>
                                  <a:pt x="24" y="50"/>
                                </a:lnTo>
                                <a:lnTo>
                                  <a:pt x="9" y="63"/>
                                </a:lnTo>
                                <a:lnTo>
                                  <a:pt x="4" y="51"/>
                                </a:lnTo>
                                <a:lnTo>
                                  <a:pt x="0" y="27"/>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98" name="Picture 335"/>
                          <pic:cNvPicPr>
                            <a:picLocks noChangeAspect="1" noChangeArrowheads="1"/>
                          </pic:cNvPicPr>
                        </pic:nvPicPr>
                        <pic:blipFill>
                          <a:blip r:embed="rId216">
                            <a:extLst>
                              <a:ext uri="{28A0092B-C50C-407E-A947-70E740481C1C}">
                                <a14:useLocalDpi xmlns:a14="http://schemas.microsoft.com/office/drawing/2010/main" val="0"/>
                              </a:ext>
                            </a:extLst>
                          </a:blip>
                          <a:srcRect/>
                          <a:stretch>
                            <a:fillRect/>
                          </a:stretch>
                        </pic:blipFill>
                        <pic:spPr bwMode="auto">
                          <a:xfrm>
                            <a:off x="9962" y="1648"/>
                            <a:ext cx="111" cy="3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99" name="Freeform 336"/>
                        <wps:cNvSpPr>
                          <a:spLocks/>
                        </wps:cNvSpPr>
                        <wps:spPr bwMode="auto">
                          <a:xfrm>
                            <a:off x="9962" y="1648"/>
                            <a:ext cx="111" cy="32"/>
                          </a:xfrm>
                          <a:custGeom>
                            <a:avLst/>
                            <a:gdLst>
                              <a:gd name="T0" fmla="+- 0 9962 9962"/>
                              <a:gd name="T1" fmla="*/ T0 w 111"/>
                              <a:gd name="T2" fmla="+- 0 1680 1648"/>
                              <a:gd name="T3" fmla="*/ 1680 h 32"/>
                              <a:gd name="T4" fmla="+- 0 9974 9962"/>
                              <a:gd name="T5" fmla="*/ T4 w 111"/>
                              <a:gd name="T6" fmla="+- 0 1670 1648"/>
                              <a:gd name="T7" fmla="*/ 1670 h 32"/>
                              <a:gd name="T8" fmla="+- 0 9998 9962"/>
                              <a:gd name="T9" fmla="*/ T8 w 111"/>
                              <a:gd name="T10" fmla="+- 0 1657 1648"/>
                              <a:gd name="T11" fmla="*/ 1657 h 32"/>
                              <a:gd name="T12" fmla="+- 0 10031 9962"/>
                              <a:gd name="T13" fmla="*/ T12 w 111"/>
                              <a:gd name="T14" fmla="+- 0 1648 1648"/>
                              <a:gd name="T15" fmla="*/ 1648 h 32"/>
                              <a:gd name="T16" fmla="+- 0 10073 9962"/>
                              <a:gd name="T17" fmla="*/ T16 w 111"/>
                              <a:gd name="T18" fmla="+- 0 1654 1648"/>
                              <a:gd name="T19" fmla="*/ 1654 h 32"/>
                            </a:gdLst>
                            <a:ahLst/>
                            <a:cxnLst>
                              <a:cxn ang="0">
                                <a:pos x="T1" y="T3"/>
                              </a:cxn>
                              <a:cxn ang="0">
                                <a:pos x="T5" y="T7"/>
                              </a:cxn>
                              <a:cxn ang="0">
                                <a:pos x="T9" y="T11"/>
                              </a:cxn>
                              <a:cxn ang="0">
                                <a:pos x="T13" y="T15"/>
                              </a:cxn>
                              <a:cxn ang="0">
                                <a:pos x="T17" y="T19"/>
                              </a:cxn>
                            </a:cxnLst>
                            <a:rect l="0" t="0" r="r" b="b"/>
                            <a:pathLst>
                              <a:path w="111" h="32">
                                <a:moveTo>
                                  <a:pt x="0" y="32"/>
                                </a:moveTo>
                                <a:lnTo>
                                  <a:pt x="12" y="22"/>
                                </a:lnTo>
                                <a:lnTo>
                                  <a:pt x="36" y="9"/>
                                </a:lnTo>
                                <a:lnTo>
                                  <a:pt x="69" y="0"/>
                                </a:lnTo>
                                <a:lnTo>
                                  <a:pt x="111" y="6"/>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00" name="Picture 337"/>
                          <pic:cNvPicPr>
                            <a:picLocks noChangeAspect="1" noChangeArrowheads="1"/>
                          </pic:cNvPicPr>
                        </pic:nvPicPr>
                        <pic:blipFill>
                          <a:blip r:embed="rId217">
                            <a:extLst>
                              <a:ext uri="{28A0092B-C50C-407E-A947-70E740481C1C}">
                                <a14:useLocalDpi xmlns:a14="http://schemas.microsoft.com/office/drawing/2010/main" val="0"/>
                              </a:ext>
                            </a:extLst>
                          </a:blip>
                          <a:srcRect/>
                          <a:stretch>
                            <a:fillRect/>
                          </a:stretch>
                        </pic:blipFill>
                        <pic:spPr bwMode="auto">
                          <a:xfrm>
                            <a:off x="9959" y="1604"/>
                            <a:ext cx="47" cy="1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01" name="Freeform 338"/>
                        <wps:cNvSpPr>
                          <a:spLocks/>
                        </wps:cNvSpPr>
                        <wps:spPr bwMode="auto">
                          <a:xfrm>
                            <a:off x="9959" y="1604"/>
                            <a:ext cx="47" cy="17"/>
                          </a:xfrm>
                          <a:custGeom>
                            <a:avLst/>
                            <a:gdLst>
                              <a:gd name="T0" fmla="+- 0 9959 9959"/>
                              <a:gd name="T1" fmla="*/ T0 w 47"/>
                              <a:gd name="T2" fmla="+- 0 1620 1605"/>
                              <a:gd name="T3" fmla="*/ 1620 h 17"/>
                              <a:gd name="T4" fmla="+- 0 9970 9959"/>
                              <a:gd name="T5" fmla="*/ T4 w 47"/>
                              <a:gd name="T6" fmla="+- 0 1621 1605"/>
                              <a:gd name="T7" fmla="*/ 1621 h 17"/>
                              <a:gd name="T8" fmla="+- 0 9983 9959"/>
                              <a:gd name="T9" fmla="*/ T8 w 47"/>
                              <a:gd name="T10" fmla="+- 0 1620 1605"/>
                              <a:gd name="T11" fmla="*/ 1620 h 17"/>
                              <a:gd name="T12" fmla="+- 0 9995 9959"/>
                              <a:gd name="T13" fmla="*/ T12 w 47"/>
                              <a:gd name="T14" fmla="+- 0 1614 1605"/>
                              <a:gd name="T15" fmla="*/ 1614 h 17"/>
                              <a:gd name="T16" fmla="+- 0 10006 9959"/>
                              <a:gd name="T17" fmla="*/ T16 w 47"/>
                              <a:gd name="T18" fmla="+- 0 1605 1605"/>
                              <a:gd name="T19" fmla="*/ 1605 h 17"/>
                            </a:gdLst>
                            <a:ahLst/>
                            <a:cxnLst>
                              <a:cxn ang="0">
                                <a:pos x="T1" y="T3"/>
                              </a:cxn>
                              <a:cxn ang="0">
                                <a:pos x="T5" y="T7"/>
                              </a:cxn>
                              <a:cxn ang="0">
                                <a:pos x="T9" y="T11"/>
                              </a:cxn>
                              <a:cxn ang="0">
                                <a:pos x="T13" y="T15"/>
                              </a:cxn>
                              <a:cxn ang="0">
                                <a:pos x="T17" y="T19"/>
                              </a:cxn>
                            </a:cxnLst>
                            <a:rect l="0" t="0" r="r" b="b"/>
                            <a:pathLst>
                              <a:path w="47" h="17">
                                <a:moveTo>
                                  <a:pt x="0" y="15"/>
                                </a:moveTo>
                                <a:lnTo>
                                  <a:pt x="11" y="16"/>
                                </a:lnTo>
                                <a:lnTo>
                                  <a:pt x="24" y="15"/>
                                </a:lnTo>
                                <a:lnTo>
                                  <a:pt x="36" y="9"/>
                                </a:lnTo>
                                <a:lnTo>
                                  <a:pt x="47" y="0"/>
                                </a:lnTo>
                              </a:path>
                            </a:pathLst>
                          </a:custGeom>
                          <a:noFill/>
                          <a:ln w="327">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02" name="Picture 339"/>
                          <pic:cNvPicPr>
                            <a:picLocks noChangeAspect="1" noChangeArrowheads="1"/>
                          </pic:cNvPicPr>
                        </pic:nvPicPr>
                        <pic:blipFill>
                          <a:blip r:embed="rId218">
                            <a:extLst>
                              <a:ext uri="{28A0092B-C50C-407E-A947-70E740481C1C}">
                                <a14:useLocalDpi xmlns:a14="http://schemas.microsoft.com/office/drawing/2010/main" val="0"/>
                              </a:ext>
                            </a:extLst>
                          </a:blip>
                          <a:srcRect/>
                          <a:stretch>
                            <a:fillRect/>
                          </a:stretch>
                        </pic:blipFill>
                        <pic:spPr bwMode="auto">
                          <a:xfrm>
                            <a:off x="9963" y="1569"/>
                            <a:ext cx="114" cy="6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03" name="Freeform 340"/>
                        <wps:cNvSpPr>
                          <a:spLocks/>
                        </wps:cNvSpPr>
                        <wps:spPr bwMode="auto">
                          <a:xfrm>
                            <a:off x="9963" y="1569"/>
                            <a:ext cx="114" cy="61"/>
                          </a:xfrm>
                          <a:custGeom>
                            <a:avLst/>
                            <a:gdLst>
                              <a:gd name="T0" fmla="+- 0 9964 9964"/>
                              <a:gd name="T1" fmla="*/ T0 w 114"/>
                              <a:gd name="T2" fmla="+- 0 1620 1570"/>
                              <a:gd name="T3" fmla="*/ 1620 h 61"/>
                              <a:gd name="T4" fmla="+- 0 9969 9964"/>
                              <a:gd name="T5" fmla="*/ T4 w 114"/>
                              <a:gd name="T6" fmla="+- 0 1618 1570"/>
                              <a:gd name="T7" fmla="*/ 1618 h 61"/>
                              <a:gd name="T8" fmla="+- 0 9981 9964"/>
                              <a:gd name="T9" fmla="*/ T8 w 114"/>
                              <a:gd name="T10" fmla="+- 0 1612 1570"/>
                              <a:gd name="T11" fmla="*/ 1612 h 61"/>
                              <a:gd name="T12" fmla="+- 0 9997 9964"/>
                              <a:gd name="T13" fmla="*/ T12 w 114"/>
                              <a:gd name="T14" fmla="+- 0 1603 1570"/>
                              <a:gd name="T15" fmla="*/ 1603 h 61"/>
                              <a:gd name="T16" fmla="+- 0 10013 9964"/>
                              <a:gd name="T17" fmla="*/ T16 w 114"/>
                              <a:gd name="T18" fmla="+- 0 1594 1570"/>
                              <a:gd name="T19" fmla="*/ 1594 h 61"/>
                              <a:gd name="T20" fmla="+- 0 10033 9964"/>
                              <a:gd name="T21" fmla="*/ T20 w 114"/>
                              <a:gd name="T22" fmla="+- 0 1584 1570"/>
                              <a:gd name="T23" fmla="*/ 1584 h 61"/>
                              <a:gd name="T24" fmla="+- 0 10057 9964"/>
                              <a:gd name="T25" fmla="*/ T24 w 114"/>
                              <a:gd name="T26" fmla="+- 0 1575 1570"/>
                              <a:gd name="T27" fmla="*/ 1575 h 61"/>
                              <a:gd name="T28" fmla="+- 0 10075 9964"/>
                              <a:gd name="T29" fmla="*/ T28 w 114"/>
                              <a:gd name="T30" fmla="+- 0 1570 1570"/>
                              <a:gd name="T31" fmla="*/ 1570 h 61"/>
                              <a:gd name="T32" fmla="+- 0 10077 9964"/>
                              <a:gd name="T33" fmla="*/ T32 w 114"/>
                              <a:gd name="T34" fmla="+- 0 1572 1570"/>
                              <a:gd name="T35" fmla="*/ 1572 h 61"/>
                              <a:gd name="T36" fmla="+- 0 10068 9964"/>
                              <a:gd name="T37" fmla="*/ T36 w 114"/>
                              <a:gd name="T38" fmla="+- 0 1582 1570"/>
                              <a:gd name="T39" fmla="*/ 1582 h 61"/>
                              <a:gd name="T40" fmla="+- 0 10055 9964"/>
                              <a:gd name="T41" fmla="*/ T40 w 114"/>
                              <a:gd name="T42" fmla="+- 0 1597 1570"/>
                              <a:gd name="T43" fmla="*/ 1597 h 61"/>
                              <a:gd name="T44" fmla="+- 0 10039 9964"/>
                              <a:gd name="T45" fmla="*/ T44 w 114"/>
                              <a:gd name="T46" fmla="+- 0 1613 1570"/>
                              <a:gd name="T47" fmla="*/ 1613 h 61"/>
                              <a:gd name="T48" fmla="+- 0 10024 9964"/>
                              <a:gd name="T49" fmla="*/ T48 w 114"/>
                              <a:gd name="T50" fmla="+- 0 1623 1570"/>
                              <a:gd name="T51" fmla="*/ 1623 h 61"/>
                              <a:gd name="T52" fmla="+- 0 10007 9964"/>
                              <a:gd name="T53" fmla="*/ T52 w 114"/>
                              <a:gd name="T54" fmla="+- 0 1629 1570"/>
                              <a:gd name="T55" fmla="*/ 1629 h 61"/>
                              <a:gd name="T56" fmla="+- 0 9987 9964"/>
                              <a:gd name="T57" fmla="*/ T56 w 114"/>
                              <a:gd name="T58" fmla="+- 0 1630 1570"/>
                              <a:gd name="T59" fmla="*/ 1630 h 61"/>
                              <a:gd name="T60" fmla="+- 0 9971 9964"/>
                              <a:gd name="T61" fmla="*/ T60 w 114"/>
                              <a:gd name="T62" fmla="+- 0 1628 1570"/>
                              <a:gd name="T63" fmla="*/ 1628 h 61"/>
                              <a:gd name="T64" fmla="+- 0 9964 9964"/>
                              <a:gd name="T65" fmla="*/ T64 w 114"/>
                              <a:gd name="T66" fmla="+- 0 1620 1570"/>
                              <a:gd name="T67" fmla="*/ 1620 h 6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Lst>
                            <a:rect l="0" t="0" r="r" b="b"/>
                            <a:pathLst>
                              <a:path w="114" h="61">
                                <a:moveTo>
                                  <a:pt x="0" y="50"/>
                                </a:moveTo>
                                <a:lnTo>
                                  <a:pt x="5" y="48"/>
                                </a:lnTo>
                                <a:lnTo>
                                  <a:pt x="17" y="42"/>
                                </a:lnTo>
                                <a:lnTo>
                                  <a:pt x="33" y="33"/>
                                </a:lnTo>
                                <a:lnTo>
                                  <a:pt x="49" y="24"/>
                                </a:lnTo>
                                <a:lnTo>
                                  <a:pt x="69" y="14"/>
                                </a:lnTo>
                                <a:lnTo>
                                  <a:pt x="93" y="5"/>
                                </a:lnTo>
                                <a:lnTo>
                                  <a:pt x="111" y="0"/>
                                </a:lnTo>
                                <a:lnTo>
                                  <a:pt x="113" y="2"/>
                                </a:lnTo>
                                <a:lnTo>
                                  <a:pt x="104" y="12"/>
                                </a:lnTo>
                                <a:lnTo>
                                  <a:pt x="91" y="27"/>
                                </a:lnTo>
                                <a:lnTo>
                                  <a:pt x="75" y="43"/>
                                </a:lnTo>
                                <a:lnTo>
                                  <a:pt x="60" y="53"/>
                                </a:lnTo>
                                <a:lnTo>
                                  <a:pt x="43" y="59"/>
                                </a:lnTo>
                                <a:lnTo>
                                  <a:pt x="23" y="60"/>
                                </a:lnTo>
                                <a:lnTo>
                                  <a:pt x="7" y="58"/>
                                </a:lnTo>
                                <a:lnTo>
                                  <a:pt x="0" y="50"/>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04" name="Picture 341"/>
                          <pic:cNvPicPr>
                            <a:picLocks noChangeAspect="1" noChangeArrowheads="1"/>
                          </pic:cNvPicPr>
                        </pic:nvPicPr>
                        <pic:blipFill>
                          <a:blip r:embed="rId219">
                            <a:extLst>
                              <a:ext uri="{28A0092B-C50C-407E-A947-70E740481C1C}">
                                <a14:useLocalDpi xmlns:a14="http://schemas.microsoft.com/office/drawing/2010/main" val="0"/>
                              </a:ext>
                            </a:extLst>
                          </a:blip>
                          <a:srcRect/>
                          <a:stretch>
                            <a:fillRect/>
                          </a:stretch>
                        </pic:blipFill>
                        <pic:spPr bwMode="auto">
                          <a:xfrm>
                            <a:off x="9959" y="1572"/>
                            <a:ext cx="120" cy="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05" name="AutoShape 342"/>
                        <wps:cNvSpPr>
                          <a:spLocks/>
                        </wps:cNvSpPr>
                        <wps:spPr bwMode="auto">
                          <a:xfrm>
                            <a:off x="9959" y="1572"/>
                            <a:ext cx="120" cy="55"/>
                          </a:xfrm>
                          <a:custGeom>
                            <a:avLst/>
                            <a:gdLst>
                              <a:gd name="T0" fmla="+- 0 9964 9960"/>
                              <a:gd name="T1" fmla="*/ T0 w 120"/>
                              <a:gd name="T2" fmla="+- 0 1620 1572"/>
                              <a:gd name="T3" fmla="*/ 1620 h 55"/>
                              <a:gd name="T4" fmla="+- 0 9960 9960"/>
                              <a:gd name="T5" fmla="*/ T4 w 120"/>
                              <a:gd name="T6" fmla="+- 0 1619 1572"/>
                              <a:gd name="T7" fmla="*/ 1619 h 55"/>
                              <a:gd name="T8" fmla="+- 0 9973 9960"/>
                              <a:gd name="T9" fmla="*/ T8 w 120"/>
                              <a:gd name="T10" fmla="+- 0 1602 1572"/>
                              <a:gd name="T11" fmla="*/ 1602 h 55"/>
                              <a:gd name="T12" fmla="+- 0 9993 9960"/>
                              <a:gd name="T13" fmla="*/ T12 w 120"/>
                              <a:gd name="T14" fmla="+- 0 1582 1572"/>
                              <a:gd name="T15" fmla="*/ 1582 h 55"/>
                              <a:gd name="T16" fmla="+- 0 10009 9960"/>
                              <a:gd name="T17" fmla="*/ T16 w 120"/>
                              <a:gd name="T18" fmla="+- 0 1572 1572"/>
                              <a:gd name="T19" fmla="*/ 1572 h 55"/>
                              <a:gd name="T20" fmla="+- 0 10026 9960"/>
                              <a:gd name="T21" fmla="*/ T20 w 120"/>
                              <a:gd name="T22" fmla="+- 0 1575 1572"/>
                              <a:gd name="T23" fmla="*/ 1575 h 55"/>
                              <a:gd name="T24" fmla="+- 0 10047 9960"/>
                              <a:gd name="T25" fmla="*/ T24 w 120"/>
                              <a:gd name="T26" fmla="+- 0 1586 1572"/>
                              <a:gd name="T27" fmla="*/ 1586 h 55"/>
                              <a:gd name="T28" fmla="+- 0 10068 9960"/>
                              <a:gd name="T29" fmla="*/ T28 w 120"/>
                              <a:gd name="T30" fmla="+- 0 1603 1572"/>
                              <a:gd name="T31" fmla="*/ 1603 h 55"/>
                              <a:gd name="T32" fmla="+- 0 10080 9960"/>
                              <a:gd name="T33" fmla="*/ T32 w 120"/>
                              <a:gd name="T34" fmla="+- 0 1626 1572"/>
                              <a:gd name="T35" fmla="*/ 1626 h 55"/>
                              <a:gd name="T36" fmla="+- 0 10068 9960"/>
                              <a:gd name="T37" fmla="*/ T36 w 120"/>
                              <a:gd name="T38" fmla="+- 0 1621 1572"/>
                              <a:gd name="T39" fmla="*/ 1621 h 55"/>
                              <a:gd name="T40" fmla="+- 0 10038 9960"/>
                              <a:gd name="T41" fmla="*/ T40 w 120"/>
                              <a:gd name="T42" fmla="+- 0 1611 1572"/>
                              <a:gd name="T43" fmla="*/ 1611 h 55"/>
                              <a:gd name="T44" fmla="+- 0 10000 9960"/>
                              <a:gd name="T45" fmla="*/ T44 w 120"/>
                              <a:gd name="T46" fmla="+- 0 1607 1572"/>
                              <a:gd name="T47" fmla="*/ 1607 h 55"/>
                              <a:gd name="T48" fmla="+- 0 9964 9960"/>
                              <a:gd name="T49" fmla="*/ T48 w 120"/>
                              <a:gd name="T50" fmla="+- 0 1620 1572"/>
                              <a:gd name="T51" fmla="*/ 1620 h 55"/>
                              <a:gd name="T52" fmla="+- 0 9963 9960"/>
                              <a:gd name="T53" fmla="*/ T52 w 120"/>
                              <a:gd name="T54" fmla="+- 0 1617 1572"/>
                              <a:gd name="T55" fmla="*/ 1617 h 55"/>
                              <a:gd name="T56" fmla="+- 0 9973 9960"/>
                              <a:gd name="T57" fmla="*/ T56 w 120"/>
                              <a:gd name="T58" fmla="+- 0 1607 1572"/>
                              <a:gd name="T59" fmla="*/ 1607 h 55"/>
                              <a:gd name="T60" fmla="+- 0 9993 9960"/>
                              <a:gd name="T61" fmla="*/ T60 w 120"/>
                              <a:gd name="T62" fmla="+- 0 1596 1572"/>
                              <a:gd name="T63" fmla="*/ 1596 h 55"/>
                              <a:gd name="T64" fmla="+- 0 10022 9960"/>
                              <a:gd name="T65" fmla="*/ T64 w 120"/>
                              <a:gd name="T66" fmla="+- 0 1595 1572"/>
                              <a:gd name="T67" fmla="*/ 1595 h 55"/>
                              <a:gd name="T68" fmla="+- 0 10058 9960"/>
                              <a:gd name="T69" fmla="*/ T68 w 120"/>
                              <a:gd name="T70" fmla="+- 0 1618 1572"/>
                              <a:gd name="T71" fmla="*/ 1618 h 5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Lst>
                            <a:rect l="0" t="0" r="r" b="b"/>
                            <a:pathLst>
                              <a:path w="120" h="55">
                                <a:moveTo>
                                  <a:pt x="4" y="48"/>
                                </a:moveTo>
                                <a:lnTo>
                                  <a:pt x="0" y="47"/>
                                </a:lnTo>
                                <a:lnTo>
                                  <a:pt x="13" y="30"/>
                                </a:lnTo>
                                <a:lnTo>
                                  <a:pt x="33" y="10"/>
                                </a:lnTo>
                                <a:lnTo>
                                  <a:pt x="49" y="0"/>
                                </a:lnTo>
                                <a:lnTo>
                                  <a:pt x="66" y="3"/>
                                </a:lnTo>
                                <a:lnTo>
                                  <a:pt x="87" y="14"/>
                                </a:lnTo>
                                <a:lnTo>
                                  <a:pt x="108" y="31"/>
                                </a:lnTo>
                                <a:lnTo>
                                  <a:pt x="120" y="54"/>
                                </a:lnTo>
                                <a:lnTo>
                                  <a:pt x="108" y="49"/>
                                </a:lnTo>
                                <a:lnTo>
                                  <a:pt x="78" y="39"/>
                                </a:lnTo>
                                <a:lnTo>
                                  <a:pt x="40" y="35"/>
                                </a:lnTo>
                                <a:lnTo>
                                  <a:pt x="4" y="48"/>
                                </a:lnTo>
                                <a:close/>
                                <a:moveTo>
                                  <a:pt x="3" y="45"/>
                                </a:moveTo>
                                <a:lnTo>
                                  <a:pt x="13" y="35"/>
                                </a:lnTo>
                                <a:lnTo>
                                  <a:pt x="33" y="24"/>
                                </a:lnTo>
                                <a:lnTo>
                                  <a:pt x="62" y="23"/>
                                </a:lnTo>
                                <a:lnTo>
                                  <a:pt x="98" y="46"/>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06" name="Picture 343"/>
                          <pic:cNvPicPr>
                            <a:picLocks noChangeAspect="1" noChangeArrowheads="1"/>
                          </pic:cNvPicPr>
                        </pic:nvPicPr>
                        <pic:blipFill>
                          <a:blip r:embed="rId220">
                            <a:extLst>
                              <a:ext uri="{28A0092B-C50C-407E-A947-70E740481C1C}">
                                <a14:useLocalDpi xmlns:a14="http://schemas.microsoft.com/office/drawing/2010/main" val="0"/>
                              </a:ext>
                            </a:extLst>
                          </a:blip>
                          <a:srcRect/>
                          <a:stretch>
                            <a:fillRect/>
                          </a:stretch>
                        </pic:blipFill>
                        <pic:spPr bwMode="auto">
                          <a:xfrm>
                            <a:off x="9962" y="1469"/>
                            <a:ext cx="106" cy="11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07" name="AutoShape 344"/>
                        <wps:cNvSpPr>
                          <a:spLocks/>
                        </wps:cNvSpPr>
                        <wps:spPr bwMode="auto">
                          <a:xfrm>
                            <a:off x="9962" y="1469"/>
                            <a:ext cx="106" cy="119"/>
                          </a:xfrm>
                          <a:custGeom>
                            <a:avLst/>
                            <a:gdLst>
                              <a:gd name="T0" fmla="+- 0 9962 9962"/>
                              <a:gd name="T1" fmla="*/ T0 w 106"/>
                              <a:gd name="T2" fmla="+- 0 1587 1469"/>
                              <a:gd name="T3" fmla="*/ 1587 h 119"/>
                              <a:gd name="T4" fmla="+- 0 9964 9962"/>
                              <a:gd name="T5" fmla="*/ T4 w 106"/>
                              <a:gd name="T6" fmla="+- 0 1581 1469"/>
                              <a:gd name="T7" fmla="*/ 1581 h 119"/>
                              <a:gd name="T8" fmla="+- 0 9970 9962"/>
                              <a:gd name="T9" fmla="*/ T8 w 106"/>
                              <a:gd name="T10" fmla="+- 0 1566 1469"/>
                              <a:gd name="T11" fmla="*/ 1566 h 119"/>
                              <a:gd name="T12" fmla="+- 0 9979 9962"/>
                              <a:gd name="T13" fmla="*/ T12 w 106"/>
                              <a:gd name="T14" fmla="+- 0 1547 1469"/>
                              <a:gd name="T15" fmla="*/ 1547 h 119"/>
                              <a:gd name="T16" fmla="+- 0 9991 9962"/>
                              <a:gd name="T17" fmla="*/ T16 w 106"/>
                              <a:gd name="T18" fmla="+- 0 1529 1469"/>
                              <a:gd name="T19" fmla="*/ 1529 h 119"/>
                              <a:gd name="T20" fmla="+- 0 10011 9962"/>
                              <a:gd name="T21" fmla="*/ T20 w 106"/>
                              <a:gd name="T22" fmla="+- 0 1510 1469"/>
                              <a:gd name="T23" fmla="*/ 1510 h 119"/>
                              <a:gd name="T24" fmla="+- 0 10036 9962"/>
                              <a:gd name="T25" fmla="*/ T24 w 106"/>
                              <a:gd name="T26" fmla="+- 0 1491 1469"/>
                              <a:gd name="T27" fmla="*/ 1491 h 119"/>
                              <a:gd name="T28" fmla="+- 0 10058 9962"/>
                              <a:gd name="T29" fmla="*/ T28 w 106"/>
                              <a:gd name="T30" fmla="+- 0 1475 1469"/>
                              <a:gd name="T31" fmla="*/ 1475 h 119"/>
                              <a:gd name="T32" fmla="+- 0 10068 9962"/>
                              <a:gd name="T33" fmla="*/ T32 w 106"/>
                              <a:gd name="T34" fmla="+- 0 1469 1469"/>
                              <a:gd name="T35" fmla="*/ 1469 h 119"/>
                              <a:gd name="T36" fmla="+- 0 10065 9962"/>
                              <a:gd name="T37" fmla="*/ T36 w 106"/>
                              <a:gd name="T38" fmla="+- 0 1478 1469"/>
                              <a:gd name="T39" fmla="*/ 1478 h 119"/>
                              <a:gd name="T40" fmla="+- 0 10056 9962"/>
                              <a:gd name="T41" fmla="*/ T40 w 106"/>
                              <a:gd name="T42" fmla="+- 0 1500 1469"/>
                              <a:gd name="T43" fmla="*/ 1500 h 119"/>
                              <a:gd name="T44" fmla="+- 0 10044 9962"/>
                              <a:gd name="T45" fmla="*/ T44 w 106"/>
                              <a:gd name="T46" fmla="+- 0 1525 1469"/>
                              <a:gd name="T47" fmla="*/ 1525 h 119"/>
                              <a:gd name="T48" fmla="+- 0 10028 9962"/>
                              <a:gd name="T49" fmla="*/ T48 w 106"/>
                              <a:gd name="T50" fmla="+- 0 1546 1469"/>
                              <a:gd name="T51" fmla="*/ 1546 h 119"/>
                              <a:gd name="T52" fmla="+- 0 10009 9962"/>
                              <a:gd name="T53" fmla="*/ T52 w 106"/>
                              <a:gd name="T54" fmla="+- 0 1561 1469"/>
                              <a:gd name="T55" fmla="*/ 1561 h 119"/>
                              <a:gd name="T56" fmla="+- 0 9987 9962"/>
                              <a:gd name="T57" fmla="*/ T56 w 106"/>
                              <a:gd name="T58" fmla="+- 0 1574 1469"/>
                              <a:gd name="T59" fmla="*/ 1574 h 119"/>
                              <a:gd name="T60" fmla="+- 0 9969 9962"/>
                              <a:gd name="T61" fmla="*/ T60 w 106"/>
                              <a:gd name="T62" fmla="+- 0 1584 1469"/>
                              <a:gd name="T63" fmla="*/ 1584 h 119"/>
                              <a:gd name="T64" fmla="+- 0 9962 9962"/>
                              <a:gd name="T65" fmla="*/ T64 w 106"/>
                              <a:gd name="T66" fmla="+- 0 1587 1469"/>
                              <a:gd name="T67" fmla="*/ 1587 h 119"/>
                              <a:gd name="T68" fmla="+- 0 9966 9962"/>
                              <a:gd name="T69" fmla="*/ T68 w 106"/>
                              <a:gd name="T70" fmla="+- 0 1583 1469"/>
                              <a:gd name="T71" fmla="*/ 1583 h 119"/>
                              <a:gd name="T72" fmla="+- 0 9985 9962"/>
                              <a:gd name="T73" fmla="*/ T72 w 106"/>
                              <a:gd name="T74" fmla="+- 0 1561 1469"/>
                              <a:gd name="T75" fmla="*/ 1561 h 119"/>
                              <a:gd name="T76" fmla="+- 0 10015 9962"/>
                              <a:gd name="T77" fmla="*/ T76 w 106"/>
                              <a:gd name="T78" fmla="+- 0 1529 1469"/>
                              <a:gd name="T79" fmla="*/ 1529 h 119"/>
                              <a:gd name="T80" fmla="+- 0 10045 9962"/>
                              <a:gd name="T81" fmla="*/ T80 w 106"/>
                              <a:gd name="T82" fmla="+- 0 1496 1469"/>
                              <a:gd name="T83" fmla="*/ 1496 h 119"/>
                              <a:gd name="T84" fmla="+- 0 10064 9962"/>
                              <a:gd name="T85" fmla="*/ T84 w 106"/>
                              <a:gd name="T86" fmla="+- 0 1474 1469"/>
                              <a:gd name="T87" fmla="*/ 1474 h 11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Lst>
                            <a:rect l="0" t="0" r="r" b="b"/>
                            <a:pathLst>
                              <a:path w="106" h="119">
                                <a:moveTo>
                                  <a:pt x="0" y="118"/>
                                </a:moveTo>
                                <a:lnTo>
                                  <a:pt x="2" y="112"/>
                                </a:lnTo>
                                <a:lnTo>
                                  <a:pt x="8" y="97"/>
                                </a:lnTo>
                                <a:lnTo>
                                  <a:pt x="17" y="78"/>
                                </a:lnTo>
                                <a:lnTo>
                                  <a:pt x="29" y="60"/>
                                </a:lnTo>
                                <a:lnTo>
                                  <a:pt x="49" y="41"/>
                                </a:lnTo>
                                <a:lnTo>
                                  <a:pt x="74" y="22"/>
                                </a:lnTo>
                                <a:lnTo>
                                  <a:pt x="96" y="6"/>
                                </a:lnTo>
                                <a:lnTo>
                                  <a:pt x="106" y="0"/>
                                </a:lnTo>
                                <a:lnTo>
                                  <a:pt x="103" y="9"/>
                                </a:lnTo>
                                <a:lnTo>
                                  <a:pt x="94" y="31"/>
                                </a:lnTo>
                                <a:lnTo>
                                  <a:pt x="82" y="56"/>
                                </a:lnTo>
                                <a:lnTo>
                                  <a:pt x="66" y="77"/>
                                </a:lnTo>
                                <a:lnTo>
                                  <a:pt x="47" y="92"/>
                                </a:lnTo>
                                <a:lnTo>
                                  <a:pt x="25" y="105"/>
                                </a:lnTo>
                                <a:lnTo>
                                  <a:pt x="7" y="115"/>
                                </a:lnTo>
                                <a:lnTo>
                                  <a:pt x="0" y="118"/>
                                </a:lnTo>
                                <a:close/>
                                <a:moveTo>
                                  <a:pt x="4" y="114"/>
                                </a:moveTo>
                                <a:lnTo>
                                  <a:pt x="23" y="92"/>
                                </a:lnTo>
                                <a:lnTo>
                                  <a:pt x="53" y="60"/>
                                </a:lnTo>
                                <a:lnTo>
                                  <a:pt x="83" y="27"/>
                                </a:lnTo>
                                <a:lnTo>
                                  <a:pt x="102" y="5"/>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08" name="Picture 345"/>
                          <pic:cNvPicPr>
                            <a:picLocks noChangeAspect="1" noChangeArrowheads="1"/>
                          </pic:cNvPicPr>
                        </pic:nvPicPr>
                        <pic:blipFill>
                          <a:blip r:embed="rId221">
                            <a:extLst>
                              <a:ext uri="{28A0092B-C50C-407E-A947-70E740481C1C}">
                                <a14:useLocalDpi xmlns:a14="http://schemas.microsoft.com/office/drawing/2010/main" val="0"/>
                              </a:ext>
                            </a:extLst>
                          </a:blip>
                          <a:srcRect/>
                          <a:stretch>
                            <a:fillRect/>
                          </a:stretch>
                        </pic:blipFill>
                        <pic:spPr bwMode="auto">
                          <a:xfrm>
                            <a:off x="9863" y="1566"/>
                            <a:ext cx="101" cy="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09" name="Freeform 346"/>
                        <wps:cNvSpPr>
                          <a:spLocks/>
                        </wps:cNvSpPr>
                        <wps:spPr bwMode="auto">
                          <a:xfrm>
                            <a:off x="9863" y="1566"/>
                            <a:ext cx="101" cy="73"/>
                          </a:xfrm>
                          <a:custGeom>
                            <a:avLst/>
                            <a:gdLst>
                              <a:gd name="T0" fmla="+- 0 9964 9864"/>
                              <a:gd name="T1" fmla="*/ T0 w 101"/>
                              <a:gd name="T2" fmla="+- 0 1639 1567"/>
                              <a:gd name="T3" fmla="*/ 1639 h 73"/>
                              <a:gd name="T4" fmla="+- 0 9946 9864"/>
                              <a:gd name="T5" fmla="*/ T4 w 101"/>
                              <a:gd name="T6" fmla="+- 0 1626 1567"/>
                              <a:gd name="T7" fmla="*/ 1626 h 73"/>
                              <a:gd name="T8" fmla="+- 0 9911 9864"/>
                              <a:gd name="T9" fmla="*/ T8 w 101"/>
                              <a:gd name="T10" fmla="+- 0 1610 1567"/>
                              <a:gd name="T11" fmla="*/ 1610 h 73"/>
                              <a:gd name="T12" fmla="+- 0 9878 9864"/>
                              <a:gd name="T13" fmla="*/ T12 w 101"/>
                              <a:gd name="T14" fmla="+- 0 1596 1567"/>
                              <a:gd name="T15" fmla="*/ 1596 h 73"/>
                              <a:gd name="T16" fmla="+- 0 9865 9864"/>
                              <a:gd name="T17" fmla="*/ T16 w 101"/>
                              <a:gd name="T18" fmla="+- 0 1589 1567"/>
                              <a:gd name="T19" fmla="*/ 1589 h 73"/>
                              <a:gd name="T20" fmla="+- 0 9864 9864"/>
                              <a:gd name="T21" fmla="*/ T20 w 101"/>
                              <a:gd name="T22" fmla="+- 0 1585 1567"/>
                              <a:gd name="T23" fmla="*/ 1585 h 73"/>
                              <a:gd name="T24" fmla="+- 0 9864 9864"/>
                              <a:gd name="T25" fmla="*/ T24 w 101"/>
                              <a:gd name="T26" fmla="+- 0 1577 1567"/>
                              <a:gd name="T27" fmla="*/ 1577 h 73"/>
                              <a:gd name="T28" fmla="+- 0 9869 9864"/>
                              <a:gd name="T29" fmla="*/ T28 w 101"/>
                              <a:gd name="T30" fmla="+- 0 1570 1567"/>
                              <a:gd name="T31" fmla="*/ 1570 h 73"/>
                              <a:gd name="T32" fmla="+- 0 9882 9864"/>
                              <a:gd name="T33" fmla="*/ T32 w 101"/>
                              <a:gd name="T34" fmla="+- 0 1567 1567"/>
                              <a:gd name="T35" fmla="*/ 1567 h 73"/>
                              <a:gd name="T36" fmla="+- 0 9903 9864"/>
                              <a:gd name="T37" fmla="*/ T36 w 101"/>
                              <a:gd name="T38" fmla="+- 0 1569 1567"/>
                              <a:gd name="T39" fmla="*/ 1569 h 73"/>
                              <a:gd name="T40" fmla="+- 0 9956 9864"/>
                              <a:gd name="T41" fmla="*/ T40 w 101"/>
                              <a:gd name="T42" fmla="+- 0 1610 1567"/>
                              <a:gd name="T43" fmla="*/ 1610 h 73"/>
                              <a:gd name="T44" fmla="+- 0 9963 9864"/>
                              <a:gd name="T45" fmla="*/ T44 w 101"/>
                              <a:gd name="T46" fmla="+- 0 1635 1567"/>
                              <a:gd name="T47" fmla="*/ 1635 h 73"/>
                              <a:gd name="T48" fmla="+- 0 9964 9864"/>
                              <a:gd name="T49" fmla="*/ T48 w 101"/>
                              <a:gd name="T50" fmla="+- 0 1639 1567"/>
                              <a:gd name="T51" fmla="*/ 1639 h 7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01" h="73">
                                <a:moveTo>
                                  <a:pt x="100" y="72"/>
                                </a:moveTo>
                                <a:lnTo>
                                  <a:pt x="82" y="59"/>
                                </a:lnTo>
                                <a:lnTo>
                                  <a:pt x="47" y="43"/>
                                </a:lnTo>
                                <a:lnTo>
                                  <a:pt x="14" y="29"/>
                                </a:lnTo>
                                <a:lnTo>
                                  <a:pt x="1" y="22"/>
                                </a:lnTo>
                                <a:lnTo>
                                  <a:pt x="0" y="18"/>
                                </a:lnTo>
                                <a:lnTo>
                                  <a:pt x="0" y="10"/>
                                </a:lnTo>
                                <a:lnTo>
                                  <a:pt x="5" y="3"/>
                                </a:lnTo>
                                <a:lnTo>
                                  <a:pt x="18" y="0"/>
                                </a:lnTo>
                                <a:lnTo>
                                  <a:pt x="39" y="2"/>
                                </a:lnTo>
                                <a:lnTo>
                                  <a:pt x="92" y="43"/>
                                </a:lnTo>
                                <a:lnTo>
                                  <a:pt x="99" y="68"/>
                                </a:lnTo>
                                <a:lnTo>
                                  <a:pt x="100" y="72"/>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10" name="Picture 347"/>
                          <pic:cNvPicPr>
                            <a:picLocks noChangeAspect="1" noChangeArrowheads="1"/>
                          </pic:cNvPicPr>
                        </pic:nvPicPr>
                        <pic:blipFill>
                          <a:blip r:embed="rId222">
                            <a:extLst>
                              <a:ext uri="{28A0092B-C50C-407E-A947-70E740481C1C}">
                                <a14:useLocalDpi xmlns:a14="http://schemas.microsoft.com/office/drawing/2010/main" val="0"/>
                              </a:ext>
                            </a:extLst>
                          </a:blip>
                          <a:srcRect/>
                          <a:stretch>
                            <a:fillRect/>
                          </a:stretch>
                        </pic:blipFill>
                        <pic:spPr bwMode="auto">
                          <a:xfrm>
                            <a:off x="9866" y="1577"/>
                            <a:ext cx="93" cy="3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11" name="Freeform 348"/>
                        <wps:cNvSpPr>
                          <a:spLocks/>
                        </wps:cNvSpPr>
                        <wps:spPr bwMode="auto">
                          <a:xfrm>
                            <a:off x="9866" y="1577"/>
                            <a:ext cx="93" cy="38"/>
                          </a:xfrm>
                          <a:custGeom>
                            <a:avLst/>
                            <a:gdLst>
                              <a:gd name="T0" fmla="+- 0 9959 9867"/>
                              <a:gd name="T1" fmla="*/ T0 w 93"/>
                              <a:gd name="T2" fmla="+- 0 1615 1578"/>
                              <a:gd name="T3" fmla="*/ 1615 h 38"/>
                              <a:gd name="T4" fmla="+- 0 9947 9867"/>
                              <a:gd name="T5" fmla="*/ T4 w 93"/>
                              <a:gd name="T6" fmla="+- 0 1602 1578"/>
                              <a:gd name="T7" fmla="*/ 1602 h 38"/>
                              <a:gd name="T8" fmla="+- 0 9925 9867"/>
                              <a:gd name="T9" fmla="*/ T8 w 93"/>
                              <a:gd name="T10" fmla="+- 0 1586 1578"/>
                              <a:gd name="T11" fmla="*/ 1586 h 38"/>
                              <a:gd name="T12" fmla="+- 0 9896 9867"/>
                              <a:gd name="T13" fmla="*/ T12 w 93"/>
                              <a:gd name="T14" fmla="+- 0 1578 1578"/>
                              <a:gd name="T15" fmla="*/ 1578 h 38"/>
                              <a:gd name="T16" fmla="+- 0 9867 9867"/>
                              <a:gd name="T17" fmla="*/ T16 w 93"/>
                              <a:gd name="T18" fmla="+- 0 1587 1578"/>
                              <a:gd name="T19" fmla="*/ 1587 h 38"/>
                            </a:gdLst>
                            <a:ahLst/>
                            <a:cxnLst>
                              <a:cxn ang="0">
                                <a:pos x="T1" y="T3"/>
                              </a:cxn>
                              <a:cxn ang="0">
                                <a:pos x="T5" y="T7"/>
                              </a:cxn>
                              <a:cxn ang="0">
                                <a:pos x="T9" y="T11"/>
                              </a:cxn>
                              <a:cxn ang="0">
                                <a:pos x="T13" y="T15"/>
                              </a:cxn>
                              <a:cxn ang="0">
                                <a:pos x="T17" y="T19"/>
                              </a:cxn>
                            </a:cxnLst>
                            <a:rect l="0" t="0" r="r" b="b"/>
                            <a:pathLst>
                              <a:path w="93" h="38">
                                <a:moveTo>
                                  <a:pt x="92" y="37"/>
                                </a:moveTo>
                                <a:lnTo>
                                  <a:pt x="80" y="24"/>
                                </a:lnTo>
                                <a:lnTo>
                                  <a:pt x="58" y="8"/>
                                </a:lnTo>
                                <a:lnTo>
                                  <a:pt x="29" y="0"/>
                                </a:lnTo>
                                <a:lnTo>
                                  <a:pt x="0" y="9"/>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12" name="Picture 349"/>
                          <pic:cNvPicPr>
                            <a:picLocks noChangeAspect="1" noChangeArrowheads="1"/>
                          </pic:cNvPicPr>
                        </pic:nvPicPr>
                        <pic:blipFill>
                          <a:blip r:embed="rId223">
                            <a:extLst>
                              <a:ext uri="{28A0092B-C50C-407E-A947-70E740481C1C}">
                                <a14:useLocalDpi xmlns:a14="http://schemas.microsoft.com/office/drawing/2010/main" val="0"/>
                              </a:ext>
                            </a:extLst>
                          </a:blip>
                          <a:srcRect/>
                          <a:stretch>
                            <a:fillRect/>
                          </a:stretch>
                        </pic:blipFill>
                        <pic:spPr bwMode="auto">
                          <a:xfrm>
                            <a:off x="9843" y="1503"/>
                            <a:ext cx="121" cy="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13" name="AutoShape 350"/>
                        <wps:cNvSpPr>
                          <a:spLocks/>
                        </wps:cNvSpPr>
                        <wps:spPr bwMode="auto">
                          <a:xfrm>
                            <a:off x="9843" y="1503"/>
                            <a:ext cx="121" cy="95"/>
                          </a:xfrm>
                          <a:custGeom>
                            <a:avLst/>
                            <a:gdLst>
                              <a:gd name="T0" fmla="+- 0 9964 9843"/>
                              <a:gd name="T1" fmla="*/ T0 w 121"/>
                              <a:gd name="T2" fmla="+- 0 1598 1504"/>
                              <a:gd name="T3" fmla="*/ 1598 h 95"/>
                              <a:gd name="T4" fmla="+- 0 9954 9843"/>
                              <a:gd name="T5" fmla="*/ T4 w 121"/>
                              <a:gd name="T6" fmla="+- 0 1585 1504"/>
                              <a:gd name="T7" fmla="*/ 1585 h 95"/>
                              <a:gd name="T8" fmla="+- 0 9956 9843"/>
                              <a:gd name="T9" fmla="*/ T8 w 121"/>
                              <a:gd name="T10" fmla="+- 0 1581 1504"/>
                              <a:gd name="T11" fmla="*/ 1581 h 95"/>
                              <a:gd name="T12" fmla="+- 0 9939 9843"/>
                              <a:gd name="T13" fmla="*/ T12 w 121"/>
                              <a:gd name="T14" fmla="+- 0 1573 1504"/>
                              <a:gd name="T15" fmla="*/ 1573 h 95"/>
                              <a:gd name="T16" fmla="+- 0 9926 9843"/>
                              <a:gd name="T17" fmla="*/ T16 w 121"/>
                              <a:gd name="T18" fmla="+- 0 1569 1504"/>
                              <a:gd name="T19" fmla="*/ 1569 h 95"/>
                              <a:gd name="T20" fmla="+- 0 9912 9843"/>
                              <a:gd name="T21" fmla="*/ T20 w 121"/>
                              <a:gd name="T22" fmla="+- 0 1565 1504"/>
                              <a:gd name="T23" fmla="*/ 1565 h 95"/>
                              <a:gd name="T24" fmla="+- 0 9897 9843"/>
                              <a:gd name="T25" fmla="*/ T24 w 121"/>
                              <a:gd name="T26" fmla="+- 0 1560 1504"/>
                              <a:gd name="T27" fmla="*/ 1560 h 95"/>
                              <a:gd name="T28" fmla="+- 0 9881 9843"/>
                              <a:gd name="T29" fmla="*/ T28 w 121"/>
                              <a:gd name="T30" fmla="+- 0 1550 1504"/>
                              <a:gd name="T31" fmla="*/ 1550 h 95"/>
                              <a:gd name="T32" fmla="+- 0 9866 9843"/>
                              <a:gd name="T33" fmla="*/ T32 w 121"/>
                              <a:gd name="T34" fmla="+- 0 1535 1504"/>
                              <a:gd name="T35" fmla="*/ 1535 h 95"/>
                              <a:gd name="T36" fmla="+- 0 9854 9843"/>
                              <a:gd name="T37" fmla="*/ T36 w 121"/>
                              <a:gd name="T38" fmla="+- 0 1520 1504"/>
                              <a:gd name="T39" fmla="*/ 1520 h 95"/>
                              <a:gd name="T40" fmla="+- 0 9846 9843"/>
                              <a:gd name="T41" fmla="*/ T40 w 121"/>
                              <a:gd name="T42" fmla="+- 0 1509 1504"/>
                              <a:gd name="T43" fmla="*/ 1509 h 95"/>
                              <a:gd name="T44" fmla="+- 0 9843 9843"/>
                              <a:gd name="T45" fmla="*/ T44 w 121"/>
                              <a:gd name="T46" fmla="+- 0 1504 1504"/>
                              <a:gd name="T47" fmla="*/ 1504 h 95"/>
                              <a:gd name="T48" fmla="+- 0 9848 9843"/>
                              <a:gd name="T49" fmla="*/ T48 w 121"/>
                              <a:gd name="T50" fmla="+- 0 1505 1504"/>
                              <a:gd name="T51" fmla="*/ 1505 h 95"/>
                              <a:gd name="T52" fmla="+- 0 9861 9843"/>
                              <a:gd name="T53" fmla="*/ T52 w 121"/>
                              <a:gd name="T54" fmla="+- 0 1508 1504"/>
                              <a:gd name="T55" fmla="*/ 1508 h 95"/>
                              <a:gd name="T56" fmla="+- 0 9876 9843"/>
                              <a:gd name="T57" fmla="*/ T56 w 121"/>
                              <a:gd name="T58" fmla="+- 0 1510 1504"/>
                              <a:gd name="T59" fmla="*/ 1510 h 95"/>
                              <a:gd name="T60" fmla="+- 0 9888 9843"/>
                              <a:gd name="T61" fmla="*/ T60 w 121"/>
                              <a:gd name="T62" fmla="+- 0 1512 1504"/>
                              <a:gd name="T63" fmla="*/ 1512 h 95"/>
                              <a:gd name="T64" fmla="+- 0 9898 9843"/>
                              <a:gd name="T65" fmla="*/ T64 w 121"/>
                              <a:gd name="T66" fmla="+- 0 1513 1504"/>
                              <a:gd name="T67" fmla="*/ 1513 h 95"/>
                              <a:gd name="T68" fmla="+- 0 9907 9843"/>
                              <a:gd name="T69" fmla="*/ T68 w 121"/>
                              <a:gd name="T70" fmla="+- 0 1516 1504"/>
                              <a:gd name="T71" fmla="*/ 1516 h 95"/>
                              <a:gd name="T72" fmla="+- 0 9918 9843"/>
                              <a:gd name="T73" fmla="*/ T72 w 121"/>
                              <a:gd name="T74" fmla="+- 0 1522 1504"/>
                              <a:gd name="T75" fmla="*/ 1522 h 95"/>
                              <a:gd name="T76" fmla="+- 0 9929 9843"/>
                              <a:gd name="T77" fmla="*/ T76 w 121"/>
                              <a:gd name="T78" fmla="+- 0 1531 1504"/>
                              <a:gd name="T79" fmla="*/ 1531 h 95"/>
                              <a:gd name="T80" fmla="+- 0 9941 9843"/>
                              <a:gd name="T81" fmla="*/ T80 w 121"/>
                              <a:gd name="T82" fmla="+- 0 1547 1504"/>
                              <a:gd name="T83" fmla="*/ 1547 h 95"/>
                              <a:gd name="T84" fmla="+- 0 9953 9843"/>
                              <a:gd name="T85" fmla="*/ T84 w 121"/>
                              <a:gd name="T86" fmla="+- 0 1570 1504"/>
                              <a:gd name="T87" fmla="*/ 1570 h 95"/>
                              <a:gd name="T88" fmla="+- 0 9961 9843"/>
                              <a:gd name="T89" fmla="*/ T88 w 121"/>
                              <a:gd name="T90" fmla="+- 0 1590 1504"/>
                              <a:gd name="T91" fmla="*/ 1590 h 95"/>
                              <a:gd name="T92" fmla="+- 0 9964 9843"/>
                              <a:gd name="T93" fmla="*/ T92 w 121"/>
                              <a:gd name="T94" fmla="+- 0 1598 1504"/>
                              <a:gd name="T95" fmla="*/ 1598 h 95"/>
                              <a:gd name="T96" fmla="+- 0 9845 9843"/>
                              <a:gd name="T97" fmla="*/ T96 w 121"/>
                              <a:gd name="T98" fmla="+- 0 1507 1504"/>
                              <a:gd name="T99" fmla="*/ 1507 h 95"/>
                              <a:gd name="T100" fmla="+- 0 9855 9843"/>
                              <a:gd name="T101" fmla="*/ T100 w 121"/>
                              <a:gd name="T102" fmla="+- 0 1511 1504"/>
                              <a:gd name="T103" fmla="*/ 1511 h 95"/>
                              <a:gd name="T104" fmla="+- 0 9877 9843"/>
                              <a:gd name="T105" fmla="*/ T104 w 121"/>
                              <a:gd name="T106" fmla="+- 0 1520 1504"/>
                              <a:gd name="T107" fmla="*/ 1520 h 95"/>
                              <a:gd name="T108" fmla="+- 0 9902 9843"/>
                              <a:gd name="T109" fmla="*/ T108 w 121"/>
                              <a:gd name="T110" fmla="+- 0 1531 1504"/>
                              <a:gd name="T111" fmla="*/ 1531 h 95"/>
                              <a:gd name="T112" fmla="+- 0 9919 9843"/>
                              <a:gd name="T113" fmla="*/ T112 w 121"/>
                              <a:gd name="T114" fmla="+- 0 1543 1504"/>
                              <a:gd name="T115" fmla="*/ 1543 h 95"/>
                              <a:gd name="T116" fmla="+- 0 9930 9843"/>
                              <a:gd name="T117" fmla="*/ T116 w 121"/>
                              <a:gd name="T118" fmla="+- 0 1555 1504"/>
                              <a:gd name="T119" fmla="*/ 1555 h 95"/>
                              <a:gd name="T120" fmla="+- 0 9942 9843"/>
                              <a:gd name="T121" fmla="*/ T120 w 121"/>
                              <a:gd name="T122" fmla="+- 0 1566 1504"/>
                              <a:gd name="T123" fmla="*/ 1566 h 95"/>
                              <a:gd name="T124" fmla="+- 0 9952 9843"/>
                              <a:gd name="T125" fmla="*/ T124 w 121"/>
                              <a:gd name="T126" fmla="+- 0 1576 1504"/>
                              <a:gd name="T127" fmla="*/ 1576 h 95"/>
                              <a:gd name="T128" fmla="+- 0 9957 9843"/>
                              <a:gd name="T129" fmla="*/ T128 w 121"/>
                              <a:gd name="T130" fmla="+- 0 1585 1504"/>
                              <a:gd name="T131" fmla="*/ 1585 h 9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Lst>
                            <a:rect l="0" t="0" r="r" b="b"/>
                            <a:pathLst>
                              <a:path w="121" h="95">
                                <a:moveTo>
                                  <a:pt x="121" y="94"/>
                                </a:moveTo>
                                <a:lnTo>
                                  <a:pt x="111" y="81"/>
                                </a:lnTo>
                                <a:lnTo>
                                  <a:pt x="113" y="77"/>
                                </a:lnTo>
                                <a:lnTo>
                                  <a:pt x="96" y="69"/>
                                </a:lnTo>
                                <a:lnTo>
                                  <a:pt x="83" y="65"/>
                                </a:lnTo>
                                <a:lnTo>
                                  <a:pt x="69" y="61"/>
                                </a:lnTo>
                                <a:lnTo>
                                  <a:pt x="54" y="56"/>
                                </a:lnTo>
                                <a:lnTo>
                                  <a:pt x="38" y="46"/>
                                </a:lnTo>
                                <a:lnTo>
                                  <a:pt x="23" y="31"/>
                                </a:lnTo>
                                <a:lnTo>
                                  <a:pt x="11" y="16"/>
                                </a:lnTo>
                                <a:lnTo>
                                  <a:pt x="3" y="5"/>
                                </a:lnTo>
                                <a:lnTo>
                                  <a:pt x="0" y="0"/>
                                </a:lnTo>
                                <a:lnTo>
                                  <a:pt x="5" y="1"/>
                                </a:lnTo>
                                <a:lnTo>
                                  <a:pt x="18" y="4"/>
                                </a:lnTo>
                                <a:lnTo>
                                  <a:pt x="33" y="6"/>
                                </a:lnTo>
                                <a:lnTo>
                                  <a:pt x="45" y="8"/>
                                </a:lnTo>
                                <a:lnTo>
                                  <a:pt x="55" y="9"/>
                                </a:lnTo>
                                <a:lnTo>
                                  <a:pt x="64" y="12"/>
                                </a:lnTo>
                                <a:lnTo>
                                  <a:pt x="75" y="18"/>
                                </a:lnTo>
                                <a:lnTo>
                                  <a:pt x="86" y="27"/>
                                </a:lnTo>
                                <a:lnTo>
                                  <a:pt x="98" y="43"/>
                                </a:lnTo>
                                <a:lnTo>
                                  <a:pt x="110" y="66"/>
                                </a:lnTo>
                                <a:lnTo>
                                  <a:pt x="118" y="86"/>
                                </a:lnTo>
                                <a:lnTo>
                                  <a:pt x="121" y="94"/>
                                </a:lnTo>
                                <a:close/>
                                <a:moveTo>
                                  <a:pt x="2" y="3"/>
                                </a:moveTo>
                                <a:lnTo>
                                  <a:pt x="12" y="7"/>
                                </a:lnTo>
                                <a:lnTo>
                                  <a:pt x="34" y="16"/>
                                </a:lnTo>
                                <a:lnTo>
                                  <a:pt x="59" y="27"/>
                                </a:lnTo>
                                <a:lnTo>
                                  <a:pt x="76" y="39"/>
                                </a:lnTo>
                                <a:lnTo>
                                  <a:pt x="87" y="51"/>
                                </a:lnTo>
                                <a:lnTo>
                                  <a:pt x="99" y="62"/>
                                </a:lnTo>
                                <a:lnTo>
                                  <a:pt x="109" y="72"/>
                                </a:lnTo>
                                <a:lnTo>
                                  <a:pt x="114" y="81"/>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14" name="Picture 351"/>
                          <pic:cNvPicPr>
                            <a:picLocks noChangeAspect="1" noChangeArrowheads="1"/>
                          </pic:cNvPicPr>
                        </pic:nvPicPr>
                        <pic:blipFill>
                          <a:blip r:embed="rId224">
                            <a:extLst>
                              <a:ext uri="{28A0092B-C50C-407E-A947-70E740481C1C}">
                                <a14:useLocalDpi xmlns:a14="http://schemas.microsoft.com/office/drawing/2010/main" val="0"/>
                              </a:ext>
                            </a:extLst>
                          </a:blip>
                          <a:srcRect/>
                          <a:stretch>
                            <a:fillRect/>
                          </a:stretch>
                        </pic:blipFill>
                        <pic:spPr bwMode="auto">
                          <a:xfrm>
                            <a:off x="9960" y="1450"/>
                            <a:ext cx="54" cy="10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15" name="Freeform 352"/>
                        <wps:cNvSpPr>
                          <a:spLocks/>
                        </wps:cNvSpPr>
                        <wps:spPr bwMode="auto">
                          <a:xfrm>
                            <a:off x="9960" y="1450"/>
                            <a:ext cx="54" cy="102"/>
                          </a:xfrm>
                          <a:custGeom>
                            <a:avLst/>
                            <a:gdLst>
                              <a:gd name="T0" fmla="+- 0 9962 9961"/>
                              <a:gd name="T1" fmla="*/ T0 w 54"/>
                              <a:gd name="T2" fmla="+- 0 1553 1451"/>
                              <a:gd name="T3" fmla="*/ 1553 h 102"/>
                              <a:gd name="T4" fmla="+- 0 9961 9961"/>
                              <a:gd name="T5" fmla="*/ T4 w 54"/>
                              <a:gd name="T6" fmla="+- 0 1549 1451"/>
                              <a:gd name="T7" fmla="*/ 1549 h 102"/>
                              <a:gd name="T8" fmla="+- 0 9961 9961"/>
                              <a:gd name="T9" fmla="*/ T8 w 54"/>
                              <a:gd name="T10" fmla="+- 0 1540 1451"/>
                              <a:gd name="T11" fmla="*/ 1540 h 102"/>
                              <a:gd name="T12" fmla="+- 0 9964 9961"/>
                              <a:gd name="T13" fmla="*/ T12 w 54"/>
                              <a:gd name="T14" fmla="+- 0 1527 1451"/>
                              <a:gd name="T15" fmla="*/ 1527 h 102"/>
                              <a:gd name="T16" fmla="+- 0 9973 9961"/>
                              <a:gd name="T17" fmla="*/ T16 w 54"/>
                              <a:gd name="T18" fmla="+- 0 1510 1451"/>
                              <a:gd name="T19" fmla="*/ 1510 h 102"/>
                              <a:gd name="T20" fmla="+- 0 9986 9961"/>
                              <a:gd name="T21" fmla="*/ T20 w 54"/>
                              <a:gd name="T22" fmla="+- 0 1491 1451"/>
                              <a:gd name="T23" fmla="*/ 1491 h 102"/>
                              <a:gd name="T24" fmla="+- 0 9999 9961"/>
                              <a:gd name="T25" fmla="*/ T24 w 54"/>
                              <a:gd name="T26" fmla="+- 0 1471 1451"/>
                              <a:gd name="T27" fmla="*/ 1471 h 102"/>
                              <a:gd name="T28" fmla="+- 0 10008 9961"/>
                              <a:gd name="T29" fmla="*/ T28 w 54"/>
                              <a:gd name="T30" fmla="+- 0 1456 1451"/>
                              <a:gd name="T31" fmla="*/ 1456 h 102"/>
                              <a:gd name="T32" fmla="+- 0 10011 9961"/>
                              <a:gd name="T33" fmla="*/ T32 w 54"/>
                              <a:gd name="T34" fmla="+- 0 1451 1451"/>
                              <a:gd name="T35" fmla="*/ 1451 h 102"/>
                              <a:gd name="T36" fmla="+- 0 10013 9961"/>
                              <a:gd name="T37" fmla="*/ T36 w 54"/>
                              <a:gd name="T38" fmla="+- 0 1460 1451"/>
                              <a:gd name="T39" fmla="*/ 1460 h 102"/>
                              <a:gd name="T40" fmla="+- 0 10014 9961"/>
                              <a:gd name="T41" fmla="*/ T40 w 54"/>
                              <a:gd name="T42" fmla="+- 0 1482 1451"/>
                              <a:gd name="T43" fmla="*/ 1482 h 102"/>
                              <a:gd name="T44" fmla="+- 0 10013 9961"/>
                              <a:gd name="T45" fmla="*/ T44 w 54"/>
                              <a:gd name="T46" fmla="+- 0 1508 1451"/>
                              <a:gd name="T47" fmla="*/ 1508 h 102"/>
                              <a:gd name="T48" fmla="+- 0 10007 9961"/>
                              <a:gd name="T49" fmla="*/ T48 w 54"/>
                              <a:gd name="T50" fmla="+- 0 1528 1451"/>
                              <a:gd name="T51" fmla="*/ 1528 h 102"/>
                              <a:gd name="T52" fmla="+- 0 9995 9961"/>
                              <a:gd name="T53" fmla="*/ T52 w 54"/>
                              <a:gd name="T54" fmla="+- 0 1541 1451"/>
                              <a:gd name="T55" fmla="*/ 1541 h 102"/>
                              <a:gd name="T56" fmla="+- 0 9980 9961"/>
                              <a:gd name="T57" fmla="*/ T56 w 54"/>
                              <a:gd name="T58" fmla="+- 0 1548 1451"/>
                              <a:gd name="T59" fmla="*/ 1548 h 102"/>
                              <a:gd name="T60" fmla="+- 0 9967 9961"/>
                              <a:gd name="T61" fmla="*/ T60 w 54"/>
                              <a:gd name="T62" fmla="+- 0 1552 1451"/>
                              <a:gd name="T63" fmla="*/ 1552 h 102"/>
                              <a:gd name="T64" fmla="+- 0 9962 9961"/>
                              <a:gd name="T65" fmla="*/ T64 w 54"/>
                              <a:gd name="T66" fmla="+- 0 1553 1451"/>
                              <a:gd name="T67" fmla="*/ 1553 h 10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Lst>
                            <a:rect l="0" t="0" r="r" b="b"/>
                            <a:pathLst>
                              <a:path w="54" h="102">
                                <a:moveTo>
                                  <a:pt x="1" y="102"/>
                                </a:moveTo>
                                <a:lnTo>
                                  <a:pt x="0" y="98"/>
                                </a:lnTo>
                                <a:lnTo>
                                  <a:pt x="0" y="89"/>
                                </a:lnTo>
                                <a:lnTo>
                                  <a:pt x="3" y="76"/>
                                </a:lnTo>
                                <a:lnTo>
                                  <a:pt x="12" y="59"/>
                                </a:lnTo>
                                <a:lnTo>
                                  <a:pt x="25" y="40"/>
                                </a:lnTo>
                                <a:lnTo>
                                  <a:pt x="38" y="20"/>
                                </a:lnTo>
                                <a:lnTo>
                                  <a:pt x="47" y="5"/>
                                </a:lnTo>
                                <a:lnTo>
                                  <a:pt x="50" y="0"/>
                                </a:lnTo>
                                <a:lnTo>
                                  <a:pt x="52" y="9"/>
                                </a:lnTo>
                                <a:lnTo>
                                  <a:pt x="53" y="31"/>
                                </a:lnTo>
                                <a:lnTo>
                                  <a:pt x="52" y="57"/>
                                </a:lnTo>
                                <a:lnTo>
                                  <a:pt x="46" y="77"/>
                                </a:lnTo>
                                <a:lnTo>
                                  <a:pt x="34" y="90"/>
                                </a:lnTo>
                                <a:lnTo>
                                  <a:pt x="19" y="97"/>
                                </a:lnTo>
                                <a:lnTo>
                                  <a:pt x="6" y="101"/>
                                </a:lnTo>
                                <a:lnTo>
                                  <a:pt x="1" y="102"/>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16" name="Picture 353"/>
                          <pic:cNvPicPr>
                            <a:picLocks noChangeAspect="1" noChangeArrowheads="1"/>
                          </pic:cNvPicPr>
                        </pic:nvPicPr>
                        <pic:blipFill>
                          <a:blip r:embed="rId225">
                            <a:extLst>
                              <a:ext uri="{28A0092B-C50C-407E-A947-70E740481C1C}">
                                <a14:useLocalDpi xmlns:a14="http://schemas.microsoft.com/office/drawing/2010/main" val="0"/>
                              </a:ext>
                            </a:extLst>
                          </a:blip>
                          <a:srcRect/>
                          <a:stretch>
                            <a:fillRect/>
                          </a:stretch>
                        </pic:blipFill>
                        <pic:spPr bwMode="auto">
                          <a:xfrm>
                            <a:off x="9961" y="1462"/>
                            <a:ext cx="48" cy="9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17" name="Freeform 354"/>
                        <wps:cNvSpPr>
                          <a:spLocks/>
                        </wps:cNvSpPr>
                        <wps:spPr bwMode="auto">
                          <a:xfrm>
                            <a:off x="9961" y="1462"/>
                            <a:ext cx="48" cy="91"/>
                          </a:xfrm>
                          <a:custGeom>
                            <a:avLst/>
                            <a:gdLst>
                              <a:gd name="T0" fmla="+- 0 9962 9962"/>
                              <a:gd name="T1" fmla="*/ T0 w 48"/>
                              <a:gd name="T2" fmla="+- 0 1553 1462"/>
                              <a:gd name="T3" fmla="*/ 1553 h 91"/>
                              <a:gd name="T4" fmla="+- 0 9975 9962"/>
                              <a:gd name="T5" fmla="*/ T4 w 48"/>
                              <a:gd name="T6" fmla="+- 0 1538 1462"/>
                              <a:gd name="T7" fmla="*/ 1538 h 91"/>
                              <a:gd name="T8" fmla="+- 0 9990 9962"/>
                              <a:gd name="T9" fmla="*/ T8 w 48"/>
                              <a:gd name="T10" fmla="+- 0 1514 1462"/>
                              <a:gd name="T11" fmla="*/ 1514 h 91"/>
                              <a:gd name="T12" fmla="+- 0 10002 9962"/>
                              <a:gd name="T13" fmla="*/ T12 w 48"/>
                              <a:gd name="T14" fmla="+- 0 1487 1462"/>
                              <a:gd name="T15" fmla="*/ 1487 h 91"/>
                              <a:gd name="T16" fmla="+- 0 10009 9962"/>
                              <a:gd name="T17" fmla="*/ T16 w 48"/>
                              <a:gd name="T18" fmla="+- 0 1462 1462"/>
                              <a:gd name="T19" fmla="*/ 1462 h 91"/>
                            </a:gdLst>
                            <a:ahLst/>
                            <a:cxnLst>
                              <a:cxn ang="0">
                                <a:pos x="T1" y="T3"/>
                              </a:cxn>
                              <a:cxn ang="0">
                                <a:pos x="T5" y="T7"/>
                              </a:cxn>
                              <a:cxn ang="0">
                                <a:pos x="T9" y="T11"/>
                              </a:cxn>
                              <a:cxn ang="0">
                                <a:pos x="T13" y="T15"/>
                              </a:cxn>
                              <a:cxn ang="0">
                                <a:pos x="T17" y="T19"/>
                              </a:cxn>
                            </a:cxnLst>
                            <a:rect l="0" t="0" r="r" b="b"/>
                            <a:pathLst>
                              <a:path w="48" h="91">
                                <a:moveTo>
                                  <a:pt x="0" y="91"/>
                                </a:moveTo>
                                <a:lnTo>
                                  <a:pt x="13" y="76"/>
                                </a:lnTo>
                                <a:lnTo>
                                  <a:pt x="28" y="52"/>
                                </a:lnTo>
                                <a:lnTo>
                                  <a:pt x="40" y="25"/>
                                </a:lnTo>
                                <a:lnTo>
                                  <a:pt x="47"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18" name="Picture 355"/>
                          <pic:cNvPicPr>
                            <a:picLocks noChangeAspect="1" noChangeArrowheads="1"/>
                          </pic:cNvPicPr>
                        </pic:nvPicPr>
                        <pic:blipFill>
                          <a:blip r:embed="rId226">
                            <a:extLst>
                              <a:ext uri="{28A0092B-C50C-407E-A947-70E740481C1C}">
                                <a14:useLocalDpi xmlns:a14="http://schemas.microsoft.com/office/drawing/2010/main" val="0"/>
                              </a:ext>
                            </a:extLst>
                          </a:blip>
                          <a:srcRect/>
                          <a:stretch>
                            <a:fillRect/>
                          </a:stretch>
                        </pic:blipFill>
                        <pic:spPr bwMode="auto">
                          <a:xfrm>
                            <a:off x="9884" y="1492"/>
                            <a:ext cx="68" cy="3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19" name="Freeform 356"/>
                        <wps:cNvSpPr>
                          <a:spLocks/>
                        </wps:cNvSpPr>
                        <wps:spPr bwMode="auto">
                          <a:xfrm>
                            <a:off x="9884" y="1492"/>
                            <a:ext cx="68" cy="37"/>
                          </a:xfrm>
                          <a:custGeom>
                            <a:avLst/>
                            <a:gdLst>
                              <a:gd name="T0" fmla="+- 0 9952 9885"/>
                              <a:gd name="T1" fmla="*/ T0 w 68"/>
                              <a:gd name="T2" fmla="+- 0 1530 1493"/>
                              <a:gd name="T3" fmla="*/ 1530 h 37"/>
                              <a:gd name="T4" fmla="+- 0 9943 9885"/>
                              <a:gd name="T5" fmla="*/ T4 w 68"/>
                              <a:gd name="T6" fmla="+- 0 1528 1493"/>
                              <a:gd name="T7" fmla="*/ 1528 h 37"/>
                              <a:gd name="T8" fmla="+- 0 9923 9885"/>
                              <a:gd name="T9" fmla="*/ T8 w 68"/>
                              <a:gd name="T10" fmla="+- 0 1524 1493"/>
                              <a:gd name="T11" fmla="*/ 1524 h 37"/>
                              <a:gd name="T12" fmla="+- 0 9901 9885"/>
                              <a:gd name="T13" fmla="*/ T12 w 68"/>
                              <a:gd name="T14" fmla="+- 0 1513 1493"/>
                              <a:gd name="T15" fmla="*/ 1513 h 37"/>
                              <a:gd name="T16" fmla="+- 0 9885 9885"/>
                              <a:gd name="T17" fmla="*/ T16 w 68"/>
                              <a:gd name="T18" fmla="+- 0 1495 1493"/>
                              <a:gd name="T19" fmla="*/ 1495 h 37"/>
                              <a:gd name="T20" fmla="+- 0 9891 9885"/>
                              <a:gd name="T21" fmla="*/ T20 w 68"/>
                              <a:gd name="T22" fmla="+- 0 1493 1493"/>
                              <a:gd name="T23" fmla="*/ 1493 h 37"/>
                              <a:gd name="T24" fmla="+- 0 9908 9885"/>
                              <a:gd name="T25" fmla="*/ T24 w 68"/>
                              <a:gd name="T26" fmla="+- 0 1493 1493"/>
                              <a:gd name="T27" fmla="*/ 1493 h 37"/>
                              <a:gd name="T28" fmla="+- 0 9929 9885"/>
                              <a:gd name="T29" fmla="*/ T28 w 68"/>
                              <a:gd name="T30" fmla="+- 0 1502 1493"/>
                              <a:gd name="T31" fmla="*/ 1502 h 37"/>
                              <a:gd name="T32" fmla="+- 0 9952 9885"/>
                              <a:gd name="T33" fmla="*/ T32 w 68"/>
                              <a:gd name="T34" fmla="+- 0 1530 1493"/>
                              <a:gd name="T35" fmla="*/ 1530 h 3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68" h="37">
                                <a:moveTo>
                                  <a:pt x="67" y="37"/>
                                </a:moveTo>
                                <a:lnTo>
                                  <a:pt x="58" y="35"/>
                                </a:lnTo>
                                <a:lnTo>
                                  <a:pt x="38" y="31"/>
                                </a:lnTo>
                                <a:lnTo>
                                  <a:pt x="16" y="20"/>
                                </a:lnTo>
                                <a:lnTo>
                                  <a:pt x="0" y="2"/>
                                </a:lnTo>
                                <a:lnTo>
                                  <a:pt x="6" y="0"/>
                                </a:lnTo>
                                <a:lnTo>
                                  <a:pt x="23" y="0"/>
                                </a:lnTo>
                                <a:lnTo>
                                  <a:pt x="44" y="9"/>
                                </a:lnTo>
                                <a:lnTo>
                                  <a:pt x="67" y="37"/>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20" name="Picture 357"/>
                          <pic:cNvPicPr>
                            <a:picLocks noChangeAspect="1" noChangeArrowheads="1"/>
                          </pic:cNvPicPr>
                        </pic:nvPicPr>
                        <pic:blipFill>
                          <a:blip r:embed="rId227">
                            <a:extLst>
                              <a:ext uri="{28A0092B-C50C-407E-A947-70E740481C1C}">
                                <a14:useLocalDpi xmlns:a14="http://schemas.microsoft.com/office/drawing/2010/main" val="0"/>
                              </a:ext>
                            </a:extLst>
                          </a:blip>
                          <a:srcRect/>
                          <a:stretch>
                            <a:fillRect/>
                          </a:stretch>
                        </pic:blipFill>
                        <pic:spPr bwMode="auto">
                          <a:xfrm>
                            <a:off x="9884" y="1495"/>
                            <a:ext cx="68" cy="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21" name="Freeform 358"/>
                        <wps:cNvSpPr>
                          <a:spLocks/>
                        </wps:cNvSpPr>
                        <wps:spPr bwMode="auto">
                          <a:xfrm>
                            <a:off x="9884" y="1495"/>
                            <a:ext cx="68" cy="35"/>
                          </a:xfrm>
                          <a:custGeom>
                            <a:avLst/>
                            <a:gdLst>
                              <a:gd name="T0" fmla="+- 0 9952 9885"/>
                              <a:gd name="T1" fmla="*/ T0 w 68"/>
                              <a:gd name="T2" fmla="+- 0 1530 1495"/>
                              <a:gd name="T3" fmla="*/ 1530 h 35"/>
                              <a:gd name="T4" fmla="+- 0 9937 9885"/>
                              <a:gd name="T5" fmla="*/ T4 w 68"/>
                              <a:gd name="T6" fmla="+- 0 1519 1495"/>
                              <a:gd name="T7" fmla="*/ 1519 h 35"/>
                              <a:gd name="T8" fmla="+- 0 9918 9885"/>
                              <a:gd name="T9" fmla="*/ T8 w 68"/>
                              <a:gd name="T10" fmla="+- 0 1508 1495"/>
                              <a:gd name="T11" fmla="*/ 1508 h 35"/>
                              <a:gd name="T12" fmla="+- 0 9899 9885"/>
                              <a:gd name="T13" fmla="*/ T12 w 68"/>
                              <a:gd name="T14" fmla="+- 0 1500 1495"/>
                              <a:gd name="T15" fmla="*/ 1500 h 35"/>
                              <a:gd name="T16" fmla="+- 0 9885 9885"/>
                              <a:gd name="T17" fmla="*/ T16 w 68"/>
                              <a:gd name="T18" fmla="+- 0 1495 1495"/>
                              <a:gd name="T19" fmla="*/ 1495 h 35"/>
                            </a:gdLst>
                            <a:ahLst/>
                            <a:cxnLst>
                              <a:cxn ang="0">
                                <a:pos x="T1" y="T3"/>
                              </a:cxn>
                              <a:cxn ang="0">
                                <a:pos x="T5" y="T7"/>
                              </a:cxn>
                              <a:cxn ang="0">
                                <a:pos x="T9" y="T11"/>
                              </a:cxn>
                              <a:cxn ang="0">
                                <a:pos x="T13" y="T15"/>
                              </a:cxn>
                              <a:cxn ang="0">
                                <a:pos x="T17" y="T19"/>
                              </a:cxn>
                            </a:cxnLst>
                            <a:rect l="0" t="0" r="r" b="b"/>
                            <a:pathLst>
                              <a:path w="68" h="35">
                                <a:moveTo>
                                  <a:pt x="67" y="35"/>
                                </a:moveTo>
                                <a:lnTo>
                                  <a:pt x="52" y="24"/>
                                </a:lnTo>
                                <a:lnTo>
                                  <a:pt x="33" y="13"/>
                                </a:lnTo>
                                <a:lnTo>
                                  <a:pt x="14" y="5"/>
                                </a:lnTo>
                                <a:lnTo>
                                  <a:pt x="0"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22" name="Picture 359"/>
                          <pic:cNvPicPr>
                            <a:picLocks noChangeAspect="1" noChangeArrowheads="1"/>
                          </pic:cNvPicPr>
                        </pic:nvPicPr>
                        <pic:blipFill>
                          <a:blip r:embed="rId228">
                            <a:extLst>
                              <a:ext uri="{28A0092B-C50C-407E-A947-70E740481C1C}">
                                <a14:useLocalDpi xmlns:a14="http://schemas.microsoft.com/office/drawing/2010/main" val="0"/>
                              </a:ext>
                            </a:extLst>
                          </a:blip>
                          <a:srcRect/>
                          <a:stretch>
                            <a:fillRect/>
                          </a:stretch>
                        </pic:blipFill>
                        <pic:spPr bwMode="auto">
                          <a:xfrm>
                            <a:off x="9809" y="1431"/>
                            <a:ext cx="137" cy="7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23" name="Freeform 360"/>
                        <wps:cNvSpPr>
                          <a:spLocks/>
                        </wps:cNvSpPr>
                        <wps:spPr bwMode="auto">
                          <a:xfrm>
                            <a:off x="9809" y="1431"/>
                            <a:ext cx="137" cy="74"/>
                          </a:xfrm>
                          <a:custGeom>
                            <a:avLst/>
                            <a:gdLst>
                              <a:gd name="T0" fmla="+- 0 9947 9810"/>
                              <a:gd name="T1" fmla="*/ T0 w 137"/>
                              <a:gd name="T2" fmla="+- 0 1506 1432"/>
                              <a:gd name="T3" fmla="*/ 1506 h 74"/>
                              <a:gd name="T4" fmla="+- 0 9935 9810"/>
                              <a:gd name="T5" fmla="*/ T4 w 137"/>
                              <a:gd name="T6" fmla="+- 0 1499 1432"/>
                              <a:gd name="T7" fmla="*/ 1499 h 74"/>
                              <a:gd name="T8" fmla="+- 0 9917 9810"/>
                              <a:gd name="T9" fmla="*/ T8 w 137"/>
                              <a:gd name="T10" fmla="+- 0 1491 1432"/>
                              <a:gd name="T11" fmla="*/ 1491 h 74"/>
                              <a:gd name="T12" fmla="+- 0 9895 9810"/>
                              <a:gd name="T13" fmla="*/ T12 w 137"/>
                              <a:gd name="T14" fmla="+- 0 1484 1432"/>
                              <a:gd name="T15" fmla="*/ 1484 h 74"/>
                              <a:gd name="T16" fmla="+- 0 9874 9810"/>
                              <a:gd name="T17" fmla="*/ T16 w 137"/>
                              <a:gd name="T18" fmla="+- 0 1479 1432"/>
                              <a:gd name="T19" fmla="*/ 1479 h 74"/>
                              <a:gd name="T20" fmla="+- 0 9853 9810"/>
                              <a:gd name="T21" fmla="*/ T20 w 137"/>
                              <a:gd name="T22" fmla="+- 0 1473 1432"/>
                              <a:gd name="T23" fmla="*/ 1473 h 74"/>
                              <a:gd name="T24" fmla="+- 0 9835 9810"/>
                              <a:gd name="T25" fmla="*/ T24 w 137"/>
                              <a:gd name="T26" fmla="+- 0 1461 1432"/>
                              <a:gd name="T27" fmla="*/ 1461 h 74"/>
                              <a:gd name="T28" fmla="+- 0 9819 9810"/>
                              <a:gd name="T29" fmla="*/ T28 w 137"/>
                              <a:gd name="T30" fmla="+- 0 1446 1432"/>
                              <a:gd name="T31" fmla="*/ 1446 h 74"/>
                              <a:gd name="T32" fmla="+- 0 9810 9810"/>
                              <a:gd name="T33" fmla="*/ T32 w 137"/>
                              <a:gd name="T34" fmla="+- 0 1432 1432"/>
                              <a:gd name="T35" fmla="*/ 1432 h 74"/>
                              <a:gd name="T36" fmla="+- 0 9816 9810"/>
                              <a:gd name="T37" fmla="*/ T36 w 137"/>
                              <a:gd name="T38" fmla="+- 0 1433 1432"/>
                              <a:gd name="T39" fmla="*/ 1433 h 74"/>
                              <a:gd name="T40" fmla="+- 0 9830 9810"/>
                              <a:gd name="T41" fmla="*/ T40 w 137"/>
                              <a:gd name="T42" fmla="+- 0 1435 1432"/>
                              <a:gd name="T43" fmla="*/ 1435 h 74"/>
                              <a:gd name="T44" fmla="+- 0 9850 9810"/>
                              <a:gd name="T45" fmla="*/ T44 w 137"/>
                              <a:gd name="T46" fmla="+- 0 1439 1432"/>
                              <a:gd name="T47" fmla="*/ 1439 h 74"/>
                              <a:gd name="T48" fmla="+- 0 9872 9810"/>
                              <a:gd name="T49" fmla="*/ T48 w 137"/>
                              <a:gd name="T50" fmla="+- 0 1442 1432"/>
                              <a:gd name="T51" fmla="*/ 1442 h 74"/>
                              <a:gd name="T52" fmla="+- 0 9904 9810"/>
                              <a:gd name="T53" fmla="*/ T52 w 137"/>
                              <a:gd name="T54" fmla="+- 0 1455 1432"/>
                              <a:gd name="T55" fmla="*/ 1455 h 74"/>
                              <a:gd name="T56" fmla="+- 0 9927 9810"/>
                              <a:gd name="T57" fmla="*/ T56 w 137"/>
                              <a:gd name="T58" fmla="+- 0 1477 1432"/>
                              <a:gd name="T59" fmla="*/ 1477 h 74"/>
                              <a:gd name="T60" fmla="+- 0 9942 9810"/>
                              <a:gd name="T61" fmla="*/ T60 w 137"/>
                              <a:gd name="T62" fmla="+- 0 1497 1432"/>
                              <a:gd name="T63" fmla="*/ 1497 h 74"/>
                              <a:gd name="T64" fmla="+- 0 9947 9810"/>
                              <a:gd name="T65" fmla="*/ T64 w 137"/>
                              <a:gd name="T66" fmla="+- 0 1506 1432"/>
                              <a:gd name="T67" fmla="*/ 1506 h 7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Lst>
                            <a:rect l="0" t="0" r="r" b="b"/>
                            <a:pathLst>
                              <a:path w="137" h="74">
                                <a:moveTo>
                                  <a:pt x="137" y="74"/>
                                </a:moveTo>
                                <a:lnTo>
                                  <a:pt x="125" y="67"/>
                                </a:lnTo>
                                <a:lnTo>
                                  <a:pt x="107" y="59"/>
                                </a:lnTo>
                                <a:lnTo>
                                  <a:pt x="85" y="52"/>
                                </a:lnTo>
                                <a:lnTo>
                                  <a:pt x="64" y="47"/>
                                </a:lnTo>
                                <a:lnTo>
                                  <a:pt x="43" y="41"/>
                                </a:lnTo>
                                <a:lnTo>
                                  <a:pt x="25" y="29"/>
                                </a:lnTo>
                                <a:lnTo>
                                  <a:pt x="9" y="14"/>
                                </a:lnTo>
                                <a:lnTo>
                                  <a:pt x="0" y="0"/>
                                </a:lnTo>
                                <a:lnTo>
                                  <a:pt x="6" y="1"/>
                                </a:lnTo>
                                <a:lnTo>
                                  <a:pt x="20" y="3"/>
                                </a:lnTo>
                                <a:lnTo>
                                  <a:pt x="40" y="7"/>
                                </a:lnTo>
                                <a:lnTo>
                                  <a:pt x="62" y="10"/>
                                </a:lnTo>
                                <a:lnTo>
                                  <a:pt x="94" y="23"/>
                                </a:lnTo>
                                <a:lnTo>
                                  <a:pt x="117" y="45"/>
                                </a:lnTo>
                                <a:lnTo>
                                  <a:pt x="132" y="65"/>
                                </a:lnTo>
                                <a:lnTo>
                                  <a:pt x="137" y="74"/>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24" name="Picture 361"/>
                          <pic:cNvPicPr>
                            <a:picLocks noChangeAspect="1" noChangeArrowheads="1"/>
                          </pic:cNvPicPr>
                        </pic:nvPicPr>
                        <pic:blipFill>
                          <a:blip r:embed="rId229">
                            <a:extLst>
                              <a:ext uri="{28A0092B-C50C-407E-A947-70E740481C1C}">
                                <a14:useLocalDpi xmlns:a14="http://schemas.microsoft.com/office/drawing/2010/main" val="0"/>
                              </a:ext>
                            </a:extLst>
                          </a:blip>
                          <a:srcRect/>
                          <a:stretch>
                            <a:fillRect/>
                          </a:stretch>
                        </pic:blipFill>
                        <pic:spPr bwMode="auto">
                          <a:xfrm>
                            <a:off x="9819" y="1444"/>
                            <a:ext cx="122" cy="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25" name="Freeform 362"/>
                        <wps:cNvSpPr>
                          <a:spLocks/>
                        </wps:cNvSpPr>
                        <wps:spPr bwMode="auto">
                          <a:xfrm>
                            <a:off x="9819" y="1444"/>
                            <a:ext cx="122" cy="55"/>
                          </a:xfrm>
                          <a:custGeom>
                            <a:avLst/>
                            <a:gdLst>
                              <a:gd name="T0" fmla="+- 0 9942 9820"/>
                              <a:gd name="T1" fmla="*/ T0 w 122"/>
                              <a:gd name="T2" fmla="+- 0 1499 1445"/>
                              <a:gd name="T3" fmla="*/ 1499 h 55"/>
                              <a:gd name="T4" fmla="+- 0 9923 9820"/>
                              <a:gd name="T5" fmla="*/ T4 w 122"/>
                              <a:gd name="T6" fmla="+- 0 1488 1445"/>
                              <a:gd name="T7" fmla="*/ 1488 h 55"/>
                              <a:gd name="T8" fmla="+- 0 9892 9820"/>
                              <a:gd name="T9" fmla="*/ T8 w 122"/>
                              <a:gd name="T10" fmla="+- 0 1472 1445"/>
                              <a:gd name="T11" fmla="*/ 1472 h 55"/>
                              <a:gd name="T12" fmla="+- 0 9854 9820"/>
                              <a:gd name="T13" fmla="*/ T12 w 122"/>
                              <a:gd name="T14" fmla="+- 0 1456 1445"/>
                              <a:gd name="T15" fmla="*/ 1456 h 55"/>
                              <a:gd name="T16" fmla="+- 0 9820 9820"/>
                              <a:gd name="T17" fmla="*/ T16 w 122"/>
                              <a:gd name="T18" fmla="+- 0 1445 1445"/>
                              <a:gd name="T19" fmla="*/ 1445 h 55"/>
                            </a:gdLst>
                            <a:ahLst/>
                            <a:cxnLst>
                              <a:cxn ang="0">
                                <a:pos x="T1" y="T3"/>
                              </a:cxn>
                              <a:cxn ang="0">
                                <a:pos x="T5" y="T7"/>
                              </a:cxn>
                              <a:cxn ang="0">
                                <a:pos x="T9" y="T11"/>
                              </a:cxn>
                              <a:cxn ang="0">
                                <a:pos x="T13" y="T15"/>
                              </a:cxn>
                              <a:cxn ang="0">
                                <a:pos x="T17" y="T19"/>
                              </a:cxn>
                            </a:cxnLst>
                            <a:rect l="0" t="0" r="r" b="b"/>
                            <a:pathLst>
                              <a:path w="122" h="55">
                                <a:moveTo>
                                  <a:pt x="122" y="54"/>
                                </a:moveTo>
                                <a:lnTo>
                                  <a:pt x="103" y="43"/>
                                </a:lnTo>
                                <a:lnTo>
                                  <a:pt x="72" y="27"/>
                                </a:lnTo>
                                <a:lnTo>
                                  <a:pt x="34" y="11"/>
                                </a:lnTo>
                                <a:lnTo>
                                  <a:pt x="0"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26" name="Picture 363"/>
                          <pic:cNvPicPr>
                            <a:picLocks noChangeAspect="1" noChangeArrowheads="1"/>
                          </pic:cNvPicPr>
                        </pic:nvPicPr>
                        <pic:blipFill>
                          <a:blip r:embed="rId230">
                            <a:extLst>
                              <a:ext uri="{28A0092B-C50C-407E-A947-70E740481C1C}">
                                <a14:useLocalDpi xmlns:a14="http://schemas.microsoft.com/office/drawing/2010/main" val="0"/>
                              </a:ext>
                            </a:extLst>
                          </a:blip>
                          <a:srcRect/>
                          <a:stretch>
                            <a:fillRect/>
                          </a:stretch>
                        </pic:blipFill>
                        <pic:spPr bwMode="auto">
                          <a:xfrm>
                            <a:off x="9938" y="1374"/>
                            <a:ext cx="98" cy="11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27" name="Freeform 364"/>
                        <wps:cNvSpPr>
                          <a:spLocks/>
                        </wps:cNvSpPr>
                        <wps:spPr bwMode="auto">
                          <a:xfrm>
                            <a:off x="9938" y="1374"/>
                            <a:ext cx="98" cy="117"/>
                          </a:xfrm>
                          <a:custGeom>
                            <a:avLst/>
                            <a:gdLst>
                              <a:gd name="T0" fmla="+- 0 9947 9938"/>
                              <a:gd name="T1" fmla="*/ T0 w 98"/>
                              <a:gd name="T2" fmla="+- 0 1491 1374"/>
                              <a:gd name="T3" fmla="*/ 1491 h 117"/>
                              <a:gd name="T4" fmla="+- 0 9940 9938"/>
                              <a:gd name="T5" fmla="*/ T4 w 98"/>
                              <a:gd name="T6" fmla="+- 0 1480 1374"/>
                              <a:gd name="T7" fmla="*/ 1480 h 117"/>
                              <a:gd name="T8" fmla="+- 0 9938 9938"/>
                              <a:gd name="T9" fmla="*/ T8 w 98"/>
                              <a:gd name="T10" fmla="+- 0 1473 1374"/>
                              <a:gd name="T11" fmla="*/ 1473 h 117"/>
                              <a:gd name="T12" fmla="+- 0 9945 9938"/>
                              <a:gd name="T13" fmla="*/ T12 w 98"/>
                              <a:gd name="T14" fmla="+- 0 1462 1374"/>
                              <a:gd name="T15" fmla="*/ 1462 h 117"/>
                              <a:gd name="T16" fmla="+- 0 9989 9938"/>
                              <a:gd name="T17" fmla="*/ T16 w 98"/>
                              <a:gd name="T18" fmla="+- 0 1412 1374"/>
                              <a:gd name="T19" fmla="*/ 1412 h 117"/>
                              <a:gd name="T20" fmla="+- 0 10036 9938"/>
                              <a:gd name="T21" fmla="*/ T20 w 98"/>
                              <a:gd name="T22" fmla="+- 0 1374 1374"/>
                              <a:gd name="T23" fmla="*/ 1374 h 117"/>
                              <a:gd name="T24" fmla="+- 0 10035 9938"/>
                              <a:gd name="T25" fmla="*/ T24 w 98"/>
                              <a:gd name="T26" fmla="+- 0 1380 1374"/>
                              <a:gd name="T27" fmla="*/ 1380 h 117"/>
                              <a:gd name="T28" fmla="+- 0 10030 9938"/>
                              <a:gd name="T29" fmla="*/ T28 w 98"/>
                              <a:gd name="T30" fmla="+- 0 1396 1374"/>
                              <a:gd name="T31" fmla="*/ 1396 h 117"/>
                              <a:gd name="T32" fmla="+- 0 10022 9938"/>
                              <a:gd name="T33" fmla="*/ T32 w 98"/>
                              <a:gd name="T34" fmla="+- 0 1418 1374"/>
                              <a:gd name="T35" fmla="*/ 1418 h 117"/>
                              <a:gd name="T36" fmla="+- 0 10010 9938"/>
                              <a:gd name="T37" fmla="*/ T36 w 98"/>
                              <a:gd name="T38" fmla="+- 0 1441 1374"/>
                              <a:gd name="T39" fmla="*/ 1441 h 117"/>
                              <a:gd name="T40" fmla="+- 0 9999 9938"/>
                              <a:gd name="T41" fmla="*/ T40 w 98"/>
                              <a:gd name="T42" fmla="+- 0 1457 1374"/>
                              <a:gd name="T43" fmla="*/ 1457 h 117"/>
                              <a:gd name="T44" fmla="+- 0 9994 9938"/>
                              <a:gd name="T45" fmla="*/ T44 w 98"/>
                              <a:gd name="T46" fmla="+- 0 1464 1374"/>
                              <a:gd name="T47" fmla="*/ 1464 h 117"/>
                              <a:gd name="T48" fmla="+- 0 9990 9938"/>
                              <a:gd name="T49" fmla="*/ T48 w 98"/>
                              <a:gd name="T50" fmla="+- 0 1470 1374"/>
                              <a:gd name="T51" fmla="*/ 1470 h 117"/>
                              <a:gd name="T52" fmla="+- 0 9979 9938"/>
                              <a:gd name="T53" fmla="*/ T52 w 98"/>
                              <a:gd name="T54" fmla="+- 0 1480 1374"/>
                              <a:gd name="T55" fmla="*/ 1480 h 117"/>
                              <a:gd name="T56" fmla="+- 0 9968 9938"/>
                              <a:gd name="T57" fmla="*/ T56 w 98"/>
                              <a:gd name="T58" fmla="+- 0 1483 1374"/>
                              <a:gd name="T59" fmla="*/ 1483 h 117"/>
                              <a:gd name="T60" fmla="+- 0 9969 9938"/>
                              <a:gd name="T61" fmla="*/ T60 w 98"/>
                              <a:gd name="T62" fmla="+- 0 1490 1374"/>
                              <a:gd name="T63" fmla="*/ 1490 h 117"/>
                              <a:gd name="T64" fmla="+- 0 9947 9938"/>
                              <a:gd name="T65" fmla="*/ T64 w 98"/>
                              <a:gd name="T66" fmla="+- 0 1491 1374"/>
                              <a:gd name="T67" fmla="*/ 1491 h 11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Lst>
                            <a:rect l="0" t="0" r="r" b="b"/>
                            <a:pathLst>
                              <a:path w="98" h="117">
                                <a:moveTo>
                                  <a:pt x="9" y="117"/>
                                </a:moveTo>
                                <a:lnTo>
                                  <a:pt x="2" y="106"/>
                                </a:lnTo>
                                <a:lnTo>
                                  <a:pt x="0" y="99"/>
                                </a:lnTo>
                                <a:lnTo>
                                  <a:pt x="7" y="88"/>
                                </a:lnTo>
                                <a:lnTo>
                                  <a:pt x="51" y="38"/>
                                </a:lnTo>
                                <a:lnTo>
                                  <a:pt x="98" y="0"/>
                                </a:lnTo>
                                <a:lnTo>
                                  <a:pt x="97" y="6"/>
                                </a:lnTo>
                                <a:lnTo>
                                  <a:pt x="92" y="22"/>
                                </a:lnTo>
                                <a:lnTo>
                                  <a:pt x="84" y="44"/>
                                </a:lnTo>
                                <a:lnTo>
                                  <a:pt x="72" y="67"/>
                                </a:lnTo>
                                <a:lnTo>
                                  <a:pt x="61" y="83"/>
                                </a:lnTo>
                                <a:lnTo>
                                  <a:pt x="56" y="90"/>
                                </a:lnTo>
                                <a:lnTo>
                                  <a:pt x="52" y="96"/>
                                </a:lnTo>
                                <a:lnTo>
                                  <a:pt x="41" y="106"/>
                                </a:lnTo>
                                <a:lnTo>
                                  <a:pt x="30" y="109"/>
                                </a:lnTo>
                                <a:lnTo>
                                  <a:pt x="31" y="116"/>
                                </a:lnTo>
                                <a:lnTo>
                                  <a:pt x="9" y="117"/>
                                </a:lnTo>
                                <a:close/>
                              </a:path>
                            </a:pathLst>
                          </a:custGeom>
                          <a:noFill/>
                          <a:ln w="876">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28" name="Picture 365"/>
                          <pic:cNvPicPr>
                            <a:picLocks noChangeAspect="1" noChangeArrowheads="1"/>
                          </pic:cNvPicPr>
                        </pic:nvPicPr>
                        <pic:blipFill>
                          <a:blip r:embed="rId231">
                            <a:extLst>
                              <a:ext uri="{28A0092B-C50C-407E-A947-70E740481C1C}">
                                <a14:useLocalDpi xmlns:a14="http://schemas.microsoft.com/office/drawing/2010/main" val="0"/>
                              </a:ext>
                            </a:extLst>
                          </a:blip>
                          <a:srcRect/>
                          <a:stretch>
                            <a:fillRect/>
                          </a:stretch>
                        </pic:blipFill>
                        <pic:spPr bwMode="auto">
                          <a:xfrm>
                            <a:off x="9947" y="1382"/>
                            <a:ext cx="82" cy="1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29" name="Freeform 366"/>
                        <wps:cNvSpPr>
                          <a:spLocks/>
                        </wps:cNvSpPr>
                        <wps:spPr bwMode="auto">
                          <a:xfrm>
                            <a:off x="9947" y="1382"/>
                            <a:ext cx="82" cy="109"/>
                          </a:xfrm>
                          <a:custGeom>
                            <a:avLst/>
                            <a:gdLst>
                              <a:gd name="T0" fmla="+- 0 9947 9947"/>
                              <a:gd name="T1" fmla="*/ T0 w 82"/>
                              <a:gd name="T2" fmla="+- 0 1491 1382"/>
                              <a:gd name="T3" fmla="*/ 1491 h 109"/>
                              <a:gd name="T4" fmla="+- 0 9959 9947"/>
                              <a:gd name="T5" fmla="*/ T4 w 82"/>
                              <a:gd name="T6" fmla="+- 0 1479 1382"/>
                              <a:gd name="T7" fmla="*/ 1479 h 109"/>
                              <a:gd name="T8" fmla="+- 0 9981 9947"/>
                              <a:gd name="T9" fmla="*/ T8 w 82"/>
                              <a:gd name="T10" fmla="+- 0 1457 1382"/>
                              <a:gd name="T11" fmla="*/ 1457 h 109"/>
                              <a:gd name="T12" fmla="+- 0 10006 9947"/>
                              <a:gd name="T13" fmla="*/ T12 w 82"/>
                              <a:gd name="T14" fmla="+- 0 1426 1382"/>
                              <a:gd name="T15" fmla="*/ 1426 h 109"/>
                              <a:gd name="T16" fmla="+- 0 10029 9947"/>
                              <a:gd name="T17" fmla="*/ T16 w 82"/>
                              <a:gd name="T18" fmla="+- 0 1382 1382"/>
                              <a:gd name="T19" fmla="*/ 1382 h 109"/>
                            </a:gdLst>
                            <a:ahLst/>
                            <a:cxnLst>
                              <a:cxn ang="0">
                                <a:pos x="T1" y="T3"/>
                              </a:cxn>
                              <a:cxn ang="0">
                                <a:pos x="T5" y="T7"/>
                              </a:cxn>
                              <a:cxn ang="0">
                                <a:pos x="T9" y="T11"/>
                              </a:cxn>
                              <a:cxn ang="0">
                                <a:pos x="T13" y="T15"/>
                              </a:cxn>
                              <a:cxn ang="0">
                                <a:pos x="T17" y="T19"/>
                              </a:cxn>
                            </a:cxnLst>
                            <a:rect l="0" t="0" r="r" b="b"/>
                            <a:pathLst>
                              <a:path w="82" h="109">
                                <a:moveTo>
                                  <a:pt x="0" y="109"/>
                                </a:moveTo>
                                <a:lnTo>
                                  <a:pt x="12" y="97"/>
                                </a:lnTo>
                                <a:lnTo>
                                  <a:pt x="34" y="75"/>
                                </a:lnTo>
                                <a:lnTo>
                                  <a:pt x="59" y="44"/>
                                </a:lnTo>
                                <a:lnTo>
                                  <a:pt x="82" y="0"/>
                                </a:lnTo>
                              </a:path>
                            </a:pathLst>
                          </a:custGeom>
                          <a:noFill/>
                          <a:ln w="880">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30" name="Picture 367"/>
                          <pic:cNvPicPr>
                            <a:picLocks noChangeAspect="1" noChangeArrowheads="1"/>
                          </pic:cNvPicPr>
                        </pic:nvPicPr>
                        <pic:blipFill>
                          <a:blip r:embed="rId232">
                            <a:extLst>
                              <a:ext uri="{28A0092B-C50C-407E-A947-70E740481C1C}">
                                <a14:useLocalDpi xmlns:a14="http://schemas.microsoft.com/office/drawing/2010/main" val="0"/>
                              </a:ext>
                            </a:extLst>
                          </a:blip>
                          <a:srcRect/>
                          <a:stretch>
                            <a:fillRect/>
                          </a:stretch>
                        </pic:blipFill>
                        <pic:spPr bwMode="auto">
                          <a:xfrm>
                            <a:off x="9938" y="1421"/>
                            <a:ext cx="23" cy="5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31" name="Freeform 368"/>
                        <wps:cNvSpPr>
                          <a:spLocks/>
                        </wps:cNvSpPr>
                        <wps:spPr bwMode="auto">
                          <a:xfrm>
                            <a:off x="9938" y="1421"/>
                            <a:ext cx="23" cy="57"/>
                          </a:xfrm>
                          <a:custGeom>
                            <a:avLst/>
                            <a:gdLst>
                              <a:gd name="T0" fmla="+- 0 9947 9938"/>
                              <a:gd name="T1" fmla="*/ T0 w 23"/>
                              <a:gd name="T2" fmla="+- 0 1478 1421"/>
                              <a:gd name="T3" fmla="*/ 1478 h 57"/>
                              <a:gd name="T4" fmla="+- 0 9942 9938"/>
                              <a:gd name="T5" fmla="*/ T4 w 23"/>
                              <a:gd name="T6" fmla="+- 0 1475 1421"/>
                              <a:gd name="T7" fmla="*/ 1475 h 57"/>
                              <a:gd name="T8" fmla="+- 0 9938 9938"/>
                              <a:gd name="T9" fmla="*/ T8 w 23"/>
                              <a:gd name="T10" fmla="+- 0 1458 1421"/>
                              <a:gd name="T11" fmla="*/ 1458 h 57"/>
                              <a:gd name="T12" fmla="+- 0 9938 9938"/>
                              <a:gd name="T13" fmla="*/ T12 w 23"/>
                              <a:gd name="T14" fmla="+- 0 1438 1421"/>
                              <a:gd name="T15" fmla="*/ 1438 h 57"/>
                              <a:gd name="T16" fmla="+- 0 9943 9938"/>
                              <a:gd name="T17" fmla="*/ T16 w 23"/>
                              <a:gd name="T18" fmla="+- 0 1421 1421"/>
                              <a:gd name="T19" fmla="*/ 1421 h 57"/>
                              <a:gd name="T20" fmla="+- 0 9949 9938"/>
                              <a:gd name="T21" fmla="*/ T20 w 23"/>
                              <a:gd name="T22" fmla="+- 0 1426 1421"/>
                              <a:gd name="T23" fmla="*/ 1426 h 57"/>
                              <a:gd name="T24" fmla="+- 0 9958 9938"/>
                              <a:gd name="T25" fmla="*/ T24 w 23"/>
                              <a:gd name="T26" fmla="+- 0 1437 1421"/>
                              <a:gd name="T27" fmla="*/ 1437 h 57"/>
                              <a:gd name="T28" fmla="+- 0 9961 9938"/>
                              <a:gd name="T29" fmla="*/ T28 w 23"/>
                              <a:gd name="T30" fmla="+- 0 1455 1421"/>
                              <a:gd name="T31" fmla="*/ 1455 h 57"/>
                              <a:gd name="T32" fmla="+- 0 9947 9938"/>
                              <a:gd name="T33" fmla="*/ T32 w 23"/>
                              <a:gd name="T34" fmla="+- 0 1478 1421"/>
                              <a:gd name="T35" fmla="*/ 1478 h 5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23" h="57">
                                <a:moveTo>
                                  <a:pt x="9" y="57"/>
                                </a:moveTo>
                                <a:lnTo>
                                  <a:pt x="4" y="54"/>
                                </a:lnTo>
                                <a:lnTo>
                                  <a:pt x="0" y="37"/>
                                </a:lnTo>
                                <a:lnTo>
                                  <a:pt x="0" y="17"/>
                                </a:lnTo>
                                <a:lnTo>
                                  <a:pt x="5" y="0"/>
                                </a:lnTo>
                                <a:lnTo>
                                  <a:pt x="11" y="5"/>
                                </a:lnTo>
                                <a:lnTo>
                                  <a:pt x="20" y="16"/>
                                </a:lnTo>
                                <a:lnTo>
                                  <a:pt x="23" y="34"/>
                                </a:lnTo>
                                <a:lnTo>
                                  <a:pt x="9" y="57"/>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32" name="Picture 369"/>
                          <pic:cNvPicPr>
                            <a:picLocks noChangeAspect="1" noChangeArrowheads="1"/>
                          </pic:cNvPicPr>
                        </pic:nvPicPr>
                        <pic:blipFill>
                          <a:blip r:embed="rId233">
                            <a:extLst>
                              <a:ext uri="{28A0092B-C50C-407E-A947-70E740481C1C}">
                                <a14:useLocalDpi xmlns:a14="http://schemas.microsoft.com/office/drawing/2010/main" val="0"/>
                              </a:ext>
                            </a:extLst>
                          </a:blip>
                          <a:srcRect/>
                          <a:stretch>
                            <a:fillRect/>
                          </a:stretch>
                        </pic:blipFill>
                        <pic:spPr bwMode="auto">
                          <a:xfrm>
                            <a:off x="9944" y="1431"/>
                            <a:ext cx="3" cy="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33" name="Freeform 370"/>
                        <wps:cNvSpPr>
                          <a:spLocks/>
                        </wps:cNvSpPr>
                        <wps:spPr bwMode="auto">
                          <a:xfrm>
                            <a:off x="9944" y="1431"/>
                            <a:ext cx="3" cy="44"/>
                          </a:xfrm>
                          <a:custGeom>
                            <a:avLst/>
                            <a:gdLst>
                              <a:gd name="T0" fmla="+- 0 9944 9944"/>
                              <a:gd name="T1" fmla="*/ T0 w 3"/>
                              <a:gd name="T2" fmla="+- 0 1475 1431"/>
                              <a:gd name="T3" fmla="*/ 1475 h 44"/>
                              <a:gd name="T4" fmla="+- 0 9944 9944"/>
                              <a:gd name="T5" fmla="*/ T4 w 3"/>
                              <a:gd name="T6" fmla="+- 0 1468 1431"/>
                              <a:gd name="T7" fmla="*/ 1468 h 44"/>
                              <a:gd name="T8" fmla="+- 0 9946 9944"/>
                              <a:gd name="T9" fmla="*/ T8 w 3"/>
                              <a:gd name="T10" fmla="+- 0 1456 1431"/>
                              <a:gd name="T11" fmla="*/ 1456 h 44"/>
                              <a:gd name="T12" fmla="+- 0 9947 9944"/>
                              <a:gd name="T13" fmla="*/ T12 w 3"/>
                              <a:gd name="T14" fmla="+- 0 1443 1431"/>
                              <a:gd name="T15" fmla="*/ 1443 h 44"/>
                              <a:gd name="T16" fmla="+- 0 9945 9944"/>
                              <a:gd name="T17" fmla="*/ T16 w 3"/>
                              <a:gd name="T18" fmla="+- 0 1431 1431"/>
                              <a:gd name="T19" fmla="*/ 1431 h 44"/>
                            </a:gdLst>
                            <a:ahLst/>
                            <a:cxnLst>
                              <a:cxn ang="0">
                                <a:pos x="T1" y="T3"/>
                              </a:cxn>
                              <a:cxn ang="0">
                                <a:pos x="T5" y="T7"/>
                              </a:cxn>
                              <a:cxn ang="0">
                                <a:pos x="T9" y="T11"/>
                              </a:cxn>
                              <a:cxn ang="0">
                                <a:pos x="T13" y="T15"/>
                              </a:cxn>
                              <a:cxn ang="0">
                                <a:pos x="T17" y="T19"/>
                              </a:cxn>
                            </a:cxnLst>
                            <a:rect l="0" t="0" r="r" b="b"/>
                            <a:pathLst>
                              <a:path w="3" h="44">
                                <a:moveTo>
                                  <a:pt x="0" y="44"/>
                                </a:moveTo>
                                <a:lnTo>
                                  <a:pt x="0" y="37"/>
                                </a:lnTo>
                                <a:lnTo>
                                  <a:pt x="2" y="25"/>
                                </a:lnTo>
                                <a:lnTo>
                                  <a:pt x="3" y="12"/>
                                </a:lnTo>
                                <a:lnTo>
                                  <a:pt x="1"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34" name="Picture 371"/>
                          <pic:cNvPicPr>
                            <a:picLocks noChangeAspect="1" noChangeArrowheads="1"/>
                          </pic:cNvPicPr>
                        </pic:nvPicPr>
                        <pic:blipFill>
                          <a:blip r:embed="rId234">
                            <a:extLst>
                              <a:ext uri="{28A0092B-C50C-407E-A947-70E740481C1C}">
                                <a14:useLocalDpi xmlns:a14="http://schemas.microsoft.com/office/drawing/2010/main" val="0"/>
                              </a:ext>
                            </a:extLst>
                          </a:blip>
                          <a:srcRect/>
                          <a:stretch>
                            <a:fillRect/>
                          </a:stretch>
                        </pic:blipFill>
                        <pic:spPr bwMode="auto">
                          <a:xfrm>
                            <a:off x="9889" y="1433"/>
                            <a:ext cx="54" cy="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35" name="Freeform 372"/>
                        <wps:cNvSpPr>
                          <a:spLocks/>
                        </wps:cNvSpPr>
                        <wps:spPr bwMode="auto">
                          <a:xfrm>
                            <a:off x="9889" y="1433"/>
                            <a:ext cx="54" cy="45"/>
                          </a:xfrm>
                          <a:custGeom>
                            <a:avLst/>
                            <a:gdLst>
                              <a:gd name="T0" fmla="+- 0 9943 9889"/>
                              <a:gd name="T1" fmla="*/ T0 w 54"/>
                              <a:gd name="T2" fmla="+- 0 1470 1433"/>
                              <a:gd name="T3" fmla="*/ 1470 h 45"/>
                              <a:gd name="T4" fmla="+- 0 9935 9889"/>
                              <a:gd name="T5" fmla="*/ T4 w 54"/>
                              <a:gd name="T6" fmla="+- 0 1478 1433"/>
                              <a:gd name="T7" fmla="*/ 1478 h 45"/>
                              <a:gd name="T8" fmla="+- 0 9917 9889"/>
                              <a:gd name="T9" fmla="*/ T8 w 54"/>
                              <a:gd name="T10" fmla="+- 0 1464 1433"/>
                              <a:gd name="T11" fmla="*/ 1464 h 45"/>
                              <a:gd name="T12" fmla="+- 0 9898 9889"/>
                              <a:gd name="T13" fmla="*/ T12 w 54"/>
                              <a:gd name="T14" fmla="+- 0 1443 1433"/>
                              <a:gd name="T15" fmla="*/ 1443 h 45"/>
                              <a:gd name="T16" fmla="+- 0 9889 9889"/>
                              <a:gd name="T17" fmla="*/ T16 w 54"/>
                              <a:gd name="T18" fmla="+- 0 1433 1433"/>
                              <a:gd name="T19" fmla="*/ 1433 h 45"/>
                              <a:gd name="T20" fmla="+- 0 9897 9889"/>
                              <a:gd name="T21" fmla="*/ T20 w 54"/>
                              <a:gd name="T22" fmla="+- 0 1433 1433"/>
                              <a:gd name="T23" fmla="*/ 1433 h 45"/>
                              <a:gd name="T24" fmla="+- 0 9916 9889"/>
                              <a:gd name="T25" fmla="*/ T24 w 54"/>
                              <a:gd name="T26" fmla="+- 0 1436 1433"/>
                              <a:gd name="T27" fmla="*/ 1436 h 45"/>
                              <a:gd name="T28" fmla="+- 0 9934 9889"/>
                              <a:gd name="T29" fmla="*/ T28 w 54"/>
                              <a:gd name="T30" fmla="+- 0 1447 1433"/>
                              <a:gd name="T31" fmla="*/ 1447 h 45"/>
                              <a:gd name="T32" fmla="+- 0 9943 9889"/>
                              <a:gd name="T33" fmla="*/ T32 w 54"/>
                              <a:gd name="T34" fmla="+- 0 1470 1433"/>
                              <a:gd name="T35" fmla="*/ 1470 h 4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54" h="45">
                                <a:moveTo>
                                  <a:pt x="54" y="37"/>
                                </a:moveTo>
                                <a:lnTo>
                                  <a:pt x="46" y="45"/>
                                </a:lnTo>
                                <a:lnTo>
                                  <a:pt x="28" y="31"/>
                                </a:lnTo>
                                <a:lnTo>
                                  <a:pt x="9" y="10"/>
                                </a:lnTo>
                                <a:lnTo>
                                  <a:pt x="0" y="0"/>
                                </a:lnTo>
                                <a:lnTo>
                                  <a:pt x="8" y="0"/>
                                </a:lnTo>
                                <a:lnTo>
                                  <a:pt x="27" y="3"/>
                                </a:lnTo>
                                <a:lnTo>
                                  <a:pt x="45" y="14"/>
                                </a:lnTo>
                                <a:lnTo>
                                  <a:pt x="54" y="37"/>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36" name="Picture 373"/>
                          <pic:cNvPicPr>
                            <a:picLocks noChangeAspect="1" noChangeArrowheads="1"/>
                          </pic:cNvPicPr>
                        </pic:nvPicPr>
                        <pic:blipFill>
                          <a:blip r:embed="rId235">
                            <a:extLst>
                              <a:ext uri="{28A0092B-C50C-407E-A947-70E740481C1C}">
                                <a14:useLocalDpi xmlns:a14="http://schemas.microsoft.com/office/drawing/2010/main" val="0"/>
                              </a:ext>
                            </a:extLst>
                          </a:blip>
                          <a:srcRect/>
                          <a:stretch>
                            <a:fillRect/>
                          </a:stretch>
                        </pic:blipFill>
                        <pic:spPr bwMode="auto">
                          <a:xfrm>
                            <a:off x="9895" y="1439"/>
                            <a:ext cx="43" cy="3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37" name="Freeform 374"/>
                        <wps:cNvSpPr>
                          <a:spLocks/>
                        </wps:cNvSpPr>
                        <wps:spPr bwMode="auto">
                          <a:xfrm>
                            <a:off x="9895" y="1439"/>
                            <a:ext cx="43" cy="34"/>
                          </a:xfrm>
                          <a:custGeom>
                            <a:avLst/>
                            <a:gdLst>
                              <a:gd name="T0" fmla="+- 0 9938 9895"/>
                              <a:gd name="T1" fmla="*/ T0 w 43"/>
                              <a:gd name="T2" fmla="+- 0 1472 1439"/>
                              <a:gd name="T3" fmla="*/ 1472 h 34"/>
                              <a:gd name="T4" fmla="+- 0 9931 9895"/>
                              <a:gd name="T5" fmla="*/ T4 w 43"/>
                              <a:gd name="T6" fmla="+- 0 1465 1439"/>
                              <a:gd name="T7" fmla="*/ 1465 h 34"/>
                              <a:gd name="T8" fmla="+- 0 9919 9895"/>
                              <a:gd name="T9" fmla="*/ T8 w 43"/>
                              <a:gd name="T10" fmla="+- 0 1455 1439"/>
                              <a:gd name="T11" fmla="*/ 1455 h 34"/>
                              <a:gd name="T12" fmla="+- 0 9906 9895"/>
                              <a:gd name="T13" fmla="*/ T12 w 43"/>
                              <a:gd name="T14" fmla="+- 0 1445 1439"/>
                              <a:gd name="T15" fmla="*/ 1445 h 34"/>
                              <a:gd name="T16" fmla="+- 0 9895 9895"/>
                              <a:gd name="T17" fmla="*/ T16 w 43"/>
                              <a:gd name="T18" fmla="+- 0 1439 1439"/>
                              <a:gd name="T19" fmla="*/ 1439 h 34"/>
                            </a:gdLst>
                            <a:ahLst/>
                            <a:cxnLst>
                              <a:cxn ang="0">
                                <a:pos x="T1" y="T3"/>
                              </a:cxn>
                              <a:cxn ang="0">
                                <a:pos x="T5" y="T7"/>
                              </a:cxn>
                              <a:cxn ang="0">
                                <a:pos x="T9" y="T11"/>
                              </a:cxn>
                              <a:cxn ang="0">
                                <a:pos x="T13" y="T15"/>
                              </a:cxn>
                              <a:cxn ang="0">
                                <a:pos x="T17" y="T19"/>
                              </a:cxn>
                            </a:cxnLst>
                            <a:rect l="0" t="0" r="r" b="b"/>
                            <a:pathLst>
                              <a:path w="43" h="34">
                                <a:moveTo>
                                  <a:pt x="43" y="33"/>
                                </a:moveTo>
                                <a:lnTo>
                                  <a:pt x="36" y="26"/>
                                </a:lnTo>
                                <a:lnTo>
                                  <a:pt x="24" y="16"/>
                                </a:lnTo>
                                <a:lnTo>
                                  <a:pt x="11" y="6"/>
                                </a:lnTo>
                                <a:lnTo>
                                  <a:pt x="0"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38" name="Picture 375"/>
                          <pic:cNvPicPr>
                            <a:picLocks noChangeAspect="1" noChangeArrowheads="1"/>
                          </pic:cNvPicPr>
                        </pic:nvPicPr>
                        <pic:blipFill>
                          <a:blip r:embed="rId236">
                            <a:extLst>
                              <a:ext uri="{28A0092B-C50C-407E-A947-70E740481C1C}">
                                <a14:useLocalDpi xmlns:a14="http://schemas.microsoft.com/office/drawing/2010/main" val="0"/>
                              </a:ext>
                            </a:extLst>
                          </a:blip>
                          <a:srcRect/>
                          <a:stretch>
                            <a:fillRect/>
                          </a:stretch>
                        </pic:blipFill>
                        <pic:spPr bwMode="auto">
                          <a:xfrm>
                            <a:off x="9799" y="1396"/>
                            <a:ext cx="131" cy="4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39" name="Freeform 376"/>
                        <wps:cNvSpPr>
                          <a:spLocks/>
                        </wps:cNvSpPr>
                        <wps:spPr bwMode="auto">
                          <a:xfrm>
                            <a:off x="9799" y="1396"/>
                            <a:ext cx="131" cy="43"/>
                          </a:xfrm>
                          <a:custGeom>
                            <a:avLst/>
                            <a:gdLst>
                              <a:gd name="T0" fmla="+- 0 9930 9800"/>
                              <a:gd name="T1" fmla="*/ T0 w 131"/>
                              <a:gd name="T2" fmla="+- 0 1439 1397"/>
                              <a:gd name="T3" fmla="*/ 1439 h 43"/>
                              <a:gd name="T4" fmla="+- 0 9913 9800"/>
                              <a:gd name="T5" fmla="*/ T4 w 131"/>
                              <a:gd name="T6" fmla="+- 0 1436 1397"/>
                              <a:gd name="T7" fmla="*/ 1436 h 43"/>
                              <a:gd name="T8" fmla="+- 0 9896 9800"/>
                              <a:gd name="T9" fmla="*/ T8 w 131"/>
                              <a:gd name="T10" fmla="+- 0 1434 1397"/>
                              <a:gd name="T11" fmla="*/ 1434 h 43"/>
                              <a:gd name="T12" fmla="+- 0 9881 9800"/>
                              <a:gd name="T13" fmla="*/ T12 w 131"/>
                              <a:gd name="T14" fmla="+- 0 1432 1397"/>
                              <a:gd name="T15" fmla="*/ 1432 h 43"/>
                              <a:gd name="T16" fmla="+- 0 9866 9800"/>
                              <a:gd name="T17" fmla="*/ T16 w 131"/>
                              <a:gd name="T18" fmla="+- 0 1431 1397"/>
                              <a:gd name="T19" fmla="*/ 1431 h 43"/>
                              <a:gd name="T20" fmla="+- 0 9849 9800"/>
                              <a:gd name="T21" fmla="*/ T20 w 131"/>
                              <a:gd name="T22" fmla="+- 0 1428 1397"/>
                              <a:gd name="T23" fmla="*/ 1428 h 43"/>
                              <a:gd name="T24" fmla="+- 0 9830 9800"/>
                              <a:gd name="T25" fmla="*/ T24 w 131"/>
                              <a:gd name="T26" fmla="+- 0 1422 1397"/>
                              <a:gd name="T27" fmla="*/ 1422 h 43"/>
                              <a:gd name="T28" fmla="+- 0 9812 9800"/>
                              <a:gd name="T29" fmla="*/ T28 w 131"/>
                              <a:gd name="T30" fmla="+- 0 1413 1397"/>
                              <a:gd name="T31" fmla="*/ 1413 h 43"/>
                              <a:gd name="T32" fmla="+- 0 9800 9800"/>
                              <a:gd name="T33" fmla="*/ T32 w 131"/>
                              <a:gd name="T34" fmla="+- 0 1402 1397"/>
                              <a:gd name="T35" fmla="*/ 1402 h 43"/>
                              <a:gd name="T36" fmla="+- 0 9807 9800"/>
                              <a:gd name="T37" fmla="*/ T36 w 131"/>
                              <a:gd name="T38" fmla="+- 0 1401 1397"/>
                              <a:gd name="T39" fmla="*/ 1401 h 43"/>
                              <a:gd name="T40" fmla="+- 0 9824 9800"/>
                              <a:gd name="T41" fmla="*/ T40 w 131"/>
                              <a:gd name="T42" fmla="+- 0 1398 1397"/>
                              <a:gd name="T43" fmla="*/ 1398 h 43"/>
                              <a:gd name="T44" fmla="+- 0 9844 9800"/>
                              <a:gd name="T45" fmla="*/ T44 w 131"/>
                              <a:gd name="T46" fmla="+- 0 1397 1397"/>
                              <a:gd name="T47" fmla="*/ 1397 h 43"/>
                              <a:gd name="T48" fmla="+- 0 9861 9800"/>
                              <a:gd name="T49" fmla="*/ T48 w 131"/>
                              <a:gd name="T50" fmla="+- 0 1398 1397"/>
                              <a:gd name="T51" fmla="*/ 1398 h 43"/>
                              <a:gd name="T52" fmla="+- 0 9880 9800"/>
                              <a:gd name="T53" fmla="*/ T52 w 131"/>
                              <a:gd name="T54" fmla="+- 0 1406 1397"/>
                              <a:gd name="T55" fmla="*/ 1406 h 43"/>
                              <a:gd name="T56" fmla="+- 0 9903 9800"/>
                              <a:gd name="T57" fmla="*/ T56 w 131"/>
                              <a:gd name="T58" fmla="+- 0 1420 1397"/>
                              <a:gd name="T59" fmla="*/ 1420 h 43"/>
                              <a:gd name="T60" fmla="+- 0 9922 9800"/>
                              <a:gd name="T61" fmla="*/ T60 w 131"/>
                              <a:gd name="T62" fmla="+- 0 1433 1397"/>
                              <a:gd name="T63" fmla="*/ 1433 h 43"/>
                              <a:gd name="T64" fmla="+- 0 9930 9800"/>
                              <a:gd name="T65" fmla="*/ T64 w 131"/>
                              <a:gd name="T66" fmla="+- 0 1439 1397"/>
                              <a:gd name="T67" fmla="*/ 1439 h 4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Lst>
                            <a:rect l="0" t="0" r="r" b="b"/>
                            <a:pathLst>
                              <a:path w="131" h="43">
                                <a:moveTo>
                                  <a:pt x="130" y="42"/>
                                </a:moveTo>
                                <a:lnTo>
                                  <a:pt x="113" y="39"/>
                                </a:lnTo>
                                <a:lnTo>
                                  <a:pt x="96" y="37"/>
                                </a:lnTo>
                                <a:lnTo>
                                  <a:pt x="81" y="35"/>
                                </a:lnTo>
                                <a:lnTo>
                                  <a:pt x="66" y="34"/>
                                </a:lnTo>
                                <a:lnTo>
                                  <a:pt x="49" y="31"/>
                                </a:lnTo>
                                <a:lnTo>
                                  <a:pt x="30" y="25"/>
                                </a:lnTo>
                                <a:lnTo>
                                  <a:pt x="12" y="16"/>
                                </a:lnTo>
                                <a:lnTo>
                                  <a:pt x="0" y="5"/>
                                </a:lnTo>
                                <a:lnTo>
                                  <a:pt x="7" y="4"/>
                                </a:lnTo>
                                <a:lnTo>
                                  <a:pt x="24" y="1"/>
                                </a:lnTo>
                                <a:lnTo>
                                  <a:pt x="44" y="0"/>
                                </a:lnTo>
                                <a:lnTo>
                                  <a:pt x="61" y="1"/>
                                </a:lnTo>
                                <a:lnTo>
                                  <a:pt x="80" y="9"/>
                                </a:lnTo>
                                <a:lnTo>
                                  <a:pt x="103" y="23"/>
                                </a:lnTo>
                                <a:lnTo>
                                  <a:pt x="122" y="36"/>
                                </a:lnTo>
                                <a:lnTo>
                                  <a:pt x="130" y="42"/>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40" name="Picture 377"/>
                          <pic:cNvPicPr>
                            <a:picLocks noChangeAspect="1" noChangeArrowheads="1"/>
                          </pic:cNvPicPr>
                        </pic:nvPicPr>
                        <pic:blipFill>
                          <a:blip r:embed="rId237">
                            <a:extLst>
                              <a:ext uri="{28A0092B-C50C-407E-A947-70E740481C1C}">
                                <a14:useLocalDpi xmlns:a14="http://schemas.microsoft.com/office/drawing/2010/main" val="0"/>
                              </a:ext>
                            </a:extLst>
                          </a:blip>
                          <a:srcRect/>
                          <a:stretch>
                            <a:fillRect/>
                          </a:stretch>
                        </pic:blipFill>
                        <pic:spPr bwMode="auto">
                          <a:xfrm>
                            <a:off x="9807" y="1406"/>
                            <a:ext cx="110" cy="2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41" name="Freeform 378"/>
                        <wps:cNvSpPr>
                          <a:spLocks/>
                        </wps:cNvSpPr>
                        <wps:spPr bwMode="auto">
                          <a:xfrm>
                            <a:off x="9807" y="1406"/>
                            <a:ext cx="110" cy="28"/>
                          </a:xfrm>
                          <a:custGeom>
                            <a:avLst/>
                            <a:gdLst>
                              <a:gd name="T0" fmla="+- 0 9917 9807"/>
                              <a:gd name="T1" fmla="*/ T0 w 110"/>
                              <a:gd name="T2" fmla="+- 0 1434 1406"/>
                              <a:gd name="T3" fmla="*/ 1434 h 28"/>
                              <a:gd name="T4" fmla="+- 0 9896 9807"/>
                              <a:gd name="T5" fmla="*/ T4 w 110"/>
                              <a:gd name="T6" fmla="+- 0 1426 1406"/>
                              <a:gd name="T7" fmla="*/ 1426 h 28"/>
                              <a:gd name="T8" fmla="+- 0 9868 9807"/>
                              <a:gd name="T9" fmla="*/ T8 w 110"/>
                              <a:gd name="T10" fmla="+- 0 1418 1406"/>
                              <a:gd name="T11" fmla="*/ 1418 h 28"/>
                              <a:gd name="T12" fmla="+- 0 9837 9807"/>
                              <a:gd name="T13" fmla="*/ T12 w 110"/>
                              <a:gd name="T14" fmla="+- 0 1410 1406"/>
                              <a:gd name="T15" fmla="*/ 1410 h 28"/>
                              <a:gd name="T16" fmla="+- 0 9807 9807"/>
                              <a:gd name="T17" fmla="*/ T16 w 110"/>
                              <a:gd name="T18" fmla="+- 0 1406 1406"/>
                              <a:gd name="T19" fmla="*/ 1406 h 28"/>
                            </a:gdLst>
                            <a:ahLst/>
                            <a:cxnLst>
                              <a:cxn ang="0">
                                <a:pos x="T1" y="T3"/>
                              </a:cxn>
                              <a:cxn ang="0">
                                <a:pos x="T5" y="T7"/>
                              </a:cxn>
                              <a:cxn ang="0">
                                <a:pos x="T9" y="T11"/>
                              </a:cxn>
                              <a:cxn ang="0">
                                <a:pos x="T13" y="T15"/>
                              </a:cxn>
                              <a:cxn ang="0">
                                <a:pos x="T17" y="T19"/>
                              </a:cxn>
                            </a:cxnLst>
                            <a:rect l="0" t="0" r="r" b="b"/>
                            <a:pathLst>
                              <a:path w="110" h="28">
                                <a:moveTo>
                                  <a:pt x="110" y="28"/>
                                </a:moveTo>
                                <a:lnTo>
                                  <a:pt x="89" y="20"/>
                                </a:lnTo>
                                <a:lnTo>
                                  <a:pt x="61" y="12"/>
                                </a:lnTo>
                                <a:lnTo>
                                  <a:pt x="30" y="4"/>
                                </a:lnTo>
                                <a:lnTo>
                                  <a:pt x="0"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42" name="Picture 379"/>
                          <pic:cNvPicPr>
                            <a:picLocks noChangeAspect="1" noChangeArrowheads="1"/>
                          </pic:cNvPicPr>
                        </pic:nvPicPr>
                        <pic:blipFill>
                          <a:blip r:embed="rId238">
                            <a:extLst>
                              <a:ext uri="{28A0092B-C50C-407E-A947-70E740481C1C}">
                                <a14:useLocalDpi xmlns:a14="http://schemas.microsoft.com/office/drawing/2010/main" val="0"/>
                              </a:ext>
                            </a:extLst>
                          </a:blip>
                          <a:srcRect/>
                          <a:stretch>
                            <a:fillRect/>
                          </a:stretch>
                        </pic:blipFill>
                        <pic:spPr bwMode="auto">
                          <a:xfrm>
                            <a:off x="9799" y="1372"/>
                            <a:ext cx="115" cy="3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43" name="AutoShape 380"/>
                        <wps:cNvSpPr>
                          <a:spLocks/>
                        </wps:cNvSpPr>
                        <wps:spPr bwMode="auto">
                          <a:xfrm>
                            <a:off x="9799" y="1372"/>
                            <a:ext cx="115" cy="31"/>
                          </a:xfrm>
                          <a:custGeom>
                            <a:avLst/>
                            <a:gdLst>
                              <a:gd name="T0" fmla="+- 0 9914 9800"/>
                              <a:gd name="T1" fmla="*/ T0 w 115"/>
                              <a:gd name="T2" fmla="+- 0 1402 1373"/>
                              <a:gd name="T3" fmla="*/ 1402 h 31"/>
                              <a:gd name="T4" fmla="+- 0 9904 9800"/>
                              <a:gd name="T5" fmla="*/ T4 w 115"/>
                              <a:gd name="T6" fmla="+- 0 1397 1373"/>
                              <a:gd name="T7" fmla="*/ 1397 h 31"/>
                              <a:gd name="T8" fmla="+- 0 9892 9800"/>
                              <a:gd name="T9" fmla="*/ T8 w 115"/>
                              <a:gd name="T10" fmla="+- 0 1394 1373"/>
                              <a:gd name="T11" fmla="*/ 1394 h 31"/>
                              <a:gd name="T12" fmla="+- 0 9880 9800"/>
                              <a:gd name="T13" fmla="*/ T12 w 115"/>
                              <a:gd name="T14" fmla="+- 0 1393 1373"/>
                              <a:gd name="T15" fmla="*/ 1393 h 31"/>
                              <a:gd name="T16" fmla="+- 0 9868 9800"/>
                              <a:gd name="T17" fmla="*/ T16 w 115"/>
                              <a:gd name="T18" fmla="+- 0 1393 1373"/>
                              <a:gd name="T19" fmla="*/ 1393 h 31"/>
                              <a:gd name="T20" fmla="+- 0 9854 9800"/>
                              <a:gd name="T21" fmla="*/ T20 w 115"/>
                              <a:gd name="T22" fmla="+- 0 1395 1373"/>
                              <a:gd name="T23" fmla="*/ 1395 h 31"/>
                              <a:gd name="T24" fmla="+- 0 9833 9800"/>
                              <a:gd name="T25" fmla="*/ T24 w 115"/>
                              <a:gd name="T26" fmla="+- 0 1400 1373"/>
                              <a:gd name="T27" fmla="*/ 1400 h 31"/>
                              <a:gd name="T28" fmla="+- 0 9813 9800"/>
                              <a:gd name="T29" fmla="*/ T28 w 115"/>
                              <a:gd name="T30" fmla="+- 0 1403 1373"/>
                              <a:gd name="T31" fmla="*/ 1403 h 31"/>
                              <a:gd name="T32" fmla="+- 0 9800 9800"/>
                              <a:gd name="T33" fmla="*/ T32 w 115"/>
                              <a:gd name="T34" fmla="+- 0 1402 1373"/>
                              <a:gd name="T35" fmla="*/ 1402 h 31"/>
                              <a:gd name="T36" fmla="+- 0 9803 9800"/>
                              <a:gd name="T37" fmla="*/ T36 w 115"/>
                              <a:gd name="T38" fmla="+- 0 1400 1373"/>
                              <a:gd name="T39" fmla="*/ 1400 h 31"/>
                              <a:gd name="T40" fmla="+- 0 9811 9800"/>
                              <a:gd name="T41" fmla="*/ T40 w 115"/>
                              <a:gd name="T42" fmla="+- 0 1394 1373"/>
                              <a:gd name="T43" fmla="*/ 1394 h 31"/>
                              <a:gd name="T44" fmla="+- 0 9823 9800"/>
                              <a:gd name="T45" fmla="*/ T44 w 115"/>
                              <a:gd name="T46" fmla="+- 0 1387 1373"/>
                              <a:gd name="T47" fmla="*/ 1387 h 31"/>
                              <a:gd name="T48" fmla="+- 0 9839 9800"/>
                              <a:gd name="T49" fmla="*/ T48 w 115"/>
                              <a:gd name="T50" fmla="+- 0 1379 1373"/>
                              <a:gd name="T51" fmla="*/ 1379 h 31"/>
                              <a:gd name="T52" fmla="+- 0 9857 9800"/>
                              <a:gd name="T53" fmla="*/ T52 w 115"/>
                              <a:gd name="T54" fmla="+- 0 1374 1373"/>
                              <a:gd name="T55" fmla="*/ 1374 h 31"/>
                              <a:gd name="T56" fmla="+- 0 9872 9800"/>
                              <a:gd name="T57" fmla="*/ T56 w 115"/>
                              <a:gd name="T58" fmla="+- 0 1373 1373"/>
                              <a:gd name="T59" fmla="*/ 1373 h 31"/>
                              <a:gd name="T60" fmla="+- 0 9885 9800"/>
                              <a:gd name="T61" fmla="*/ T60 w 115"/>
                              <a:gd name="T62" fmla="+- 0 1374 1373"/>
                              <a:gd name="T63" fmla="*/ 1374 h 31"/>
                              <a:gd name="T64" fmla="+- 0 9892 9800"/>
                              <a:gd name="T65" fmla="*/ T64 w 115"/>
                              <a:gd name="T66" fmla="+- 0 1379 1373"/>
                              <a:gd name="T67" fmla="*/ 1379 h 31"/>
                              <a:gd name="T68" fmla="+- 0 9900 9800"/>
                              <a:gd name="T69" fmla="*/ T68 w 115"/>
                              <a:gd name="T70" fmla="+- 0 1387 1373"/>
                              <a:gd name="T71" fmla="*/ 1387 h 31"/>
                              <a:gd name="T72" fmla="+- 0 9914 9800"/>
                              <a:gd name="T73" fmla="*/ T72 w 115"/>
                              <a:gd name="T74" fmla="+- 0 1402 1373"/>
                              <a:gd name="T75" fmla="*/ 1402 h 31"/>
                              <a:gd name="T76" fmla="+- 0 9914 9800"/>
                              <a:gd name="T77" fmla="*/ T76 w 115"/>
                              <a:gd name="T78" fmla="+- 0 1402 1373"/>
                              <a:gd name="T79" fmla="*/ 1402 h 31"/>
                              <a:gd name="T80" fmla="+- 0 9902 9800"/>
                              <a:gd name="T81" fmla="*/ T80 w 115"/>
                              <a:gd name="T82" fmla="+- 0 1394 1373"/>
                              <a:gd name="T83" fmla="*/ 1394 h 31"/>
                              <a:gd name="T84" fmla="+- 0 9888 9800"/>
                              <a:gd name="T85" fmla="*/ T84 w 115"/>
                              <a:gd name="T86" fmla="+- 0 1387 1373"/>
                              <a:gd name="T87" fmla="*/ 1387 h 31"/>
                              <a:gd name="T88" fmla="+- 0 9879 9800"/>
                              <a:gd name="T89" fmla="*/ T88 w 115"/>
                              <a:gd name="T90" fmla="+- 0 1380 1373"/>
                              <a:gd name="T91" fmla="*/ 1380 h 31"/>
                              <a:gd name="T92" fmla="+- 0 9866 9800"/>
                              <a:gd name="T93" fmla="*/ T92 w 115"/>
                              <a:gd name="T94" fmla="+- 0 1383 1373"/>
                              <a:gd name="T95" fmla="*/ 1383 h 31"/>
                              <a:gd name="T96" fmla="+- 0 9853 9800"/>
                              <a:gd name="T97" fmla="*/ T96 w 115"/>
                              <a:gd name="T98" fmla="+- 0 1386 1373"/>
                              <a:gd name="T99" fmla="*/ 1386 h 31"/>
                              <a:gd name="T100" fmla="+- 0 9835 9800"/>
                              <a:gd name="T101" fmla="*/ T100 w 115"/>
                              <a:gd name="T102" fmla="+- 0 1391 1373"/>
                              <a:gd name="T103" fmla="*/ 1391 h 31"/>
                              <a:gd name="T104" fmla="+- 0 9817 9800"/>
                              <a:gd name="T105" fmla="*/ T104 w 115"/>
                              <a:gd name="T106" fmla="+- 0 1397 1373"/>
                              <a:gd name="T107" fmla="*/ 1397 h 31"/>
                              <a:gd name="T108" fmla="+- 0 9806 9800"/>
                              <a:gd name="T109" fmla="*/ T108 w 115"/>
                              <a:gd name="T110" fmla="+- 0 1401 1373"/>
                              <a:gd name="T111" fmla="*/ 1401 h 3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Lst>
                            <a:rect l="0" t="0" r="r" b="b"/>
                            <a:pathLst>
                              <a:path w="115" h="31">
                                <a:moveTo>
                                  <a:pt x="114" y="29"/>
                                </a:moveTo>
                                <a:lnTo>
                                  <a:pt x="104" y="24"/>
                                </a:lnTo>
                                <a:lnTo>
                                  <a:pt x="92" y="21"/>
                                </a:lnTo>
                                <a:lnTo>
                                  <a:pt x="80" y="20"/>
                                </a:lnTo>
                                <a:lnTo>
                                  <a:pt x="68" y="20"/>
                                </a:lnTo>
                                <a:lnTo>
                                  <a:pt x="54" y="22"/>
                                </a:lnTo>
                                <a:lnTo>
                                  <a:pt x="33" y="27"/>
                                </a:lnTo>
                                <a:lnTo>
                                  <a:pt x="13" y="30"/>
                                </a:lnTo>
                                <a:lnTo>
                                  <a:pt x="0" y="29"/>
                                </a:lnTo>
                                <a:lnTo>
                                  <a:pt x="3" y="27"/>
                                </a:lnTo>
                                <a:lnTo>
                                  <a:pt x="11" y="21"/>
                                </a:lnTo>
                                <a:lnTo>
                                  <a:pt x="23" y="14"/>
                                </a:lnTo>
                                <a:lnTo>
                                  <a:pt x="39" y="6"/>
                                </a:lnTo>
                                <a:lnTo>
                                  <a:pt x="57" y="1"/>
                                </a:lnTo>
                                <a:lnTo>
                                  <a:pt x="72" y="0"/>
                                </a:lnTo>
                                <a:lnTo>
                                  <a:pt x="85" y="1"/>
                                </a:lnTo>
                                <a:lnTo>
                                  <a:pt x="92" y="6"/>
                                </a:lnTo>
                                <a:lnTo>
                                  <a:pt x="100" y="14"/>
                                </a:lnTo>
                                <a:lnTo>
                                  <a:pt x="114" y="29"/>
                                </a:lnTo>
                                <a:close/>
                                <a:moveTo>
                                  <a:pt x="102" y="21"/>
                                </a:moveTo>
                                <a:lnTo>
                                  <a:pt x="88" y="14"/>
                                </a:lnTo>
                                <a:lnTo>
                                  <a:pt x="79" y="7"/>
                                </a:lnTo>
                                <a:lnTo>
                                  <a:pt x="66" y="10"/>
                                </a:lnTo>
                                <a:lnTo>
                                  <a:pt x="53" y="13"/>
                                </a:lnTo>
                                <a:lnTo>
                                  <a:pt x="35" y="18"/>
                                </a:lnTo>
                                <a:lnTo>
                                  <a:pt x="17" y="24"/>
                                </a:lnTo>
                                <a:lnTo>
                                  <a:pt x="6" y="28"/>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44" name="Picture 381"/>
                          <pic:cNvPicPr>
                            <a:picLocks noChangeAspect="1" noChangeArrowheads="1"/>
                          </pic:cNvPicPr>
                        </pic:nvPicPr>
                        <pic:blipFill>
                          <a:blip r:embed="rId239">
                            <a:extLst>
                              <a:ext uri="{28A0092B-C50C-407E-A947-70E740481C1C}">
                                <a14:useLocalDpi xmlns:a14="http://schemas.microsoft.com/office/drawing/2010/main" val="0"/>
                              </a:ext>
                            </a:extLst>
                          </a:blip>
                          <a:srcRect/>
                          <a:stretch>
                            <a:fillRect/>
                          </a:stretch>
                        </pic:blipFill>
                        <pic:spPr bwMode="auto">
                          <a:xfrm>
                            <a:off x="9930" y="1334"/>
                            <a:ext cx="76" cy="10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45" name="AutoShape 382"/>
                        <wps:cNvSpPr>
                          <a:spLocks/>
                        </wps:cNvSpPr>
                        <wps:spPr bwMode="auto">
                          <a:xfrm>
                            <a:off x="9930" y="1334"/>
                            <a:ext cx="76" cy="106"/>
                          </a:xfrm>
                          <a:custGeom>
                            <a:avLst/>
                            <a:gdLst>
                              <a:gd name="T0" fmla="+- 0 9930 9930"/>
                              <a:gd name="T1" fmla="*/ T0 w 76"/>
                              <a:gd name="T2" fmla="+- 0 1439 1334"/>
                              <a:gd name="T3" fmla="*/ 1439 h 106"/>
                              <a:gd name="T4" fmla="+- 0 9930 9930"/>
                              <a:gd name="T5" fmla="*/ T4 w 76"/>
                              <a:gd name="T6" fmla="+- 0 1434 1334"/>
                              <a:gd name="T7" fmla="*/ 1434 h 106"/>
                              <a:gd name="T8" fmla="+- 0 9931 9930"/>
                              <a:gd name="T9" fmla="*/ T8 w 76"/>
                              <a:gd name="T10" fmla="+- 0 1421 1334"/>
                              <a:gd name="T11" fmla="*/ 1421 h 106"/>
                              <a:gd name="T12" fmla="+- 0 9936 9930"/>
                              <a:gd name="T13" fmla="*/ T12 w 76"/>
                              <a:gd name="T14" fmla="+- 0 1403 1334"/>
                              <a:gd name="T15" fmla="*/ 1403 h 106"/>
                              <a:gd name="T16" fmla="+- 0 9947 9930"/>
                              <a:gd name="T17" fmla="*/ T16 w 76"/>
                              <a:gd name="T18" fmla="+- 0 1385 1334"/>
                              <a:gd name="T19" fmla="*/ 1385 h 106"/>
                              <a:gd name="T20" fmla="+- 0 9964 9930"/>
                              <a:gd name="T21" fmla="*/ T20 w 76"/>
                              <a:gd name="T22" fmla="+- 0 1367 1334"/>
                              <a:gd name="T23" fmla="*/ 1367 h 106"/>
                              <a:gd name="T24" fmla="+- 0 9984 9930"/>
                              <a:gd name="T25" fmla="*/ T24 w 76"/>
                              <a:gd name="T26" fmla="+- 0 1351 1334"/>
                              <a:gd name="T27" fmla="*/ 1351 h 106"/>
                              <a:gd name="T28" fmla="+- 0 10000 9930"/>
                              <a:gd name="T29" fmla="*/ T28 w 76"/>
                              <a:gd name="T30" fmla="+- 0 1339 1334"/>
                              <a:gd name="T31" fmla="*/ 1339 h 106"/>
                              <a:gd name="T32" fmla="+- 0 10006 9930"/>
                              <a:gd name="T33" fmla="*/ T32 w 76"/>
                              <a:gd name="T34" fmla="+- 0 1334 1334"/>
                              <a:gd name="T35" fmla="*/ 1334 h 106"/>
                              <a:gd name="T36" fmla="+- 0 10005 9930"/>
                              <a:gd name="T37" fmla="*/ T36 w 76"/>
                              <a:gd name="T38" fmla="+- 0 1340 1334"/>
                              <a:gd name="T39" fmla="*/ 1340 h 106"/>
                              <a:gd name="T40" fmla="+- 0 10002 9930"/>
                              <a:gd name="T41" fmla="*/ T40 w 76"/>
                              <a:gd name="T42" fmla="+- 0 1355 1334"/>
                              <a:gd name="T43" fmla="*/ 1355 h 106"/>
                              <a:gd name="T44" fmla="+- 0 9996 9930"/>
                              <a:gd name="T45" fmla="*/ T44 w 76"/>
                              <a:gd name="T46" fmla="+- 0 1375 1334"/>
                              <a:gd name="T47" fmla="*/ 1375 h 106"/>
                              <a:gd name="T48" fmla="+- 0 9989 9930"/>
                              <a:gd name="T49" fmla="*/ T48 w 76"/>
                              <a:gd name="T50" fmla="+- 0 1394 1334"/>
                              <a:gd name="T51" fmla="*/ 1394 h 106"/>
                              <a:gd name="T52" fmla="+- 0 9976 9930"/>
                              <a:gd name="T53" fmla="*/ T52 w 76"/>
                              <a:gd name="T54" fmla="+- 0 1410 1334"/>
                              <a:gd name="T55" fmla="*/ 1410 h 106"/>
                              <a:gd name="T56" fmla="+- 0 9956 9930"/>
                              <a:gd name="T57" fmla="*/ T56 w 76"/>
                              <a:gd name="T58" fmla="+- 0 1425 1334"/>
                              <a:gd name="T59" fmla="*/ 1425 h 106"/>
                              <a:gd name="T60" fmla="+- 0 9938 9930"/>
                              <a:gd name="T61" fmla="*/ T60 w 76"/>
                              <a:gd name="T62" fmla="+- 0 1435 1334"/>
                              <a:gd name="T63" fmla="*/ 1435 h 106"/>
                              <a:gd name="T64" fmla="+- 0 9930 9930"/>
                              <a:gd name="T65" fmla="*/ T64 w 76"/>
                              <a:gd name="T66" fmla="+- 0 1439 1334"/>
                              <a:gd name="T67" fmla="*/ 1439 h 106"/>
                              <a:gd name="T68" fmla="+- 0 9933 9930"/>
                              <a:gd name="T69" fmla="*/ T68 w 76"/>
                              <a:gd name="T70" fmla="+- 0 1434 1334"/>
                              <a:gd name="T71" fmla="*/ 1434 h 106"/>
                              <a:gd name="T72" fmla="+- 0 9945 9930"/>
                              <a:gd name="T73" fmla="*/ T72 w 76"/>
                              <a:gd name="T74" fmla="+- 0 1419 1334"/>
                              <a:gd name="T75" fmla="*/ 1419 h 106"/>
                              <a:gd name="T76" fmla="+- 0 9965 9930"/>
                              <a:gd name="T77" fmla="*/ T76 w 76"/>
                              <a:gd name="T78" fmla="+- 0 1392 1334"/>
                              <a:gd name="T79" fmla="*/ 1392 h 106"/>
                              <a:gd name="T80" fmla="+- 0 9986 9930"/>
                              <a:gd name="T81" fmla="*/ T80 w 76"/>
                              <a:gd name="T82" fmla="+- 0 1363 1334"/>
                              <a:gd name="T83" fmla="*/ 1363 h 106"/>
                              <a:gd name="T84" fmla="+- 0 10000 9930"/>
                              <a:gd name="T85" fmla="*/ T84 w 76"/>
                              <a:gd name="T86" fmla="+- 0 1343 1334"/>
                              <a:gd name="T87" fmla="*/ 1343 h 10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Lst>
                            <a:rect l="0" t="0" r="r" b="b"/>
                            <a:pathLst>
                              <a:path w="76" h="106">
                                <a:moveTo>
                                  <a:pt x="0" y="105"/>
                                </a:moveTo>
                                <a:lnTo>
                                  <a:pt x="0" y="100"/>
                                </a:lnTo>
                                <a:lnTo>
                                  <a:pt x="1" y="87"/>
                                </a:lnTo>
                                <a:lnTo>
                                  <a:pt x="6" y="69"/>
                                </a:lnTo>
                                <a:lnTo>
                                  <a:pt x="17" y="51"/>
                                </a:lnTo>
                                <a:lnTo>
                                  <a:pt x="34" y="33"/>
                                </a:lnTo>
                                <a:lnTo>
                                  <a:pt x="54" y="17"/>
                                </a:lnTo>
                                <a:lnTo>
                                  <a:pt x="70" y="5"/>
                                </a:lnTo>
                                <a:lnTo>
                                  <a:pt x="76" y="0"/>
                                </a:lnTo>
                                <a:lnTo>
                                  <a:pt x="75" y="6"/>
                                </a:lnTo>
                                <a:lnTo>
                                  <a:pt x="72" y="21"/>
                                </a:lnTo>
                                <a:lnTo>
                                  <a:pt x="66" y="41"/>
                                </a:lnTo>
                                <a:lnTo>
                                  <a:pt x="59" y="60"/>
                                </a:lnTo>
                                <a:lnTo>
                                  <a:pt x="46" y="76"/>
                                </a:lnTo>
                                <a:lnTo>
                                  <a:pt x="26" y="91"/>
                                </a:lnTo>
                                <a:lnTo>
                                  <a:pt x="8" y="101"/>
                                </a:lnTo>
                                <a:lnTo>
                                  <a:pt x="0" y="105"/>
                                </a:lnTo>
                                <a:close/>
                                <a:moveTo>
                                  <a:pt x="3" y="100"/>
                                </a:moveTo>
                                <a:lnTo>
                                  <a:pt x="15" y="85"/>
                                </a:lnTo>
                                <a:lnTo>
                                  <a:pt x="35" y="58"/>
                                </a:lnTo>
                                <a:lnTo>
                                  <a:pt x="56" y="29"/>
                                </a:lnTo>
                                <a:lnTo>
                                  <a:pt x="70" y="9"/>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46" name="Picture 383"/>
                          <pic:cNvPicPr>
                            <a:picLocks noChangeAspect="1" noChangeArrowheads="1"/>
                          </pic:cNvPicPr>
                        </pic:nvPicPr>
                        <pic:blipFill>
                          <a:blip r:embed="rId240">
                            <a:extLst>
                              <a:ext uri="{28A0092B-C50C-407E-A947-70E740481C1C}">
                                <a14:useLocalDpi xmlns:a14="http://schemas.microsoft.com/office/drawing/2010/main" val="0"/>
                              </a:ext>
                            </a:extLst>
                          </a:blip>
                          <a:srcRect/>
                          <a:stretch>
                            <a:fillRect/>
                          </a:stretch>
                        </pic:blipFill>
                        <pic:spPr bwMode="auto">
                          <a:xfrm>
                            <a:off x="9922" y="1374"/>
                            <a:ext cx="23" cy="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47" name="Freeform 384"/>
                        <wps:cNvSpPr>
                          <a:spLocks/>
                        </wps:cNvSpPr>
                        <wps:spPr bwMode="auto">
                          <a:xfrm>
                            <a:off x="9922" y="1374"/>
                            <a:ext cx="23" cy="45"/>
                          </a:xfrm>
                          <a:custGeom>
                            <a:avLst/>
                            <a:gdLst>
                              <a:gd name="T0" fmla="+- 0 9926 9922"/>
                              <a:gd name="T1" fmla="*/ T0 w 23"/>
                              <a:gd name="T2" fmla="+- 0 1420 1375"/>
                              <a:gd name="T3" fmla="*/ 1420 h 45"/>
                              <a:gd name="T4" fmla="+- 0 9925 9922"/>
                              <a:gd name="T5" fmla="*/ T4 w 23"/>
                              <a:gd name="T6" fmla="+- 0 1415 1375"/>
                              <a:gd name="T7" fmla="*/ 1415 h 45"/>
                              <a:gd name="T8" fmla="+- 0 9922 9922"/>
                              <a:gd name="T9" fmla="*/ T8 w 23"/>
                              <a:gd name="T10" fmla="+- 0 1405 1375"/>
                              <a:gd name="T11" fmla="*/ 1405 h 45"/>
                              <a:gd name="T12" fmla="+- 0 9923 9922"/>
                              <a:gd name="T13" fmla="*/ T12 w 23"/>
                              <a:gd name="T14" fmla="+- 0 1390 1375"/>
                              <a:gd name="T15" fmla="*/ 1390 h 45"/>
                              <a:gd name="T16" fmla="+- 0 9932 9922"/>
                              <a:gd name="T17" fmla="*/ T16 w 23"/>
                              <a:gd name="T18" fmla="+- 0 1375 1375"/>
                              <a:gd name="T19" fmla="*/ 1375 h 45"/>
                              <a:gd name="T20" fmla="+- 0 9937 9922"/>
                              <a:gd name="T21" fmla="*/ T20 w 23"/>
                              <a:gd name="T22" fmla="+- 0 1377 1375"/>
                              <a:gd name="T23" fmla="*/ 1377 h 45"/>
                              <a:gd name="T24" fmla="+- 0 9945 9922"/>
                              <a:gd name="T25" fmla="*/ T24 w 23"/>
                              <a:gd name="T26" fmla="+- 0 1383 1375"/>
                              <a:gd name="T27" fmla="*/ 1383 h 45"/>
                              <a:gd name="T28" fmla="+- 0 9945 9922"/>
                              <a:gd name="T29" fmla="*/ T28 w 23"/>
                              <a:gd name="T30" fmla="+- 0 1397 1375"/>
                              <a:gd name="T31" fmla="*/ 1397 h 45"/>
                              <a:gd name="T32" fmla="+- 0 9926 9922"/>
                              <a:gd name="T33" fmla="*/ T32 w 23"/>
                              <a:gd name="T34" fmla="+- 0 1420 1375"/>
                              <a:gd name="T35" fmla="*/ 1420 h 4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23" h="45">
                                <a:moveTo>
                                  <a:pt x="4" y="45"/>
                                </a:moveTo>
                                <a:lnTo>
                                  <a:pt x="3" y="40"/>
                                </a:lnTo>
                                <a:lnTo>
                                  <a:pt x="0" y="30"/>
                                </a:lnTo>
                                <a:lnTo>
                                  <a:pt x="1" y="15"/>
                                </a:lnTo>
                                <a:lnTo>
                                  <a:pt x="10" y="0"/>
                                </a:lnTo>
                                <a:lnTo>
                                  <a:pt x="15" y="2"/>
                                </a:lnTo>
                                <a:lnTo>
                                  <a:pt x="23" y="8"/>
                                </a:lnTo>
                                <a:lnTo>
                                  <a:pt x="23" y="22"/>
                                </a:lnTo>
                                <a:lnTo>
                                  <a:pt x="4" y="4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48" name="Picture 385"/>
                          <pic:cNvPicPr>
                            <a:picLocks noChangeAspect="1" noChangeArrowheads="1"/>
                          </pic:cNvPicPr>
                        </pic:nvPicPr>
                        <pic:blipFill>
                          <a:blip r:embed="rId241">
                            <a:extLst>
                              <a:ext uri="{28A0092B-C50C-407E-A947-70E740481C1C}">
                                <a14:useLocalDpi xmlns:a14="http://schemas.microsoft.com/office/drawing/2010/main" val="0"/>
                              </a:ext>
                            </a:extLst>
                          </a:blip>
                          <a:srcRect/>
                          <a:stretch>
                            <a:fillRect/>
                          </a:stretch>
                        </pic:blipFill>
                        <pic:spPr bwMode="auto">
                          <a:xfrm>
                            <a:off x="9924" y="1379"/>
                            <a:ext cx="11" cy="3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49" name="Freeform 386"/>
                        <wps:cNvSpPr>
                          <a:spLocks/>
                        </wps:cNvSpPr>
                        <wps:spPr bwMode="auto">
                          <a:xfrm>
                            <a:off x="9924" y="1379"/>
                            <a:ext cx="11" cy="33"/>
                          </a:xfrm>
                          <a:custGeom>
                            <a:avLst/>
                            <a:gdLst>
                              <a:gd name="T0" fmla="+- 0 9925 9925"/>
                              <a:gd name="T1" fmla="*/ T0 w 11"/>
                              <a:gd name="T2" fmla="+- 0 1412 1380"/>
                              <a:gd name="T3" fmla="*/ 1412 h 33"/>
                              <a:gd name="T4" fmla="+- 0 9928 9925"/>
                              <a:gd name="T5" fmla="*/ T4 w 11"/>
                              <a:gd name="T6" fmla="+- 0 1406 1380"/>
                              <a:gd name="T7" fmla="*/ 1406 h 33"/>
                              <a:gd name="T8" fmla="+- 0 9935 9925"/>
                              <a:gd name="T9" fmla="*/ T8 w 11"/>
                              <a:gd name="T10" fmla="+- 0 1399 1380"/>
                              <a:gd name="T11" fmla="*/ 1399 h 33"/>
                              <a:gd name="T12" fmla="+- 0 9930 9925"/>
                              <a:gd name="T13" fmla="*/ T12 w 11"/>
                              <a:gd name="T14" fmla="+- 0 1380 1380"/>
                              <a:gd name="T15" fmla="*/ 1380 h 33"/>
                            </a:gdLst>
                            <a:ahLst/>
                            <a:cxnLst>
                              <a:cxn ang="0">
                                <a:pos x="T1" y="T3"/>
                              </a:cxn>
                              <a:cxn ang="0">
                                <a:pos x="T5" y="T7"/>
                              </a:cxn>
                              <a:cxn ang="0">
                                <a:pos x="T9" y="T11"/>
                              </a:cxn>
                              <a:cxn ang="0">
                                <a:pos x="T13" y="T15"/>
                              </a:cxn>
                            </a:cxnLst>
                            <a:rect l="0" t="0" r="r" b="b"/>
                            <a:pathLst>
                              <a:path w="11" h="33">
                                <a:moveTo>
                                  <a:pt x="0" y="32"/>
                                </a:moveTo>
                                <a:lnTo>
                                  <a:pt x="3" y="26"/>
                                </a:lnTo>
                                <a:lnTo>
                                  <a:pt x="10" y="19"/>
                                </a:lnTo>
                                <a:lnTo>
                                  <a:pt x="5"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50" name="Picture 387"/>
                          <pic:cNvPicPr>
                            <a:picLocks noChangeAspect="1" noChangeArrowheads="1"/>
                          </pic:cNvPicPr>
                        </pic:nvPicPr>
                        <pic:blipFill>
                          <a:blip r:embed="rId242">
                            <a:extLst>
                              <a:ext uri="{28A0092B-C50C-407E-A947-70E740481C1C}">
                                <a14:useLocalDpi xmlns:a14="http://schemas.microsoft.com/office/drawing/2010/main" val="0"/>
                              </a:ext>
                            </a:extLst>
                          </a:blip>
                          <a:srcRect/>
                          <a:stretch>
                            <a:fillRect/>
                          </a:stretch>
                        </pic:blipFill>
                        <pic:spPr bwMode="auto">
                          <a:xfrm>
                            <a:off x="9907" y="1286"/>
                            <a:ext cx="45" cy="11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51" name="AutoShape 388"/>
                        <wps:cNvSpPr>
                          <a:spLocks/>
                        </wps:cNvSpPr>
                        <wps:spPr bwMode="auto">
                          <a:xfrm>
                            <a:off x="9907" y="1286"/>
                            <a:ext cx="45" cy="112"/>
                          </a:xfrm>
                          <a:custGeom>
                            <a:avLst/>
                            <a:gdLst>
                              <a:gd name="T0" fmla="+- 0 9912 9908"/>
                              <a:gd name="T1" fmla="*/ T0 w 45"/>
                              <a:gd name="T2" fmla="+- 0 1397 1286"/>
                              <a:gd name="T3" fmla="*/ 1397 h 112"/>
                              <a:gd name="T4" fmla="+- 0 9910 9908"/>
                              <a:gd name="T5" fmla="*/ T4 w 45"/>
                              <a:gd name="T6" fmla="+- 0 1392 1286"/>
                              <a:gd name="T7" fmla="*/ 1392 h 112"/>
                              <a:gd name="T8" fmla="+- 0 9908 9908"/>
                              <a:gd name="T9" fmla="*/ T8 w 45"/>
                              <a:gd name="T10" fmla="+- 0 1379 1286"/>
                              <a:gd name="T11" fmla="*/ 1379 h 112"/>
                              <a:gd name="T12" fmla="+- 0 9908 9908"/>
                              <a:gd name="T13" fmla="*/ T12 w 45"/>
                              <a:gd name="T14" fmla="+- 0 1362 1286"/>
                              <a:gd name="T15" fmla="*/ 1362 h 112"/>
                              <a:gd name="T16" fmla="+- 0 9913 9908"/>
                              <a:gd name="T17" fmla="*/ T16 w 45"/>
                              <a:gd name="T18" fmla="+- 0 1344 1286"/>
                              <a:gd name="T19" fmla="*/ 1344 h 112"/>
                              <a:gd name="T20" fmla="+- 0 9923 9908"/>
                              <a:gd name="T21" fmla="*/ T20 w 45"/>
                              <a:gd name="T22" fmla="+- 0 1325 1286"/>
                              <a:gd name="T23" fmla="*/ 1325 h 112"/>
                              <a:gd name="T24" fmla="+- 0 9936 9908"/>
                              <a:gd name="T25" fmla="*/ T24 w 45"/>
                              <a:gd name="T26" fmla="+- 0 1307 1286"/>
                              <a:gd name="T27" fmla="*/ 1307 h 112"/>
                              <a:gd name="T28" fmla="+- 0 9948 9908"/>
                              <a:gd name="T29" fmla="*/ T28 w 45"/>
                              <a:gd name="T30" fmla="+- 0 1292 1286"/>
                              <a:gd name="T31" fmla="*/ 1292 h 112"/>
                              <a:gd name="T32" fmla="+- 0 9953 9908"/>
                              <a:gd name="T33" fmla="*/ T32 w 45"/>
                              <a:gd name="T34" fmla="+- 0 1286 1286"/>
                              <a:gd name="T35" fmla="*/ 1286 h 112"/>
                              <a:gd name="T36" fmla="+- 0 9952 9908"/>
                              <a:gd name="T37" fmla="*/ T36 w 45"/>
                              <a:gd name="T38" fmla="+- 0 1291 1286"/>
                              <a:gd name="T39" fmla="*/ 1291 h 112"/>
                              <a:gd name="T40" fmla="+- 0 9951 9908"/>
                              <a:gd name="T41" fmla="*/ T40 w 45"/>
                              <a:gd name="T42" fmla="+- 0 1302 1286"/>
                              <a:gd name="T43" fmla="*/ 1302 h 112"/>
                              <a:gd name="T44" fmla="+- 0 9948 9908"/>
                              <a:gd name="T45" fmla="*/ T44 w 45"/>
                              <a:gd name="T46" fmla="+- 0 1319 1286"/>
                              <a:gd name="T47" fmla="*/ 1319 h 112"/>
                              <a:gd name="T48" fmla="+- 0 9945 9908"/>
                              <a:gd name="T49" fmla="*/ T48 w 45"/>
                              <a:gd name="T50" fmla="+- 0 1340 1286"/>
                              <a:gd name="T51" fmla="*/ 1340 h 112"/>
                              <a:gd name="T52" fmla="+- 0 9938 9908"/>
                              <a:gd name="T53" fmla="*/ T52 w 45"/>
                              <a:gd name="T54" fmla="+- 0 1361 1286"/>
                              <a:gd name="T55" fmla="*/ 1361 h 112"/>
                              <a:gd name="T56" fmla="+- 0 9927 9908"/>
                              <a:gd name="T57" fmla="*/ T56 w 45"/>
                              <a:gd name="T58" fmla="+- 0 1379 1286"/>
                              <a:gd name="T59" fmla="*/ 1379 h 112"/>
                              <a:gd name="T60" fmla="+- 0 9916 9908"/>
                              <a:gd name="T61" fmla="*/ T60 w 45"/>
                              <a:gd name="T62" fmla="+- 0 1392 1286"/>
                              <a:gd name="T63" fmla="*/ 1392 h 112"/>
                              <a:gd name="T64" fmla="+- 0 9912 9908"/>
                              <a:gd name="T65" fmla="*/ T64 w 45"/>
                              <a:gd name="T66" fmla="+- 0 1397 1286"/>
                              <a:gd name="T67" fmla="*/ 1397 h 112"/>
                              <a:gd name="T68" fmla="+- 0 9911 9908"/>
                              <a:gd name="T69" fmla="*/ T68 w 45"/>
                              <a:gd name="T70" fmla="+- 0 1391 1286"/>
                              <a:gd name="T71" fmla="*/ 1391 h 112"/>
                              <a:gd name="T72" fmla="+- 0 9918 9908"/>
                              <a:gd name="T73" fmla="*/ T72 w 45"/>
                              <a:gd name="T74" fmla="+- 0 1373 1286"/>
                              <a:gd name="T75" fmla="*/ 1373 h 112"/>
                              <a:gd name="T76" fmla="+- 0 9928 9908"/>
                              <a:gd name="T77" fmla="*/ T76 w 45"/>
                              <a:gd name="T78" fmla="+- 0 1347 1286"/>
                              <a:gd name="T79" fmla="*/ 1347 h 112"/>
                              <a:gd name="T80" fmla="+- 0 9939 9908"/>
                              <a:gd name="T81" fmla="*/ T80 w 45"/>
                              <a:gd name="T82" fmla="+- 0 1320 1286"/>
                              <a:gd name="T83" fmla="*/ 1320 h 112"/>
                              <a:gd name="T84" fmla="+- 0 9949 9908"/>
                              <a:gd name="T85" fmla="*/ T84 w 45"/>
                              <a:gd name="T86" fmla="+- 0 1297 1286"/>
                              <a:gd name="T87" fmla="*/ 1297 h 11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Lst>
                            <a:rect l="0" t="0" r="r" b="b"/>
                            <a:pathLst>
                              <a:path w="45" h="112">
                                <a:moveTo>
                                  <a:pt x="4" y="111"/>
                                </a:moveTo>
                                <a:lnTo>
                                  <a:pt x="2" y="106"/>
                                </a:lnTo>
                                <a:lnTo>
                                  <a:pt x="0" y="93"/>
                                </a:lnTo>
                                <a:lnTo>
                                  <a:pt x="0" y="76"/>
                                </a:lnTo>
                                <a:lnTo>
                                  <a:pt x="5" y="58"/>
                                </a:lnTo>
                                <a:lnTo>
                                  <a:pt x="15" y="39"/>
                                </a:lnTo>
                                <a:lnTo>
                                  <a:pt x="28" y="21"/>
                                </a:lnTo>
                                <a:lnTo>
                                  <a:pt x="40" y="6"/>
                                </a:lnTo>
                                <a:lnTo>
                                  <a:pt x="45" y="0"/>
                                </a:lnTo>
                                <a:lnTo>
                                  <a:pt x="44" y="5"/>
                                </a:lnTo>
                                <a:lnTo>
                                  <a:pt x="43" y="16"/>
                                </a:lnTo>
                                <a:lnTo>
                                  <a:pt x="40" y="33"/>
                                </a:lnTo>
                                <a:lnTo>
                                  <a:pt x="37" y="54"/>
                                </a:lnTo>
                                <a:lnTo>
                                  <a:pt x="30" y="75"/>
                                </a:lnTo>
                                <a:lnTo>
                                  <a:pt x="19" y="93"/>
                                </a:lnTo>
                                <a:lnTo>
                                  <a:pt x="8" y="106"/>
                                </a:lnTo>
                                <a:lnTo>
                                  <a:pt x="4" y="111"/>
                                </a:lnTo>
                                <a:close/>
                                <a:moveTo>
                                  <a:pt x="3" y="105"/>
                                </a:moveTo>
                                <a:lnTo>
                                  <a:pt x="10" y="87"/>
                                </a:lnTo>
                                <a:lnTo>
                                  <a:pt x="20" y="61"/>
                                </a:lnTo>
                                <a:lnTo>
                                  <a:pt x="31" y="34"/>
                                </a:lnTo>
                                <a:lnTo>
                                  <a:pt x="41" y="11"/>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52" name="Picture 389"/>
                          <pic:cNvPicPr>
                            <a:picLocks noChangeAspect="1" noChangeArrowheads="1"/>
                          </pic:cNvPicPr>
                        </pic:nvPicPr>
                        <pic:blipFill>
                          <a:blip r:embed="rId243">
                            <a:extLst>
                              <a:ext uri="{28A0092B-C50C-407E-A947-70E740481C1C}">
                                <a14:useLocalDpi xmlns:a14="http://schemas.microsoft.com/office/drawing/2010/main" val="0"/>
                              </a:ext>
                            </a:extLst>
                          </a:blip>
                          <a:srcRect/>
                          <a:stretch>
                            <a:fillRect/>
                          </a:stretch>
                        </pic:blipFill>
                        <pic:spPr bwMode="auto">
                          <a:xfrm>
                            <a:off x="9888" y="1306"/>
                            <a:ext cx="30" cy="7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53" name="AutoShape 390"/>
                        <wps:cNvSpPr>
                          <a:spLocks/>
                        </wps:cNvSpPr>
                        <wps:spPr bwMode="auto">
                          <a:xfrm>
                            <a:off x="9888" y="1306"/>
                            <a:ext cx="30" cy="71"/>
                          </a:xfrm>
                          <a:custGeom>
                            <a:avLst/>
                            <a:gdLst>
                              <a:gd name="T0" fmla="+- 0 9902 9888"/>
                              <a:gd name="T1" fmla="*/ T0 w 30"/>
                              <a:gd name="T2" fmla="+- 0 1377 1306"/>
                              <a:gd name="T3" fmla="*/ 1377 h 71"/>
                              <a:gd name="T4" fmla="+- 0 9902 9888"/>
                              <a:gd name="T5" fmla="*/ T4 w 30"/>
                              <a:gd name="T6" fmla="+- 0 1377 1306"/>
                              <a:gd name="T7" fmla="*/ 1377 h 71"/>
                              <a:gd name="T8" fmla="+- 0 9917 9888"/>
                              <a:gd name="T9" fmla="*/ T8 w 30"/>
                              <a:gd name="T10" fmla="+- 0 1363 1306"/>
                              <a:gd name="T11" fmla="*/ 1363 h 71"/>
                              <a:gd name="T12" fmla="+- 0 9914 9888"/>
                              <a:gd name="T13" fmla="*/ T12 w 30"/>
                              <a:gd name="T14" fmla="+- 0 1343 1306"/>
                              <a:gd name="T15" fmla="*/ 1343 h 71"/>
                              <a:gd name="T16" fmla="+- 0 9909 9888"/>
                              <a:gd name="T17" fmla="*/ T16 w 30"/>
                              <a:gd name="T18" fmla="+- 0 1329 1306"/>
                              <a:gd name="T19" fmla="*/ 1329 h 71"/>
                              <a:gd name="T20" fmla="+- 0 9904 9888"/>
                              <a:gd name="T21" fmla="*/ T20 w 30"/>
                              <a:gd name="T22" fmla="+- 0 1317 1306"/>
                              <a:gd name="T23" fmla="*/ 1317 h 71"/>
                              <a:gd name="T24" fmla="+- 0 9900 9888"/>
                              <a:gd name="T25" fmla="*/ T24 w 30"/>
                              <a:gd name="T26" fmla="+- 0 1309 1306"/>
                              <a:gd name="T27" fmla="*/ 1309 h 71"/>
                              <a:gd name="T28" fmla="+- 0 9898 9888"/>
                              <a:gd name="T29" fmla="*/ T28 w 30"/>
                              <a:gd name="T30" fmla="+- 0 1306 1306"/>
                              <a:gd name="T31" fmla="*/ 1306 h 71"/>
                              <a:gd name="T32" fmla="+- 0 9898 9888"/>
                              <a:gd name="T33" fmla="*/ T32 w 30"/>
                              <a:gd name="T34" fmla="+- 0 1306 1306"/>
                              <a:gd name="T35" fmla="*/ 1306 h 71"/>
                              <a:gd name="T36" fmla="+- 0 9889 9888"/>
                              <a:gd name="T37" fmla="*/ T36 w 30"/>
                              <a:gd name="T38" fmla="+- 0 1315 1306"/>
                              <a:gd name="T39" fmla="*/ 1315 h 71"/>
                              <a:gd name="T40" fmla="+- 0 9888 9888"/>
                              <a:gd name="T41" fmla="*/ T40 w 30"/>
                              <a:gd name="T42" fmla="+- 0 1331 1306"/>
                              <a:gd name="T43" fmla="*/ 1331 h 71"/>
                              <a:gd name="T44" fmla="+- 0 9890 9888"/>
                              <a:gd name="T45" fmla="*/ T44 w 30"/>
                              <a:gd name="T46" fmla="+- 0 1345 1306"/>
                              <a:gd name="T47" fmla="*/ 1345 h 71"/>
                              <a:gd name="T48" fmla="+- 0 9895 9888"/>
                              <a:gd name="T49" fmla="*/ T48 w 30"/>
                              <a:gd name="T50" fmla="+- 0 1360 1306"/>
                              <a:gd name="T51" fmla="*/ 1360 h 71"/>
                              <a:gd name="T52" fmla="+- 0 9900 9888"/>
                              <a:gd name="T53" fmla="*/ T52 w 30"/>
                              <a:gd name="T54" fmla="+- 0 1372 1306"/>
                              <a:gd name="T55" fmla="*/ 1372 h 71"/>
                              <a:gd name="T56" fmla="+- 0 9902 9888"/>
                              <a:gd name="T57" fmla="*/ T56 w 30"/>
                              <a:gd name="T58" fmla="+- 0 1377 1306"/>
                              <a:gd name="T59" fmla="*/ 1377 h 71"/>
                              <a:gd name="T60" fmla="+- 0 9904 9888"/>
                              <a:gd name="T61" fmla="*/ T60 w 30"/>
                              <a:gd name="T62" fmla="+- 0 1367 1306"/>
                              <a:gd name="T63" fmla="*/ 1367 h 71"/>
                              <a:gd name="T64" fmla="+- 0 9904 9888"/>
                              <a:gd name="T65" fmla="*/ T64 w 30"/>
                              <a:gd name="T66" fmla="+- 0 1357 1306"/>
                              <a:gd name="T67" fmla="*/ 1357 h 71"/>
                              <a:gd name="T68" fmla="+- 0 9902 9888"/>
                              <a:gd name="T69" fmla="*/ T68 w 30"/>
                              <a:gd name="T70" fmla="+- 0 1344 1306"/>
                              <a:gd name="T71" fmla="*/ 1344 h 71"/>
                              <a:gd name="T72" fmla="+- 0 9898 9888"/>
                              <a:gd name="T73" fmla="*/ T72 w 30"/>
                              <a:gd name="T74" fmla="+- 0 1329 1306"/>
                              <a:gd name="T75" fmla="*/ 1329 h 71"/>
                              <a:gd name="T76" fmla="+- 0 9896 9888"/>
                              <a:gd name="T77" fmla="*/ T76 w 30"/>
                              <a:gd name="T78" fmla="+- 0 1315 1306"/>
                              <a:gd name="T79" fmla="*/ 1315 h 7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Lst>
                            <a:rect l="0" t="0" r="r" b="b"/>
                            <a:pathLst>
                              <a:path w="30" h="71">
                                <a:moveTo>
                                  <a:pt x="14" y="71"/>
                                </a:moveTo>
                                <a:lnTo>
                                  <a:pt x="14" y="71"/>
                                </a:lnTo>
                                <a:lnTo>
                                  <a:pt x="29" y="57"/>
                                </a:lnTo>
                                <a:lnTo>
                                  <a:pt x="26" y="37"/>
                                </a:lnTo>
                                <a:lnTo>
                                  <a:pt x="21" y="23"/>
                                </a:lnTo>
                                <a:lnTo>
                                  <a:pt x="16" y="11"/>
                                </a:lnTo>
                                <a:lnTo>
                                  <a:pt x="12" y="3"/>
                                </a:lnTo>
                                <a:lnTo>
                                  <a:pt x="10" y="0"/>
                                </a:lnTo>
                                <a:lnTo>
                                  <a:pt x="1" y="9"/>
                                </a:lnTo>
                                <a:lnTo>
                                  <a:pt x="0" y="25"/>
                                </a:lnTo>
                                <a:lnTo>
                                  <a:pt x="2" y="39"/>
                                </a:lnTo>
                                <a:lnTo>
                                  <a:pt x="7" y="54"/>
                                </a:lnTo>
                                <a:lnTo>
                                  <a:pt x="12" y="66"/>
                                </a:lnTo>
                                <a:lnTo>
                                  <a:pt x="14" y="71"/>
                                </a:lnTo>
                                <a:close/>
                                <a:moveTo>
                                  <a:pt x="16" y="61"/>
                                </a:moveTo>
                                <a:lnTo>
                                  <a:pt x="16" y="51"/>
                                </a:lnTo>
                                <a:lnTo>
                                  <a:pt x="14" y="38"/>
                                </a:lnTo>
                                <a:lnTo>
                                  <a:pt x="10" y="23"/>
                                </a:lnTo>
                                <a:lnTo>
                                  <a:pt x="8" y="9"/>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54" name="Picture 391"/>
                          <pic:cNvPicPr>
                            <a:picLocks noChangeAspect="1" noChangeArrowheads="1"/>
                          </pic:cNvPicPr>
                        </pic:nvPicPr>
                        <pic:blipFill>
                          <a:blip r:embed="rId244">
                            <a:extLst>
                              <a:ext uri="{28A0092B-C50C-407E-A947-70E740481C1C}">
                                <a14:useLocalDpi xmlns:a14="http://schemas.microsoft.com/office/drawing/2010/main" val="0"/>
                              </a:ext>
                            </a:extLst>
                          </a:blip>
                          <a:srcRect/>
                          <a:stretch>
                            <a:fillRect/>
                          </a:stretch>
                        </pic:blipFill>
                        <pic:spPr bwMode="auto">
                          <a:xfrm>
                            <a:off x="9798" y="1312"/>
                            <a:ext cx="103" cy="6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55" name="AutoShape 392"/>
                        <wps:cNvSpPr>
                          <a:spLocks/>
                        </wps:cNvSpPr>
                        <wps:spPr bwMode="auto">
                          <a:xfrm>
                            <a:off x="9798" y="1312"/>
                            <a:ext cx="103" cy="64"/>
                          </a:xfrm>
                          <a:custGeom>
                            <a:avLst/>
                            <a:gdLst>
                              <a:gd name="T0" fmla="+- 0 9901 9798"/>
                              <a:gd name="T1" fmla="*/ T0 w 103"/>
                              <a:gd name="T2" fmla="+- 0 1376 1313"/>
                              <a:gd name="T3" fmla="*/ 1376 h 64"/>
                              <a:gd name="T4" fmla="+- 0 9901 9798"/>
                              <a:gd name="T5" fmla="*/ T4 w 103"/>
                              <a:gd name="T6" fmla="+- 0 1376 1313"/>
                              <a:gd name="T7" fmla="*/ 1376 h 64"/>
                              <a:gd name="T8" fmla="+- 0 9887 9798"/>
                              <a:gd name="T9" fmla="*/ T8 w 103"/>
                              <a:gd name="T10" fmla="+- 0 1365 1313"/>
                              <a:gd name="T11" fmla="*/ 1365 h 64"/>
                              <a:gd name="T12" fmla="+- 0 9868 9798"/>
                              <a:gd name="T13" fmla="*/ T12 w 103"/>
                              <a:gd name="T14" fmla="+- 0 1364 1313"/>
                              <a:gd name="T15" fmla="*/ 1364 h 64"/>
                              <a:gd name="T16" fmla="+- 0 9847 9798"/>
                              <a:gd name="T17" fmla="*/ T16 w 103"/>
                              <a:gd name="T18" fmla="+- 0 1361 1313"/>
                              <a:gd name="T19" fmla="*/ 1361 h 64"/>
                              <a:gd name="T20" fmla="+- 0 9829 9798"/>
                              <a:gd name="T21" fmla="*/ T20 w 103"/>
                              <a:gd name="T22" fmla="+- 0 1352 1313"/>
                              <a:gd name="T23" fmla="*/ 1352 h 64"/>
                              <a:gd name="T24" fmla="+- 0 9815 9798"/>
                              <a:gd name="T25" fmla="*/ T24 w 103"/>
                              <a:gd name="T26" fmla="+- 0 1341 1313"/>
                              <a:gd name="T27" fmla="*/ 1341 h 64"/>
                              <a:gd name="T28" fmla="+- 0 9807 9798"/>
                              <a:gd name="T29" fmla="*/ T28 w 103"/>
                              <a:gd name="T30" fmla="+- 0 1328 1313"/>
                              <a:gd name="T31" fmla="*/ 1328 h 64"/>
                              <a:gd name="T32" fmla="+- 0 9798 9798"/>
                              <a:gd name="T33" fmla="*/ T32 w 103"/>
                              <a:gd name="T34" fmla="+- 0 1313 1313"/>
                              <a:gd name="T35" fmla="*/ 1313 h 64"/>
                              <a:gd name="T36" fmla="+- 0 9805 9798"/>
                              <a:gd name="T37" fmla="*/ T36 w 103"/>
                              <a:gd name="T38" fmla="+- 0 1313 1313"/>
                              <a:gd name="T39" fmla="*/ 1313 h 64"/>
                              <a:gd name="T40" fmla="+- 0 9806 9798"/>
                              <a:gd name="T41" fmla="*/ T40 w 103"/>
                              <a:gd name="T42" fmla="+- 0 1321 1313"/>
                              <a:gd name="T43" fmla="*/ 1321 h 64"/>
                              <a:gd name="T44" fmla="+- 0 9811 9798"/>
                              <a:gd name="T45" fmla="*/ T44 w 103"/>
                              <a:gd name="T46" fmla="+- 0 1325 1313"/>
                              <a:gd name="T47" fmla="*/ 1325 h 64"/>
                              <a:gd name="T48" fmla="+- 0 9824 9798"/>
                              <a:gd name="T49" fmla="*/ T48 w 103"/>
                              <a:gd name="T50" fmla="+- 0 1326 1313"/>
                              <a:gd name="T51" fmla="*/ 1326 h 64"/>
                              <a:gd name="T52" fmla="+- 0 9840 9798"/>
                              <a:gd name="T53" fmla="*/ T52 w 103"/>
                              <a:gd name="T54" fmla="+- 0 1328 1313"/>
                              <a:gd name="T55" fmla="*/ 1328 h 64"/>
                              <a:gd name="T56" fmla="+- 0 9857 9798"/>
                              <a:gd name="T57" fmla="*/ T56 w 103"/>
                              <a:gd name="T58" fmla="+- 0 1334 1313"/>
                              <a:gd name="T59" fmla="*/ 1334 h 64"/>
                              <a:gd name="T60" fmla="+- 0 9873 9798"/>
                              <a:gd name="T61" fmla="*/ T60 w 103"/>
                              <a:gd name="T62" fmla="+- 0 1345 1313"/>
                              <a:gd name="T63" fmla="*/ 1345 h 64"/>
                              <a:gd name="T64" fmla="+- 0 9887 9798"/>
                              <a:gd name="T65" fmla="*/ T64 w 103"/>
                              <a:gd name="T66" fmla="+- 0 1359 1313"/>
                              <a:gd name="T67" fmla="*/ 1359 h 64"/>
                              <a:gd name="T68" fmla="+- 0 9897 9798"/>
                              <a:gd name="T69" fmla="*/ T68 w 103"/>
                              <a:gd name="T70" fmla="+- 0 1371 1313"/>
                              <a:gd name="T71" fmla="*/ 1371 h 64"/>
                              <a:gd name="T72" fmla="+- 0 9901 9798"/>
                              <a:gd name="T73" fmla="*/ T72 w 103"/>
                              <a:gd name="T74" fmla="+- 0 1376 1313"/>
                              <a:gd name="T75" fmla="*/ 1376 h 64"/>
                              <a:gd name="T76" fmla="+- 0 9889 9798"/>
                              <a:gd name="T77" fmla="*/ T76 w 103"/>
                              <a:gd name="T78" fmla="+- 0 1365 1313"/>
                              <a:gd name="T79" fmla="*/ 1365 h 64"/>
                              <a:gd name="T80" fmla="+- 0 9875 9798"/>
                              <a:gd name="T81" fmla="*/ T80 w 103"/>
                              <a:gd name="T82" fmla="+- 0 1359 1313"/>
                              <a:gd name="T83" fmla="*/ 1359 h 64"/>
                              <a:gd name="T84" fmla="+- 0 9854 9798"/>
                              <a:gd name="T85" fmla="*/ T84 w 103"/>
                              <a:gd name="T86" fmla="+- 0 1352 1313"/>
                              <a:gd name="T87" fmla="*/ 1352 h 64"/>
                              <a:gd name="T88" fmla="+- 0 9834 9798"/>
                              <a:gd name="T89" fmla="*/ T88 w 103"/>
                              <a:gd name="T90" fmla="+- 0 1343 1313"/>
                              <a:gd name="T91" fmla="*/ 1343 h 64"/>
                              <a:gd name="T92" fmla="+- 0 9821 9798"/>
                              <a:gd name="T93" fmla="*/ T92 w 103"/>
                              <a:gd name="T94" fmla="+- 0 1335 1313"/>
                              <a:gd name="T95" fmla="*/ 1335 h 6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Lst>
                            <a:rect l="0" t="0" r="r" b="b"/>
                            <a:pathLst>
                              <a:path w="103" h="64">
                                <a:moveTo>
                                  <a:pt x="103" y="63"/>
                                </a:moveTo>
                                <a:lnTo>
                                  <a:pt x="103" y="63"/>
                                </a:lnTo>
                                <a:lnTo>
                                  <a:pt x="89" y="52"/>
                                </a:lnTo>
                                <a:lnTo>
                                  <a:pt x="70" y="51"/>
                                </a:lnTo>
                                <a:lnTo>
                                  <a:pt x="49" y="48"/>
                                </a:lnTo>
                                <a:lnTo>
                                  <a:pt x="31" y="39"/>
                                </a:lnTo>
                                <a:lnTo>
                                  <a:pt x="17" y="28"/>
                                </a:lnTo>
                                <a:lnTo>
                                  <a:pt x="9" y="15"/>
                                </a:lnTo>
                                <a:lnTo>
                                  <a:pt x="0" y="0"/>
                                </a:lnTo>
                                <a:lnTo>
                                  <a:pt x="7" y="0"/>
                                </a:lnTo>
                                <a:lnTo>
                                  <a:pt x="8" y="8"/>
                                </a:lnTo>
                                <a:lnTo>
                                  <a:pt x="13" y="12"/>
                                </a:lnTo>
                                <a:lnTo>
                                  <a:pt x="26" y="13"/>
                                </a:lnTo>
                                <a:lnTo>
                                  <a:pt x="42" y="15"/>
                                </a:lnTo>
                                <a:lnTo>
                                  <a:pt x="59" y="21"/>
                                </a:lnTo>
                                <a:lnTo>
                                  <a:pt x="75" y="32"/>
                                </a:lnTo>
                                <a:lnTo>
                                  <a:pt x="89" y="46"/>
                                </a:lnTo>
                                <a:lnTo>
                                  <a:pt x="99" y="58"/>
                                </a:lnTo>
                                <a:lnTo>
                                  <a:pt x="103" y="63"/>
                                </a:lnTo>
                                <a:close/>
                                <a:moveTo>
                                  <a:pt x="91" y="52"/>
                                </a:moveTo>
                                <a:lnTo>
                                  <a:pt x="77" y="46"/>
                                </a:lnTo>
                                <a:lnTo>
                                  <a:pt x="56" y="39"/>
                                </a:lnTo>
                                <a:lnTo>
                                  <a:pt x="36" y="30"/>
                                </a:lnTo>
                                <a:lnTo>
                                  <a:pt x="23" y="22"/>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56" name="Picture 393"/>
                          <pic:cNvPicPr>
                            <a:picLocks noChangeAspect="1" noChangeArrowheads="1"/>
                          </pic:cNvPicPr>
                        </pic:nvPicPr>
                        <pic:blipFill>
                          <a:blip r:embed="rId245">
                            <a:extLst>
                              <a:ext uri="{28A0092B-C50C-407E-A947-70E740481C1C}">
                                <a14:useLocalDpi xmlns:a14="http://schemas.microsoft.com/office/drawing/2010/main" val="0"/>
                              </a:ext>
                            </a:extLst>
                          </a:blip>
                          <a:srcRect/>
                          <a:stretch>
                            <a:fillRect/>
                          </a:stretch>
                        </pic:blipFill>
                        <pic:spPr bwMode="auto">
                          <a:xfrm>
                            <a:off x="9744" y="1288"/>
                            <a:ext cx="144" cy="5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57" name="AutoShape 394"/>
                        <wps:cNvSpPr>
                          <a:spLocks/>
                        </wps:cNvSpPr>
                        <wps:spPr bwMode="auto">
                          <a:xfrm>
                            <a:off x="9744" y="1288"/>
                            <a:ext cx="144" cy="57"/>
                          </a:xfrm>
                          <a:custGeom>
                            <a:avLst/>
                            <a:gdLst>
                              <a:gd name="T0" fmla="+- 0 9888 9745"/>
                              <a:gd name="T1" fmla="*/ T0 w 144"/>
                              <a:gd name="T2" fmla="+- 0 1346 1289"/>
                              <a:gd name="T3" fmla="*/ 1346 h 57"/>
                              <a:gd name="T4" fmla="+- 0 9885 9745"/>
                              <a:gd name="T5" fmla="*/ T4 w 144"/>
                              <a:gd name="T6" fmla="+- 0 1340 1289"/>
                              <a:gd name="T7" fmla="*/ 1340 h 57"/>
                              <a:gd name="T8" fmla="+- 0 9876 9745"/>
                              <a:gd name="T9" fmla="*/ T8 w 144"/>
                              <a:gd name="T10" fmla="+- 0 1327 1289"/>
                              <a:gd name="T11" fmla="*/ 1327 h 57"/>
                              <a:gd name="T12" fmla="+- 0 9863 9745"/>
                              <a:gd name="T13" fmla="*/ T12 w 144"/>
                              <a:gd name="T14" fmla="+- 0 1312 1289"/>
                              <a:gd name="T15" fmla="*/ 1312 h 57"/>
                              <a:gd name="T16" fmla="+- 0 9847 9745"/>
                              <a:gd name="T17" fmla="*/ T16 w 144"/>
                              <a:gd name="T18" fmla="+- 0 1302 1289"/>
                              <a:gd name="T19" fmla="*/ 1302 h 57"/>
                              <a:gd name="T20" fmla="+- 0 9828 9745"/>
                              <a:gd name="T21" fmla="*/ T20 w 144"/>
                              <a:gd name="T22" fmla="+- 0 1297 1289"/>
                              <a:gd name="T23" fmla="*/ 1297 h 57"/>
                              <a:gd name="T24" fmla="+- 0 9808 9745"/>
                              <a:gd name="T25" fmla="*/ T24 w 144"/>
                              <a:gd name="T26" fmla="+- 0 1292 1289"/>
                              <a:gd name="T27" fmla="*/ 1292 h 57"/>
                              <a:gd name="T28" fmla="+- 0 9788 9745"/>
                              <a:gd name="T29" fmla="*/ T28 w 144"/>
                              <a:gd name="T30" fmla="+- 0 1290 1289"/>
                              <a:gd name="T31" fmla="*/ 1290 h 57"/>
                              <a:gd name="T32" fmla="+- 0 9771 9745"/>
                              <a:gd name="T33" fmla="*/ T32 w 144"/>
                              <a:gd name="T34" fmla="+- 0 1290 1289"/>
                              <a:gd name="T35" fmla="*/ 1290 h 57"/>
                              <a:gd name="T36" fmla="+- 0 9750 9745"/>
                              <a:gd name="T37" fmla="*/ T36 w 144"/>
                              <a:gd name="T38" fmla="+- 0 1292 1289"/>
                              <a:gd name="T39" fmla="*/ 1292 h 57"/>
                              <a:gd name="T40" fmla="+- 0 9750 9745"/>
                              <a:gd name="T41" fmla="*/ T40 w 144"/>
                              <a:gd name="T42" fmla="+- 0 1292 1289"/>
                              <a:gd name="T43" fmla="*/ 1292 h 57"/>
                              <a:gd name="T44" fmla="+- 0 9745 9745"/>
                              <a:gd name="T45" fmla="*/ T44 w 144"/>
                              <a:gd name="T46" fmla="+- 0 1289 1289"/>
                              <a:gd name="T47" fmla="*/ 1289 h 57"/>
                              <a:gd name="T48" fmla="+- 0 9746 9745"/>
                              <a:gd name="T49" fmla="*/ T48 w 144"/>
                              <a:gd name="T50" fmla="+- 0 1289 1289"/>
                              <a:gd name="T51" fmla="*/ 1289 h 57"/>
                              <a:gd name="T52" fmla="+- 0 9754 9745"/>
                              <a:gd name="T53" fmla="*/ T52 w 144"/>
                              <a:gd name="T54" fmla="+- 0 1293 1289"/>
                              <a:gd name="T55" fmla="*/ 1293 h 57"/>
                              <a:gd name="T56" fmla="+- 0 9765 9745"/>
                              <a:gd name="T57" fmla="*/ T56 w 144"/>
                              <a:gd name="T58" fmla="+- 0 1298 1289"/>
                              <a:gd name="T59" fmla="*/ 1298 h 57"/>
                              <a:gd name="T60" fmla="+- 0 9775 9745"/>
                              <a:gd name="T61" fmla="*/ T60 w 144"/>
                              <a:gd name="T62" fmla="+- 0 1304 1289"/>
                              <a:gd name="T63" fmla="*/ 1304 h 57"/>
                              <a:gd name="T64" fmla="+- 0 9787 9745"/>
                              <a:gd name="T65" fmla="*/ T64 w 144"/>
                              <a:gd name="T66" fmla="+- 0 1312 1289"/>
                              <a:gd name="T67" fmla="*/ 1312 h 57"/>
                              <a:gd name="T68" fmla="+- 0 9806 9745"/>
                              <a:gd name="T69" fmla="*/ T68 w 144"/>
                              <a:gd name="T70" fmla="+- 0 1323 1289"/>
                              <a:gd name="T71" fmla="*/ 1323 h 57"/>
                              <a:gd name="T72" fmla="+- 0 9827 9745"/>
                              <a:gd name="T73" fmla="*/ T72 w 144"/>
                              <a:gd name="T74" fmla="+- 0 1333 1289"/>
                              <a:gd name="T75" fmla="*/ 1333 h 57"/>
                              <a:gd name="T76" fmla="+- 0 9843 9745"/>
                              <a:gd name="T77" fmla="*/ T76 w 144"/>
                              <a:gd name="T78" fmla="+- 0 1338 1289"/>
                              <a:gd name="T79" fmla="*/ 1338 h 57"/>
                              <a:gd name="T80" fmla="+- 0 9857 9745"/>
                              <a:gd name="T81" fmla="*/ T80 w 144"/>
                              <a:gd name="T82" fmla="+- 0 1340 1289"/>
                              <a:gd name="T83" fmla="*/ 1340 h 57"/>
                              <a:gd name="T84" fmla="+- 0 9872 9745"/>
                              <a:gd name="T85" fmla="*/ T84 w 144"/>
                              <a:gd name="T86" fmla="+- 0 1342 1289"/>
                              <a:gd name="T87" fmla="*/ 1342 h 57"/>
                              <a:gd name="T88" fmla="+- 0 9883 9745"/>
                              <a:gd name="T89" fmla="*/ T88 w 144"/>
                              <a:gd name="T90" fmla="+- 0 1345 1289"/>
                              <a:gd name="T91" fmla="*/ 1345 h 57"/>
                              <a:gd name="T92" fmla="+- 0 9888 9745"/>
                              <a:gd name="T93" fmla="*/ T92 w 144"/>
                              <a:gd name="T94" fmla="+- 0 1346 1289"/>
                              <a:gd name="T95" fmla="*/ 1346 h 57"/>
                              <a:gd name="T96" fmla="+- 0 9883 9745"/>
                              <a:gd name="T97" fmla="*/ T96 w 144"/>
                              <a:gd name="T98" fmla="+- 0 1342 1289"/>
                              <a:gd name="T99" fmla="*/ 1342 h 57"/>
                              <a:gd name="T100" fmla="+- 0 9869 9745"/>
                              <a:gd name="T101" fmla="*/ T100 w 144"/>
                              <a:gd name="T102" fmla="+- 0 1334 1289"/>
                              <a:gd name="T103" fmla="*/ 1334 h 57"/>
                              <a:gd name="T104" fmla="+- 0 9842 9745"/>
                              <a:gd name="T105" fmla="*/ T104 w 144"/>
                              <a:gd name="T106" fmla="+- 0 1321 1289"/>
                              <a:gd name="T107" fmla="*/ 1321 h 57"/>
                              <a:gd name="T108" fmla="+- 0 9805 9745"/>
                              <a:gd name="T109" fmla="*/ T108 w 144"/>
                              <a:gd name="T110" fmla="+- 0 1306 1289"/>
                              <a:gd name="T111" fmla="*/ 1306 h 57"/>
                              <a:gd name="T112" fmla="+- 0 9762 9745"/>
                              <a:gd name="T113" fmla="*/ T112 w 144"/>
                              <a:gd name="T114" fmla="+- 0 1294 1289"/>
                              <a:gd name="T115" fmla="*/ 1294 h 5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Lst>
                            <a:rect l="0" t="0" r="r" b="b"/>
                            <a:pathLst>
                              <a:path w="144" h="57">
                                <a:moveTo>
                                  <a:pt x="143" y="57"/>
                                </a:moveTo>
                                <a:lnTo>
                                  <a:pt x="140" y="51"/>
                                </a:lnTo>
                                <a:lnTo>
                                  <a:pt x="131" y="38"/>
                                </a:lnTo>
                                <a:lnTo>
                                  <a:pt x="118" y="23"/>
                                </a:lnTo>
                                <a:lnTo>
                                  <a:pt x="102" y="13"/>
                                </a:lnTo>
                                <a:lnTo>
                                  <a:pt x="83" y="8"/>
                                </a:lnTo>
                                <a:lnTo>
                                  <a:pt x="63" y="3"/>
                                </a:lnTo>
                                <a:lnTo>
                                  <a:pt x="43" y="1"/>
                                </a:lnTo>
                                <a:lnTo>
                                  <a:pt x="26" y="1"/>
                                </a:lnTo>
                                <a:lnTo>
                                  <a:pt x="5" y="3"/>
                                </a:lnTo>
                                <a:lnTo>
                                  <a:pt x="0" y="0"/>
                                </a:lnTo>
                                <a:lnTo>
                                  <a:pt x="1" y="0"/>
                                </a:lnTo>
                                <a:lnTo>
                                  <a:pt x="9" y="4"/>
                                </a:lnTo>
                                <a:lnTo>
                                  <a:pt x="20" y="9"/>
                                </a:lnTo>
                                <a:lnTo>
                                  <a:pt x="30" y="15"/>
                                </a:lnTo>
                                <a:lnTo>
                                  <a:pt x="42" y="23"/>
                                </a:lnTo>
                                <a:lnTo>
                                  <a:pt x="61" y="34"/>
                                </a:lnTo>
                                <a:lnTo>
                                  <a:pt x="82" y="44"/>
                                </a:lnTo>
                                <a:lnTo>
                                  <a:pt x="98" y="49"/>
                                </a:lnTo>
                                <a:lnTo>
                                  <a:pt x="112" y="51"/>
                                </a:lnTo>
                                <a:lnTo>
                                  <a:pt x="127" y="53"/>
                                </a:lnTo>
                                <a:lnTo>
                                  <a:pt x="138" y="56"/>
                                </a:lnTo>
                                <a:lnTo>
                                  <a:pt x="143" y="57"/>
                                </a:lnTo>
                                <a:close/>
                                <a:moveTo>
                                  <a:pt x="138" y="53"/>
                                </a:moveTo>
                                <a:lnTo>
                                  <a:pt x="124" y="45"/>
                                </a:lnTo>
                                <a:lnTo>
                                  <a:pt x="97" y="32"/>
                                </a:lnTo>
                                <a:lnTo>
                                  <a:pt x="60" y="17"/>
                                </a:lnTo>
                                <a:lnTo>
                                  <a:pt x="17" y="5"/>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58" name="Picture 395"/>
                          <pic:cNvPicPr>
                            <a:picLocks noChangeAspect="1" noChangeArrowheads="1"/>
                          </pic:cNvPicPr>
                        </pic:nvPicPr>
                        <pic:blipFill>
                          <a:blip r:embed="rId246">
                            <a:extLst>
                              <a:ext uri="{28A0092B-C50C-407E-A947-70E740481C1C}">
                                <a14:useLocalDpi xmlns:a14="http://schemas.microsoft.com/office/drawing/2010/main" val="0"/>
                              </a:ext>
                            </a:extLst>
                          </a:blip>
                          <a:srcRect/>
                          <a:stretch>
                            <a:fillRect/>
                          </a:stretch>
                        </pic:blipFill>
                        <pic:spPr bwMode="auto">
                          <a:xfrm>
                            <a:off x="9873" y="1209"/>
                            <a:ext cx="70" cy="11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59" name="Freeform 396"/>
                        <wps:cNvSpPr>
                          <a:spLocks/>
                        </wps:cNvSpPr>
                        <wps:spPr bwMode="auto">
                          <a:xfrm>
                            <a:off x="9873" y="1209"/>
                            <a:ext cx="70" cy="113"/>
                          </a:xfrm>
                          <a:custGeom>
                            <a:avLst/>
                            <a:gdLst>
                              <a:gd name="T0" fmla="+- 0 9873 9873"/>
                              <a:gd name="T1" fmla="*/ T0 w 70"/>
                              <a:gd name="T2" fmla="+- 0 1314 1209"/>
                              <a:gd name="T3" fmla="*/ 1314 h 113"/>
                              <a:gd name="T4" fmla="+- 0 9896 9873"/>
                              <a:gd name="T5" fmla="*/ T4 w 70"/>
                              <a:gd name="T6" fmla="+- 0 1256 1209"/>
                              <a:gd name="T7" fmla="*/ 1256 h 113"/>
                              <a:gd name="T8" fmla="+- 0 9941 9873"/>
                              <a:gd name="T9" fmla="*/ T8 w 70"/>
                              <a:gd name="T10" fmla="+- 0 1209 1209"/>
                              <a:gd name="T11" fmla="*/ 1209 h 113"/>
                              <a:gd name="T12" fmla="+- 0 9943 9873"/>
                              <a:gd name="T13" fmla="*/ T12 w 70"/>
                              <a:gd name="T14" fmla="+- 0 1216 1209"/>
                              <a:gd name="T15" fmla="*/ 1216 h 113"/>
                              <a:gd name="T16" fmla="+- 0 9938 9873"/>
                              <a:gd name="T17" fmla="*/ T16 w 70"/>
                              <a:gd name="T18" fmla="+- 0 1231 1209"/>
                              <a:gd name="T19" fmla="*/ 1231 h 113"/>
                              <a:gd name="T20" fmla="+- 0 9934 9873"/>
                              <a:gd name="T21" fmla="*/ T20 w 70"/>
                              <a:gd name="T22" fmla="+- 0 1246 1209"/>
                              <a:gd name="T23" fmla="*/ 1246 h 113"/>
                              <a:gd name="T24" fmla="+- 0 9907 9873"/>
                              <a:gd name="T25" fmla="*/ T24 w 70"/>
                              <a:gd name="T26" fmla="+- 0 1304 1209"/>
                              <a:gd name="T27" fmla="*/ 1304 h 113"/>
                              <a:gd name="T28" fmla="+- 0 9881 9873"/>
                              <a:gd name="T29" fmla="*/ T28 w 70"/>
                              <a:gd name="T30" fmla="+- 0 1322 1209"/>
                              <a:gd name="T31" fmla="*/ 1322 h 113"/>
                              <a:gd name="T32" fmla="+- 0 9873 9873"/>
                              <a:gd name="T33" fmla="*/ T32 w 70"/>
                              <a:gd name="T34" fmla="+- 0 1314 1209"/>
                              <a:gd name="T35" fmla="*/ 1314 h 11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70" h="113">
                                <a:moveTo>
                                  <a:pt x="0" y="105"/>
                                </a:moveTo>
                                <a:lnTo>
                                  <a:pt x="23" y="47"/>
                                </a:lnTo>
                                <a:lnTo>
                                  <a:pt x="68" y="0"/>
                                </a:lnTo>
                                <a:lnTo>
                                  <a:pt x="70" y="7"/>
                                </a:lnTo>
                                <a:lnTo>
                                  <a:pt x="65" y="22"/>
                                </a:lnTo>
                                <a:lnTo>
                                  <a:pt x="61" y="37"/>
                                </a:lnTo>
                                <a:lnTo>
                                  <a:pt x="34" y="95"/>
                                </a:lnTo>
                                <a:lnTo>
                                  <a:pt x="8" y="113"/>
                                </a:lnTo>
                                <a:lnTo>
                                  <a:pt x="0" y="10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60" name="Picture 397"/>
                          <pic:cNvPicPr>
                            <a:picLocks noChangeAspect="1" noChangeArrowheads="1"/>
                          </pic:cNvPicPr>
                        </pic:nvPicPr>
                        <pic:blipFill>
                          <a:blip r:embed="rId247">
                            <a:extLst>
                              <a:ext uri="{28A0092B-C50C-407E-A947-70E740481C1C}">
                                <a14:useLocalDpi xmlns:a14="http://schemas.microsoft.com/office/drawing/2010/main" val="0"/>
                              </a:ext>
                            </a:extLst>
                          </a:blip>
                          <a:srcRect/>
                          <a:stretch>
                            <a:fillRect/>
                          </a:stretch>
                        </pic:blipFill>
                        <pic:spPr bwMode="auto">
                          <a:xfrm>
                            <a:off x="9879" y="1213"/>
                            <a:ext cx="63" cy="1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61" name="Freeform 398"/>
                        <wps:cNvSpPr>
                          <a:spLocks/>
                        </wps:cNvSpPr>
                        <wps:spPr bwMode="auto">
                          <a:xfrm>
                            <a:off x="9879" y="1213"/>
                            <a:ext cx="63" cy="100"/>
                          </a:xfrm>
                          <a:custGeom>
                            <a:avLst/>
                            <a:gdLst>
                              <a:gd name="T0" fmla="+- 0 9879 9879"/>
                              <a:gd name="T1" fmla="*/ T0 w 63"/>
                              <a:gd name="T2" fmla="+- 0 1313 1214"/>
                              <a:gd name="T3" fmla="*/ 1313 h 100"/>
                              <a:gd name="T4" fmla="+- 0 9886 9879"/>
                              <a:gd name="T5" fmla="*/ T4 w 63"/>
                              <a:gd name="T6" fmla="+- 0 1305 1214"/>
                              <a:gd name="T7" fmla="*/ 1305 h 100"/>
                              <a:gd name="T8" fmla="+- 0 9895 9879"/>
                              <a:gd name="T9" fmla="*/ T8 w 63"/>
                              <a:gd name="T10" fmla="+- 0 1296 1214"/>
                              <a:gd name="T11" fmla="*/ 1296 h 100"/>
                              <a:gd name="T12" fmla="+- 0 9904 9879"/>
                              <a:gd name="T13" fmla="*/ T12 w 63"/>
                              <a:gd name="T14" fmla="+- 0 1284 1214"/>
                              <a:gd name="T15" fmla="*/ 1284 h 100"/>
                              <a:gd name="T16" fmla="+- 0 9913 9879"/>
                              <a:gd name="T17" fmla="*/ T16 w 63"/>
                              <a:gd name="T18" fmla="+- 0 1268 1214"/>
                              <a:gd name="T19" fmla="*/ 1268 h 100"/>
                              <a:gd name="T20" fmla="+- 0 9922 9879"/>
                              <a:gd name="T21" fmla="*/ T20 w 63"/>
                              <a:gd name="T22" fmla="+- 0 1250 1214"/>
                              <a:gd name="T23" fmla="*/ 1250 h 100"/>
                              <a:gd name="T24" fmla="+- 0 9930 9879"/>
                              <a:gd name="T25" fmla="*/ T24 w 63"/>
                              <a:gd name="T26" fmla="+- 0 1233 1214"/>
                              <a:gd name="T27" fmla="*/ 1233 h 100"/>
                              <a:gd name="T28" fmla="+- 0 9937 9879"/>
                              <a:gd name="T29" fmla="*/ T28 w 63"/>
                              <a:gd name="T30" fmla="+- 0 1220 1214"/>
                              <a:gd name="T31" fmla="*/ 1220 h 100"/>
                              <a:gd name="T32" fmla="+- 0 9942 9879"/>
                              <a:gd name="T33" fmla="*/ T32 w 63"/>
                              <a:gd name="T34" fmla="+- 0 1214 1214"/>
                              <a:gd name="T35" fmla="*/ 1214 h 10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63" h="100">
                                <a:moveTo>
                                  <a:pt x="0" y="99"/>
                                </a:moveTo>
                                <a:lnTo>
                                  <a:pt x="7" y="91"/>
                                </a:lnTo>
                                <a:lnTo>
                                  <a:pt x="16" y="82"/>
                                </a:lnTo>
                                <a:lnTo>
                                  <a:pt x="25" y="70"/>
                                </a:lnTo>
                                <a:lnTo>
                                  <a:pt x="34" y="54"/>
                                </a:lnTo>
                                <a:lnTo>
                                  <a:pt x="43" y="36"/>
                                </a:lnTo>
                                <a:lnTo>
                                  <a:pt x="51" y="19"/>
                                </a:lnTo>
                                <a:lnTo>
                                  <a:pt x="58" y="6"/>
                                </a:lnTo>
                                <a:lnTo>
                                  <a:pt x="63"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62" name="Picture 399"/>
                          <pic:cNvPicPr>
                            <a:picLocks noChangeAspect="1" noChangeArrowheads="1"/>
                          </pic:cNvPicPr>
                        </pic:nvPicPr>
                        <pic:blipFill>
                          <a:blip r:embed="rId248">
                            <a:extLst>
                              <a:ext uri="{28A0092B-C50C-407E-A947-70E740481C1C}">
                                <a14:useLocalDpi xmlns:a14="http://schemas.microsoft.com/office/drawing/2010/main" val="0"/>
                              </a:ext>
                            </a:extLst>
                          </a:blip>
                          <a:srcRect/>
                          <a:stretch>
                            <a:fillRect/>
                          </a:stretch>
                        </pic:blipFill>
                        <pic:spPr bwMode="auto">
                          <a:xfrm>
                            <a:off x="9858" y="1178"/>
                            <a:ext cx="45" cy="1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63" name="Freeform 400"/>
                        <wps:cNvSpPr>
                          <a:spLocks/>
                        </wps:cNvSpPr>
                        <wps:spPr bwMode="auto">
                          <a:xfrm>
                            <a:off x="9858" y="1178"/>
                            <a:ext cx="45" cy="116"/>
                          </a:xfrm>
                          <a:custGeom>
                            <a:avLst/>
                            <a:gdLst>
                              <a:gd name="T0" fmla="+- 0 9861 9858"/>
                              <a:gd name="T1" fmla="*/ T0 w 45"/>
                              <a:gd name="T2" fmla="+- 0 1294 1179"/>
                              <a:gd name="T3" fmla="*/ 1294 h 116"/>
                              <a:gd name="T4" fmla="+- 0 9860 9858"/>
                              <a:gd name="T5" fmla="*/ T4 w 45"/>
                              <a:gd name="T6" fmla="+- 0 1281 1179"/>
                              <a:gd name="T7" fmla="*/ 1281 h 116"/>
                              <a:gd name="T8" fmla="+- 0 9858 9858"/>
                              <a:gd name="T9" fmla="*/ T8 w 45"/>
                              <a:gd name="T10" fmla="+- 0 1250 1179"/>
                              <a:gd name="T11" fmla="*/ 1250 h 116"/>
                              <a:gd name="T12" fmla="+- 0 9864 9858"/>
                              <a:gd name="T13" fmla="*/ T12 w 45"/>
                              <a:gd name="T14" fmla="+- 0 1212 1179"/>
                              <a:gd name="T15" fmla="*/ 1212 h 116"/>
                              <a:gd name="T16" fmla="+- 0 9884 9858"/>
                              <a:gd name="T17" fmla="*/ T16 w 45"/>
                              <a:gd name="T18" fmla="+- 0 1179 1179"/>
                              <a:gd name="T19" fmla="*/ 1179 h 116"/>
                              <a:gd name="T20" fmla="+- 0 9888 9858"/>
                              <a:gd name="T21" fmla="*/ T20 w 45"/>
                              <a:gd name="T22" fmla="+- 0 1185 1179"/>
                              <a:gd name="T23" fmla="*/ 1185 h 116"/>
                              <a:gd name="T24" fmla="+- 0 9897 9858"/>
                              <a:gd name="T25" fmla="*/ T24 w 45"/>
                              <a:gd name="T26" fmla="+- 0 1203 1179"/>
                              <a:gd name="T27" fmla="*/ 1203 h 116"/>
                              <a:gd name="T28" fmla="+- 0 9903 9858"/>
                              <a:gd name="T29" fmla="*/ T28 w 45"/>
                              <a:gd name="T30" fmla="+- 0 1226 1179"/>
                              <a:gd name="T31" fmla="*/ 1226 h 116"/>
                              <a:gd name="T32" fmla="+- 0 9902 9858"/>
                              <a:gd name="T33" fmla="*/ T32 w 45"/>
                              <a:gd name="T34" fmla="+- 0 1250 1179"/>
                              <a:gd name="T35" fmla="*/ 1250 h 116"/>
                              <a:gd name="T36" fmla="+- 0 9892 9858"/>
                              <a:gd name="T37" fmla="*/ T36 w 45"/>
                              <a:gd name="T38" fmla="+- 0 1269 1179"/>
                              <a:gd name="T39" fmla="*/ 1269 h 116"/>
                              <a:gd name="T40" fmla="+- 0 9878 9858"/>
                              <a:gd name="T41" fmla="*/ T40 w 45"/>
                              <a:gd name="T42" fmla="+- 0 1283 1179"/>
                              <a:gd name="T43" fmla="*/ 1283 h 116"/>
                              <a:gd name="T44" fmla="+- 0 9866 9858"/>
                              <a:gd name="T45" fmla="*/ T44 w 45"/>
                              <a:gd name="T46" fmla="+- 0 1291 1179"/>
                              <a:gd name="T47" fmla="*/ 1291 h 116"/>
                              <a:gd name="T48" fmla="+- 0 9861 9858"/>
                              <a:gd name="T49" fmla="*/ T48 w 45"/>
                              <a:gd name="T50" fmla="+- 0 1294 1179"/>
                              <a:gd name="T51" fmla="*/ 1294 h 11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45" h="116">
                                <a:moveTo>
                                  <a:pt x="3" y="115"/>
                                </a:moveTo>
                                <a:lnTo>
                                  <a:pt x="2" y="102"/>
                                </a:lnTo>
                                <a:lnTo>
                                  <a:pt x="0" y="71"/>
                                </a:lnTo>
                                <a:lnTo>
                                  <a:pt x="6" y="33"/>
                                </a:lnTo>
                                <a:lnTo>
                                  <a:pt x="26" y="0"/>
                                </a:lnTo>
                                <a:lnTo>
                                  <a:pt x="30" y="6"/>
                                </a:lnTo>
                                <a:lnTo>
                                  <a:pt x="39" y="24"/>
                                </a:lnTo>
                                <a:lnTo>
                                  <a:pt x="45" y="47"/>
                                </a:lnTo>
                                <a:lnTo>
                                  <a:pt x="44" y="71"/>
                                </a:lnTo>
                                <a:lnTo>
                                  <a:pt x="34" y="90"/>
                                </a:lnTo>
                                <a:lnTo>
                                  <a:pt x="20" y="104"/>
                                </a:lnTo>
                                <a:lnTo>
                                  <a:pt x="8" y="112"/>
                                </a:lnTo>
                                <a:lnTo>
                                  <a:pt x="3" y="11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64" name="Picture 401"/>
                          <pic:cNvPicPr>
                            <a:picLocks noChangeAspect="1" noChangeArrowheads="1"/>
                          </pic:cNvPicPr>
                        </pic:nvPicPr>
                        <pic:blipFill>
                          <a:blip r:embed="rId249">
                            <a:extLst>
                              <a:ext uri="{28A0092B-C50C-407E-A947-70E740481C1C}">
                                <a14:useLocalDpi xmlns:a14="http://schemas.microsoft.com/office/drawing/2010/main" val="0"/>
                              </a:ext>
                            </a:extLst>
                          </a:blip>
                          <a:srcRect/>
                          <a:stretch>
                            <a:fillRect/>
                          </a:stretch>
                        </pic:blipFill>
                        <pic:spPr bwMode="auto">
                          <a:xfrm>
                            <a:off x="9863" y="1184"/>
                            <a:ext cx="19" cy="1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65" name="Freeform 402"/>
                        <wps:cNvSpPr>
                          <a:spLocks/>
                        </wps:cNvSpPr>
                        <wps:spPr bwMode="auto">
                          <a:xfrm>
                            <a:off x="9863" y="1184"/>
                            <a:ext cx="19" cy="105"/>
                          </a:xfrm>
                          <a:custGeom>
                            <a:avLst/>
                            <a:gdLst>
                              <a:gd name="T0" fmla="+- 0 9882 9864"/>
                              <a:gd name="T1" fmla="*/ T0 w 19"/>
                              <a:gd name="T2" fmla="+- 0 1185 1185"/>
                              <a:gd name="T3" fmla="*/ 1185 h 105"/>
                              <a:gd name="T4" fmla="+- 0 9882 9864"/>
                              <a:gd name="T5" fmla="*/ T4 w 19"/>
                              <a:gd name="T6" fmla="+- 0 1195 1185"/>
                              <a:gd name="T7" fmla="*/ 1195 h 105"/>
                              <a:gd name="T8" fmla="+- 0 9881 9864"/>
                              <a:gd name="T9" fmla="*/ T8 w 19"/>
                              <a:gd name="T10" fmla="+- 0 1208 1185"/>
                              <a:gd name="T11" fmla="*/ 1208 h 105"/>
                              <a:gd name="T12" fmla="+- 0 9880 9864"/>
                              <a:gd name="T13" fmla="*/ T12 w 19"/>
                              <a:gd name="T14" fmla="+- 0 1222 1185"/>
                              <a:gd name="T15" fmla="*/ 1222 h 105"/>
                              <a:gd name="T16" fmla="+- 0 9880 9864"/>
                              <a:gd name="T17" fmla="*/ T16 w 19"/>
                              <a:gd name="T18" fmla="+- 0 1234 1185"/>
                              <a:gd name="T19" fmla="*/ 1234 h 105"/>
                              <a:gd name="T20" fmla="+- 0 9879 9864"/>
                              <a:gd name="T21" fmla="*/ T20 w 19"/>
                              <a:gd name="T22" fmla="+- 0 1246 1185"/>
                              <a:gd name="T23" fmla="*/ 1246 h 105"/>
                              <a:gd name="T24" fmla="+- 0 9876 9864"/>
                              <a:gd name="T25" fmla="*/ T24 w 19"/>
                              <a:gd name="T26" fmla="+- 0 1261 1185"/>
                              <a:gd name="T27" fmla="*/ 1261 h 105"/>
                              <a:gd name="T28" fmla="+- 0 9871 9864"/>
                              <a:gd name="T29" fmla="*/ T28 w 19"/>
                              <a:gd name="T30" fmla="+- 0 1276 1185"/>
                              <a:gd name="T31" fmla="*/ 1276 h 105"/>
                              <a:gd name="T32" fmla="+- 0 9864 9864"/>
                              <a:gd name="T33" fmla="*/ T32 w 19"/>
                              <a:gd name="T34" fmla="+- 0 1289 1185"/>
                              <a:gd name="T35" fmla="*/ 1289 h 10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19" h="105">
                                <a:moveTo>
                                  <a:pt x="18" y="0"/>
                                </a:moveTo>
                                <a:lnTo>
                                  <a:pt x="18" y="10"/>
                                </a:lnTo>
                                <a:lnTo>
                                  <a:pt x="17" y="23"/>
                                </a:lnTo>
                                <a:lnTo>
                                  <a:pt x="16" y="37"/>
                                </a:lnTo>
                                <a:lnTo>
                                  <a:pt x="16" y="49"/>
                                </a:lnTo>
                                <a:lnTo>
                                  <a:pt x="15" y="61"/>
                                </a:lnTo>
                                <a:lnTo>
                                  <a:pt x="12" y="76"/>
                                </a:lnTo>
                                <a:lnTo>
                                  <a:pt x="7" y="91"/>
                                </a:lnTo>
                                <a:lnTo>
                                  <a:pt x="0" y="104"/>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66" name="Picture 403"/>
                          <pic:cNvPicPr>
                            <a:picLocks noChangeAspect="1" noChangeArrowheads="1"/>
                          </pic:cNvPicPr>
                        </pic:nvPicPr>
                        <pic:blipFill>
                          <a:blip r:embed="rId250">
                            <a:extLst>
                              <a:ext uri="{28A0092B-C50C-407E-A947-70E740481C1C}">
                                <a14:useLocalDpi xmlns:a14="http://schemas.microsoft.com/office/drawing/2010/main" val="0"/>
                              </a:ext>
                            </a:extLst>
                          </a:blip>
                          <a:srcRect/>
                          <a:stretch>
                            <a:fillRect/>
                          </a:stretch>
                        </pic:blipFill>
                        <pic:spPr bwMode="auto">
                          <a:xfrm>
                            <a:off x="9745" y="1240"/>
                            <a:ext cx="121" cy="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67" name="AutoShape 404"/>
                        <wps:cNvSpPr>
                          <a:spLocks/>
                        </wps:cNvSpPr>
                        <wps:spPr bwMode="auto">
                          <a:xfrm>
                            <a:off x="9745" y="1240"/>
                            <a:ext cx="121" cy="55"/>
                          </a:xfrm>
                          <a:custGeom>
                            <a:avLst/>
                            <a:gdLst>
                              <a:gd name="T0" fmla="+- 0 9861 9745"/>
                              <a:gd name="T1" fmla="*/ T0 w 121"/>
                              <a:gd name="T2" fmla="+- 0 1294 1241"/>
                              <a:gd name="T3" fmla="*/ 1294 h 55"/>
                              <a:gd name="T4" fmla="+- 0 9865 9745"/>
                              <a:gd name="T5" fmla="*/ T4 w 121"/>
                              <a:gd name="T6" fmla="+- 0 1295 1241"/>
                              <a:gd name="T7" fmla="*/ 1295 h 55"/>
                              <a:gd name="T8" fmla="+- 0 9856 9745"/>
                              <a:gd name="T9" fmla="*/ T8 w 121"/>
                              <a:gd name="T10" fmla="+- 0 1284 1241"/>
                              <a:gd name="T11" fmla="*/ 1284 h 55"/>
                              <a:gd name="T12" fmla="+- 0 9840 9745"/>
                              <a:gd name="T13" fmla="*/ T12 w 121"/>
                              <a:gd name="T14" fmla="+- 0 1269 1241"/>
                              <a:gd name="T15" fmla="*/ 1269 h 55"/>
                              <a:gd name="T16" fmla="+- 0 9822 9745"/>
                              <a:gd name="T17" fmla="*/ T16 w 121"/>
                              <a:gd name="T18" fmla="+- 0 1260 1241"/>
                              <a:gd name="T19" fmla="*/ 1260 h 55"/>
                              <a:gd name="T20" fmla="+- 0 9806 9745"/>
                              <a:gd name="T21" fmla="*/ T20 w 121"/>
                              <a:gd name="T22" fmla="+- 0 1257 1241"/>
                              <a:gd name="T23" fmla="*/ 1257 h 55"/>
                              <a:gd name="T24" fmla="+- 0 9794 9745"/>
                              <a:gd name="T25" fmla="*/ T24 w 121"/>
                              <a:gd name="T26" fmla="+- 0 1253 1241"/>
                              <a:gd name="T27" fmla="*/ 1253 h 55"/>
                              <a:gd name="T28" fmla="+- 0 9786 9745"/>
                              <a:gd name="T29" fmla="*/ T28 w 121"/>
                              <a:gd name="T30" fmla="+- 0 1249 1241"/>
                              <a:gd name="T31" fmla="*/ 1249 h 55"/>
                              <a:gd name="T32" fmla="+- 0 9783 9745"/>
                              <a:gd name="T33" fmla="*/ T32 w 121"/>
                              <a:gd name="T34" fmla="+- 0 1248 1241"/>
                              <a:gd name="T35" fmla="*/ 1248 h 55"/>
                              <a:gd name="T36" fmla="+- 0 9783 9745"/>
                              <a:gd name="T37" fmla="*/ T36 w 121"/>
                              <a:gd name="T38" fmla="+- 0 1248 1241"/>
                              <a:gd name="T39" fmla="*/ 1248 h 55"/>
                              <a:gd name="T40" fmla="+- 0 9759 9745"/>
                              <a:gd name="T41" fmla="*/ T40 w 121"/>
                              <a:gd name="T42" fmla="+- 0 1243 1241"/>
                              <a:gd name="T43" fmla="*/ 1243 h 55"/>
                              <a:gd name="T44" fmla="+- 0 9745 9745"/>
                              <a:gd name="T45" fmla="*/ T44 w 121"/>
                              <a:gd name="T46" fmla="+- 0 1241 1241"/>
                              <a:gd name="T47" fmla="*/ 1241 h 55"/>
                              <a:gd name="T48" fmla="+- 0 9745 9745"/>
                              <a:gd name="T49" fmla="*/ T48 w 121"/>
                              <a:gd name="T50" fmla="+- 0 1241 1241"/>
                              <a:gd name="T51" fmla="*/ 1241 h 55"/>
                              <a:gd name="T52" fmla="+- 0 9762 9745"/>
                              <a:gd name="T53" fmla="*/ T52 w 121"/>
                              <a:gd name="T54" fmla="+- 0 1248 1241"/>
                              <a:gd name="T55" fmla="*/ 1248 h 55"/>
                              <a:gd name="T56" fmla="+- 0 9770 9745"/>
                              <a:gd name="T57" fmla="*/ T56 w 121"/>
                              <a:gd name="T58" fmla="+- 0 1258 1241"/>
                              <a:gd name="T59" fmla="*/ 1258 h 55"/>
                              <a:gd name="T60" fmla="+- 0 9779 9745"/>
                              <a:gd name="T61" fmla="*/ T60 w 121"/>
                              <a:gd name="T62" fmla="+- 0 1266 1241"/>
                              <a:gd name="T63" fmla="*/ 1266 h 55"/>
                              <a:gd name="T64" fmla="+- 0 9791 9745"/>
                              <a:gd name="T65" fmla="*/ T64 w 121"/>
                              <a:gd name="T66" fmla="+- 0 1275 1241"/>
                              <a:gd name="T67" fmla="*/ 1275 h 55"/>
                              <a:gd name="T68" fmla="+- 0 9804 9745"/>
                              <a:gd name="T69" fmla="*/ T68 w 121"/>
                              <a:gd name="T70" fmla="+- 0 1282 1241"/>
                              <a:gd name="T71" fmla="*/ 1282 h 55"/>
                              <a:gd name="T72" fmla="+- 0 9816 9745"/>
                              <a:gd name="T73" fmla="*/ T72 w 121"/>
                              <a:gd name="T74" fmla="+- 0 1286 1241"/>
                              <a:gd name="T75" fmla="*/ 1286 h 55"/>
                              <a:gd name="T76" fmla="+- 0 9828 9745"/>
                              <a:gd name="T77" fmla="*/ T76 w 121"/>
                              <a:gd name="T78" fmla="+- 0 1287 1241"/>
                              <a:gd name="T79" fmla="*/ 1287 h 55"/>
                              <a:gd name="T80" fmla="+- 0 9840 9745"/>
                              <a:gd name="T81" fmla="*/ T80 w 121"/>
                              <a:gd name="T82" fmla="+- 0 1287 1241"/>
                              <a:gd name="T83" fmla="*/ 1287 h 55"/>
                              <a:gd name="T84" fmla="+- 0 9851 9745"/>
                              <a:gd name="T85" fmla="*/ T84 w 121"/>
                              <a:gd name="T86" fmla="+- 0 1288 1241"/>
                              <a:gd name="T87" fmla="*/ 1288 h 55"/>
                              <a:gd name="T88" fmla="+- 0 9861 9745"/>
                              <a:gd name="T89" fmla="*/ T88 w 121"/>
                              <a:gd name="T90" fmla="+- 0 1294 1241"/>
                              <a:gd name="T91" fmla="*/ 1294 h 55"/>
                              <a:gd name="T92" fmla="+- 0 9855 9745"/>
                              <a:gd name="T93" fmla="*/ T92 w 121"/>
                              <a:gd name="T94" fmla="+- 0 1287 1241"/>
                              <a:gd name="T95" fmla="*/ 1287 h 55"/>
                              <a:gd name="T96" fmla="+- 0 9846 9745"/>
                              <a:gd name="T97" fmla="*/ T96 w 121"/>
                              <a:gd name="T98" fmla="+- 0 1280 1241"/>
                              <a:gd name="T99" fmla="*/ 1280 h 55"/>
                              <a:gd name="T100" fmla="+- 0 9835 9745"/>
                              <a:gd name="T101" fmla="*/ T100 w 121"/>
                              <a:gd name="T102" fmla="+- 0 1279 1241"/>
                              <a:gd name="T103" fmla="*/ 1279 h 55"/>
                              <a:gd name="T104" fmla="+- 0 9819 9745"/>
                              <a:gd name="T105" fmla="*/ T104 w 121"/>
                              <a:gd name="T106" fmla="+- 0 1273 1241"/>
                              <a:gd name="T107" fmla="*/ 1273 h 55"/>
                              <a:gd name="T108" fmla="+- 0 9803 9745"/>
                              <a:gd name="T109" fmla="*/ T108 w 121"/>
                              <a:gd name="T110" fmla="+- 0 1267 1241"/>
                              <a:gd name="T111" fmla="*/ 1267 h 55"/>
                              <a:gd name="T112" fmla="+- 0 9795 9745"/>
                              <a:gd name="T113" fmla="*/ T112 w 121"/>
                              <a:gd name="T114" fmla="+- 0 1260 1241"/>
                              <a:gd name="T115" fmla="*/ 1260 h 55"/>
                              <a:gd name="T116" fmla="+- 0 9786 9745"/>
                              <a:gd name="T117" fmla="*/ T116 w 121"/>
                              <a:gd name="T118" fmla="+- 0 1256 1241"/>
                              <a:gd name="T119" fmla="*/ 1256 h 55"/>
                              <a:gd name="T120" fmla="+- 0 9778 9745"/>
                              <a:gd name="T121" fmla="*/ T120 w 121"/>
                              <a:gd name="T122" fmla="+- 0 1252 1241"/>
                              <a:gd name="T123" fmla="*/ 1252 h 55"/>
                              <a:gd name="T124" fmla="+- 0 9773 9745"/>
                              <a:gd name="T125" fmla="*/ T124 w 121"/>
                              <a:gd name="T126" fmla="+- 0 1248 1241"/>
                              <a:gd name="T127" fmla="*/ 1248 h 55"/>
                              <a:gd name="T128" fmla="+- 0 9758 9745"/>
                              <a:gd name="T129" fmla="*/ T128 w 121"/>
                              <a:gd name="T130" fmla="+- 0 1247 1241"/>
                              <a:gd name="T131" fmla="*/ 1247 h 5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Lst>
                            <a:rect l="0" t="0" r="r" b="b"/>
                            <a:pathLst>
                              <a:path w="121" h="55">
                                <a:moveTo>
                                  <a:pt x="116" y="53"/>
                                </a:moveTo>
                                <a:lnTo>
                                  <a:pt x="120" y="54"/>
                                </a:lnTo>
                                <a:lnTo>
                                  <a:pt x="111" y="43"/>
                                </a:lnTo>
                                <a:lnTo>
                                  <a:pt x="95" y="28"/>
                                </a:lnTo>
                                <a:lnTo>
                                  <a:pt x="77" y="19"/>
                                </a:lnTo>
                                <a:lnTo>
                                  <a:pt x="61" y="16"/>
                                </a:lnTo>
                                <a:lnTo>
                                  <a:pt x="49" y="12"/>
                                </a:lnTo>
                                <a:lnTo>
                                  <a:pt x="41" y="8"/>
                                </a:lnTo>
                                <a:lnTo>
                                  <a:pt x="38" y="7"/>
                                </a:lnTo>
                                <a:lnTo>
                                  <a:pt x="14" y="2"/>
                                </a:lnTo>
                                <a:lnTo>
                                  <a:pt x="0" y="0"/>
                                </a:lnTo>
                                <a:lnTo>
                                  <a:pt x="17" y="7"/>
                                </a:lnTo>
                                <a:lnTo>
                                  <a:pt x="25" y="17"/>
                                </a:lnTo>
                                <a:lnTo>
                                  <a:pt x="34" y="25"/>
                                </a:lnTo>
                                <a:lnTo>
                                  <a:pt x="46" y="34"/>
                                </a:lnTo>
                                <a:lnTo>
                                  <a:pt x="59" y="41"/>
                                </a:lnTo>
                                <a:lnTo>
                                  <a:pt x="71" y="45"/>
                                </a:lnTo>
                                <a:lnTo>
                                  <a:pt x="83" y="46"/>
                                </a:lnTo>
                                <a:lnTo>
                                  <a:pt x="95" y="46"/>
                                </a:lnTo>
                                <a:lnTo>
                                  <a:pt x="106" y="47"/>
                                </a:lnTo>
                                <a:lnTo>
                                  <a:pt x="116" y="53"/>
                                </a:lnTo>
                                <a:close/>
                                <a:moveTo>
                                  <a:pt x="110" y="46"/>
                                </a:moveTo>
                                <a:lnTo>
                                  <a:pt x="101" y="39"/>
                                </a:lnTo>
                                <a:lnTo>
                                  <a:pt x="90" y="38"/>
                                </a:lnTo>
                                <a:lnTo>
                                  <a:pt x="74" y="32"/>
                                </a:lnTo>
                                <a:lnTo>
                                  <a:pt x="58" y="26"/>
                                </a:lnTo>
                                <a:lnTo>
                                  <a:pt x="50" y="19"/>
                                </a:lnTo>
                                <a:lnTo>
                                  <a:pt x="41" y="15"/>
                                </a:lnTo>
                                <a:lnTo>
                                  <a:pt x="33" y="11"/>
                                </a:lnTo>
                                <a:lnTo>
                                  <a:pt x="28" y="7"/>
                                </a:lnTo>
                                <a:lnTo>
                                  <a:pt x="13" y="6"/>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68" name="Picture 405"/>
                          <pic:cNvPicPr>
                            <a:picLocks noChangeAspect="1" noChangeArrowheads="1"/>
                          </pic:cNvPicPr>
                        </pic:nvPicPr>
                        <pic:blipFill>
                          <a:blip r:embed="rId251">
                            <a:extLst>
                              <a:ext uri="{28A0092B-C50C-407E-A947-70E740481C1C}">
                                <a14:useLocalDpi xmlns:a14="http://schemas.microsoft.com/office/drawing/2010/main" val="0"/>
                              </a:ext>
                            </a:extLst>
                          </a:blip>
                          <a:srcRect/>
                          <a:stretch>
                            <a:fillRect/>
                          </a:stretch>
                        </pic:blipFill>
                        <pic:spPr bwMode="auto">
                          <a:xfrm>
                            <a:off x="9833" y="1219"/>
                            <a:ext cx="21" cy="4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69" name="AutoShape 406"/>
                        <wps:cNvSpPr>
                          <a:spLocks/>
                        </wps:cNvSpPr>
                        <wps:spPr bwMode="auto">
                          <a:xfrm>
                            <a:off x="9833" y="1219"/>
                            <a:ext cx="21" cy="48"/>
                          </a:xfrm>
                          <a:custGeom>
                            <a:avLst/>
                            <a:gdLst>
                              <a:gd name="T0" fmla="+- 0 9847 9833"/>
                              <a:gd name="T1" fmla="*/ T0 w 21"/>
                              <a:gd name="T2" fmla="+- 0 1267 1220"/>
                              <a:gd name="T3" fmla="*/ 1267 h 48"/>
                              <a:gd name="T4" fmla="+- 0 9844 9833"/>
                              <a:gd name="T5" fmla="*/ T4 w 21"/>
                              <a:gd name="T6" fmla="+- 0 1264 1220"/>
                              <a:gd name="T7" fmla="*/ 1264 h 48"/>
                              <a:gd name="T8" fmla="+- 0 9837 9833"/>
                              <a:gd name="T9" fmla="*/ T8 w 21"/>
                              <a:gd name="T10" fmla="+- 0 1255 1220"/>
                              <a:gd name="T11" fmla="*/ 1255 h 48"/>
                              <a:gd name="T12" fmla="+- 0 9833 9833"/>
                              <a:gd name="T13" fmla="*/ T12 w 21"/>
                              <a:gd name="T14" fmla="+- 0 1240 1220"/>
                              <a:gd name="T15" fmla="*/ 1240 h 48"/>
                              <a:gd name="T16" fmla="+- 0 9839 9833"/>
                              <a:gd name="T17" fmla="*/ T16 w 21"/>
                              <a:gd name="T18" fmla="+- 0 1220 1220"/>
                              <a:gd name="T19" fmla="*/ 1220 h 48"/>
                              <a:gd name="T20" fmla="+- 0 9843 9833"/>
                              <a:gd name="T21" fmla="*/ T20 w 21"/>
                              <a:gd name="T22" fmla="+- 0 1223 1220"/>
                              <a:gd name="T23" fmla="*/ 1223 h 48"/>
                              <a:gd name="T24" fmla="+- 0 9850 9833"/>
                              <a:gd name="T25" fmla="*/ T24 w 21"/>
                              <a:gd name="T26" fmla="+- 0 1232 1220"/>
                              <a:gd name="T27" fmla="*/ 1232 h 48"/>
                              <a:gd name="T28" fmla="+- 0 9854 9833"/>
                              <a:gd name="T29" fmla="*/ T28 w 21"/>
                              <a:gd name="T30" fmla="+- 0 1247 1220"/>
                              <a:gd name="T31" fmla="*/ 1247 h 48"/>
                              <a:gd name="T32" fmla="+- 0 9847 9833"/>
                              <a:gd name="T33" fmla="*/ T32 w 21"/>
                              <a:gd name="T34" fmla="+- 0 1267 1220"/>
                              <a:gd name="T35" fmla="*/ 1267 h 48"/>
                              <a:gd name="T36" fmla="+- 0 9839 9833"/>
                              <a:gd name="T37" fmla="*/ T36 w 21"/>
                              <a:gd name="T38" fmla="+- 0 1220 1220"/>
                              <a:gd name="T39" fmla="*/ 1220 h 48"/>
                              <a:gd name="T40" fmla="+- 0 9842 9833"/>
                              <a:gd name="T41" fmla="*/ T40 w 21"/>
                              <a:gd name="T42" fmla="+- 0 1229 1220"/>
                              <a:gd name="T43" fmla="*/ 1229 h 48"/>
                              <a:gd name="T44" fmla="+- 0 9845 9833"/>
                              <a:gd name="T45" fmla="*/ T44 w 21"/>
                              <a:gd name="T46" fmla="+- 0 1239 1220"/>
                              <a:gd name="T47" fmla="*/ 1239 h 48"/>
                              <a:gd name="T48" fmla="+- 0 9845 9833"/>
                              <a:gd name="T49" fmla="*/ T48 w 21"/>
                              <a:gd name="T50" fmla="+- 0 1249 1220"/>
                              <a:gd name="T51" fmla="*/ 1249 h 48"/>
                              <a:gd name="T52" fmla="+- 0 9842 9833"/>
                              <a:gd name="T53" fmla="*/ T52 w 21"/>
                              <a:gd name="T54" fmla="+- 0 1259 1220"/>
                              <a:gd name="T55" fmla="*/ 1259 h 4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Lst>
                            <a:rect l="0" t="0" r="r" b="b"/>
                            <a:pathLst>
                              <a:path w="21" h="48">
                                <a:moveTo>
                                  <a:pt x="14" y="47"/>
                                </a:moveTo>
                                <a:lnTo>
                                  <a:pt x="11" y="44"/>
                                </a:lnTo>
                                <a:lnTo>
                                  <a:pt x="4" y="35"/>
                                </a:lnTo>
                                <a:lnTo>
                                  <a:pt x="0" y="20"/>
                                </a:lnTo>
                                <a:lnTo>
                                  <a:pt x="6" y="0"/>
                                </a:lnTo>
                                <a:lnTo>
                                  <a:pt x="10" y="3"/>
                                </a:lnTo>
                                <a:lnTo>
                                  <a:pt x="17" y="12"/>
                                </a:lnTo>
                                <a:lnTo>
                                  <a:pt x="21" y="27"/>
                                </a:lnTo>
                                <a:lnTo>
                                  <a:pt x="14" y="47"/>
                                </a:lnTo>
                                <a:close/>
                                <a:moveTo>
                                  <a:pt x="6" y="0"/>
                                </a:moveTo>
                                <a:lnTo>
                                  <a:pt x="9" y="9"/>
                                </a:lnTo>
                                <a:lnTo>
                                  <a:pt x="12" y="19"/>
                                </a:lnTo>
                                <a:lnTo>
                                  <a:pt x="12" y="29"/>
                                </a:lnTo>
                                <a:lnTo>
                                  <a:pt x="9" y="39"/>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70" name="Picture 407"/>
                          <pic:cNvPicPr>
                            <a:picLocks noChangeAspect="1" noChangeArrowheads="1"/>
                          </pic:cNvPicPr>
                        </pic:nvPicPr>
                        <pic:blipFill>
                          <a:blip r:embed="rId252">
                            <a:extLst>
                              <a:ext uri="{28A0092B-C50C-407E-A947-70E740481C1C}">
                                <a14:useLocalDpi xmlns:a14="http://schemas.microsoft.com/office/drawing/2010/main" val="0"/>
                              </a:ext>
                            </a:extLst>
                          </a:blip>
                          <a:srcRect/>
                          <a:stretch>
                            <a:fillRect/>
                          </a:stretch>
                        </pic:blipFill>
                        <pic:spPr bwMode="auto">
                          <a:xfrm>
                            <a:off x="9715" y="1195"/>
                            <a:ext cx="122" cy="5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71" name="Freeform 408"/>
                        <wps:cNvSpPr>
                          <a:spLocks/>
                        </wps:cNvSpPr>
                        <wps:spPr bwMode="auto">
                          <a:xfrm>
                            <a:off x="9715" y="1195"/>
                            <a:ext cx="122" cy="57"/>
                          </a:xfrm>
                          <a:custGeom>
                            <a:avLst/>
                            <a:gdLst>
                              <a:gd name="T0" fmla="+- 0 9837 9715"/>
                              <a:gd name="T1" fmla="*/ T0 w 122"/>
                              <a:gd name="T2" fmla="+- 0 1252 1195"/>
                              <a:gd name="T3" fmla="*/ 1252 h 57"/>
                              <a:gd name="T4" fmla="+- 0 9821 9715"/>
                              <a:gd name="T5" fmla="*/ T4 w 122"/>
                              <a:gd name="T6" fmla="+- 0 1246 1195"/>
                              <a:gd name="T7" fmla="*/ 1246 h 57"/>
                              <a:gd name="T8" fmla="+- 0 9805 9715"/>
                              <a:gd name="T9" fmla="*/ T8 w 122"/>
                              <a:gd name="T10" fmla="+- 0 1243 1195"/>
                              <a:gd name="T11" fmla="*/ 1243 h 57"/>
                              <a:gd name="T12" fmla="+- 0 9790 9715"/>
                              <a:gd name="T13" fmla="*/ T12 w 122"/>
                              <a:gd name="T14" fmla="+- 0 1241 1195"/>
                              <a:gd name="T15" fmla="*/ 1241 h 57"/>
                              <a:gd name="T16" fmla="+- 0 9778 9715"/>
                              <a:gd name="T17" fmla="*/ T16 w 122"/>
                              <a:gd name="T18" fmla="+- 0 1237 1195"/>
                              <a:gd name="T19" fmla="*/ 1237 h 57"/>
                              <a:gd name="T20" fmla="+- 0 9765 9715"/>
                              <a:gd name="T21" fmla="*/ T20 w 122"/>
                              <a:gd name="T22" fmla="+- 0 1229 1195"/>
                              <a:gd name="T23" fmla="*/ 1229 h 57"/>
                              <a:gd name="T24" fmla="+- 0 9750 9715"/>
                              <a:gd name="T25" fmla="*/ T24 w 122"/>
                              <a:gd name="T26" fmla="+- 0 1220 1195"/>
                              <a:gd name="T27" fmla="*/ 1220 h 57"/>
                              <a:gd name="T28" fmla="+- 0 9733 9715"/>
                              <a:gd name="T29" fmla="*/ T28 w 122"/>
                              <a:gd name="T30" fmla="+- 0 1209 1195"/>
                              <a:gd name="T31" fmla="*/ 1209 h 57"/>
                              <a:gd name="T32" fmla="+- 0 9715 9715"/>
                              <a:gd name="T33" fmla="*/ T32 w 122"/>
                              <a:gd name="T34" fmla="+- 0 1195 1195"/>
                              <a:gd name="T35" fmla="*/ 1195 h 57"/>
                              <a:gd name="T36" fmla="+- 0 9724 9715"/>
                              <a:gd name="T37" fmla="*/ T36 w 122"/>
                              <a:gd name="T38" fmla="+- 0 1197 1195"/>
                              <a:gd name="T39" fmla="*/ 1197 h 57"/>
                              <a:gd name="T40" fmla="+- 0 9788 9715"/>
                              <a:gd name="T41" fmla="*/ T40 w 122"/>
                              <a:gd name="T42" fmla="+- 0 1210 1195"/>
                              <a:gd name="T43" fmla="*/ 1210 h 57"/>
                              <a:gd name="T44" fmla="+- 0 9818 9715"/>
                              <a:gd name="T45" fmla="*/ T44 w 122"/>
                              <a:gd name="T46" fmla="+- 0 1235 1195"/>
                              <a:gd name="T47" fmla="*/ 1235 h 57"/>
                              <a:gd name="T48" fmla="+- 0 9837 9715"/>
                              <a:gd name="T49" fmla="*/ T48 w 122"/>
                              <a:gd name="T50" fmla="+- 0 1252 1195"/>
                              <a:gd name="T51" fmla="*/ 1252 h 5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22" h="57">
                                <a:moveTo>
                                  <a:pt x="122" y="57"/>
                                </a:moveTo>
                                <a:lnTo>
                                  <a:pt x="106" y="51"/>
                                </a:lnTo>
                                <a:lnTo>
                                  <a:pt x="90" y="48"/>
                                </a:lnTo>
                                <a:lnTo>
                                  <a:pt x="75" y="46"/>
                                </a:lnTo>
                                <a:lnTo>
                                  <a:pt x="63" y="42"/>
                                </a:lnTo>
                                <a:lnTo>
                                  <a:pt x="50" y="34"/>
                                </a:lnTo>
                                <a:lnTo>
                                  <a:pt x="35" y="25"/>
                                </a:lnTo>
                                <a:lnTo>
                                  <a:pt x="18" y="14"/>
                                </a:lnTo>
                                <a:lnTo>
                                  <a:pt x="0" y="0"/>
                                </a:lnTo>
                                <a:lnTo>
                                  <a:pt x="9" y="2"/>
                                </a:lnTo>
                                <a:lnTo>
                                  <a:pt x="73" y="15"/>
                                </a:lnTo>
                                <a:lnTo>
                                  <a:pt x="103" y="40"/>
                                </a:lnTo>
                                <a:lnTo>
                                  <a:pt x="122" y="57"/>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72" name="Picture 409"/>
                          <pic:cNvPicPr>
                            <a:picLocks noChangeAspect="1" noChangeArrowheads="1"/>
                          </pic:cNvPicPr>
                        </pic:nvPicPr>
                        <pic:blipFill>
                          <a:blip r:embed="rId253">
                            <a:extLst>
                              <a:ext uri="{28A0092B-C50C-407E-A947-70E740481C1C}">
                                <a14:useLocalDpi xmlns:a14="http://schemas.microsoft.com/office/drawing/2010/main" val="0"/>
                              </a:ext>
                            </a:extLst>
                          </a:blip>
                          <a:srcRect/>
                          <a:stretch>
                            <a:fillRect/>
                          </a:stretch>
                        </pic:blipFill>
                        <pic:spPr bwMode="auto">
                          <a:xfrm>
                            <a:off x="9718" y="1198"/>
                            <a:ext cx="106" cy="4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73" name="Freeform 410"/>
                        <wps:cNvSpPr>
                          <a:spLocks/>
                        </wps:cNvSpPr>
                        <wps:spPr bwMode="auto">
                          <a:xfrm>
                            <a:off x="9718" y="1198"/>
                            <a:ext cx="106" cy="48"/>
                          </a:xfrm>
                          <a:custGeom>
                            <a:avLst/>
                            <a:gdLst>
                              <a:gd name="T0" fmla="+- 0 9824 9718"/>
                              <a:gd name="T1" fmla="*/ T0 w 106"/>
                              <a:gd name="T2" fmla="+- 0 1246 1198"/>
                              <a:gd name="T3" fmla="*/ 1246 h 48"/>
                              <a:gd name="T4" fmla="+- 0 9766 9718"/>
                              <a:gd name="T5" fmla="*/ T4 w 106"/>
                              <a:gd name="T6" fmla="+- 0 1218 1198"/>
                              <a:gd name="T7" fmla="*/ 1218 h 48"/>
                              <a:gd name="T8" fmla="+- 0 9745 9718"/>
                              <a:gd name="T9" fmla="*/ T8 w 106"/>
                              <a:gd name="T10" fmla="+- 0 1209 1198"/>
                              <a:gd name="T11" fmla="*/ 1209 h 48"/>
                              <a:gd name="T12" fmla="+- 0 9726 9718"/>
                              <a:gd name="T13" fmla="*/ T12 w 106"/>
                              <a:gd name="T14" fmla="+- 0 1202 1198"/>
                              <a:gd name="T15" fmla="*/ 1202 h 48"/>
                              <a:gd name="T16" fmla="+- 0 9718 9718"/>
                              <a:gd name="T17" fmla="*/ T16 w 106"/>
                              <a:gd name="T18" fmla="+- 0 1198 1198"/>
                              <a:gd name="T19" fmla="*/ 1198 h 48"/>
                            </a:gdLst>
                            <a:ahLst/>
                            <a:cxnLst>
                              <a:cxn ang="0">
                                <a:pos x="T1" y="T3"/>
                              </a:cxn>
                              <a:cxn ang="0">
                                <a:pos x="T5" y="T7"/>
                              </a:cxn>
                              <a:cxn ang="0">
                                <a:pos x="T9" y="T11"/>
                              </a:cxn>
                              <a:cxn ang="0">
                                <a:pos x="T13" y="T15"/>
                              </a:cxn>
                              <a:cxn ang="0">
                                <a:pos x="T17" y="T19"/>
                              </a:cxn>
                            </a:cxnLst>
                            <a:rect l="0" t="0" r="r" b="b"/>
                            <a:pathLst>
                              <a:path w="106" h="48">
                                <a:moveTo>
                                  <a:pt x="106" y="48"/>
                                </a:moveTo>
                                <a:lnTo>
                                  <a:pt x="48" y="20"/>
                                </a:lnTo>
                                <a:lnTo>
                                  <a:pt x="27" y="11"/>
                                </a:lnTo>
                                <a:lnTo>
                                  <a:pt x="8" y="4"/>
                                </a:lnTo>
                                <a:lnTo>
                                  <a:pt x="0"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74" name="Picture 411"/>
                          <pic:cNvPicPr>
                            <a:picLocks noChangeAspect="1" noChangeArrowheads="1"/>
                          </pic:cNvPicPr>
                        </pic:nvPicPr>
                        <pic:blipFill>
                          <a:blip r:embed="rId254">
                            <a:extLst>
                              <a:ext uri="{28A0092B-C50C-407E-A947-70E740481C1C}">
                                <a14:useLocalDpi xmlns:a14="http://schemas.microsoft.com/office/drawing/2010/main" val="0"/>
                              </a:ext>
                            </a:extLst>
                          </a:blip>
                          <a:srcRect/>
                          <a:stretch>
                            <a:fillRect/>
                          </a:stretch>
                        </pic:blipFill>
                        <pic:spPr bwMode="auto">
                          <a:xfrm>
                            <a:off x="9814" y="1123"/>
                            <a:ext cx="39" cy="1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75" name="AutoShape 412"/>
                        <wps:cNvSpPr>
                          <a:spLocks/>
                        </wps:cNvSpPr>
                        <wps:spPr bwMode="auto">
                          <a:xfrm>
                            <a:off x="9814" y="1123"/>
                            <a:ext cx="39" cy="107"/>
                          </a:xfrm>
                          <a:custGeom>
                            <a:avLst/>
                            <a:gdLst>
                              <a:gd name="T0" fmla="+- 0 9825 9814"/>
                              <a:gd name="T1" fmla="*/ T0 w 39"/>
                              <a:gd name="T2" fmla="+- 0 1230 1124"/>
                              <a:gd name="T3" fmla="*/ 1230 h 107"/>
                              <a:gd name="T4" fmla="+- 0 9821 9814"/>
                              <a:gd name="T5" fmla="*/ T4 w 39"/>
                              <a:gd name="T6" fmla="+- 0 1217 1124"/>
                              <a:gd name="T7" fmla="*/ 1217 h 107"/>
                              <a:gd name="T8" fmla="+- 0 9816 9814"/>
                              <a:gd name="T9" fmla="*/ T8 w 39"/>
                              <a:gd name="T10" fmla="+- 0 1204 1124"/>
                              <a:gd name="T11" fmla="*/ 1204 h 107"/>
                              <a:gd name="T12" fmla="+- 0 9814 9814"/>
                              <a:gd name="T13" fmla="*/ T12 w 39"/>
                              <a:gd name="T14" fmla="+- 0 1190 1124"/>
                              <a:gd name="T15" fmla="*/ 1190 h 107"/>
                              <a:gd name="T16" fmla="+- 0 9816 9814"/>
                              <a:gd name="T17" fmla="*/ T16 w 39"/>
                              <a:gd name="T18" fmla="+- 0 1175 1124"/>
                              <a:gd name="T19" fmla="*/ 1175 h 107"/>
                              <a:gd name="T20" fmla="+- 0 9823 9814"/>
                              <a:gd name="T21" fmla="*/ T20 w 39"/>
                              <a:gd name="T22" fmla="+- 0 1158 1124"/>
                              <a:gd name="T23" fmla="*/ 1158 h 107"/>
                              <a:gd name="T24" fmla="+- 0 9833 9814"/>
                              <a:gd name="T25" fmla="*/ T24 w 39"/>
                              <a:gd name="T26" fmla="+- 0 1141 1124"/>
                              <a:gd name="T27" fmla="*/ 1141 h 107"/>
                              <a:gd name="T28" fmla="+- 0 9842 9814"/>
                              <a:gd name="T29" fmla="*/ T28 w 39"/>
                              <a:gd name="T30" fmla="+- 0 1129 1124"/>
                              <a:gd name="T31" fmla="*/ 1129 h 107"/>
                              <a:gd name="T32" fmla="+- 0 9846 9814"/>
                              <a:gd name="T33" fmla="*/ T32 w 39"/>
                              <a:gd name="T34" fmla="+- 0 1124 1124"/>
                              <a:gd name="T35" fmla="*/ 1124 h 107"/>
                              <a:gd name="T36" fmla="+- 0 9848 9814"/>
                              <a:gd name="T37" fmla="*/ T36 w 39"/>
                              <a:gd name="T38" fmla="+- 0 1127 1124"/>
                              <a:gd name="T39" fmla="*/ 1127 h 107"/>
                              <a:gd name="T40" fmla="+- 0 9851 9814"/>
                              <a:gd name="T41" fmla="*/ T40 w 39"/>
                              <a:gd name="T42" fmla="+- 0 1138 1124"/>
                              <a:gd name="T43" fmla="*/ 1138 h 107"/>
                              <a:gd name="T44" fmla="+- 0 9852 9814"/>
                              <a:gd name="T45" fmla="*/ T44 w 39"/>
                              <a:gd name="T46" fmla="+- 0 1156 1124"/>
                              <a:gd name="T47" fmla="*/ 1156 h 107"/>
                              <a:gd name="T48" fmla="+- 0 9850 9814"/>
                              <a:gd name="T49" fmla="*/ T48 w 39"/>
                              <a:gd name="T50" fmla="+- 0 1180 1124"/>
                              <a:gd name="T51" fmla="*/ 1180 h 107"/>
                              <a:gd name="T52" fmla="+- 0 9844 9814"/>
                              <a:gd name="T53" fmla="*/ T52 w 39"/>
                              <a:gd name="T54" fmla="+- 0 1204 1124"/>
                              <a:gd name="T55" fmla="*/ 1204 h 107"/>
                              <a:gd name="T56" fmla="+- 0 9835 9814"/>
                              <a:gd name="T57" fmla="*/ T56 w 39"/>
                              <a:gd name="T58" fmla="+- 0 1219 1124"/>
                              <a:gd name="T59" fmla="*/ 1219 h 107"/>
                              <a:gd name="T60" fmla="+- 0 9828 9814"/>
                              <a:gd name="T61" fmla="*/ T60 w 39"/>
                              <a:gd name="T62" fmla="+- 0 1228 1124"/>
                              <a:gd name="T63" fmla="*/ 1228 h 107"/>
                              <a:gd name="T64" fmla="+- 0 9825 9814"/>
                              <a:gd name="T65" fmla="*/ T64 w 39"/>
                              <a:gd name="T66" fmla="+- 0 1230 1124"/>
                              <a:gd name="T67" fmla="*/ 1230 h 107"/>
                              <a:gd name="T68" fmla="+- 0 9820 9814"/>
                              <a:gd name="T69" fmla="*/ T68 w 39"/>
                              <a:gd name="T70" fmla="+- 0 1224 1124"/>
                              <a:gd name="T71" fmla="*/ 1224 h 107"/>
                              <a:gd name="T72" fmla="+- 0 9827 9814"/>
                              <a:gd name="T73" fmla="*/ T72 w 39"/>
                              <a:gd name="T74" fmla="+- 0 1203 1124"/>
                              <a:gd name="T75" fmla="*/ 1203 h 107"/>
                              <a:gd name="T76" fmla="+- 0 9835 9814"/>
                              <a:gd name="T77" fmla="*/ T76 w 39"/>
                              <a:gd name="T78" fmla="+- 0 1172 1124"/>
                              <a:gd name="T79" fmla="*/ 1172 h 107"/>
                              <a:gd name="T80" fmla="+- 0 9843 9814"/>
                              <a:gd name="T81" fmla="*/ T80 w 39"/>
                              <a:gd name="T82" fmla="+- 0 1141 1124"/>
                              <a:gd name="T83" fmla="*/ 1141 h 107"/>
                              <a:gd name="T84" fmla="+- 0 9846 9814"/>
                              <a:gd name="T85" fmla="*/ T84 w 39"/>
                              <a:gd name="T86" fmla="+- 0 1124 1124"/>
                              <a:gd name="T87" fmla="*/ 1124 h 10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Lst>
                            <a:rect l="0" t="0" r="r" b="b"/>
                            <a:pathLst>
                              <a:path w="39" h="107">
                                <a:moveTo>
                                  <a:pt x="11" y="106"/>
                                </a:moveTo>
                                <a:lnTo>
                                  <a:pt x="7" y="93"/>
                                </a:lnTo>
                                <a:lnTo>
                                  <a:pt x="2" y="80"/>
                                </a:lnTo>
                                <a:lnTo>
                                  <a:pt x="0" y="66"/>
                                </a:lnTo>
                                <a:lnTo>
                                  <a:pt x="2" y="51"/>
                                </a:lnTo>
                                <a:lnTo>
                                  <a:pt x="9" y="34"/>
                                </a:lnTo>
                                <a:lnTo>
                                  <a:pt x="19" y="17"/>
                                </a:lnTo>
                                <a:lnTo>
                                  <a:pt x="28" y="5"/>
                                </a:lnTo>
                                <a:lnTo>
                                  <a:pt x="32" y="0"/>
                                </a:lnTo>
                                <a:lnTo>
                                  <a:pt x="34" y="3"/>
                                </a:lnTo>
                                <a:lnTo>
                                  <a:pt x="37" y="14"/>
                                </a:lnTo>
                                <a:lnTo>
                                  <a:pt x="38" y="32"/>
                                </a:lnTo>
                                <a:lnTo>
                                  <a:pt x="36" y="56"/>
                                </a:lnTo>
                                <a:lnTo>
                                  <a:pt x="30" y="80"/>
                                </a:lnTo>
                                <a:lnTo>
                                  <a:pt x="21" y="95"/>
                                </a:lnTo>
                                <a:lnTo>
                                  <a:pt x="14" y="104"/>
                                </a:lnTo>
                                <a:lnTo>
                                  <a:pt x="11" y="106"/>
                                </a:lnTo>
                                <a:close/>
                                <a:moveTo>
                                  <a:pt x="6" y="100"/>
                                </a:moveTo>
                                <a:lnTo>
                                  <a:pt x="13" y="79"/>
                                </a:lnTo>
                                <a:lnTo>
                                  <a:pt x="21" y="48"/>
                                </a:lnTo>
                                <a:lnTo>
                                  <a:pt x="29" y="17"/>
                                </a:lnTo>
                                <a:lnTo>
                                  <a:pt x="32"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76" name="Picture 413"/>
                          <pic:cNvPicPr>
                            <a:picLocks noChangeAspect="1" noChangeArrowheads="1"/>
                          </pic:cNvPicPr>
                        </pic:nvPicPr>
                        <pic:blipFill>
                          <a:blip r:embed="rId255">
                            <a:extLst>
                              <a:ext uri="{28A0092B-C50C-407E-A947-70E740481C1C}">
                                <a14:useLocalDpi xmlns:a14="http://schemas.microsoft.com/office/drawing/2010/main" val="0"/>
                              </a:ext>
                            </a:extLst>
                          </a:blip>
                          <a:srcRect/>
                          <a:stretch>
                            <a:fillRect/>
                          </a:stretch>
                        </pic:blipFill>
                        <pic:spPr bwMode="auto">
                          <a:xfrm>
                            <a:off x="9772" y="1086"/>
                            <a:ext cx="37" cy="1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77" name="Freeform 414"/>
                        <wps:cNvSpPr>
                          <a:spLocks/>
                        </wps:cNvSpPr>
                        <wps:spPr bwMode="auto">
                          <a:xfrm>
                            <a:off x="9772" y="1086"/>
                            <a:ext cx="37" cy="105"/>
                          </a:xfrm>
                          <a:custGeom>
                            <a:avLst/>
                            <a:gdLst>
                              <a:gd name="T0" fmla="+- 0 9799 9772"/>
                              <a:gd name="T1" fmla="*/ T0 w 37"/>
                              <a:gd name="T2" fmla="+- 0 1192 1087"/>
                              <a:gd name="T3" fmla="*/ 1192 h 105"/>
                              <a:gd name="T4" fmla="+- 0 9791 9772"/>
                              <a:gd name="T5" fmla="*/ T4 w 37"/>
                              <a:gd name="T6" fmla="+- 0 1177 1087"/>
                              <a:gd name="T7" fmla="*/ 1177 h 105"/>
                              <a:gd name="T8" fmla="+- 0 9782 9772"/>
                              <a:gd name="T9" fmla="*/ T8 w 37"/>
                              <a:gd name="T10" fmla="+- 0 1162 1087"/>
                              <a:gd name="T11" fmla="*/ 1162 h 105"/>
                              <a:gd name="T12" fmla="+- 0 9774 9772"/>
                              <a:gd name="T13" fmla="*/ T12 w 37"/>
                              <a:gd name="T14" fmla="+- 0 1148 1087"/>
                              <a:gd name="T15" fmla="*/ 1148 h 105"/>
                              <a:gd name="T16" fmla="+- 0 9786 9772"/>
                              <a:gd name="T17" fmla="*/ T16 w 37"/>
                              <a:gd name="T18" fmla="+- 0 1087 1087"/>
                              <a:gd name="T19" fmla="*/ 1087 h 105"/>
                              <a:gd name="T20" fmla="+- 0 9788 9772"/>
                              <a:gd name="T21" fmla="*/ T20 w 37"/>
                              <a:gd name="T22" fmla="+- 0 1092 1087"/>
                              <a:gd name="T23" fmla="*/ 1092 h 105"/>
                              <a:gd name="T24" fmla="+- 0 9794 9772"/>
                              <a:gd name="T25" fmla="*/ T24 w 37"/>
                              <a:gd name="T26" fmla="+- 0 1106 1087"/>
                              <a:gd name="T27" fmla="*/ 1106 h 105"/>
                              <a:gd name="T28" fmla="+- 0 9801 9772"/>
                              <a:gd name="T29" fmla="*/ T28 w 37"/>
                              <a:gd name="T30" fmla="+- 0 1124 1087"/>
                              <a:gd name="T31" fmla="*/ 1124 h 105"/>
                              <a:gd name="T32" fmla="+- 0 9807 9772"/>
                              <a:gd name="T33" fmla="*/ T32 w 37"/>
                              <a:gd name="T34" fmla="+- 0 1140 1087"/>
                              <a:gd name="T35" fmla="*/ 1140 h 105"/>
                              <a:gd name="T36" fmla="+- 0 9809 9772"/>
                              <a:gd name="T37" fmla="*/ T36 w 37"/>
                              <a:gd name="T38" fmla="+- 0 1156 1087"/>
                              <a:gd name="T39" fmla="*/ 1156 h 105"/>
                              <a:gd name="T40" fmla="+- 0 9805 9772"/>
                              <a:gd name="T41" fmla="*/ T40 w 37"/>
                              <a:gd name="T42" fmla="+- 0 1173 1087"/>
                              <a:gd name="T43" fmla="*/ 1173 h 105"/>
                              <a:gd name="T44" fmla="+- 0 9801 9772"/>
                              <a:gd name="T45" fmla="*/ T44 w 37"/>
                              <a:gd name="T46" fmla="+- 0 1186 1087"/>
                              <a:gd name="T47" fmla="*/ 1186 h 105"/>
                              <a:gd name="T48" fmla="+- 0 9799 9772"/>
                              <a:gd name="T49" fmla="*/ T48 w 37"/>
                              <a:gd name="T50" fmla="+- 0 1192 1087"/>
                              <a:gd name="T51" fmla="*/ 1192 h 10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37" h="105">
                                <a:moveTo>
                                  <a:pt x="27" y="105"/>
                                </a:moveTo>
                                <a:lnTo>
                                  <a:pt x="19" y="90"/>
                                </a:lnTo>
                                <a:lnTo>
                                  <a:pt x="10" y="75"/>
                                </a:lnTo>
                                <a:lnTo>
                                  <a:pt x="2" y="61"/>
                                </a:lnTo>
                                <a:lnTo>
                                  <a:pt x="14" y="0"/>
                                </a:lnTo>
                                <a:lnTo>
                                  <a:pt x="16" y="5"/>
                                </a:lnTo>
                                <a:lnTo>
                                  <a:pt x="22" y="19"/>
                                </a:lnTo>
                                <a:lnTo>
                                  <a:pt x="29" y="37"/>
                                </a:lnTo>
                                <a:lnTo>
                                  <a:pt x="35" y="53"/>
                                </a:lnTo>
                                <a:lnTo>
                                  <a:pt x="37" y="69"/>
                                </a:lnTo>
                                <a:lnTo>
                                  <a:pt x="33" y="86"/>
                                </a:lnTo>
                                <a:lnTo>
                                  <a:pt x="29" y="99"/>
                                </a:lnTo>
                                <a:lnTo>
                                  <a:pt x="27" y="10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78" name="Picture 415"/>
                          <pic:cNvPicPr>
                            <a:picLocks noChangeAspect="1" noChangeArrowheads="1"/>
                          </pic:cNvPicPr>
                        </pic:nvPicPr>
                        <pic:blipFill>
                          <a:blip r:embed="rId256">
                            <a:extLst>
                              <a:ext uri="{28A0092B-C50C-407E-A947-70E740481C1C}">
                                <a14:useLocalDpi xmlns:a14="http://schemas.microsoft.com/office/drawing/2010/main" val="0"/>
                              </a:ext>
                            </a:extLst>
                          </a:blip>
                          <a:srcRect/>
                          <a:stretch>
                            <a:fillRect/>
                          </a:stretch>
                        </pic:blipFill>
                        <pic:spPr bwMode="auto">
                          <a:xfrm>
                            <a:off x="9786" y="1091"/>
                            <a:ext cx="11" cy="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79" name="Freeform 416"/>
                        <wps:cNvSpPr>
                          <a:spLocks/>
                        </wps:cNvSpPr>
                        <wps:spPr bwMode="auto">
                          <a:xfrm>
                            <a:off x="9786" y="1091"/>
                            <a:ext cx="11" cy="94"/>
                          </a:xfrm>
                          <a:custGeom>
                            <a:avLst/>
                            <a:gdLst>
                              <a:gd name="T0" fmla="+- 0 9787 9787"/>
                              <a:gd name="T1" fmla="*/ T0 w 11"/>
                              <a:gd name="T2" fmla="+- 0 1092 1092"/>
                              <a:gd name="T3" fmla="*/ 1092 h 94"/>
                              <a:gd name="T4" fmla="+- 0 9793 9787"/>
                              <a:gd name="T5" fmla="*/ T4 w 11"/>
                              <a:gd name="T6" fmla="+- 0 1161 1092"/>
                              <a:gd name="T7" fmla="*/ 1161 h 94"/>
                              <a:gd name="T8" fmla="+- 0 9795 9787"/>
                              <a:gd name="T9" fmla="*/ T8 w 11"/>
                              <a:gd name="T10" fmla="+- 0 1174 1092"/>
                              <a:gd name="T11" fmla="*/ 1174 h 94"/>
                              <a:gd name="T12" fmla="+- 0 9797 9787"/>
                              <a:gd name="T13" fmla="*/ T12 w 11"/>
                              <a:gd name="T14" fmla="+- 0 1185 1092"/>
                              <a:gd name="T15" fmla="*/ 1185 h 94"/>
                            </a:gdLst>
                            <a:ahLst/>
                            <a:cxnLst>
                              <a:cxn ang="0">
                                <a:pos x="T1" y="T3"/>
                              </a:cxn>
                              <a:cxn ang="0">
                                <a:pos x="T5" y="T7"/>
                              </a:cxn>
                              <a:cxn ang="0">
                                <a:pos x="T9" y="T11"/>
                              </a:cxn>
                              <a:cxn ang="0">
                                <a:pos x="T13" y="T15"/>
                              </a:cxn>
                            </a:cxnLst>
                            <a:rect l="0" t="0" r="r" b="b"/>
                            <a:pathLst>
                              <a:path w="11" h="94">
                                <a:moveTo>
                                  <a:pt x="0" y="0"/>
                                </a:moveTo>
                                <a:lnTo>
                                  <a:pt x="6" y="69"/>
                                </a:lnTo>
                                <a:lnTo>
                                  <a:pt x="8" y="82"/>
                                </a:lnTo>
                                <a:lnTo>
                                  <a:pt x="10" y="93"/>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80" name="Picture 417"/>
                          <pic:cNvPicPr>
                            <a:picLocks noChangeAspect="1" noChangeArrowheads="1"/>
                          </pic:cNvPicPr>
                        </pic:nvPicPr>
                        <pic:blipFill>
                          <a:blip r:embed="rId257">
                            <a:extLst>
                              <a:ext uri="{28A0092B-C50C-407E-A947-70E740481C1C}">
                                <a14:useLocalDpi xmlns:a14="http://schemas.microsoft.com/office/drawing/2010/main" val="0"/>
                              </a:ext>
                            </a:extLst>
                          </a:blip>
                          <a:srcRect/>
                          <a:stretch>
                            <a:fillRect/>
                          </a:stretch>
                        </pic:blipFill>
                        <pic:spPr bwMode="auto">
                          <a:xfrm>
                            <a:off x="9675" y="1143"/>
                            <a:ext cx="116" cy="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81" name="AutoShape 418"/>
                        <wps:cNvSpPr>
                          <a:spLocks/>
                        </wps:cNvSpPr>
                        <wps:spPr bwMode="auto">
                          <a:xfrm>
                            <a:off x="9675" y="1143"/>
                            <a:ext cx="116" cy="41"/>
                          </a:xfrm>
                          <a:custGeom>
                            <a:avLst/>
                            <a:gdLst>
                              <a:gd name="T0" fmla="+- 0 9791 9675"/>
                              <a:gd name="T1" fmla="*/ T0 w 116"/>
                              <a:gd name="T2" fmla="+- 0 1184 1143"/>
                              <a:gd name="T3" fmla="*/ 1184 h 41"/>
                              <a:gd name="T4" fmla="+- 0 9773 9675"/>
                              <a:gd name="T5" fmla="*/ T4 w 116"/>
                              <a:gd name="T6" fmla="+- 0 1182 1143"/>
                              <a:gd name="T7" fmla="*/ 1182 h 41"/>
                              <a:gd name="T8" fmla="+- 0 9756 9675"/>
                              <a:gd name="T9" fmla="*/ T8 w 116"/>
                              <a:gd name="T10" fmla="+- 0 1183 1143"/>
                              <a:gd name="T11" fmla="*/ 1183 h 41"/>
                              <a:gd name="T12" fmla="+- 0 9742 9675"/>
                              <a:gd name="T13" fmla="*/ T12 w 116"/>
                              <a:gd name="T14" fmla="+- 0 1183 1143"/>
                              <a:gd name="T15" fmla="*/ 1183 h 41"/>
                              <a:gd name="T16" fmla="+- 0 9729 9675"/>
                              <a:gd name="T17" fmla="*/ T16 w 116"/>
                              <a:gd name="T18" fmla="+- 0 1179 1143"/>
                              <a:gd name="T19" fmla="*/ 1179 h 41"/>
                              <a:gd name="T20" fmla="+- 0 9714 9675"/>
                              <a:gd name="T21" fmla="*/ T20 w 116"/>
                              <a:gd name="T22" fmla="+- 0 1171 1143"/>
                              <a:gd name="T23" fmla="*/ 1171 h 41"/>
                              <a:gd name="T24" fmla="+- 0 9696 9675"/>
                              <a:gd name="T25" fmla="*/ T24 w 116"/>
                              <a:gd name="T26" fmla="+- 0 1159 1143"/>
                              <a:gd name="T27" fmla="*/ 1159 h 41"/>
                              <a:gd name="T28" fmla="+- 0 9682 9675"/>
                              <a:gd name="T29" fmla="*/ T28 w 116"/>
                              <a:gd name="T30" fmla="+- 0 1148 1143"/>
                              <a:gd name="T31" fmla="*/ 1148 h 41"/>
                              <a:gd name="T32" fmla="+- 0 9675 9675"/>
                              <a:gd name="T33" fmla="*/ T32 w 116"/>
                              <a:gd name="T34" fmla="+- 0 1143 1143"/>
                              <a:gd name="T35" fmla="*/ 1143 h 41"/>
                              <a:gd name="T36" fmla="+- 0 9679 9675"/>
                              <a:gd name="T37" fmla="*/ T36 w 116"/>
                              <a:gd name="T38" fmla="+- 0 1144 1143"/>
                              <a:gd name="T39" fmla="*/ 1144 h 41"/>
                              <a:gd name="T40" fmla="+- 0 9690 9675"/>
                              <a:gd name="T41" fmla="*/ T40 w 116"/>
                              <a:gd name="T42" fmla="+- 0 1147 1143"/>
                              <a:gd name="T43" fmla="*/ 1147 h 41"/>
                              <a:gd name="T44" fmla="+- 0 9705 9675"/>
                              <a:gd name="T45" fmla="*/ T44 w 116"/>
                              <a:gd name="T46" fmla="+- 0 1151 1143"/>
                              <a:gd name="T47" fmla="*/ 1151 h 41"/>
                              <a:gd name="T48" fmla="+- 0 9722 9675"/>
                              <a:gd name="T49" fmla="*/ T48 w 116"/>
                              <a:gd name="T50" fmla="+- 0 1153 1143"/>
                              <a:gd name="T51" fmla="*/ 1153 h 41"/>
                              <a:gd name="T52" fmla="+- 0 9738 9675"/>
                              <a:gd name="T53" fmla="*/ T52 w 116"/>
                              <a:gd name="T54" fmla="+- 0 1155 1143"/>
                              <a:gd name="T55" fmla="*/ 1155 h 41"/>
                              <a:gd name="T56" fmla="+- 0 9750 9675"/>
                              <a:gd name="T57" fmla="*/ T56 w 116"/>
                              <a:gd name="T58" fmla="+- 0 1158 1143"/>
                              <a:gd name="T59" fmla="*/ 1158 h 41"/>
                              <a:gd name="T60" fmla="+- 0 9759 9675"/>
                              <a:gd name="T61" fmla="*/ T60 w 116"/>
                              <a:gd name="T62" fmla="+- 0 1161 1143"/>
                              <a:gd name="T63" fmla="*/ 1161 h 41"/>
                              <a:gd name="T64" fmla="+- 0 9762 9675"/>
                              <a:gd name="T65" fmla="*/ T64 w 116"/>
                              <a:gd name="T66" fmla="+- 0 1162 1143"/>
                              <a:gd name="T67" fmla="*/ 1162 h 41"/>
                              <a:gd name="T68" fmla="+- 0 9791 9675"/>
                              <a:gd name="T69" fmla="*/ T68 w 116"/>
                              <a:gd name="T70" fmla="+- 0 1184 1143"/>
                              <a:gd name="T71" fmla="*/ 1184 h 41"/>
                              <a:gd name="T72" fmla="+- 0 9781 9675"/>
                              <a:gd name="T73" fmla="*/ T72 w 116"/>
                              <a:gd name="T74" fmla="+- 0 1181 1143"/>
                              <a:gd name="T75" fmla="*/ 1181 h 41"/>
                              <a:gd name="T76" fmla="+- 0 9770 9675"/>
                              <a:gd name="T77" fmla="*/ T76 w 116"/>
                              <a:gd name="T78" fmla="+- 0 1178 1143"/>
                              <a:gd name="T79" fmla="*/ 1178 h 41"/>
                              <a:gd name="T80" fmla="+- 0 9758 9675"/>
                              <a:gd name="T81" fmla="*/ T80 w 116"/>
                              <a:gd name="T82" fmla="+- 0 1176 1143"/>
                              <a:gd name="T83" fmla="*/ 1176 h 41"/>
                              <a:gd name="T84" fmla="+- 0 9746 9675"/>
                              <a:gd name="T85" fmla="*/ T84 w 116"/>
                              <a:gd name="T86" fmla="+- 0 1173 1143"/>
                              <a:gd name="T87" fmla="*/ 1173 h 41"/>
                              <a:gd name="T88" fmla="+- 0 9735 9675"/>
                              <a:gd name="T89" fmla="*/ T88 w 116"/>
                              <a:gd name="T90" fmla="+- 0 1169 1143"/>
                              <a:gd name="T91" fmla="*/ 1169 h 41"/>
                              <a:gd name="T92" fmla="+- 0 9720 9675"/>
                              <a:gd name="T93" fmla="*/ T92 w 116"/>
                              <a:gd name="T94" fmla="+- 0 1163 1143"/>
                              <a:gd name="T95" fmla="*/ 1163 h 41"/>
                              <a:gd name="T96" fmla="+- 0 9700 9675"/>
                              <a:gd name="T97" fmla="*/ T96 w 116"/>
                              <a:gd name="T98" fmla="+- 0 1154 1143"/>
                              <a:gd name="T99" fmla="*/ 1154 h 41"/>
                              <a:gd name="T100" fmla="+- 0 9683 9675"/>
                              <a:gd name="T101" fmla="*/ T100 w 116"/>
                              <a:gd name="T102" fmla="+- 0 1146 1143"/>
                              <a:gd name="T103" fmla="*/ 1146 h 41"/>
                              <a:gd name="T104" fmla="+- 0 9675 9675"/>
                              <a:gd name="T105" fmla="*/ T104 w 116"/>
                              <a:gd name="T106" fmla="+- 0 1143 1143"/>
                              <a:gd name="T107" fmla="*/ 1143 h 4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Lst>
                            <a:rect l="0" t="0" r="r" b="b"/>
                            <a:pathLst>
                              <a:path w="116" h="41">
                                <a:moveTo>
                                  <a:pt x="116" y="41"/>
                                </a:moveTo>
                                <a:lnTo>
                                  <a:pt x="98" y="39"/>
                                </a:lnTo>
                                <a:lnTo>
                                  <a:pt x="81" y="40"/>
                                </a:lnTo>
                                <a:lnTo>
                                  <a:pt x="67" y="40"/>
                                </a:lnTo>
                                <a:lnTo>
                                  <a:pt x="54" y="36"/>
                                </a:lnTo>
                                <a:lnTo>
                                  <a:pt x="39" y="28"/>
                                </a:lnTo>
                                <a:lnTo>
                                  <a:pt x="21" y="16"/>
                                </a:lnTo>
                                <a:lnTo>
                                  <a:pt x="7" y="5"/>
                                </a:lnTo>
                                <a:lnTo>
                                  <a:pt x="0" y="0"/>
                                </a:lnTo>
                                <a:lnTo>
                                  <a:pt x="4" y="1"/>
                                </a:lnTo>
                                <a:lnTo>
                                  <a:pt x="15" y="4"/>
                                </a:lnTo>
                                <a:lnTo>
                                  <a:pt x="30" y="8"/>
                                </a:lnTo>
                                <a:lnTo>
                                  <a:pt x="47" y="10"/>
                                </a:lnTo>
                                <a:lnTo>
                                  <a:pt x="63" y="12"/>
                                </a:lnTo>
                                <a:lnTo>
                                  <a:pt x="75" y="15"/>
                                </a:lnTo>
                                <a:lnTo>
                                  <a:pt x="84" y="18"/>
                                </a:lnTo>
                                <a:lnTo>
                                  <a:pt x="87" y="19"/>
                                </a:lnTo>
                                <a:lnTo>
                                  <a:pt x="116" y="41"/>
                                </a:lnTo>
                                <a:close/>
                                <a:moveTo>
                                  <a:pt x="106" y="38"/>
                                </a:moveTo>
                                <a:lnTo>
                                  <a:pt x="95" y="35"/>
                                </a:lnTo>
                                <a:lnTo>
                                  <a:pt x="83" y="33"/>
                                </a:lnTo>
                                <a:lnTo>
                                  <a:pt x="71" y="30"/>
                                </a:lnTo>
                                <a:lnTo>
                                  <a:pt x="60" y="26"/>
                                </a:lnTo>
                                <a:lnTo>
                                  <a:pt x="45" y="20"/>
                                </a:lnTo>
                                <a:lnTo>
                                  <a:pt x="25" y="11"/>
                                </a:lnTo>
                                <a:lnTo>
                                  <a:pt x="8" y="3"/>
                                </a:lnTo>
                                <a:lnTo>
                                  <a:pt x="0"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82" name="Picture 419"/>
                          <pic:cNvPicPr>
                            <a:picLocks noChangeAspect="1" noChangeArrowheads="1"/>
                          </pic:cNvPicPr>
                        </pic:nvPicPr>
                        <pic:blipFill>
                          <a:blip r:embed="rId258">
                            <a:extLst>
                              <a:ext uri="{28A0092B-C50C-407E-A947-70E740481C1C}">
                                <a14:useLocalDpi xmlns:a14="http://schemas.microsoft.com/office/drawing/2010/main" val="0"/>
                              </a:ext>
                            </a:extLst>
                          </a:blip>
                          <a:srcRect/>
                          <a:stretch>
                            <a:fillRect/>
                          </a:stretch>
                        </pic:blipFill>
                        <pic:spPr bwMode="auto">
                          <a:xfrm>
                            <a:off x="9665" y="1067"/>
                            <a:ext cx="92" cy="7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83" name="AutoShape 420"/>
                        <wps:cNvSpPr>
                          <a:spLocks/>
                        </wps:cNvSpPr>
                        <wps:spPr bwMode="auto">
                          <a:xfrm>
                            <a:off x="9665" y="1067"/>
                            <a:ext cx="92" cy="74"/>
                          </a:xfrm>
                          <a:custGeom>
                            <a:avLst/>
                            <a:gdLst>
                              <a:gd name="T0" fmla="+- 0 9757 9665"/>
                              <a:gd name="T1" fmla="*/ T0 w 92"/>
                              <a:gd name="T2" fmla="+- 0 1141 1068"/>
                              <a:gd name="T3" fmla="*/ 1141 h 74"/>
                              <a:gd name="T4" fmla="+- 0 9757 9665"/>
                              <a:gd name="T5" fmla="*/ T4 w 92"/>
                              <a:gd name="T6" fmla="+- 0 1141 1068"/>
                              <a:gd name="T7" fmla="*/ 1141 h 74"/>
                              <a:gd name="T8" fmla="+- 0 9756 9665"/>
                              <a:gd name="T9" fmla="*/ T8 w 92"/>
                              <a:gd name="T10" fmla="+- 0 1120 1068"/>
                              <a:gd name="T11" fmla="*/ 1120 h 74"/>
                              <a:gd name="T12" fmla="+- 0 9740 9665"/>
                              <a:gd name="T13" fmla="*/ T12 w 92"/>
                              <a:gd name="T14" fmla="+- 0 1107 1068"/>
                              <a:gd name="T15" fmla="*/ 1107 h 74"/>
                              <a:gd name="T16" fmla="+- 0 9726 9665"/>
                              <a:gd name="T17" fmla="*/ T16 w 92"/>
                              <a:gd name="T18" fmla="+- 0 1097 1068"/>
                              <a:gd name="T19" fmla="*/ 1097 h 74"/>
                              <a:gd name="T20" fmla="+- 0 9710 9665"/>
                              <a:gd name="T21" fmla="*/ T20 w 92"/>
                              <a:gd name="T22" fmla="+- 0 1086 1068"/>
                              <a:gd name="T23" fmla="*/ 1086 h 74"/>
                              <a:gd name="T24" fmla="+- 0 9690 9665"/>
                              <a:gd name="T25" fmla="*/ T24 w 92"/>
                              <a:gd name="T26" fmla="+- 0 1075 1068"/>
                              <a:gd name="T27" fmla="*/ 1075 h 74"/>
                              <a:gd name="T28" fmla="+- 0 9665 9665"/>
                              <a:gd name="T29" fmla="*/ T28 w 92"/>
                              <a:gd name="T30" fmla="+- 0 1068 1068"/>
                              <a:gd name="T31" fmla="*/ 1068 h 74"/>
                              <a:gd name="T32" fmla="+- 0 9670 9665"/>
                              <a:gd name="T33" fmla="*/ T32 w 92"/>
                              <a:gd name="T34" fmla="+- 0 1079 1068"/>
                              <a:gd name="T35" fmla="*/ 1079 h 74"/>
                              <a:gd name="T36" fmla="+- 0 9687 9665"/>
                              <a:gd name="T37" fmla="*/ T36 w 92"/>
                              <a:gd name="T38" fmla="+- 0 1104 1068"/>
                              <a:gd name="T39" fmla="*/ 1104 h 74"/>
                              <a:gd name="T40" fmla="+- 0 9716 9665"/>
                              <a:gd name="T41" fmla="*/ T40 w 92"/>
                              <a:gd name="T42" fmla="+- 0 1129 1068"/>
                              <a:gd name="T43" fmla="*/ 1129 h 74"/>
                              <a:gd name="T44" fmla="+- 0 9757 9665"/>
                              <a:gd name="T45" fmla="*/ T44 w 92"/>
                              <a:gd name="T46" fmla="+- 0 1141 1068"/>
                              <a:gd name="T47" fmla="*/ 1141 h 74"/>
                              <a:gd name="T48" fmla="+- 0 9752 9665"/>
                              <a:gd name="T49" fmla="*/ T48 w 92"/>
                              <a:gd name="T50" fmla="+- 0 1138 1068"/>
                              <a:gd name="T51" fmla="*/ 1138 h 74"/>
                              <a:gd name="T52" fmla="+- 0 9740 9665"/>
                              <a:gd name="T53" fmla="*/ T52 w 92"/>
                              <a:gd name="T54" fmla="+- 0 1127 1068"/>
                              <a:gd name="T55" fmla="*/ 1127 h 74"/>
                              <a:gd name="T56" fmla="+- 0 9716 9665"/>
                              <a:gd name="T57" fmla="*/ T56 w 92"/>
                              <a:gd name="T58" fmla="+- 0 1108 1068"/>
                              <a:gd name="T59" fmla="*/ 1108 h 74"/>
                              <a:gd name="T60" fmla="+- 0 9690 9665"/>
                              <a:gd name="T61" fmla="*/ T60 w 92"/>
                              <a:gd name="T62" fmla="+- 0 1088 1068"/>
                              <a:gd name="T63" fmla="*/ 1088 h 74"/>
                              <a:gd name="T64" fmla="+- 0 9671 9665"/>
                              <a:gd name="T65" fmla="*/ T64 w 92"/>
                              <a:gd name="T66" fmla="+- 0 1072 1068"/>
                              <a:gd name="T67" fmla="*/ 1072 h 7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Lst>
                            <a:rect l="0" t="0" r="r" b="b"/>
                            <a:pathLst>
                              <a:path w="92" h="74">
                                <a:moveTo>
                                  <a:pt x="92" y="73"/>
                                </a:moveTo>
                                <a:lnTo>
                                  <a:pt x="92" y="73"/>
                                </a:lnTo>
                                <a:lnTo>
                                  <a:pt x="91" y="52"/>
                                </a:lnTo>
                                <a:lnTo>
                                  <a:pt x="75" y="39"/>
                                </a:lnTo>
                                <a:lnTo>
                                  <a:pt x="61" y="29"/>
                                </a:lnTo>
                                <a:lnTo>
                                  <a:pt x="45" y="18"/>
                                </a:lnTo>
                                <a:lnTo>
                                  <a:pt x="25" y="7"/>
                                </a:lnTo>
                                <a:lnTo>
                                  <a:pt x="0" y="0"/>
                                </a:lnTo>
                                <a:lnTo>
                                  <a:pt x="5" y="11"/>
                                </a:lnTo>
                                <a:lnTo>
                                  <a:pt x="22" y="36"/>
                                </a:lnTo>
                                <a:lnTo>
                                  <a:pt x="51" y="61"/>
                                </a:lnTo>
                                <a:lnTo>
                                  <a:pt x="92" y="73"/>
                                </a:lnTo>
                                <a:close/>
                                <a:moveTo>
                                  <a:pt x="87" y="70"/>
                                </a:moveTo>
                                <a:lnTo>
                                  <a:pt x="75" y="59"/>
                                </a:lnTo>
                                <a:lnTo>
                                  <a:pt x="51" y="40"/>
                                </a:lnTo>
                                <a:lnTo>
                                  <a:pt x="25" y="20"/>
                                </a:lnTo>
                                <a:lnTo>
                                  <a:pt x="6" y="4"/>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84" name="Picture 421"/>
                          <pic:cNvPicPr>
                            <a:picLocks noChangeAspect="1" noChangeArrowheads="1"/>
                          </pic:cNvPicPr>
                        </pic:nvPicPr>
                        <pic:blipFill>
                          <a:blip r:embed="rId259" cstate="print">
                            <a:extLst>
                              <a:ext uri="{28A0092B-C50C-407E-A947-70E740481C1C}">
                                <a14:useLocalDpi xmlns:a14="http://schemas.microsoft.com/office/drawing/2010/main" val="0"/>
                              </a:ext>
                            </a:extLst>
                          </a:blip>
                          <a:srcRect/>
                          <a:stretch>
                            <a:fillRect/>
                          </a:stretch>
                        </pic:blipFill>
                        <pic:spPr bwMode="auto">
                          <a:xfrm>
                            <a:off x="9804" y="1178"/>
                            <a:ext cx="19" cy="1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85" name="Freeform 422"/>
                        <wps:cNvSpPr>
                          <a:spLocks/>
                        </wps:cNvSpPr>
                        <wps:spPr bwMode="auto">
                          <a:xfrm>
                            <a:off x="9804" y="1178"/>
                            <a:ext cx="19" cy="17"/>
                          </a:xfrm>
                          <a:custGeom>
                            <a:avLst/>
                            <a:gdLst>
                              <a:gd name="T0" fmla="+- 0 9817 9805"/>
                              <a:gd name="T1" fmla="*/ T0 w 19"/>
                              <a:gd name="T2" fmla="+- 0 1194 1179"/>
                              <a:gd name="T3" fmla="*/ 1194 h 17"/>
                              <a:gd name="T4" fmla="+- 0 9813 9805"/>
                              <a:gd name="T5" fmla="*/ T4 w 19"/>
                              <a:gd name="T6" fmla="+- 0 1196 1179"/>
                              <a:gd name="T7" fmla="*/ 1196 h 17"/>
                              <a:gd name="T8" fmla="+- 0 9808 9805"/>
                              <a:gd name="T9" fmla="*/ T8 w 19"/>
                              <a:gd name="T10" fmla="+- 0 1194 1179"/>
                              <a:gd name="T11" fmla="*/ 1194 h 17"/>
                              <a:gd name="T12" fmla="+- 0 9806 9805"/>
                              <a:gd name="T13" fmla="*/ T12 w 19"/>
                              <a:gd name="T14" fmla="+- 0 1190 1179"/>
                              <a:gd name="T15" fmla="*/ 1190 h 17"/>
                              <a:gd name="T16" fmla="+- 0 9805 9805"/>
                              <a:gd name="T17" fmla="*/ T16 w 19"/>
                              <a:gd name="T18" fmla="+- 0 1187 1179"/>
                              <a:gd name="T19" fmla="*/ 1187 h 17"/>
                              <a:gd name="T20" fmla="+- 0 9806 9805"/>
                              <a:gd name="T21" fmla="*/ T20 w 19"/>
                              <a:gd name="T22" fmla="+- 0 1182 1179"/>
                              <a:gd name="T23" fmla="*/ 1182 h 17"/>
                              <a:gd name="T24" fmla="+- 0 9810 9805"/>
                              <a:gd name="T25" fmla="*/ T24 w 19"/>
                              <a:gd name="T26" fmla="+- 0 1181 1179"/>
                              <a:gd name="T27" fmla="*/ 1181 h 17"/>
                              <a:gd name="T28" fmla="+- 0 9815 9805"/>
                              <a:gd name="T29" fmla="*/ T28 w 19"/>
                              <a:gd name="T30" fmla="+- 0 1179 1179"/>
                              <a:gd name="T31" fmla="*/ 1179 h 17"/>
                              <a:gd name="T32" fmla="+- 0 9819 9805"/>
                              <a:gd name="T33" fmla="*/ T32 w 19"/>
                              <a:gd name="T34" fmla="+- 0 1181 1179"/>
                              <a:gd name="T35" fmla="*/ 1181 h 17"/>
                              <a:gd name="T36" fmla="+- 0 9821 9805"/>
                              <a:gd name="T37" fmla="*/ T36 w 19"/>
                              <a:gd name="T38" fmla="+- 0 1184 1179"/>
                              <a:gd name="T39" fmla="*/ 1184 h 17"/>
                              <a:gd name="T40" fmla="+- 0 9823 9805"/>
                              <a:gd name="T41" fmla="*/ T40 w 19"/>
                              <a:gd name="T42" fmla="+- 0 1188 1179"/>
                              <a:gd name="T43" fmla="*/ 1188 h 17"/>
                              <a:gd name="T44" fmla="+- 0 9821 9805"/>
                              <a:gd name="T45" fmla="*/ T44 w 19"/>
                              <a:gd name="T46" fmla="+- 0 1193 1179"/>
                              <a:gd name="T47" fmla="*/ 1193 h 17"/>
                              <a:gd name="T48" fmla="+- 0 9817 9805"/>
                              <a:gd name="T49" fmla="*/ T48 w 19"/>
                              <a:gd name="T50" fmla="+- 0 1194 1179"/>
                              <a:gd name="T51" fmla="*/ 1194 h 1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7">
                                <a:moveTo>
                                  <a:pt x="12" y="15"/>
                                </a:moveTo>
                                <a:lnTo>
                                  <a:pt x="8" y="17"/>
                                </a:lnTo>
                                <a:lnTo>
                                  <a:pt x="3" y="15"/>
                                </a:lnTo>
                                <a:lnTo>
                                  <a:pt x="1" y="11"/>
                                </a:lnTo>
                                <a:lnTo>
                                  <a:pt x="0" y="8"/>
                                </a:lnTo>
                                <a:lnTo>
                                  <a:pt x="1" y="3"/>
                                </a:lnTo>
                                <a:lnTo>
                                  <a:pt x="5" y="2"/>
                                </a:lnTo>
                                <a:lnTo>
                                  <a:pt x="10" y="0"/>
                                </a:lnTo>
                                <a:lnTo>
                                  <a:pt x="14" y="2"/>
                                </a:lnTo>
                                <a:lnTo>
                                  <a:pt x="16" y="5"/>
                                </a:lnTo>
                                <a:lnTo>
                                  <a:pt x="18" y="9"/>
                                </a:lnTo>
                                <a:lnTo>
                                  <a:pt x="16" y="14"/>
                                </a:lnTo>
                                <a:lnTo>
                                  <a:pt x="12" y="1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86" name="Picture 423"/>
                          <pic:cNvPicPr>
                            <a:picLocks noChangeAspect="1" noChangeArrowheads="1"/>
                          </pic:cNvPicPr>
                        </pic:nvPicPr>
                        <pic:blipFill>
                          <a:blip r:embed="rId260">
                            <a:extLst>
                              <a:ext uri="{28A0092B-C50C-407E-A947-70E740481C1C}">
                                <a14:useLocalDpi xmlns:a14="http://schemas.microsoft.com/office/drawing/2010/main" val="0"/>
                              </a:ext>
                            </a:extLst>
                          </a:blip>
                          <a:srcRect/>
                          <a:stretch>
                            <a:fillRect/>
                          </a:stretch>
                        </pic:blipFill>
                        <pic:spPr bwMode="auto">
                          <a:xfrm>
                            <a:off x="9814" y="1183"/>
                            <a:ext cx="1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87" name="Freeform 424"/>
                        <wps:cNvSpPr>
                          <a:spLocks/>
                        </wps:cNvSpPr>
                        <wps:spPr bwMode="auto">
                          <a:xfrm>
                            <a:off x="9814" y="1183"/>
                            <a:ext cx="19" cy="18"/>
                          </a:xfrm>
                          <a:custGeom>
                            <a:avLst/>
                            <a:gdLst>
                              <a:gd name="T0" fmla="+- 0 9827 9814"/>
                              <a:gd name="T1" fmla="*/ T0 w 19"/>
                              <a:gd name="T2" fmla="+- 0 1199 1183"/>
                              <a:gd name="T3" fmla="*/ 1199 h 18"/>
                              <a:gd name="T4" fmla="+- 0 9823 9814"/>
                              <a:gd name="T5" fmla="*/ T4 w 19"/>
                              <a:gd name="T6" fmla="+- 0 1201 1183"/>
                              <a:gd name="T7" fmla="*/ 1201 h 18"/>
                              <a:gd name="T8" fmla="+- 0 9818 9814"/>
                              <a:gd name="T9" fmla="*/ T8 w 19"/>
                              <a:gd name="T10" fmla="+- 0 1199 1183"/>
                              <a:gd name="T11" fmla="*/ 1199 h 18"/>
                              <a:gd name="T12" fmla="+- 0 9816 9814"/>
                              <a:gd name="T13" fmla="*/ T12 w 19"/>
                              <a:gd name="T14" fmla="+- 0 1195 1183"/>
                              <a:gd name="T15" fmla="*/ 1195 h 18"/>
                              <a:gd name="T16" fmla="+- 0 9814 9814"/>
                              <a:gd name="T17" fmla="*/ T16 w 19"/>
                              <a:gd name="T18" fmla="+- 0 1191 1183"/>
                              <a:gd name="T19" fmla="*/ 1191 h 18"/>
                              <a:gd name="T20" fmla="+- 0 9816 9814"/>
                              <a:gd name="T21" fmla="*/ T20 w 19"/>
                              <a:gd name="T22" fmla="+- 0 1187 1183"/>
                              <a:gd name="T23" fmla="*/ 1187 h 18"/>
                              <a:gd name="T24" fmla="+- 0 9821 9814"/>
                              <a:gd name="T25" fmla="*/ T24 w 19"/>
                              <a:gd name="T26" fmla="+- 0 1185 1183"/>
                              <a:gd name="T27" fmla="*/ 1185 h 18"/>
                              <a:gd name="T28" fmla="+- 0 9825 9814"/>
                              <a:gd name="T29" fmla="*/ T28 w 19"/>
                              <a:gd name="T30" fmla="+- 0 1183 1183"/>
                              <a:gd name="T31" fmla="*/ 1183 h 18"/>
                              <a:gd name="T32" fmla="+- 0 9829 9814"/>
                              <a:gd name="T33" fmla="*/ T32 w 19"/>
                              <a:gd name="T34" fmla="+- 0 1185 1183"/>
                              <a:gd name="T35" fmla="*/ 1185 h 18"/>
                              <a:gd name="T36" fmla="+- 0 9831 9814"/>
                              <a:gd name="T37" fmla="*/ T36 w 19"/>
                              <a:gd name="T38" fmla="+- 0 1189 1183"/>
                              <a:gd name="T39" fmla="*/ 1189 h 18"/>
                              <a:gd name="T40" fmla="+- 0 9833 9814"/>
                              <a:gd name="T41" fmla="*/ T40 w 19"/>
                              <a:gd name="T42" fmla="+- 0 1193 1183"/>
                              <a:gd name="T43" fmla="*/ 1193 h 18"/>
                              <a:gd name="T44" fmla="+- 0 9831 9814"/>
                              <a:gd name="T45" fmla="*/ T44 w 19"/>
                              <a:gd name="T46" fmla="+- 0 1197 1183"/>
                              <a:gd name="T47" fmla="*/ 1197 h 18"/>
                              <a:gd name="T48" fmla="+- 0 9827 9814"/>
                              <a:gd name="T49" fmla="*/ T48 w 19"/>
                              <a:gd name="T50" fmla="+- 0 1199 1183"/>
                              <a:gd name="T51" fmla="*/ 1199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8">
                                <a:moveTo>
                                  <a:pt x="13" y="16"/>
                                </a:moveTo>
                                <a:lnTo>
                                  <a:pt x="9" y="18"/>
                                </a:lnTo>
                                <a:lnTo>
                                  <a:pt x="4" y="16"/>
                                </a:lnTo>
                                <a:lnTo>
                                  <a:pt x="2" y="12"/>
                                </a:lnTo>
                                <a:lnTo>
                                  <a:pt x="0" y="8"/>
                                </a:lnTo>
                                <a:lnTo>
                                  <a:pt x="2" y="4"/>
                                </a:lnTo>
                                <a:lnTo>
                                  <a:pt x="7" y="2"/>
                                </a:lnTo>
                                <a:lnTo>
                                  <a:pt x="11" y="0"/>
                                </a:lnTo>
                                <a:lnTo>
                                  <a:pt x="15" y="2"/>
                                </a:lnTo>
                                <a:lnTo>
                                  <a:pt x="17" y="6"/>
                                </a:lnTo>
                                <a:lnTo>
                                  <a:pt x="19" y="10"/>
                                </a:lnTo>
                                <a:lnTo>
                                  <a:pt x="17" y="14"/>
                                </a:lnTo>
                                <a:lnTo>
                                  <a:pt x="13" y="16"/>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88" name="Picture 425"/>
                          <pic:cNvPicPr>
                            <a:picLocks noChangeAspect="1" noChangeArrowheads="1"/>
                          </pic:cNvPicPr>
                        </pic:nvPicPr>
                        <pic:blipFill>
                          <a:blip r:embed="rId261">
                            <a:extLst>
                              <a:ext uri="{28A0092B-C50C-407E-A947-70E740481C1C}">
                                <a14:useLocalDpi xmlns:a14="http://schemas.microsoft.com/office/drawing/2010/main" val="0"/>
                              </a:ext>
                            </a:extLst>
                          </a:blip>
                          <a:srcRect/>
                          <a:stretch>
                            <a:fillRect/>
                          </a:stretch>
                        </pic:blipFill>
                        <pic:spPr bwMode="auto">
                          <a:xfrm>
                            <a:off x="9804" y="1190"/>
                            <a:ext cx="20"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89" name="Freeform 426"/>
                        <wps:cNvSpPr>
                          <a:spLocks/>
                        </wps:cNvSpPr>
                        <wps:spPr bwMode="auto">
                          <a:xfrm>
                            <a:off x="9804" y="1190"/>
                            <a:ext cx="20" cy="18"/>
                          </a:xfrm>
                          <a:custGeom>
                            <a:avLst/>
                            <a:gdLst>
                              <a:gd name="T0" fmla="+- 0 9818 9805"/>
                              <a:gd name="T1" fmla="*/ T0 w 20"/>
                              <a:gd name="T2" fmla="+- 0 1206 1190"/>
                              <a:gd name="T3" fmla="*/ 1206 h 18"/>
                              <a:gd name="T4" fmla="+- 0 9813 9805"/>
                              <a:gd name="T5" fmla="*/ T4 w 20"/>
                              <a:gd name="T6" fmla="+- 0 1207 1190"/>
                              <a:gd name="T7" fmla="*/ 1207 h 18"/>
                              <a:gd name="T8" fmla="+- 0 9808 9805"/>
                              <a:gd name="T9" fmla="*/ T8 w 20"/>
                              <a:gd name="T10" fmla="+- 0 1206 1190"/>
                              <a:gd name="T11" fmla="*/ 1206 h 18"/>
                              <a:gd name="T12" fmla="+- 0 9807 9805"/>
                              <a:gd name="T13" fmla="*/ T12 w 20"/>
                              <a:gd name="T14" fmla="+- 0 1202 1190"/>
                              <a:gd name="T15" fmla="*/ 1202 h 18"/>
                              <a:gd name="T16" fmla="+- 0 9805 9805"/>
                              <a:gd name="T17" fmla="*/ T16 w 20"/>
                              <a:gd name="T18" fmla="+- 0 1198 1190"/>
                              <a:gd name="T19" fmla="*/ 1198 h 18"/>
                              <a:gd name="T20" fmla="+- 0 9807 9805"/>
                              <a:gd name="T21" fmla="*/ T20 w 20"/>
                              <a:gd name="T22" fmla="+- 0 1194 1190"/>
                              <a:gd name="T23" fmla="*/ 1194 h 18"/>
                              <a:gd name="T24" fmla="+- 0 9811 9805"/>
                              <a:gd name="T25" fmla="*/ T24 w 20"/>
                              <a:gd name="T26" fmla="+- 0 1192 1190"/>
                              <a:gd name="T27" fmla="*/ 1192 h 18"/>
                              <a:gd name="T28" fmla="+- 0 9815 9805"/>
                              <a:gd name="T29" fmla="*/ T28 w 20"/>
                              <a:gd name="T30" fmla="+- 0 1190 1190"/>
                              <a:gd name="T31" fmla="*/ 1190 h 18"/>
                              <a:gd name="T32" fmla="+- 0 9820 9805"/>
                              <a:gd name="T33" fmla="*/ T32 w 20"/>
                              <a:gd name="T34" fmla="+- 0 1192 1190"/>
                              <a:gd name="T35" fmla="*/ 1192 h 18"/>
                              <a:gd name="T36" fmla="+- 0 9822 9805"/>
                              <a:gd name="T37" fmla="*/ T36 w 20"/>
                              <a:gd name="T38" fmla="+- 0 1196 1190"/>
                              <a:gd name="T39" fmla="*/ 1196 h 18"/>
                              <a:gd name="T40" fmla="+- 0 9824 9805"/>
                              <a:gd name="T41" fmla="*/ T40 w 20"/>
                              <a:gd name="T42" fmla="+- 0 1199 1190"/>
                              <a:gd name="T43" fmla="*/ 1199 h 18"/>
                              <a:gd name="T44" fmla="+- 0 9822 9805"/>
                              <a:gd name="T45" fmla="*/ T44 w 20"/>
                              <a:gd name="T46" fmla="+- 0 1204 1190"/>
                              <a:gd name="T47" fmla="*/ 1204 h 18"/>
                              <a:gd name="T48" fmla="+- 0 9818 9805"/>
                              <a:gd name="T49" fmla="*/ T48 w 20"/>
                              <a:gd name="T50" fmla="+- 0 1206 1190"/>
                              <a:gd name="T51" fmla="*/ 1206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20" h="18">
                                <a:moveTo>
                                  <a:pt x="13" y="16"/>
                                </a:moveTo>
                                <a:lnTo>
                                  <a:pt x="8" y="17"/>
                                </a:lnTo>
                                <a:lnTo>
                                  <a:pt x="3" y="16"/>
                                </a:lnTo>
                                <a:lnTo>
                                  <a:pt x="2" y="12"/>
                                </a:lnTo>
                                <a:lnTo>
                                  <a:pt x="0" y="8"/>
                                </a:lnTo>
                                <a:lnTo>
                                  <a:pt x="2" y="4"/>
                                </a:lnTo>
                                <a:lnTo>
                                  <a:pt x="6" y="2"/>
                                </a:lnTo>
                                <a:lnTo>
                                  <a:pt x="10" y="0"/>
                                </a:lnTo>
                                <a:lnTo>
                                  <a:pt x="15" y="2"/>
                                </a:lnTo>
                                <a:lnTo>
                                  <a:pt x="17" y="6"/>
                                </a:lnTo>
                                <a:lnTo>
                                  <a:pt x="19" y="9"/>
                                </a:lnTo>
                                <a:lnTo>
                                  <a:pt x="17" y="14"/>
                                </a:lnTo>
                                <a:lnTo>
                                  <a:pt x="13" y="16"/>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90" name="Picture 427"/>
                          <pic:cNvPicPr>
                            <a:picLocks noChangeAspect="1" noChangeArrowheads="1"/>
                          </pic:cNvPicPr>
                        </pic:nvPicPr>
                        <pic:blipFill>
                          <a:blip r:embed="rId262">
                            <a:extLst>
                              <a:ext uri="{28A0092B-C50C-407E-A947-70E740481C1C}">
                                <a14:useLocalDpi xmlns:a14="http://schemas.microsoft.com/office/drawing/2010/main" val="0"/>
                              </a:ext>
                            </a:extLst>
                          </a:blip>
                          <a:srcRect/>
                          <a:stretch>
                            <a:fillRect/>
                          </a:stretch>
                        </pic:blipFill>
                        <pic:spPr bwMode="auto">
                          <a:xfrm>
                            <a:off x="9817" y="1198"/>
                            <a:ext cx="1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91" name="Freeform 428"/>
                        <wps:cNvSpPr>
                          <a:spLocks/>
                        </wps:cNvSpPr>
                        <wps:spPr bwMode="auto">
                          <a:xfrm>
                            <a:off x="9817" y="1198"/>
                            <a:ext cx="19" cy="18"/>
                          </a:xfrm>
                          <a:custGeom>
                            <a:avLst/>
                            <a:gdLst>
                              <a:gd name="T0" fmla="+- 0 9829 9817"/>
                              <a:gd name="T1" fmla="*/ T0 w 19"/>
                              <a:gd name="T2" fmla="+- 0 1214 1199"/>
                              <a:gd name="T3" fmla="*/ 1214 h 18"/>
                              <a:gd name="T4" fmla="+- 0 9825 9817"/>
                              <a:gd name="T5" fmla="*/ T4 w 19"/>
                              <a:gd name="T6" fmla="+- 0 1216 1199"/>
                              <a:gd name="T7" fmla="*/ 1216 h 18"/>
                              <a:gd name="T8" fmla="+- 0 9821 9817"/>
                              <a:gd name="T9" fmla="*/ T8 w 19"/>
                              <a:gd name="T10" fmla="+- 0 1214 1199"/>
                              <a:gd name="T11" fmla="*/ 1214 h 18"/>
                              <a:gd name="T12" fmla="+- 0 9819 9817"/>
                              <a:gd name="T13" fmla="*/ T12 w 19"/>
                              <a:gd name="T14" fmla="+- 0 1210 1199"/>
                              <a:gd name="T15" fmla="*/ 1210 h 18"/>
                              <a:gd name="T16" fmla="+- 0 9817 9817"/>
                              <a:gd name="T17" fmla="*/ T16 w 19"/>
                              <a:gd name="T18" fmla="+- 0 1206 1199"/>
                              <a:gd name="T19" fmla="*/ 1206 h 18"/>
                              <a:gd name="T20" fmla="+- 0 9819 9817"/>
                              <a:gd name="T21" fmla="*/ T20 w 19"/>
                              <a:gd name="T22" fmla="+- 0 1202 1199"/>
                              <a:gd name="T23" fmla="*/ 1202 h 18"/>
                              <a:gd name="T24" fmla="+- 0 9823 9817"/>
                              <a:gd name="T25" fmla="*/ T24 w 19"/>
                              <a:gd name="T26" fmla="+- 0 1200 1199"/>
                              <a:gd name="T27" fmla="*/ 1200 h 18"/>
                              <a:gd name="T28" fmla="+- 0 9827 9817"/>
                              <a:gd name="T29" fmla="*/ T28 w 19"/>
                              <a:gd name="T30" fmla="+- 0 1199 1199"/>
                              <a:gd name="T31" fmla="*/ 1199 h 18"/>
                              <a:gd name="T32" fmla="+- 0 9832 9817"/>
                              <a:gd name="T33" fmla="*/ T32 w 19"/>
                              <a:gd name="T34" fmla="+- 0 1200 1199"/>
                              <a:gd name="T35" fmla="*/ 1200 h 18"/>
                              <a:gd name="T36" fmla="+- 0 9834 9817"/>
                              <a:gd name="T37" fmla="*/ T36 w 19"/>
                              <a:gd name="T38" fmla="+- 0 1204 1199"/>
                              <a:gd name="T39" fmla="*/ 1204 h 18"/>
                              <a:gd name="T40" fmla="+- 0 9836 9817"/>
                              <a:gd name="T41" fmla="*/ T40 w 19"/>
                              <a:gd name="T42" fmla="+- 0 1208 1199"/>
                              <a:gd name="T43" fmla="*/ 1208 h 18"/>
                              <a:gd name="T44" fmla="+- 0 9834 9817"/>
                              <a:gd name="T45" fmla="*/ T44 w 19"/>
                              <a:gd name="T46" fmla="+- 0 1212 1199"/>
                              <a:gd name="T47" fmla="*/ 1212 h 18"/>
                              <a:gd name="T48" fmla="+- 0 9829 9817"/>
                              <a:gd name="T49" fmla="*/ T48 w 19"/>
                              <a:gd name="T50" fmla="+- 0 1214 1199"/>
                              <a:gd name="T51" fmla="*/ 1214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8">
                                <a:moveTo>
                                  <a:pt x="12" y="15"/>
                                </a:moveTo>
                                <a:lnTo>
                                  <a:pt x="8" y="17"/>
                                </a:lnTo>
                                <a:lnTo>
                                  <a:pt x="4" y="15"/>
                                </a:lnTo>
                                <a:lnTo>
                                  <a:pt x="2" y="11"/>
                                </a:lnTo>
                                <a:lnTo>
                                  <a:pt x="0" y="7"/>
                                </a:lnTo>
                                <a:lnTo>
                                  <a:pt x="2" y="3"/>
                                </a:lnTo>
                                <a:lnTo>
                                  <a:pt x="6" y="1"/>
                                </a:lnTo>
                                <a:lnTo>
                                  <a:pt x="10" y="0"/>
                                </a:lnTo>
                                <a:lnTo>
                                  <a:pt x="15" y="1"/>
                                </a:lnTo>
                                <a:lnTo>
                                  <a:pt x="17" y="5"/>
                                </a:lnTo>
                                <a:lnTo>
                                  <a:pt x="19" y="9"/>
                                </a:lnTo>
                                <a:lnTo>
                                  <a:pt x="17" y="13"/>
                                </a:lnTo>
                                <a:lnTo>
                                  <a:pt x="12" y="1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92" name="Picture 429"/>
                          <pic:cNvPicPr>
                            <a:picLocks noChangeAspect="1" noChangeArrowheads="1"/>
                          </pic:cNvPicPr>
                        </pic:nvPicPr>
                        <pic:blipFill>
                          <a:blip r:embed="rId263">
                            <a:extLst>
                              <a:ext uri="{28A0092B-C50C-407E-A947-70E740481C1C}">
                                <a14:useLocalDpi xmlns:a14="http://schemas.microsoft.com/office/drawing/2010/main" val="0"/>
                              </a:ext>
                            </a:extLst>
                          </a:blip>
                          <a:srcRect/>
                          <a:stretch>
                            <a:fillRect/>
                          </a:stretch>
                        </pic:blipFill>
                        <pic:spPr bwMode="auto">
                          <a:xfrm>
                            <a:off x="9862" y="1267"/>
                            <a:ext cx="20"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93" name="Freeform 430"/>
                        <wps:cNvSpPr>
                          <a:spLocks/>
                        </wps:cNvSpPr>
                        <wps:spPr bwMode="auto">
                          <a:xfrm>
                            <a:off x="9862" y="1267"/>
                            <a:ext cx="20" cy="18"/>
                          </a:xfrm>
                          <a:custGeom>
                            <a:avLst/>
                            <a:gdLst>
                              <a:gd name="T0" fmla="+- 0 9875 9862"/>
                              <a:gd name="T1" fmla="*/ T0 w 20"/>
                              <a:gd name="T2" fmla="+- 0 1283 1268"/>
                              <a:gd name="T3" fmla="*/ 1283 h 18"/>
                              <a:gd name="T4" fmla="+- 0 9871 9862"/>
                              <a:gd name="T5" fmla="*/ T4 w 20"/>
                              <a:gd name="T6" fmla="+- 0 1285 1268"/>
                              <a:gd name="T7" fmla="*/ 1285 h 18"/>
                              <a:gd name="T8" fmla="+- 0 9866 9862"/>
                              <a:gd name="T9" fmla="*/ T8 w 20"/>
                              <a:gd name="T10" fmla="+- 0 1283 1268"/>
                              <a:gd name="T11" fmla="*/ 1283 h 18"/>
                              <a:gd name="T12" fmla="+- 0 9864 9862"/>
                              <a:gd name="T13" fmla="*/ T12 w 20"/>
                              <a:gd name="T14" fmla="+- 0 1280 1268"/>
                              <a:gd name="T15" fmla="*/ 1280 h 18"/>
                              <a:gd name="T16" fmla="+- 0 9862 9862"/>
                              <a:gd name="T17" fmla="*/ T16 w 20"/>
                              <a:gd name="T18" fmla="+- 0 1276 1268"/>
                              <a:gd name="T19" fmla="*/ 1276 h 18"/>
                              <a:gd name="T20" fmla="+- 0 9864 9862"/>
                              <a:gd name="T21" fmla="*/ T20 w 20"/>
                              <a:gd name="T22" fmla="+- 0 1271 1268"/>
                              <a:gd name="T23" fmla="*/ 1271 h 18"/>
                              <a:gd name="T24" fmla="+- 0 9868 9862"/>
                              <a:gd name="T25" fmla="*/ T24 w 20"/>
                              <a:gd name="T26" fmla="+- 0 1269 1268"/>
                              <a:gd name="T27" fmla="*/ 1269 h 18"/>
                              <a:gd name="T28" fmla="+- 0 9873 9862"/>
                              <a:gd name="T29" fmla="*/ T28 w 20"/>
                              <a:gd name="T30" fmla="+- 0 1268 1268"/>
                              <a:gd name="T31" fmla="*/ 1268 h 18"/>
                              <a:gd name="T32" fmla="+- 0 9878 9862"/>
                              <a:gd name="T33" fmla="*/ T32 w 20"/>
                              <a:gd name="T34" fmla="+- 0 1269 1268"/>
                              <a:gd name="T35" fmla="*/ 1269 h 18"/>
                              <a:gd name="T36" fmla="+- 0 9879 9862"/>
                              <a:gd name="T37" fmla="*/ T36 w 20"/>
                              <a:gd name="T38" fmla="+- 0 1273 1268"/>
                              <a:gd name="T39" fmla="*/ 1273 h 18"/>
                              <a:gd name="T40" fmla="+- 0 9881 9862"/>
                              <a:gd name="T41" fmla="*/ T40 w 20"/>
                              <a:gd name="T42" fmla="+- 0 1277 1268"/>
                              <a:gd name="T43" fmla="*/ 1277 h 18"/>
                              <a:gd name="T44" fmla="+- 0 9879 9862"/>
                              <a:gd name="T45" fmla="*/ T44 w 20"/>
                              <a:gd name="T46" fmla="+- 0 1281 1268"/>
                              <a:gd name="T47" fmla="*/ 1281 h 18"/>
                              <a:gd name="T48" fmla="+- 0 9875 9862"/>
                              <a:gd name="T49" fmla="*/ T48 w 20"/>
                              <a:gd name="T50" fmla="+- 0 1283 1268"/>
                              <a:gd name="T51" fmla="*/ 1283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20" h="18">
                                <a:moveTo>
                                  <a:pt x="13" y="15"/>
                                </a:moveTo>
                                <a:lnTo>
                                  <a:pt x="9" y="17"/>
                                </a:lnTo>
                                <a:lnTo>
                                  <a:pt x="4" y="15"/>
                                </a:lnTo>
                                <a:lnTo>
                                  <a:pt x="2" y="12"/>
                                </a:lnTo>
                                <a:lnTo>
                                  <a:pt x="0" y="8"/>
                                </a:lnTo>
                                <a:lnTo>
                                  <a:pt x="2" y="3"/>
                                </a:lnTo>
                                <a:lnTo>
                                  <a:pt x="6" y="1"/>
                                </a:lnTo>
                                <a:lnTo>
                                  <a:pt x="11" y="0"/>
                                </a:lnTo>
                                <a:lnTo>
                                  <a:pt x="16" y="1"/>
                                </a:lnTo>
                                <a:lnTo>
                                  <a:pt x="17" y="5"/>
                                </a:lnTo>
                                <a:lnTo>
                                  <a:pt x="19" y="9"/>
                                </a:lnTo>
                                <a:lnTo>
                                  <a:pt x="17" y="13"/>
                                </a:lnTo>
                                <a:lnTo>
                                  <a:pt x="13" y="1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94" name="Picture 431"/>
                          <pic:cNvPicPr>
                            <a:picLocks noChangeAspect="1" noChangeArrowheads="1"/>
                          </pic:cNvPicPr>
                        </pic:nvPicPr>
                        <pic:blipFill>
                          <a:blip r:embed="rId264">
                            <a:extLst>
                              <a:ext uri="{28A0092B-C50C-407E-A947-70E740481C1C}">
                                <a14:useLocalDpi xmlns:a14="http://schemas.microsoft.com/office/drawing/2010/main" val="0"/>
                              </a:ext>
                            </a:extLst>
                          </a:blip>
                          <a:srcRect/>
                          <a:stretch>
                            <a:fillRect/>
                          </a:stretch>
                        </pic:blipFill>
                        <pic:spPr bwMode="auto">
                          <a:xfrm>
                            <a:off x="9852" y="1279"/>
                            <a:ext cx="19" cy="1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95" name="Freeform 432"/>
                        <wps:cNvSpPr>
                          <a:spLocks/>
                        </wps:cNvSpPr>
                        <wps:spPr bwMode="auto">
                          <a:xfrm>
                            <a:off x="9852" y="1279"/>
                            <a:ext cx="19" cy="17"/>
                          </a:xfrm>
                          <a:custGeom>
                            <a:avLst/>
                            <a:gdLst>
                              <a:gd name="T0" fmla="+- 0 9865 9852"/>
                              <a:gd name="T1" fmla="*/ T0 w 19"/>
                              <a:gd name="T2" fmla="+- 0 1295 1279"/>
                              <a:gd name="T3" fmla="*/ 1295 h 17"/>
                              <a:gd name="T4" fmla="+- 0 9861 9852"/>
                              <a:gd name="T5" fmla="*/ T4 w 19"/>
                              <a:gd name="T6" fmla="+- 0 1296 1279"/>
                              <a:gd name="T7" fmla="*/ 1296 h 17"/>
                              <a:gd name="T8" fmla="+- 0 9856 9852"/>
                              <a:gd name="T9" fmla="*/ T8 w 19"/>
                              <a:gd name="T10" fmla="+- 0 1295 1279"/>
                              <a:gd name="T11" fmla="*/ 1295 h 17"/>
                              <a:gd name="T12" fmla="+- 0 9854 9852"/>
                              <a:gd name="T13" fmla="*/ T12 w 19"/>
                              <a:gd name="T14" fmla="+- 0 1291 1279"/>
                              <a:gd name="T15" fmla="*/ 1291 h 17"/>
                              <a:gd name="T16" fmla="+- 0 9852 9852"/>
                              <a:gd name="T17" fmla="*/ T16 w 19"/>
                              <a:gd name="T18" fmla="+- 0 1287 1279"/>
                              <a:gd name="T19" fmla="*/ 1287 h 17"/>
                              <a:gd name="T20" fmla="+- 0 9854 9852"/>
                              <a:gd name="T21" fmla="*/ T20 w 19"/>
                              <a:gd name="T22" fmla="+- 0 1283 1279"/>
                              <a:gd name="T23" fmla="*/ 1283 h 17"/>
                              <a:gd name="T24" fmla="+- 0 9858 9852"/>
                              <a:gd name="T25" fmla="*/ T24 w 19"/>
                              <a:gd name="T26" fmla="+- 0 1281 1279"/>
                              <a:gd name="T27" fmla="*/ 1281 h 17"/>
                              <a:gd name="T28" fmla="+- 0 9862 9852"/>
                              <a:gd name="T29" fmla="*/ T28 w 19"/>
                              <a:gd name="T30" fmla="+- 0 1279 1279"/>
                              <a:gd name="T31" fmla="*/ 1279 h 17"/>
                              <a:gd name="T32" fmla="+- 0 9867 9852"/>
                              <a:gd name="T33" fmla="*/ T32 w 19"/>
                              <a:gd name="T34" fmla="+- 0 1281 1279"/>
                              <a:gd name="T35" fmla="*/ 1281 h 17"/>
                              <a:gd name="T36" fmla="+- 0 9869 9852"/>
                              <a:gd name="T37" fmla="*/ T36 w 19"/>
                              <a:gd name="T38" fmla="+- 0 1285 1279"/>
                              <a:gd name="T39" fmla="*/ 1285 h 17"/>
                              <a:gd name="T40" fmla="+- 0 9871 9852"/>
                              <a:gd name="T41" fmla="*/ T40 w 19"/>
                              <a:gd name="T42" fmla="+- 0 1289 1279"/>
                              <a:gd name="T43" fmla="*/ 1289 h 17"/>
                              <a:gd name="T44" fmla="+- 0 9869 9852"/>
                              <a:gd name="T45" fmla="*/ T44 w 19"/>
                              <a:gd name="T46" fmla="+- 0 1293 1279"/>
                              <a:gd name="T47" fmla="*/ 1293 h 17"/>
                              <a:gd name="T48" fmla="+- 0 9865 9852"/>
                              <a:gd name="T49" fmla="*/ T48 w 19"/>
                              <a:gd name="T50" fmla="+- 0 1295 1279"/>
                              <a:gd name="T51" fmla="*/ 1295 h 1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7">
                                <a:moveTo>
                                  <a:pt x="13" y="16"/>
                                </a:moveTo>
                                <a:lnTo>
                                  <a:pt x="9" y="17"/>
                                </a:lnTo>
                                <a:lnTo>
                                  <a:pt x="4" y="16"/>
                                </a:lnTo>
                                <a:lnTo>
                                  <a:pt x="2" y="12"/>
                                </a:lnTo>
                                <a:lnTo>
                                  <a:pt x="0" y="8"/>
                                </a:lnTo>
                                <a:lnTo>
                                  <a:pt x="2" y="4"/>
                                </a:lnTo>
                                <a:lnTo>
                                  <a:pt x="6" y="2"/>
                                </a:lnTo>
                                <a:lnTo>
                                  <a:pt x="10" y="0"/>
                                </a:lnTo>
                                <a:lnTo>
                                  <a:pt x="15" y="2"/>
                                </a:lnTo>
                                <a:lnTo>
                                  <a:pt x="17" y="6"/>
                                </a:lnTo>
                                <a:lnTo>
                                  <a:pt x="19" y="10"/>
                                </a:lnTo>
                                <a:lnTo>
                                  <a:pt x="17" y="14"/>
                                </a:lnTo>
                                <a:lnTo>
                                  <a:pt x="13" y="16"/>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96" name="Picture 433"/>
                          <pic:cNvPicPr>
                            <a:picLocks noChangeAspect="1" noChangeArrowheads="1"/>
                          </pic:cNvPicPr>
                        </pic:nvPicPr>
                        <pic:blipFill>
                          <a:blip r:embed="rId265">
                            <a:extLst>
                              <a:ext uri="{28A0092B-C50C-407E-A947-70E740481C1C}">
                                <a14:useLocalDpi xmlns:a14="http://schemas.microsoft.com/office/drawing/2010/main" val="0"/>
                              </a:ext>
                            </a:extLst>
                          </a:blip>
                          <a:srcRect/>
                          <a:stretch>
                            <a:fillRect/>
                          </a:stretch>
                        </pic:blipFill>
                        <pic:spPr bwMode="auto">
                          <a:xfrm>
                            <a:off x="9866" y="1279"/>
                            <a:ext cx="19" cy="1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97" name="Freeform 434"/>
                        <wps:cNvSpPr>
                          <a:spLocks/>
                        </wps:cNvSpPr>
                        <wps:spPr bwMode="auto">
                          <a:xfrm>
                            <a:off x="9866" y="1279"/>
                            <a:ext cx="19" cy="17"/>
                          </a:xfrm>
                          <a:custGeom>
                            <a:avLst/>
                            <a:gdLst>
                              <a:gd name="T0" fmla="+- 0 9879 9866"/>
                              <a:gd name="T1" fmla="*/ T0 w 19"/>
                              <a:gd name="T2" fmla="+- 0 1295 1280"/>
                              <a:gd name="T3" fmla="*/ 1295 h 17"/>
                              <a:gd name="T4" fmla="+- 0 9875 9866"/>
                              <a:gd name="T5" fmla="*/ T4 w 19"/>
                              <a:gd name="T6" fmla="+- 0 1297 1280"/>
                              <a:gd name="T7" fmla="*/ 1297 h 17"/>
                              <a:gd name="T8" fmla="+- 0 9870 9866"/>
                              <a:gd name="T9" fmla="*/ T8 w 19"/>
                              <a:gd name="T10" fmla="+- 0 1295 1280"/>
                              <a:gd name="T11" fmla="*/ 1295 h 17"/>
                              <a:gd name="T12" fmla="+- 0 9868 9866"/>
                              <a:gd name="T13" fmla="*/ T12 w 19"/>
                              <a:gd name="T14" fmla="+- 0 1291 1280"/>
                              <a:gd name="T15" fmla="*/ 1291 h 17"/>
                              <a:gd name="T16" fmla="+- 0 9866 9866"/>
                              <a:gd name="T17" fmla="*/ T16 w 19"/>
                              <a:gd name="T18" fmla="+- 0 1287 1280"/>
                              <a:gd name="T19" fmla="*/ 1287 h 17"/>
                              <a:gd name="T20" fmla="+- 0 9869 9866"/>
                              <a:gd name="T21" fmla="*/ T20 w 19"/>
                              <a:gd name="T22" fmla="+- 0 1283 1280"/>
                              <a:gd name="T23" fmla="*/ 1283 h 17"/>
                              <a:gd name="T24" fmla="+- 0 9873 9866"/>
                              <a:gd name="T25" fmla="*/ T24 w 19"/>
                              <a:gd name="T26" fmla="+- 0 1281 1280"/>
                              <a:gd name="T27" fmla="*/ 1281 h 17"/>
                              <a:gd name="T28" fmla="+- 0 9877 9866"/>
                              <a:gd name="T29" fmla="*/ T28 w 19"/>
                              <a:gd name="T30" fmla="+- 0 1280 1280"/>
                              <a:gd name="T31" fmla="*/ 1280 h 17"/>
                              <a:gd name="T32" fmla="+- 0 9881 9866"/>
                              <a:gd name="T33" fmla="*/ T32 w 19"/>
                              <a:gd name="T34" fmla="+- 0 1281 1280"/>
                              <a:gd name="T35" fmla="*/ 1281 h 17"/>
                              <a:gd name="T36" fmla="+- 0 9883 9866"/>
                              <a:gd name="T37" fmla="*/ T36 w 19"/>
                              <a:gd name="T38" fmla="+- 0 1285 1280"/>
                              <a:gd name="T39" fmla="*/ 1285 h 17"/>
                              <a:gd name="T40" fmla="+- 0 9885 9866"/>
                              <a:gd name="T41" fmla="*/ T40 w 19"/>
                              <a:gd name="T42" fmla="+- 0 1289 1280"/>
                              <a:gd name="T43" fmla="*/ 1289 h 17"/>
                              <a:gd name="T44" fmla="+- 0 9883 9866"/>
                              <a:gd name="T45" fmla="*/ T44 w 19"/>
                              <a:gd name="T46" fmla="+- 0 1294 1280"/>
                              <a:gd name="T47" fmla="*/ 1294 h 17"/>
                              <a:gd name="T48" fmla="+- 0 9879 9866"/>
                              <a:gd name="T49" fmla="*/ T48 w 19"/>
                              <a:gd name="T50" fmla="+- 0 1295 1280"/>
                              <a:gd name="T51" fmla="*/ 1295 h 1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7">
                                <a:moveTo>
                                  <a:pt x="13" y="15"/>
                                </a:moveTo>
                                <a:lnTo>
                                  <a:pt x="9" y="17"/>
                                </a:lnTo>
                                <a:lnTo>
                                  <a:pt x="4" y="15"/>
                                </a:lnTo>
                                <a:lnTo>
                                  <a:pt x="2" y="11"/>
                                </a:lnTo>
                                <a:lnTo>
                                  <a:pt x="0" y="7"/>
                                </a:lnTo>
                                <a:lnTo>
                                  <a:pt x="3" y="3"/>
                                </a:lnTo>
                                <a:lnTo>
                                  <a:pt x="7" y="1"/>
                                </a:lnTo>
                                <a:lnTo>
                                  <a:pt x="11" y="0"/>
                                </a:lnTo>
                                <a:lnTo>
                                  <a:pt x="15" y="1"/>
                                </a:lnTo>
                                <a:lnTo>
                                  <a:pt x="17" y="5"/>
                                </a:lnTo>
                                <a:lnTo>
                                  <a:pt x="19" y="9"/>
                                </a:lnTo>
                                <a:lnTo>
                                  <a:pt x="17" y="14"/>
                                </a:lnTo>
                                <a:lnTo>
                                  <a:pt x="13" y="1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98" name="Picture 435"/>
                          <pic:cNvPicPr>
                            <a:picLocks noChangeAspect="1" noChangeArrowheads="1"/>
                          </pic:cNvPicPr>
                        </pic:nvPicPr>
                        <pic:blipFill>
                          <a:blip r:embed="rId266">
                            <a:extLst>
                              <a:ext uri="{28A0092B-C50C-407E-A947-70E740481C1C}">
                                <a14:useLocalDpi xmlns:a14="http://schemas.microsoft.com/office/drawing/2010/main" val="0"/>
                              </a:ext>
                            </a:extLst>
                          </a:blip>
                          <a:srcRect/>
                          <a:stretch>
                            <a:fillRect/>
                          </a:stretch>
                        </pic:blipFill>
                        <pic:spPr bwMode="auto">
                          <a:xfrm>
                            <a:off x="9859" y="1288"/>
                            <a:ext cx="1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99" name="Freeform 436"/>
                        <wps:cNvSpPr>
                          <a:spLocks/>
                        </wps:cNvSpPr>
                        <wps:spPr bwMode="auto">
                          <a:xfrm>
                            <a:off x="9859" y="1288"/>
                            <a:ext cx="19" cy="18"/>
                          </a:xfrm>
                          <a:custGeom>
                            <a:avLst/>
                            <a:gdLst>
                              <a:gd name="T0" fmla="+- 0 9872 9860"/>
                              <a:gd name="T1" fmla="*/ T0 w 19"/>
                              <a:gd name="T2" fmla="+- 0 1304 1289"/>
                              <a:gd name="T3" fmla="*/ 1304 h 18"/>
                              <a:gd name="T4" fmla="+- 0 9868 9860"/>
                              <a:gd name="T5" fmla="*/ T4 w 19"/>
                              <a:gd name="T6" fmla="+- 0 1306 1289"/>
                              <a:gd name="T7" fmla="*/ 1306 h 18"/>
                              <a:gd name="T8" fmla="+- 0 9863 9860"/>
                              <a:gd name="T9" fmla="*/ T8 w 19"/>
                              <a:gd name="T10" fmla="+- 0 1304 1289"/>
                              <a:gd name="T11" fmla="*/ 1304 h 18"/>
                              <a:gd name="T12" fmla="+- 0 9861 9860"/>
                              <a:gd name="T13" fmla="*/ T12 w 19"/>
                              <a:gd name="T14" fmla="+- 0 1300 1289"/>
                              <a:gd name="T15" fmla="*/ 1300 h 18"/>
                              <a:gd name="T16" fmla="+- 0 9860 9860"/>
                              <a:gd name="T17" fmla="*/ T16 w 19"/>
                              <a:gd name="T18" fmla="+- 0 1296 1289"/>
                              <a:gd name="T19" fmla="*/ 1296 h 18"/>
                              <a:gd name="T20" fmla="+- 0 9861 9860"/>
                              <a:gd name="T21" fmla="*/ T20 w 19"/>
                              <a:gd name="T22" fmla="+- 0 1292 1289"/>
                              <a:gd name="T23" fmla="*/ 1292 h 18"/>
                              <a:gd name="T24" fmla="+- 0 9866 9860"/>
                              <a:gd name="T25" fmla="*/ T24 w 19"/>
                              <a:gd name="T26" fmla="+- 0 1290 1289"/>
                              <a:gd name="T27" fmla="*/ 1290 h 18"/>
                              <a:gd name="T28" fmla="+- 0 9870 9860"/>
                              <a:gd name="T29" fmla="*/ T28 w 19"/>
                              <a:gd name="T30" fmla="+- 0 1289 1289"/>
                              <a:gd name="T31" fmla="*/ 1289 h 18"/>
                              <a:gd name="T32" fmla="+- 0 9875 9860"/>
                              <a:gd name="T33" fmla="*/ T32 w 19"/>
                              <a:gd name="T34" fmla="+- 0 1290 1289"/>
                              <a:gd name="T35" fmla="*/ 1290 h 18"/>
                              <a:gd name="T36" fmla="+- 0 9876 9860"/>
                              <a:gd name="T37" fmla="*/ T36 w 19"/>
                              <a:gd name="T38" fmla="+- 0 1294 1289"/>
                              <a:gd name="T39" fmla="*/ 1294 h 18"/>
                              <a:gd name="T40" fmla="+- 0 9878 9860"/>
                              <a:gd name="T41" fmla="*/ T40 w 19"/>
                              <a:gd name="T42" fmla="+- 0 1298 1289"/>
                              <a:gd name="T43" fmla="*/ 1298 h 18"/>
                              <a:gd name="T44" fmla="+- 0 9876 9860"/>
                              <a:gd name="T45" fmla="*/ T44 w 19"/>
                              <a:gd name="T46" fmla="+- 0 1302 1289"/>
                              <a:gd name="T47" fmla="*/ 1302 h 18"/>
                              <a:gd name="T48" fmla="+- 0 9872 9860"/>
                              <a:gd name="T49" fmla="*/ T48 w 19"/>
                              <a:gd name="T50" fmla="+- 0 1304 1289"/>
                              <a:gd name="T51" fmla="*/ 1304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8">
                                <a:moveTo>
                                  <a:pt x="12" y="15"/>
                                </a:moveTo>
                                <a:lnTo>
                                  <a:pt x="8" y="17"/>
                                </a:lnTo>
                                <a:lnTo>
                                  <a:pt x="3" y="15"/>
                                </a:lnTo>
                                <a:lnTo>
                                  <a:pt x="1" y="11"/>
                                </a:lnTo>
                                <a:lnTo>
                                  <a:pt x="0" y="7"/>
                                </a:lnTo>
                                <a:lnTo>
                                  <a:pt x="1" y="3"/>
                                </a:lnTo>
                                <a:lnTo>
                                  <a:pt x="6" y="1"/>
                                </a:lnTo>
                                <a:lnTo>
                                  <a:pt x="10" y="0"/>
                                </a:lnTo>
                                <a:lnTo>
                                  <a:pt x="15" y="1"/>
                                </a:lnTo>
                                <a:lnTo>
                                  <a:pt x="16" y="5"/>
                                </a:lnTo>
                                <a:lnTo>
                                  <a:pt x="18" y="9"/>
                                </a:lnTo>
                                <a:lnTo>
                                  <a:pt x="16" y="13"/>
                                </a:lnTo>
                                <a:lnTo>
                                  <a:pt x="12" y="1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00" name="Picture 437"/>
                          <pic:cNvPicPr>
                            <a:picLocks noChangeAspect="1" noChangeArrowheads="1"/>
                          </pic:cNvPicPr>
                        </pic:nvPicPr>
                        <pic:blipFill>
                          <a:blip r:embed="rId267">
                            <a:extLst>
                              <a:ext uri="{28A0092B-C50C-407E-A947-70E740481C1C}">
                                <a14:useLocalDpi xmlns:a14="http://schemas.microsoft.com/office/drawing/2010/main" val="0"/>
                              </a:ext>
                            </a:extLst>
                          </a:blip>
                          <a:srcRect/>
                          <a:stretch>
                            <a:fillRect/>
                          </a:stretch>
                        </pic:blipFill>
                        <pic:spPr bwMode="auto">
                          <a:xfrm>
                            <a:off x="9874" y="1292"/>
                            <a:ext cx="1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01" name="Freeform 438"/>
                        <wps:cNvSpPr>
                          <a:spLocks/>
                        </wps:cNvSpPr>
                        <wps:spPr bwMode="auto">
                          <a:xfrm>
                            <a:off x="9874" y="1292"/>
                            <a:ext cx="19" cy="18"/>
                          </a:xfrm>
                          <a:custGeom>
                            <a:avLst/>
                            <a:gdLst>
                              <a:gd name="T0" fmla="+- 0 9887 9874"/>
                              <a:gd name="T1" fmla="*/ T0 w 19"/>
                              <a:gd name="T2" fmla="+- 0 1308 1293"/>
                              <a:gd name="T3" fmla="*/ 1308 h 18"/>
                              <a:gd name="T4" fmla="+- 0 9883 9874"/>
                              <a:gd name="T5" fmla="*/ T4 w 19"/>
                              <a:gd name="T6" fmla="+- 0 1310 1293"/>
                              <a:gd name="T7" fmla="*/ 1310 h 18"/>
                              <a:gd name="T8" fmla="+- 0 9878 9874"/>
                              <a:gd name="T9" fmla="*/ T8 w 19"/>
                              <a:gd name="T10" fmla="+- 0 1308 1293"/>
                              <a:gd name="T11" fmla="*/ 1308 h 18"/>
                              <a:gd name="T12" fmla="+- 0 9876 9874"/>
                              <a:gd name="T13" fmla="*/ T12 w 19"/>
                              <a:gd name="T14" fmla="+- 0 1304 1293"/>
                              <a:gd name="T15" fmla="*/ 1304 h 18"/>
                              <a:gd name="T16" fmla="+- 0 9874 9874"/>
                              <a:gd name="T17" fmla="*/ T16 w 19"/>
                              <a:gd name="T18" fmla="+- 0 1301 1293"/>
                              <a:gd name="T19" fmla="*/ 1301 h 18"/>
                              <a:gd name="T20" fmla="+- 0 9876 9874"/>
                              <a:gd name="T21" fmla="*/ T20 w 19"/>
                              <a:gd name="T22" fmla="+- 0 1296 1293"/>
                              <a:gd name="T23" fmla="*/ 1296 h 18"/>
                              <a:gd name="T24" fmla="+- 0 9880 9874"/>
                              <a:gd name="T25" fmla="*/ T24 w 19"/>
                              <a:gd name="T26" fmla="+- 0 1294 1293"/>
                              <a:gd name="T27" fmla="*/ 1294 h 18"/>
                              <a:gd name="T28" fmla="+- 0 9885 9874"/>
                              <a:gd name="T29" fmla="*/ T28 w 19"/>
                              <a:gd name="T30" fmla="+- 0 1293 1293"/>
                              <a:gd name="T31" fmla="*/ 1293 h 18"/>
                              <a:gd name="T32" fmla="+- 0 9889 9874"/>
                              <a:gd name="T33" fmla="*/ T32 w 19"/>
                              <a:gd name="T34" fmla="+- 0 1295 1293"/>
                              <a:gd name="T35" fmla="*/ 1295 h 18"/>
                              <a:gd name="T36" fmla="+- 0 9891 9874"/>
                              <a:gd name="T37" fmla="*/ T36 w 19"/>
                              <a:gd name="T38" fmla="+- 0 1298 1293"/>
                              <a:gd name="T39" fmla="*/ 1298 h 18"/>
                              <a:gd name="T40" fmla="+- 0 9893 9874"/>
                              <a:gd name="T41" fmla="*/ T40 w 19"/>
                              <a:gd name="T42" fmla="+- 0 1302 1293"/>
                              <a:gd name="T43" fmla="*/ 1302 h 18"/>
                              <a:gd name="T44" fmla="+- 0 9891 9874"/>
                              <a:gd name="T45" fmla="*/ T44 w 19"/>
                              <a:gd name="T46" fmla="+- 0 1307 1293"/>
                              <a:gd name="T47" fmla="*/ 1307 h 18"/>
                              <a:gd name="T48" fmla="+- 0 9887 9874"/>
                              <a:gd name="T49" fmla="*/ T48 w 19"/>
                              <a:gd name="T50" fmla="+- 0 1308 1293"/>
                              <a:gd name="T51" fmla="*/ 1308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8">
                                <a:moveTo>
                                  <a:pt x="13" y="15"/>
                                </a:moveTo>
                                <a:lnTo>
                                  <a:pt x="9" y="17"/>
                                </a:lnTo>
                                <a:lnTo>
                                  <a:pt x="4" y="15"/>
                                </a:lnTo>
                                <a:lnTo>
                                  <a:pt x="2" y="11"/>
                                </a:lnTo>
                                <a:lnTo>
                                  <a:pt x="0" y="8"/>
                                </a:lnTo>
                                <a:lnTo>
                                  <a:pt x="2" y="3"/>
                                </a:lnTo>
                                <a:lnTo>
                                  <a:pt x="6" y="1"/>
                                </a:lnTo>
                                <a:lnTo>
                                  <a:pt x="11" y="0"/>
                                </a:lnTo>
                                <a:lnTo>
                                  <a:pt x="15" y="2"/>
                                </a:lnTo>
                                <a:lnTo>
                                  <a:pt x="17" y="5"/>
                                </a:lnTo>
                                <a:lnTo>
                                  <a:pt x="19" y="9"/>
                                </a:lnTo>
                                <a:lnTo>
                                  <a:pt x="17" y="14"/>
                                </a:lnTo>
                                <a:lnTo>
                                  <a:pt x="13" y="1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02" name="Picture 439"/>
                          <pic:cNvPicPr>
                            <a:picLocks noChangeAspect="1" noChangeArrowheads="1"/>
                          </pic:cNvPicPr>
                        </pic:nvPicPr>
                        <pic:blipFill>
                          <a:blip r:embed="rId268">
                            <a:extLst>
                              <a:ext uri="{28A0092B-C50C-407E-A947-70E740481C1C}">
                                <a14:useLocalDpi xmlns:a14="http://schemas.microsoft.com/office/drawing/2010/main" val="0"/>
                              </a:ext>
                            </a:extLst>
                          </a:blip>
                          <a:srcRect/>
                          <a:stretch>
                            <a:fillRect/>
                          </a:stretch>
                        </pic:blipFill>
                        <pic:spPr bwMode="auto">
                          <a:xfrm>
                            <a:off x="9884" y="1345"/>
                            <a:ext cx="20"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03" name="Freeform 440"/>
                        <wps:cNvSpPr>
                          <a:spLocks/>
                        </wps:cNvSpPr>
                        <wps:spPr bwMode="auto">
                          <a:xfrm>
                            <a:off x="9884" y="1345"/>
                            <a:ext cx="20" cy="18"/>
                          </a:xfrm>
                          <a:custGeom>
                            <a:avLst/>
                            <a:gdLst>
                              <a:gd name="T0" fmla="+- 0 9898 9885"/>
                              <a:gd name="T1" fmla="*/ T0 w 20"/>
                              <a:gd name="T2" fmla="+- 0 1361 1345"/>
                              <a:gd name="T3" fmla="*/ 1361 h 18"/>
                              <a:gd name="T4" fmla="+- 0 9893 9885"/>
                              <a:gd name="T5" fmla="*/ T4 w 20"/>
                              <a:gd name="T6" fmla="+- 0 1363 1345"/>
                              <a:gd name="T7" fmla="*/ 1363 h 18"/>
                              <a:gd name="T8" fmla="+- 0 9889 9885"/>
                              <a:gd name="T9" fmla="*/ T8 w 20"/>
                              <a:gd name="T10" fmla="+- 0 1361 1345"/>
                              <a:gd name="T11" fmla="*/ 1361 h 18"/>
                              <a:gd name="T12" fmla="+- 0 9887 9885"/>
                              <a:gd name="T13" fmla="*/ T12 w 20"/>
                              <a:gd name="T14" fmla="+- 0 1357 1345"/>
                              <a:gd name="T15" fmla="*/ 1357 h 18"/>
                              <a:gd name="T16" fmla="+- 0 9885 9885"/>
                              <a:gd name="T17" fmla="*/ T16 w 20"/>
                              <a:gd name="T18" fmla="+- 0 1353 1345"/>
                              <a:gd name="T19" fmla="*/ 1353 h 18"/>
                              <a:gd name="T20" fmla="+- 0 9887 9885"/>
                              <a:gd name="T21" fmla="*/ T20 w 20"/>
                              <a:gd name="T22" fmla="+- 0 1349 1345"/>
                              <a:gd name="T23" fmla="*/ 1349 h 18"/>
                              <a:gd name="T24" fmla="+- 0 9891 9885"/>
                              <a:gd name="T25" fmla="*/ T24 w 20"/>
                              <a:gd name="T26" fmla="+- 0 1347 1345"/>
                              <a:gd name="T27" fmla="*/ 1347 h 18"/>
                              <a:gd name="T28" fmla="+- 0 9895 9885"/>
                              <a:gd name="T29" fmla="*/ T28 w 20"/>
                              <a:gd name="T30" fmla="+- 0 1345 1345"/>
                              <a:gd name="T31" fmla="*/ 1345 h 18"/>
                              <a:gd name="T32" fmla="+- 0 9900 9885"/>
                              <a:gd name="T33" fmla="*/ T32 w 20"/>
                              <a:gd name="T34" fmla="+- 0 1347 1345"/>
                              <a:gd name="T35" fmla="*/ 1347 h 18"/>
                              <a:gd name="T36" fmla="+- 0 9902 9885"/>
                              <a:gd name="T37" fmla="*/ T36 w 20"/>
                              <a:gd name="T38" fmla="+- 0 1351 1345"/>
                              <a:gd name="T39" fmla="*/ 1351 h 18"/>
                              <a:gd name="T40" fmla="+- 0 9904 9885"/>
                              <a:gd name="T41" fmla="*/ T40 w 20"/>
                              <a:gd name="T42" fmla="+- 0 1355 1345"/>
                              <a:gd name="T43" fmla="*/ 1355 h 18"/>
                              <a:gd name="T44" fmla="+- 0 9902 9885"/>
                              <a:gd name="T45" fmla="*/ T44 w 20"/>
                              <a:gd name="T46" fmla="+- 0 1359 1345"/>
                              <a:gd name="T47" fmla="*/ 1359 h 18"/>
                              <a:gd name="T48" fmla="+- 0 9898 9885"/>
                              <a:gd name="T49" fmla="*/ T48 w 20"/>
                              <a:gd name="T50" fmla="+- 0 1361 1345"/>
                              <a:gd name="T51" fmla="*/ 1361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20" h="18">
                                <a:moveTo>
                                  <a:pt x="13" y="16"/>
                                </a:moveTo>
                                <a:lnTo>
                                  <a:pt x="8" y="18"/>
                                </a:lnTo>
                                <a:lnTo>
                                  <a:pt x="4" y="16"/>
                                </a:lnTo>
                                <a:lnTo>
                                  <a:pt x="2" y="12"/>
                                </a:lnTo>
                                <a:lnTo>
                                  <a:pt x="0" y="8"/>
                                </a:lnTo>
                                <a:lnTo>
                                  <a:pt x="2" y="4"/>
                                </a:lnTo>
                                <a:lnTo>
                                  <a:pt x="6" y="2"/>
                                </a:lnTo>
                                <a:lnTo>
                                  <a:pt x="10" y="0"/>
                                </a:lnTo>
                                <a:lnTo>
                                  <a:pt x="15" y="2"/>
                                </a:lnTo>
                                <a:lnTo>
                                  <a:pt x="17" y="6"/>
                                </a:lnTo>
                                <a:lnTo>
                                  <a:pt x="19" y="10"/>
                                </a:lnTo>
                                <a:lnTo>
                                  <a:pt x="17" y="14"/>
                                </a:lnTo>
                                <a:lnTo>
                                  <a:pt x="13" y="16"/>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04" name="Picture 441"/>
                          <pic:cNvPicPr>
                            <a:picLocks noChangeAspect="1" noChangeArrowheads="1"/>
                          </pic:cNvPicPr>
                        </pic:nvPicPr>
                        <pic:blipFill>
                          <a:blip r:embed="rId269">
                            <a:extLst>
                              <a:ext uri="{28A0092B-C50C-407E-A947-70E740481C1C}">
                                <a14:useLocalDpi xmlns:a14="http://schemas.microsoft.com/office/drawing/2010/main" val="0"/>
                              </a:ext>
                            </a:extLst>
                          </a:blip>
                          <a:srcRect/>
                          <a:stretch>
                            <a:fillRect/>
                          </a:stretch>
                        </pic:blipFill>
                        <pic:spPr bwMode="auto">
                          <a:xfrm>
                            <a:off x="9896" y="1352"/>
                            <a:ext cx="1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05" name="Freeform 442"/>
                        <wps:cNvSpPr>
                          <a:spLocks/>
                        </wps:cNvSpPr>
                        <wps:spPr bwMode="auto">
                          <a:xfrm>
                            <a:off x="9896" y="1352"/>
                            <a:ext cx="19" cy="18"/>
                          </a:xfrm>
                          <a:custGeom>
                            <a:avLst/>
                            <a:gdLst>
                              <a:gd name="T0" fmla="+- 0 9909 9896"/>
                              <a:gd name="T1" fmla="*/ T0 w 19"/>
                              <a:gd name="T2" fmla="+- 0 1368 1352"/>
                              <a:gd name="T3" fmla="*/ 1368 h 18"/>
                              <a:gd name="T4" fmla="+- 0 9905 9896"/>
                              <a:gd name="T5" fmla="*/ T4 w 19"/>
                              <a:gd name="T6" fmla="+- 0 1370 1352"/>
                              <a:gd name="T7" fmla="*/ 1370 h 18"/>
                              <a:gd name="T8" fmla="+- 0 9900 9896"/>
                              <a:gd name="T9" fmla="*/ T8 w 19"/>
                              <a:gd name="T10" fmla="+- 0 1368 1352"/>
                              <a:gd name="T11" fmla="*/ 1368 h 18"/>
                              <a:gd name="T12" fmla="+- 0 9898 9896"/>
                              <a:gd name="T13" fmla="*/ T12 w 19"/>
                              <a:gd name="T14" fmla="+- 0 1364 1352"/>
                              <a:gd name="T15" fmla="*/ 1364 h 18"/>
                              <a:gd name="T16" fmla="+- 0 9896 9896"/>
                              <a:gd name="T17" fmla="*/ T16 w 19"/>
                              <a:gd name="T18" fmla="+- 0 1360 1352"/>
                              <a:gd name="T19" fmla="*/ 1360 h 18"/>
                              <a:gd name="T20" fmla="+- 0 9898 9896"/>
                              <a:gd name="T21" fmla="*/ T20 w 19"/>
                              <a:gd name="T22" fmla="+- 0 1356 1352"/>
                              <a:gd name="T23" fmla="*/ 1356 h 18"/>
                              <a:gd name="T24" fmla="+- 0 9902 9896"/>
                              <a:gd name="T25" fmla="*/ T24 w 19"/>
                              <a:gd name="T26" fmla="+- 0 1354 1352"/>
                              <a:gd name="T27" fmla="*/ 1354 h 18"/>
                              <a:gd name="T28" fmla="+- 0 9906 9896"/>
                              <a:gd name="T29" fmla="*/ T28 w 19"/>
                              <a:gd name="T30" fmla="+- 0 1352 1352"/>
                              <a:gd name="T31" fmla="*/ 1352 h 18"/>
                              <a:gd name="T32" fmla="+- 0 9911 9896"/>
                              <a:gd name="T33" fmla="*/ T32 w 19"/>
                              <a:gd name="T34" fmla="+- 0 1354 1352"/>
                              <a:gd name="T35" fmla="*/ 1354 h 18"/>
                              <a:gd name="T36" fmla="+- 0 9913 9896"/>
                              <a:gd name="T37" fmla="*/ T36 w 19"/>
                              <a:gd name="T38" fmla="+- 0 1358 1352"/>
                              <a:gd name="T39" fmla="*/ 1358 h 18"/>
                              <a:gd name="T40" fmla="+- 0 9915 9896"/>
                              <a:gd name="T41" fmla="*/ T40 w 19"/>
                              <a:gd name="T42" fmla="+- 0 1362 1352"/>
                              <a:gd name="T43" fmla="*/ 1362 h 18"/>
                              <a:gd name="T44" fmla="+- 0 9913 9896"/>
                              <a:gd name="T45" fmla="*/ T44 w 19"/>
                              <a:gd name="T46" fmla="+- 0 1366 1352"/>
                              <a:gd name="T47" fmla="*/ 1366 h 18"/>
                              <a:gd name="T48" fmla="+- 0 9909 9896"/>
                              <a:gd name="T49" fmla="*/ T48 w 19"/>
                              <a:gd name="T50" fmla="+- 0 1368 1352"/>
                              <a:gd name="T51" fmla="*/ 1368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8">
                                <a:moveTo>
                                  <a:pt x="13" y="16"/>
                                </a:moveTo>
                                <a:lnTo>
                                  <a:pt x="9" y="18"/>
                                </a:lnTo>
                                <a:lnTo>
                                  <a:pt x="4" y="16"/>
                                </a:lnTo>
                                <a:lnTo>
                                  <a:pt x="2" y="12"/>
                                </a:lnTo>
                                <a:lnTo>
                                  <a:pt x="0" y="8"/>
                                </a:lnTo>
                                <a:lnTo>
                                  <a:pt x="2" y="4"/>
                                </a:lnTo>
                                <a:lnTo>
                                  <a:pt x="6" y="2"/>
                                </a:lnTo>
                                <a:lnTo>
                                  <a:pt x="10" y="0"/>
                                </a:lnTo>
                                <a:lnTo>
                                  <a:pt x="15" y="2"/>
                                </a:lnTo>
                                <a:lnTo>
                                  <a:pt x="17" y="6"/>
                                </a:lnTo>
                                <a:lnTo>
                                  <a:pt x="19" y="10"/>
                                </a:lnTo>
                                <a:lnTo>
                                  <a:pt x="17" y="14"/>
                                </a:lnTo>
                                <a:lnTo>
                                  <a:pt x="13" y="16"/>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06" name="Picture 443"/>
                          <pic:cNvPicPr>
                            <a:picLocks noChangeAspect="1" noChangeArrowheads="1"/>
                          </pic:cNvPicPr>
                        </pic:nvPicPr>
                        <pic:blipFill>
                          <a:blip r:embed="rId270">
                            <a:extLst>
                              <a:ext uri="{28A0092B-C50C-407E-A947-70E740481C1C}">
                                <a14:useLocalDpi xmlns:a14="http://schemas.microsoft.com/office/drawing/2010/main" val="0"/>
                              </a:ext>
                            </a:extLst>
                          </a:blip>
                          <a:srcRect/>
                          <a:stretch>
                            <a:fillRect/>
                          </a:stretch>
                        </pic:blipFill>
                        <pic:spPr bwMode="auto">
                          <a:xfrm>
                            <a:off x="9912" y="1402"/>
                            <a:ext cx="20"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07" name="Freeform 444"/>
                        <wps:cNvSpPr>
                          <a:spLocks/>
                        </wps:cNvSpPr>
                        <wps:spPr bwMode="auto">
                          <a:xfrm>
                            <a:off x="9912" y="1402"/>
                            <a:ext cx="20" cy="18"/>
                          </a:xfrm>
                          <a:custGeom>
                            <a:avLst/>
                            <a:gdLst>
                              <a:gd name="T0" fmla="+- 0 9925 9912"/>
                              <a:gd name="T1" fmla="*/ T0 w 20"/>
                              <a:gd name="T2" fmla="+- 0 1419 1403"/>
                              <a:gd name="T3" fmla="*/ 1419 h 18"/>
                              <a:gd name="T4" fmla="+- 0 9921 9912"/>
                              <a:gd name="T5" fmla="*/ T4 w 20"/>
                              <a:gd name="T6" fmla="+- 0 1420 1403"/>
                              <a:gd name="T7" fmla="*/ 1420 h 18"/>
                              <a:gd name="T8" fmla="+- 0 9916 9912"/>
                              <a:gd name="T9" fmla="*/ T8 w 20"/>
                              <a:gd name="T10" fmla="+- 0 1418 1403"/>
                              <a:gd name="T11" fmla="*/ 1418 h 18"/>
                              <a:gd name="T12" fmla="+- 0 9914 9912"/>
                              <a:gd name="T13" fmla="*/ T12 w 20"/>
                              <a:gd name="T14" fmla="+- 0 1415 1403"/>
                              <a:gd name="T15" fmla="*/ 1415 h 18"/>
                              <a:gd name="T16" fmla="+- 0 9912 9912"/>
                              <a:gd name="T17" fmla="*/ T16 w 20"/>
                              <a:gd name="T18" fmla="+- 0 1411 1403"/>
                              <a:gd name="T19" fmla="*/ 1411 h 18"/>
                              <a:gd name="T20" fmla="+- 0 9914 9912"/>
                              <a:gd name="T21" fmla="*/ T20 w 20"/>
                              <a:gd name="T22" fmla="+- 0 1406 1403"/>
                              <a:gd name="T23" fmla="*/ 1406 h 18"/>
                              <a:gd name="T24" fmla="+- 0 9918 9912"/>
                              <a:gd name="T25" fmla="*/ T24 w 20"/>
                              <a:gd name="T26" fmla="+- 0 1404 1403"/>
                              <a:gd name="T27" fmla="*/ 1404 h 18"/>
                              <a:gd name="T28" fmla="+- 0 9923 9912"/>
                              <a:gd name="T29" fmla="*/ T28 w 20"/>
                              <a:gd name="T30" fmla="+- 0 1403 1403"/>
                              <a:gd name="T31" fmla="*/ 1403 h 18"/>
                              <a:gd name="T32" fmla="+- 0 9927 9912"/>
                              <a:gd name="T33" fmla="*/ T32 w 20"/>
                              <a:gd name="T34" fmla="+- 0 1405 1403"/>
                              <a:gd name="T35" fmla="*/ 1405 h 18"/>
                              <a:gd name="T36" fmla="+- 0 9929 9912"/>
                              <a:gd name="T37" fmla="*/ T36 w 20"/>
                              <a:gd name="T38" fmla="+- 0 1408 1403"/>
                              <a:gd name="T39" fmla="*/ 1408 h 18"/>
                              <a:gd name="T40" fmla="+- 0 9931 9912"/>
                              <a:gd name="T41" fmla="*/ T40 w 20"/>
                              <a:gd name="T42" fmla="+- 0 1412 1403"/>
                              <a:gd name="T43" fmla="*/ 1412 h 18"/>
                              <a:gd name="T44" fmla="+- 0 9929 9912"/>
                              <a:gd name="T45" fmla="*/ T44 w 20"/>
                              <a:gd name="T46" fmla="+- 0 1417 1403"/>
                              <a:gd name="T47" fmla="*/ 1417 h 18"/>
                              <a:gd name="T48" fmla="+- 0 9925 9912"/>
                              <a:gd name="T49" fmla="*/ T48 w 20"/>
                              <a:gd name="T50" fmla="+- 0 1419 1403"/>
                              <a:gd name="T51" fmla="*/ 1419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20" h="18">
                                <a:moveTo>
                                  <a:pt x="13" y="16"/>
                                </a:moveTo>
                                <a:lnTo>
                                  <a:pt x="9" y="17"/>
                                </a:lnTo>
                                <a:lnTo>
                                  <a:pt x="4" y="15"/>
                                </a:lnTo>
                                <a:lnTo>
                                  <a:pt x="2" y="12"/>
                                </a:lnTo>
                                <a:lnTo>
                                  <a:pt x="0" y="8"/>
                                </a:lnTo>
                                <a:lnTo>
                                  <a:pt x="2" y="3"/>
                                </a:lnTo>
                                <a:lnTo>
                                  <a:pt x="6" y="1"/>
                                </a:lnTo>
                                <a:lnTo>
                                  <a:pt x="11" y="0"/>
                                </a:lnTo>
                                <a:lnTo>
                                  <a:pt x="15" y="2"/>
                                </a:lnTo>
                                <a:lnTo>
                                  <a:pt x="17" y="5"/>
                                </a:lnTo>
                                <a:lnTo>
                                  <a:pt x="19" y="9"/>
                                </a:lnTo>
                                <a:lnTo>
                                  <a:pt x="17" y="14"/>
                                </a:lnTo>
                                <a:lnTo>
                                  <a:pt x="13" y="16"/>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08" name="Picture 445"/>
                          <pic:cNvPicPr>
                            <a:picLocks noChangeAspect="1" noChangeArrowheads="1"/>
                          </pic:cNvPicPr>
                        </pic:nvPicPr>
                        <pic:blipFill>
                          <a:blip r:embed="rId271">
                            <a:extLst>
                              <a:ext uri="{28A0092B-C50C-407E-A947-70E740481C1C}">
                                <a14:useLocalDpi xmlns:a14="http://schemas.microsoft.com/office/drawing/2010/main" val="0"/>
                              </a:ext>
                            </a:extLst>
                          </a:blip>
                          <a:srcRect/>
                          <a:stretch>
                            <a:fillRect/>
                          </a:stretch>
                        </pic:blipFill>
                        <pic:spPr bwMode="auto">
                          <a:xfrm>
                            <a:off x="9903" y="1411"/>
                            <a:ext cx="20"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09" name="Freeform 446"/>
                        <wps:cNvSpPr>
                          <a:spLocks/>
                        </wps:cNvSpPr>
                        <wps:spPr bwMode="auto">
                          <a:xfrm>
                            <a:off x="9903" y="1411"/>
                            <a:ext cx="20" cy="18"/>
                          </a:xfrm>
                          <a:custGeom>
                            <a:avLst/>
                            <a:gdLst>
                              <a:gd name="T0" fmla="+- 0 9917 9904"/>
                              <a:gd name="T1" fmla="*/ T0 w 20"/>
                              <a:gd name="T2" fmla="+- 0 1428 1412"/>
                              <a:gd name="T3" fmla="*/ 1428 h 18"/>
                              <a:gd name="T4" fmla="+- 0 9912 9904"/>
                              <a:gd name="T5" fmla="*/ T4 w 20"/>
                              <a:gd name="T6" fmla="+- 0 1429 1412"/>
                              <a:gd name="T7" fmla="*/ 1429 h 18"/>
                              <a:gd name="T8" fmla="+- 0 9907 9904"/>
                              <a:gd name="T9" fmla="*/ T8 w 20"/>
                              <a:gd name="T10" fmla="+- 0 1428 1412"/>
                              <a:gd name="T11" fmla="*/ 1428 h 18"/>
                              <a:gd name="T12" fmla="+- 0 9906 9904"/>
                              <a:gd name="T13" fmla="*/ T12 w 20"/>
                              <a:gd name="T14" fmla="+- 0 1424 1412"/>
                              <a:gd name="T15" fmla="*/ 1424 h 18"/>
                              <a:gd name="T16" fmla="+- 0 9904 9904"/>
                              <a:gd name="T17" fmla="*/ T16 w 20"/>
                              <a:gd name="T18" fmla="+- 0 1420 1412"/>
                              <a:gd name="T19" fmla="*/ 1420 h 18"/>
                              <a:gd name="T20" fmla="+- 0 9906 9904"/>
                              <a:gd name="T21" fmla="*/ T20 w 20"/>
                              <a:gd name="T22" fmla="+- 0 1415 1412"/>
                              <a:gd name="T23" fmla="*/ 1415 h 18"/>
                              <a:gd name="T24" fmla="+- 0 9910 9904"/>
                              <a:gd name="T25" fmla="*/ T24 w 20"/>
                              <a:gd name="T26" fmla="+- 0 1414 1412"/>
                              <a:gd name="T27" fmla="*/ 1414 h 18"/>
                              <a:gd name="T28" fmla="+- 0 9914 9904"/>
                              <a:gd name="T29" fmla="*/ T28 w 20"/>
                              <a:gd name="T30" fmla="+- 0 1412 1412"/>
                              <a:gd name="T31" fmla="*/ 1412 h 18"/>
                              <a:gd name="T32" fmla="+- 0 9919 9904"/>
                              <a:gd name="T33" fmla="*/ T32 w 20"/>
                              <a:gd name="T34" fmla="+- 0 1414 1412"/>
                              <a:gd name="T35" fmla="*/ 1414 h 18"/>
                              <a:gd name="T36" fmla="+- 0 9921 9904"/>
                              <a:gd name="T37" fmla="*/ T36 w 20"/>
                              <a:gd name="T38" fmla="+- 0 1418 1412"/>
                              <a:gd name="T39" fmla="*/ 1418 h 18"/>
                              <a:gd name="T40" fmla="+- 0 9923 9904"/>
                              <a:gd name="T41" fmla="*/ T40 w 20"/>
                              <a:gd name="T42" fmla="+- 0 1422 1412"/>
                              <a:gd name="T43" fmla="*/ 1422 h 18"/>
                              <a:gd name="T44" fmla="+- 0 9921 9904"/>
                              <a:gd name="T45" fmla="*/ T44 w 20"/>
                              <a:gd name="T46" fmla="+- 0 1426 1412"/>
                              <a:gd name="T47" fmla="*/ 1426 h 18"/>
                              <a:gd name="T48" fmla="+- 0 9917 9904"/>
                              <a:gd name="T49" fmla="*/ T48 w 20"/>
                              <a:gd name="T50" fmla="+- 0 1428 1412"/>
                              <a:gd name="T51" fmla="*/ 1428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20" h="18">
                                <a:moveTo>
                                  <a:pt x="13" y="16"/>
                                </a:moveTo>
                                <a:lnTo>
                                  <a:pt x="8" y="17"/>
                                </a:lnTo>
                                <a:lnTo>
                                  <a:pt x="3" y="16"/>
                                </a:lnTo>
                                <a:lnTo>
                                  <a:pt x="2" y="12"/>
                                </a:lnTo>
                                <a:lnTo>
                                  <a:pt x="0" y="8"/>
                                </a:lnTo>
                                <a:lnTo>
                                  <a:pt x="2" y="3"/>
                                </a:lnTo>
                                <a:lnTo>
                                  <a:pt x="6" y="2"/>
                                </a:lnTo>
                                <a:lnTo>
                                  <a:pt x="10" y="0"/>
                                </a:lnTo>
                                <a:lnTo>
                                  <a:pt x="15" y="2"/>
                                </a:lnTo>
                                <a:lnTo>
                                  <a:pt x="17" y="6"/>
                                </a:lnTo>
                                <a:lnTo>
                                  <a:pt x="19" y="10"/>
                                </a:lnTo>
                                <a:lnTo>
                                  <a:pt x="17" y="14"/>
                                </a:lnTo>
                                <a:lnTo>
                                  <a:pt x="13" y="16"/>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10" name="Picture 447"/>
                          <pic:cNvPicPr>
                            <a:picLocks noChangeAspect="1" noChangeArrowheads="1"/>
                          </pic:cNvPicPr>
                        </pic:nvPicPr>
                        <pic:blipFill>
                          <a:blip r:embed="rId260">
                            <a:extLst>
                              <a:ext uri="{28A0092B-C50C-407E-A947-70E740481C1C}">
                                <a14:useLocalDpi xmlns:a14="http://schemas.microsoft.com/office/drawing/2010/main" val="0"/>
                              </a:ext>
                            </a:extLst>
                          </a:blip>
                          <a:srcRect/>
                          <a:stretch>
                            <a:fillRect/>
                          </a:stretch>
                        </pic:blipFill>
                        <pic:spPr bwMode="auto">
                          <a:xfrm>
                            <a:off x="9920" y="1412"/>
                            <a:ext cx="1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11" name="Freeform 448"/>
                        <wps:cNvSpPr>
                          <a:spLocks/>
                        </wps:cNvSpPr>
                        <wps:spPr bwMode="auto">
                          <a:xfrm>
                            <a:off x="9920" y="1412"/>
                            <a:ext cx="19" cy="18"/>
                          </a:xfrm>
                          <a:custGeom>
                            <a:avLst/>
                            <a:gdLst>
                              <a:gd name="T0" fmla="+- 0 9933 9920"/>
                              <a:gd name="T1" fmla="*/ T0 w 19"/>
                              <a:gd name="T2" fmla="+- 0 1428 1413"/>
                              <a:gd name="T3" fmla="*/ 1428 h 18"/>
                              <a:gd name="T4" fmla="+- 0 9929 9920"/>
                              <a:gd name="T5" fmla="*/ T4 w 19"/>
                              <a:gd name="T6" fmla="+- 0 1430 1413"/>
                              <a:gd name="T7" fmla="*/ 1430 h 18"/>
                              <a:gd name="T8" fmla="+- 0 9924 9920"/>
                              <a:gd name="T9" fmla="*/ T8 w 19"/>
                              <a:gd name="T10" fmla="+- 0 1428 1413"/>
                              <a:gd name="T11" fmla="*/ 1428 h 18"/>
                              <a:gd name="T12" fmla="+- 0 9922 9920"/>
                              <a:gd name="T13" fmla="*/ T12 w 19"/>
                              <a:gd name="T14" fmla="+- 0 1424 1413"/>
                              <a:gd name="T15" fmla="*/ 1424 h 18"/>
                              <a:gd name="T16" fmla="+- 0 9920 9920"/>
                              <a:gd name="T17" fmla="*/ T16 w 19"/>
                              <a:gd name="T18" fmla="+- 0 1421 1413"/>
                              <a:gd name="T19" fmla="*/ 1421 h 18"/>
                              <a:gd name="T20" fmla="+- 0 9922 9920"/>
                              <a:gd name="T21" fmla="*/ T20 w 19"/>
                              <a:gd name="T22" fmla="+- 0 1416 1413"/>
                              <a:gd name="T23" fmla="*/ 1416 h 18"/>
                              <a:gd name="T24" fmla="+- 0 9926 9920"/>
                              <a:gd name="T25" fmla="*/ T24 w 19"/>
                              <a:gd name="T26" fmla="+- 0 1415 1413"/>
                              <a:gd name="T27" fmla="*/ 1415 h 18"/>
                              <a:gd name="T28" fmla="+- 0 9931 9920"/>
                              <a:gd name="T29" fmla="*/ T28 w 19"/>
                              <a:gd name="T30" fmla="+- 0 1413 1413"/>
                              <a:gd name="T31" fmla="*/ 1413 h 18"/>
                              <a:gd name="T32" fmla="+- 0 9935 9920"/>
                              <a:gd name="T33" fmla="*/ T32 w 19"/>
                              <a:gd name="T34" fmla="+- 0 1415 1413"/>
                              <a:gd name="T35" fmla="*/ 1415 h 18"/>
                              <a:gd name="T36" fmla="+- 0 9937 9920"/>
                              <a:gd name="T37" fmla="*/ T36 w 19"/>
                              <a:gd name="T38" fmla="+- 0 1418 1413"/>
                              <a:gd name="T39" fmla="*/ 1418 h 18"/>
                              <a:gd name="T40" fmla="+- 0 9939 9920"/>
                              <a:gd name="T41" fmla="*/ T40 w 19"/>
                              <a:gd name="T42" fmla="+- 0 1422 1413"/>
                              <a:gd name="T43" fmla="*/ 1422 h 18"/>
                              <a:gd name="T44" fmla="+- 0 9937 9920"/>
                              <a:gd name="T45" fmla="*/ T44 w 19"/>
                              <a:gd name="T46" fmla="+- 0 1427 1413"/>
                              <a:gd name="T47" fmla="*/ 1427 h 18"/>
                              <a:gd name="T48" fmla="+- 0 9933 9920"/>
                              <a:gd name="T49" fmla="*/ T48 w 19"/>
                              <a:gd name="T50" fmla="+- 0 1428 1413"/>
                              <a:gd name="T51" fmla="*/ 1428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8">
                                <a:moveTo>
                                  <a:pt x="13" y="15"/>
                                </a:moveTo>
                                <a:lnTo>
                                  <a:pt x="9" y="17"/>
                                </a:lnTo>
                                <a:lnTo>
                                  <a:pt x="4" y="15"/>
                                </a:lnTo>
                                <a:lnTo>
                                  <a:pt x="2" y="11"/>
                                </a:lnTo>
                                <a:lnTo>
                                  <a:pt x="0" y="8"/>
                                </a:lnTo>
                                <a:lnTo>
                                  <a:pt x="2" y="3"/>
                                </a:lnTo>
                                <a:lnTo>
                                  <a:pt x="6" y="2"/>
                                </a:lnTo>
                                <a:lnTo>
                                  <a:pt x="11" y="0"/>
                                </a:lnTo>
                                <a:lnTo>
                                  <a:pt x="15" y="2"/>
                                </a:lnTo>
                                <a:lnTo>
                                  <a:pt x="17" y="5"/>
                                </a:lnTo>
                                <a:lnTo>
                                  <a:pt x="19" y="9"/>
                                </a:lnTo>
                                <a:lnTo>
                                  <a:pt x="17" y="14"/>
                                </a:lnTo>
                                <a:lnTo>
                                  <a:pt x="13" y="1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12" name="Picture 449"/>
                          <pic:cNvPicPr>
                            <a:picLocks noChangeAspect="1" noChangeArrowheads="1"/>
                          </pic:cNvPicPr>
                        </pic:nvPicPr>
                        <pic:blipFill>
                          <a:blip r:embed="rId272">
                            <a:extLst>
                              <a:ext uri="{28A0092B-C50C-407E-A947-70E740481C1C}">
                                <a14:useLocalDpi xmlns:a14="http://schemas.microsoft.com/office/drawing/2010/main" val="0"/>
                              </a:ext>
                            </a:extLst>
                          </a:blip>
                          <a:srcRect/>
                          <a:stretch>
                            <a:fillRect/>
                          </a:stretch>
                        </pic:blipFill>
                        <pic:spPr bwMode="auto">
                          <a:xfrm>
                            <a:off x="9913" y="1419"/>
                            <a:ext cx="20"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13" name="Freeform 450"/>
                        <wps:cNvSpPr>
                          <a:spLocks/>
                        </wps:cNvSpPr>
                        <wps:spPr bwMode="auto">
                          <a:xfrm>
                            <a:off x="9913" y="1419"/>
                            <a:ext cx="20" cy="18"/>
                          </a:xfrm>
                          <a:custGeom>
                            <a:avLst/>
                            <a:gdLst>
                              <a:gd name="T0" fmla="+- 0 9926 9914"/>
                              <a:gd name="T1" fmla="*/ T0 w 20"/>
                              <a:gd name="T2" fmla="+- 0 1435 1420"/>
                              <a:gd name="T3" fmla="*/ 1435 h 18"/>
                              <a:gd name="T4" fmla="+- 0 9922 9914"/>
                              <a:gd name="T5" fmla="*/ T4 w 20"/>
                              <a:gd name="T6" fmla="+- 0 1437 1420"/>
                              <a:gd name="T7" fmla="*/ 1437 h 18"/>
                              <a:gd name="T8" fmla="+- 0 9917 9914"/>
                              <a:gd name="T9" fmla="*/ T8 w 20"/>
                              <a:gd name="T10" fmla="+- 0 1435 1420"/>
                              <a:gd name="T11" fmla="*/ 1435 h 18"/>
                              <a:gd name="T12" fmla="+- 0 9916 9914"/>
                              <a:gd name="T13" fmla="*/ T12 w 20"/>
                              <a:gd name="T14" fmla="+- 0 1432 1420"/>
                              <a:gd name="T15" fmla="*/ 1432 h 18"/>
                              <a:gd name="T16" fmla="+- 0 9914 9914"/>
                              <a:gd name="T17" fmla="*/ T16 w 20"/>
                              <a:gd name="T18" fmla="+- 0 1428 1420"/>
                              <a:gd name="T19" fmla="*/ 1428 h 18"/>
                              <a:gd name="T20" fmla="+- 0 9916 9914"/>
                              <a:gd name="T21" fmla="*/ T20 w 20"/>
                              <a:gd name="T22" fmla="+- 0 1423 1420"/>
                              <a:gd name="T23" fmla="*/ 1423 h 18"/>
                              <a:gd name="T24" fmla="+- 0 9920 9914"/>
                              <a:gd name="T25" fmla="*/ T24 w 20"/>
                              <a:gd name="T26" fmla="+- 0 1421 1420"/>
                              <a:gd name="T27" fmla="*/ 1421 h 18"/>
                              <a:gd name="T28" fmla="+- 0 9924 9914"/>
                              <a:gd name="T29" fmla="*/ T28 w 20"/>
                              <a:gd name="T30" fmla="+- 0 1420 1420"/>
                              <a:gd name="T31" fmla="*/ 1420 h 18"/>
                              <a:gd name="T32" fmla="+- 0 9929 9914"/>
                              <a:gd name="T33" fmla="*/ T32 w 20"/>
                              <a:gd name="T34" fmla="+- 0 1421 1420"/>
                              <a:gd name="T35" fmla="*/ 1421 h 18"/>
                              <a:gd name="T36" fmla="+- 0 9931 9914"/>
                              <a:gd name="T37" fmla="*/ T36 w 20"/>
                              <a:gd name="T38" fmla="+- 0 1425 1420"/>
                              <a:gd name="T39" fmla="*/ 1425 h 18"/>
                              <a:gd name="T40" fmla="+- 0 9933 9914"/>
                              <a:gd name="T41" fmla="*/ T40 w 20"/>
                              <a:gd name="T42" fmla="+- 0 1429 1420"/>
                              <a:gd name="T43" fmla="*/ 1429 h 18"/>
                              <a:gd name="T44" fmla="+- 0 9931 9914"/>
                              <a:gd name="T45" fmla="*/ T44 w 20"/>
                              <a:gd name="T46" fmla="+- 0 1433 1420"/>
                              <a:gd name="T47" fmla="*/ 1433 h 18"/>
                              <a:gd name="T48" fmla="+- 0 9926 9914"/>
                              <a:gd name="T49" fmla="*/ T48 w 20"/>
                              <a:gd name="T50" fmla="+- 0 1435 1420"/>
                              <a:gd name="T51" fmla="*/ 1435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20" h="18">
                                <a:moveTo>
                                  <a:pt x="12" y="15"/>
                                </a:moveTo>
                                <a:lnTo>
                                  <a:pt x="8" y="17"/>
                                </a:lnTo>
                                <a:lnTo>
                                  <a:pt x="3" y="15"/>
                                </a:lnTo>
                                <a:lnTo>
                                  <a:pt x="2" y="12"/>
                                </a:lnTo>
                                <a:lnTo>
                                  <a:pt x="0" y="8"/>
                                </a:lnTo>
                                <a:lnTo>
                                  <a:pt x="2" y="3"/>
                                </a:lnTo>
                                <a:lnTo>
                                  <a:pt x="6" y="1"/>
                                </a:lnTo>
                                <a:lnTo>
                                  <a:pt x="10" y="0"/>
                                </a:lnTo>
                                <a:lnTo>
                                  <a:pt x="15" y="1"/>
                                </a:lnTo>
                                <a:lnTo>
                                  <a:pt x="17" y="5"/>
                                </a:lnTo>
                                <a:lnTo>
                                  <a:pt x="19" y="9"/>
                                </a:lnTo>
                                <a:lnTo>
                                  <a:pt x="17" y="13"/>
                                </a:lnTo>
                                <a:lnTo>
                                  <a:pt x="12" y="1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14" name="Picture 451"/>
                          <pic:cNvPicPr>
                            <a:picLocks noChangeAspect="1" noChangeArrowheads="1"/>
                          </pic:cNvPicPr>
                        </pic:nvPicPr>
                        <pic:blipFill>
                          <a:blip r:embed="rId273">
                            <a:extLst>
                              <a:ext uri="{28A0092B-C50C-407E-A947-70E740481C1C}">
                                <a14:useLocalDpi xmlns:a14="http://schemas.microsoft.com/office/drawing/2010/main" val="0"/>
                              </a:ext>
                            </a:extLst>
                          </a:blip>
                          <a:srcRect/>
                          <a:stretch>
                            <a:fillRect/>
                          </a:stretch>
                        </pic:blipFill>
                        <pic:spPr bwMode="auto">
                          <a:xfrm>
                            <a:off x="9924" y="1488"/>
                            <a:ext cx="19" cy="1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15" name="Freeform 452"/>
                        <wps:cNvSpPr>
                          <a:spLocks/>
                        </wps:cNvSpPr>
                        <wps:spPr bwMode="auto">
                          <a:xfrm>
                            <a:off x="9924" y="1488"/>
                            <a:ext cx="19" cy="17"/>
                          </a:xfrm>
                          <a:custGeom>
                            <a:avLst/>
                            <a:gdLst>
                              <a:gd name="T0" fmla="+- 0 9937 9925"/>
                              <a:gd name="T1" fmla="*/ T0 w 19"/>
                              <a:gd name="T2" fmla="+- 0 1504 1489"/>
                              <a:gd name="T3" fmla="*/ 1504 h 17"/>
                              <a:gd name="T4" fmla="+- 0 9933 9925"/>
                              <a:gd name="T5" fmla="*/ T4 w 19"/>
                              <a:gd name="T6" fmla="+- 0 1506 1489"/>
                              <a:gd name="T7" fmla="*/ 1506 h 17"/>
                              <a:gd name="T8" fmla="+- 0 9928 9925"/>
                              <a:gd name="T9" fmla="*/ T8 w 19"/>
                              <a:gd name="T10" fmla="+- 0 1504 1489"/>
                              <a:gd name="T11" fmla="*/ 1504 h 17"/>
                              <a:gd name="T12" fmla="+- 0 9926 9925"/>
                              <a:gd name="T13" fmla="*/ T12 w 19"/>
                              <a:gd name="T14" fmla="+- 0 1500 1489"/>
                              <a:gd name="T15" fmla="*/ 1500 h 17"/>
                              <a:gd name="T16" fmla="+- 0 9925 9925"/>
                              <a:gd name="T17" fmla="*/ T16 w 19"/>
                              <a:gd name="T18" fmla="+- 0 1496 1489"/>
                              <a:gd name="T19" fmla="*/ 1496 h 17"/>
                              <a:gd name="T20" fmla="+- 0 9926 9925"/>
                              <a:gd name="T21" fmla="*/ T20 w 19"/>
                              <a:gd name="T22" fmla="+- 0 1492 1489"/>
                              <a:gd name="T23" fmla="*/ 1492 h 17"/>
                              <a:gd name="T24" fmla="+- 0 9930 9925"/>
                              <a:gd name="T25" fmla="*/ T24 w 19"/>
                              <a:gd name="T26" fmla="+- 0 1490 1489"/>
                              <a:gd name="T27" fmla="*/ 1490 h 17"/>
                              <a:gd name="T28" fmla="+- 0 9935 9925"/>
                              <a:gd name="T29" fmla="*/ T28 w 19"/>
                              <a:gd name="T30" fmla="+- 0 1489 1489"/>
                              <a:gd name="T31" fmla="*/ 1489 h 17"/>
                              <a:gd name="T32" fmla="+- 0 9939 9925"/>
                              <a:gd name="T33" fmla="*/ T32 w 19"/>
                              <a:gd name="T34" fmla="+- 0 1490 1489"/>
                              <a:gd name="T35" fmla="*/ 1490 h 17"/>
                              <a:gd name="T36" fmla="+- 0 9941 9925"/>
                              <a:gd name="T37" fmla="*/ T36 w 19"/>
                              <a:gd name="T38" fmla="+- 0 1494 1489"/>
                              <a:gd name="T39" fmla="*/ 1494 h 17"/>
                              <a:gd name="T40" fmla="+- 0 9943 9925"/>
                              <a:gd name="T41" fmla="*/ T40 w 19"/>
                              <a:gd name="T42" fmla="+- 0 1498 1489"/>
                              <a:gd name="T43" fmla="*/ 1498 h 17"/>
                              <a:gd name="T44" fmla="+- 0 9941 9925"/>
                              <a:gd name="T45" fmla="*/ T44 w 19"/>
                              <a:gd name="T46" fmla="+- 0 1502 1489"/>
                              <a:gd name="T47" fmla="*/ 1502 h 17"/>
                              <a:gd name="T48" fmla="+- 0 9937 9925"/>
                              <a:gd name="T49" fmla="*/ T48 w 19"/>
                              <a:gd name="T50" fmla="+- 0 1504 1489"/>
                              <a:gd name="T51" fmla="*/ 1504 h 1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7">
                                <a:moveTo>
                                  <a:pt x="12" y="15"/>
                                </a:moveTo>
                                <a:lnTo>
                                  <a:pt x="8" y="17"/>
                                </a:lnTo>
                                <a:lnTo>
                                  <a:pt x="3" y="15"/>
                                </a:lnTo>
                                <a:lnTo>
                                  <a:pt x="1" y="11"/>
                                </a:lnTo>
                                <a:lnTo>
                                  <a:pt x="0" y="7"/>
                                </a:lnTo>
                                <a:lnTo>
                                  <a:pt x="1" y="3"/>
                                </a:lnTo>
                                <a:lnTo>
                                  <a:pt x="5" y="1"/>
                                </a:lnTo>
                                <a:lnTo>
                                  <a:pt x="10" y="0"/>
                                </a:lnTo>
                                <a:lnTo>
                                  <a:pt x="14" y="1"/>
                                </a:lnTo>
                                <a:lnTo>
                                  <a:pt x="16" y="5"/>
                                </a:lnTo>
                                <a:lnTo>
                                  <a:pt x="18" y="9"/>
                                </a:lnTo>
                                <a:lnTo>
                                  <a:pt x="16" y="13"/>
                                </a:lnTo>
                                <a:lnTo>
                                  <a:pt x="12" y="1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16" name="Picture 453"/>
                          <pic:cNvPicPr>
                            <a:picLocks noChangeAspect="1" noChangeArrowheads="1"/>
                          </pic:cNvPicPr>
                        </pic:nvPicPr>
                        <pic:blipFill>
                          <a:blip r:embed="rId274">
                            <a:extLst>
                              <a:ext uri="{28A0092B-C50C-407E-A947-70E740481C1C}">
                                <a14:useLocalDpi xmlns:a14="http://schemas.microsoft.com/office/drawing/2010/main" val="0"/>
                              </a:ext>
                            </a:extLst>
                          </a:blip>
                          <a:srcRect/>
                          <a:stretch>
                            <a:fillRect/>
                          </a:stretch>
                        </pic:blipFill>
                        <pic:spPr bwMode="auto">
                          <a:xfrm>
                            <a:off x="9942" y="1491"/>
                            <a:ext cx="19" cy="1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17" name="Freeform 454"/>
                        <wps:cNvSpPr>
                          <a:spLocks/>
                        </wps:cNvSpPr>
                        <wps:spPr bwMode="auto">
                          <a:xfrm>
                            <a:off x="9942" y="1491"/>
                            <a:ext cx="19" cy="17"/>
                          </a:xfrm>
                          <a:custGeom>
                            <a:avLst/>
                            <a:gdLst>
                              <a:gd name="T0" fmla="+- 0 9954 9942"/>
                              <a:gd name="T1" fmla="*/ T0 w 19"/>
                              <a:gd name="T2" fmla="+- 0 1507 1492"/>
                              <a:gd name="T3" fmla="*/ 1507 h 17"/>
                              <a:gd name="T4" fmla="+- 0 9951 9942"/>
                              <a:gd name="T5" fmla="*/ T4 w 19"/>
                              <a:gd name="T6" fmla="+- 0 1509 1492"/>
                              <a:gd name="T7" fmla="*/ 1509 h 17"/>
                              <a:gd name="T8" fmla="+- 0 9946 9942"/>
                              <a:gd name="T9" fmla="*/ T8 w 19"/>
                              <a:gd name="T10" fmla="+- 0 1507 1492"/>
                              <a:gd name="T11" fmla="*/ 1507 h 17"/>
                              <a:gd name="T12" fmla="+- 0 9944 9942"/>
                              <a:gd name="T13" fmla="*/ T12 w 19"/>
                              <a:gd name="T14" fmla="+- 0 1503 1492"/>
                              <a:gd name="T15" fmla="*/ 1503 h 17"/>
                              <a:gd name="T16" fmla="+- 0 9942 9942"/>
                              <a:gd name="T17" fmla="*/ T16 w 19"/>
                              <a:gd name="T18" fmla="+- 0 1499 1492"/>
                              <a:gd name="T19" fmla="*/ 1499 h 17"/>
                              <a:gd name="T20" fmla="+- 0 9944 9942"/>
                              <a:gd name="T21" fmla="*/ T20 w 19"/>
                              <a:gd name="T22" fmla="+- 0 1495 1492"/>
                              <a:gd name="T23" fmla="*/ 1495 h 17"/>
                              <a:gd name="T24" fmla="+- 0 9948 9942"/>
                              <a:gd name="T25" fmla="*/ T24 w 19"/>
                              <a:gd name="T26" fmla="+- 0 1493 1492"/>
                              <a:gd name="T27" fmla="*/ 1493 h 17"/>
                              <a:gd name="T28" fmla="+- 0 9952 9942"/>
                              <a:gd name="T29" fmla="*/ T28 w 19"/>
                              <a:gd name="T30" fmla="+- 0 1492 1492"/>
                              <a:gd name="T31" fmla="*/ 1492 h 17"/>
                              <a:gd name="T32" fmla="+- 0 9957 9942"/>
                              <a:gd name="T33" fmla="*/ T32 w 19"/>
                              <a:gd name="T34" fmla="+- 0 1493 1492"/>
                              <a:gd name="T35" fmla="*/ 1493 h 17"/>
                              <a:gd name="T36" fmla="+- 0 9959 9942"/>
                              <a:gd name="T37" fmla="*/ T36 w 19"/>
                              <a:gd name="T38" fmla="+- 0 1497 1492"/>
                              <a:gd name="T39" fmla="*/ 1497 h 17"/>
                              <a:gd name="T40" fmla="+- 0 9961 9942"/>
                              <a:gd name="T41" fmla="*/ T40 w 19"/>
                              <a:gd name="T42" fmla="+- 0 1501 1492"/>
                              <a:gd name="T43" fmla="*/ 1501 h 17"/>
                              <a:gd name="T44" fmla="+- 0 9959 9942"/>
                              <a:gd name="T45" fmla="*/ T44 w 19"/>
                              <a:gd name="T46" fmla="+- 0 1505 1492"/>
                              <a:gd name="T47" fmla="*/ 1505 h 17"/>
                              <a:gd name="T48" fmla="+- 0 9954 9942"/>
                              <a:gd name="T49" fmla="*/ T48 w 19"/>
                              <a:gd name="T50" fmla="+- 0 1507 1492"/>
                              <a:gd name="T51" fmla="*/ 1507 h 1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7">
                                <a:moveTo>
                                  <a:pt x="12" y="15"/>
                                </a:moveTo>
                                <a:lnTo>
                                  <a:pt x="9" y="17"/>
                                </a:lnTo>
                                <a:lnTo>
                                  <a:pt x="4" y="15"/>
                                </a:lnTo>
                                <a:lnTo>
                                  <a:pt x="2" y="11"/>
                                </a:lnTo>
                                <a:lnTo>
                                  <a:pt x="0" y="7"/>
                                </a:lnTo>
                                <a:lnTo>
                                  <a:pt x="2" y="3"/>
                                </a:lnTo>
                                <a:lnTo>
                                  <a:pt x="6" y="1"/>
                                </a:lnTo>
                                <a:lnTo>
                                  <a:pt x="10" y="0"/>
                                </a:lnTo>
                                <a:lnTo>
                                  <a:pt x="15" y="1"/>
                                </a:lnTo>
                                <a:lnTo>
                                  <a:pt x="17" y="5"/>
                                </a:lnTo>
                                <a:lnTo>
                                  <a:pt x="19" y="9"/>
                                </a:lnTo>
                                <a:lnTo>
                                  <a:pt x="17" y="13"/>
                                </a:lnTo>
                                <a:lnTo>
                                  <a:pt x="12" y="1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18" name="Picture 455"/>
                          <pic:cNvPicPr>
                            <a:picLocks noChangeAspect="1" noChangeArrowheads="1"/>
                          </pic:cNvPicPr>
                        </pic:nvPicPr>
                        <pic:blipFill>
                          <a:blip r:embed="rId275">
                            <a:extLst>
                              <a:ext uri="{28A0092B-C50C-407E-A947-70E740481C1C}">
                                <a14:useLocalDpi xmlns:a14="http://schemas.microsoft.com/office/drawing/2010/main" val="0"/>
                              </a:ext>
                            </a:extLst>
                          </a:blip>
                          <a:srcRect/>
                          <a:stretch>
                            <a:fillRect/>
                          </a:stretch>
                        </pic:blipFill>
                        <pic:spPr bwMode="auto">
                          <a:xfrm>
                            <a:off x="9935" y="1523"/>
                            <a:ext cx="20"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19" name="Freeform 456"/>
                        <wps:cNvSpPr>
                          <a:spLocks/>
                        </wps:cNvSpPr>
                        <wps:spPr bwMode="auto">
                          <a:xfrm>
                            <a:off x="9935" y="1523"/>
                            <a:ext cx="20" cy="18"/>
                          </a:xfrm>
                          <a:custGeom>
                            <a:avLst/>
                            <a:gdLst>
                              <a:gd name="T0" fmla="+- 0 9949 9936"/>
                              <a:gd name="T1" fmla="*/ T0 w 20"/>
                              <a:gd name="T2" fmla="+- 0 1539 1523"/>
                              <a:gd name="T3" fmla="*/ 1539 h 18"/>
                              <a:gd name="T4" fmla="+- 0 9945 9936"/>
                              <a:gd name="T5" fmla="*/ T4 w 20"/>
                              <a:gd name="T6" fmla="+- 0 1541 1523"/>
                              <a:gd name="T7" fmla="*/ 1541 h 18"/>
                              <a:gd name="T8" fmla="+- 0 9940 9936"/>
                              <a:gd name="T9" fmla="*/ T8 w 20"/>
                              <a:gd name="T10" fmla="+- 0 1539 1523"/>
                              <a:gd name="T11" fmla="*/ 1539 h 18"/>
                              <a:gd name="T12" fmla="+- 0 9938 9936"/>
                              <a:gd name="T13" fmla="*/ T12 w 20"/>
                              <a:gd name="T14" fmla="+- 0 1535 1523"/>
                              <a:gd name="T15" fmla="*/ 1535 h 18"/>
                              <a:gd name="T16" fmla="+- 0 9936 9936"/>
                              <a:gd name="T17" fmla="*/ T16 w 20"/>
                              <a:gd name="T18" fmla="+- 0 1531 1523"/>
                              <a:gd name="T19" fmla="*/ 1531 h 18"/>
                              <a:gd name="T20" fmla="+- 0 9938 9936"/>
                              <a:gd name="T21" fmla="*/ T20 w 20"/>
                              <a:gd name="T22" fmla="+- 0 1526 1523"/>
                              <a:gd name="T23" fmla="*/ 1526 h 18"/>
                              <a:gd name="T24" fmla="+- 0 9942 9936"/>
                              <a:gd name="T25" fmla="*/ T24 w 20"/>
                              <a:gd name="T26" fmla="+- 0 1525 1523"/>
                              <a:gd name="T27" fmla="*/ 1525 h 18"/>
                              <a:gd name="T28" fmla="+- 0 9946 9936"/>
                              <a:gd name="T29" fmla="*/ T28 w 20"/>
                              <a:gd name="T30" fmla="+- 0 1523 1523"/>
                              <a:gd name="T31" fmla="*/ 1523 h 18"/>
                              <a:gd name="T32" fmla="+- 0 9951 9936"/>
                              <a:gd name="T33" fmla="*/ T32 w 20"/>
                              <a:gd name="T34" fmla="+- 0 1525 1523"/>
                              <a:gd name="T35" fmla="*/ 1525 h 18"/>
                              <a:gd name="T36" fmla="+- 0 9953 9936"/>
                              <a:gd name="T37" fmla="*/ T36 w 20"/>
                              <a:gd name="T38" fmla="+- 0 1529 1523"/>
                              <a:gd name="T39" fmla="*/ 1529 h 18"/>
                              <a:gd name="T40" fmla="+- 0 9955 9936"/>
                              <a:gd name="T41" fmla="*/ T40 w 20"/>
                              <a:gd name="T42" fmla="+- 0 1533 1523"/>
                              <a:gd name="T43" fmla="*/ 1533 h 18"/>
                              <a:gd name="T44" fmla="+- 0 9953 9936"/>
                              <a:gd name="T45" fmla="*/ T44 w 20"/>
                              <a:gd name="T46" fmla="+- 0 1537 1523"/>
                              <a:gd name="T47" fmla="*/ 1537 h 18"/>
                              <a:gd name="T48" fmla="+- 0 9949 9936"/>
                              <a:gd name="T49" fmla="*/ T48 w 20"/>
                              <a:gd name="T50" fmla="+- 0 1539 1523"/>
                              <a:gd name="T51" fmla="*/ 1539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20" h="18">
                                <a:moveTo>
                                  <a:pt x="13" y="16"/>
                                </a:moveTo>
                                <a:lnTo>
                                  <a:pt x="9" y="18"/>
                                </a:lnTo>
                                <a:lnTo>
                                  <a:pt x="4" y="16"/>
                                </a:lnTo>
                                <a:lnTo>
                                  <a:pt x="2" y="12"/>
                                </a:lnTo>
                                <a:lnTo>
                                  <a:pt x="0" y="8"/>
                                </a:lnTo>
                                <a:lnTo>
                                  <a:pt x="2" y="3"/>
                                </a:lnTo>
                                <a:lnTo>
                                  <a:pt x="6" y="2"/>
                                </a:lnTo>
                                <a:lnTo>
                                  <a:pt x="10" y="0"/>
                                </a:lnTo>
                                <a:lnTo>
                                  <a:pt x="15" y="2"/>
                                </a:lnTo>
                                <a:lnTo>
                                  <a:pt x="17" y="6"/>
                                </a:lnTo>
                                <a:lnTo>
                                  <a:pt x="19" y="10"/>
                                </a:lnTo>
                                <a:lnTo>
                                  <a:pt x="17" y="14"/>
                                </a:lnTo>
                                <a:lnTo>
                                  <a:pt x="13" y="16"/>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20" name="Picture 457"/>
                          <pic:cNvPicPr>
                            <a:picLocks noChangeAspect="1" noChangeArrowheads="1"/>
                          </pic:cNvPicPr>
                        </pic:nvPicPr>
                        <pic:blipFill>
                          <a:blip r:embed="rId276" cstate="print">
                            <a:extLst>
                              <a:ext uri="{28A0092B-C50C-407E-A947-70E740481C1C}">
                                <a14:useLocalDpi xmlns:a14="http://schemas.microsoft.com/office/drawing/2010/main" val="0"/>
                              </a:ext>
                            </a:extLst>
                          </a:blip>
                          <a:srcRect/>
                          <a:stretch>
                            <a:fillRect/>
                          </a:stretch>
                        </pic:blipFill>
                        <pic:spPr bwMode="auto">
                          <a:xfrm>
                            <a:off x="9938" y="1538"/>
                            <a:ext cx="19" cy="1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21" name="Freeform 458"/>
                        <wps:cNvSpPr>
                          <a:spLocks/>
                        </wps:cNvSpPr>
                        <wps:spPr bwMode="auto">
                          <a:xfrm>
                            <a:off x="9938" y="1538"/>
                            <a:ext cx="19" cy="17"/>
                          </a:xfrm>
                          <a:custGeom>
                            <a:avLst/>
                            <a:gdLst>
                              <a:gd name="T0" fmla="+- 0 9951 9938"/>
                              <a:gd name="T1" fmla="*/ T0 w 19"/>
                              <a:gd name="T2" fmla="+- 0 1554 1539"/>
                              <a:gd name="T3" fmla="*/ 1554 h 17"/>
                              <a:gd name="T4" fmla="+- 0 9947 9938"/>
                              <a:gd name="T5" fmla="*/ T4 w 19"/>
                              <a:gd name="T6" fmla="+- 0 1556 1539"/>
                              <a:gd name="T7" fmla="*/ 1556 h 17"/>
                              <a:gd name="T8" fmla="+- 0 9942 9938"/>
                              <a:gd name="T9" fmla="*/ T8 w 19"/>
                              <a:gd name="T10" fmla="+- 0 1554 1539"/>
                              <a:gd name="T11" fmla="*/ 1554 h 17"/>
                              <a:gd name="T12" fmla="+- 0 9940 9938"/>
                              <a:gd name="T13" fmla="*/ T12 w 19"/>
                              <a:gd name="T14" fmla="+- 0 1550 1539"/>
                              <a:gd name="T15" fmla="*/ 1550 h 17"/>
                              <a:gd name="T16" fmla="+- 0 9938 9938"/>
                              <a:gd name="T17" fmla="*/ T16 w 19"/>
                              <a:gd name="T18" fmla="+- 0 1546 1539"/>
                              <a:gd name="T19" fmla="*/ 1546 h 17"/>
                              <a:gd name="T20" fmla="+- 0 9941 9938"/>
                              <a:gd name="T21" fmla="*/ T20 w 19"/>
                              <a:gd name="T22" fmla="+- 0 1542 1539"/>
                              <a:gd name="T23" fmla="*/ 1542 h 17"/>
                              <a:gd name="T24" fmla="+- 0 9945 9938"/>
                              <a:gd name="T25" fmla="*/ T24 w 19"/>
                              <a:gd name="T26" fmla="+- 0 1540 1539"/>
                              <a:gd name="T27" fmla="*/ 1540 h 17"/>
                              <a:gd name="T28" fmla="+- 0 9949 9938"/>
                              <a:gd name="T29" fmla="*/ T28 w 19"/>
                              <a:gd name="T30" fmla="+- 0 1539 1539"/>
                              <a:gd name="T31" fmla="*/ 1539 h 17"/>
                              <a:gd name="T32" fmla="+- 0 9953 9938"/>
                              <a:gd name="T33" fmla="*/ T32 w 19"/>
                              <a:gd name="T34" fmla="+- 0 1540 1539"/>
                              <a:gd name="T35" fmla="*/ 1540 h 17"/>
                              <a:gd name="T36" fmla="+- 0 9955 9938"/>
                              <a:gd name="T37" fmla="*/ T36 w 19"/>
                              <a:gd name="T38" fmla="+- 0 1544 1539"/>
                              <a:gd name="T39" fmla="*/ 1544 h 17"/>
                              <a:gd name="T40" fmla="+- 0 9957 9938"/>
                              <a:gd name="T41" fmla="*/ T40 w 19"/>
                              <a:gd name="T42" fmla="+- 0 1548 1539"/>
                              <a:gd name="T43" fmla="*/ 1548 h 17"/>
                              <a:gd name="T44" fmla="+- 0 9955 9938"/>
                              <a:gd name="T45" fmla="*/ T44 w 19"/>
                              <a:gd name="T46" fmla="+- 0 1552 1539"/>
                              <a:gd name="T47" fmla="*/ 1552 h 17"/>
                              <a:gd name="T48" fmla="+- 0 9951 9938"/>
                              <a:gd name="T49" fmla="*/ T48 w 19"/>
                              <a:gd name="T50" fmla="+- 0 1554 1539"/>
                              <a:gd name="T51" fmla="*/ 1554 h 1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7">
                                <a:moveTo>
                                  <a:pt x="13" y="15"/>
                                </a:moveTo>
                                <a:lnTo>
                                  <a:pt x="9" y="17"/>
                                </a:lnTo>
                                <a:lnTo>
                                  <a:pt x="4" y="15"/>
                                </a:lnTo>
                                <a:lnTo>
                                  <a:pt x="2" y="11"/>
                                </a:lnTo>
                                <a:lnTo>
                                  <a:pt x="0" y="7"/>
                                </a:lnTo>
                                <a:lnTo>
                                  <a:pt x="3" y="3"/>
                                </a:lnTo>
                                <a:lnTo>
                                  <a:pt x="7" y="1"/>
                                </a:lnTo>
                                <a:lnTo>
                                  <a:pt x="11" y="0"/>
                                </a:lnTo>
                                <a:lnTo>
                                  <a:pt x="15" y="1"/>
                                </a:lnTo>
                                <a:lnTo>
                                  <a:pt x="17" y="5"/>
                                </a:lnTo>
                                <a:lnTo>
                                  <a:pt x="19" y="9"/>
                                </a:lnTo>
                                <a:lnTo>
                                  <a:pt x="17" y="13"/>
                                </a:lnTo>
                                <a:lnTo>
                                  <a:pt x="13" y="1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22" name="Picture 459"/>
                          <pic:cNvPicPr>
                            <a:picLocks noChangeAspect="1" noChangeArrowheads="1"/>
                          </pic:cNvPicPr>
                        </pic:nvPicPr>
                        <pic:blipFill>
                          <a:blip r:embed="rId277">
                            <a:extLst>
                              <a:ext uri="{28A0092B-C50C-407E-A947-70E740481C1C}">
                                <a14:useLocalDpi xmlns:a14="http://schemas.microsoft.com/office/drawing/2010/main" val="0"/>
                              </a:ext>
                            </a:extLst>
                          </a:blip>
                          <a:srcRect/>
                          <a:stretch>
                            <a:fillRect/>
                          </a:stretch>
                        </pic:blipFill>
                        <pic:spPr bwMode="auto">
                          <a:xfrm>
                            <a:off x="9949" y="1548"/>
                            <a:ext cx="1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23" name="Freeform 460"/>
                        <wps:cNvSpPr>
                          <a:spLocks/>
                        </wps:cNvSpPr>
                        <wps:spPr bwMode="auto">
                          <a:xfrm>
                            <a:off x="9949" y="1548"/>
                            <a:ext cx="19" cy="18"/>
                          </a:xfrm>
                          <a:custGeom>
                            <a:avLst/>
                            <a:gdLst>
                              <a:gd name="T0" fmla="+- 0 9962 9950"/>
                              <a:gd name="T1" fmla="*/ T0 w 19"/>
                              <a:gd name="T2" fmla="+- 0 1564 1548"/>
                              <a:gd name="T3" fmla="*/ 1564 h 18"/>
                              <a:gd name="T4" fmla="+- 0 9958 9950"/>
                              <a:gd name="T5" fmla="*/ T4 w 19"/>
                              <a:gd name="T6" fmla="+- 0 1566 1548"/>
                              <a:gd name="T7" fmla="*/ 1566 h 18"/>
                              <a:gd name="T8" fmla="+- 0 9953 9950"/>
                              <a:gd name="T9" fmla="*/ T8 w 19"/>
                              <a:gd name="T10" fmla="+- 0 1564 1548"/>
                              <a:gd name="T11" fmla="*/ 1564 h 18"/>
                              <a:gd name="T12" fmla="+- 0 9951 9950"/>
                              <a:gd name="T13" fmla="*/ T12 w 19"/>
                              <a:gd name="T14" fmla="+- 0 1560 1548"/>
                              <a:gd name="T15" fmla="*/ 1560 h 18"/>
                              <a:gd name="T16" fmla="+- 0 9950 9950"/>
                              <a:gd name="T17" fmla="*/ T16 w 19"/>
                              <a:gd name="T18" fmla="+- 0 1556 1548"/>
                              <a:gd name="T19" fmla="*/ 1556 h 18"/>
                              <a:gd name="T20" fmla="+- 0 9952 9950"/>
                              <a:gd name="T21" fmla="*/ T20 w 19"/>
                              <a:gd name="T22" fmla="+- 0 1552 1548"/>
                              <a:gd name="T23" fmla="*/ 1552 h 18"/>
                              <a:gd name="T24" fmla="+- 0 9955 9950"/>
                              <a:gd name="T25" fmla="*/ T24 w 19"/>
                              <a:gd name="T26" fmla="+- 0 1550 1548"/>
                              <a:gd name="T27" fmla="*/ 1550 h 18"/>
                              <a:gd name="T28" fmla="+- 0 9960 9950"/>
                              <a:gd name="T29" fmla="*/ T28 w 19"/>
                              <a:gd name="T30" fmla="+- 0 1548 1548"/>
                              <a:gd name="T31" fmla="*/ 1548 h 18"/>
                              <a:gd name="T32" fmla="+- 0 9965 9950"/>
                              <a:gd name="T33" fmla="*/ T32 w 19"/>
                              <a:gd name="T34" fmla="+- 0 1550 1548"/>
                              <a:gd name="T35" fmla="*/ 1550 h 18"/>
                              <a:gd name="T36" fmla="+- 0 9966 9950"/>
                              <a:gd name="T37" fmla="*/ T36 w 19"/>
                              <a:gd name="T38" fmla="+- 0 1554 1548"/>
                              <a:gd name="T39" fmla="*/ 1554 h 18"/>
                              <a:gd name="T40" fmla="+- 0 9968 9950"/>
                              <a:gd name="T41" fmla="*/ T40 w 19"/>
                              <a:gd name="T42" fmla="+- 0 1558 1548"/>
                              <a:gd name="T43" fmla="*/ 1558 h 18"/>
                              <a:gd name="T44" fmla="+- 0 9966 9950"/>
                              <a:gd name="T45" fmla="*/ T44 w 19"/>
                              <a:gd name="T46" fmla="+- 0 1562 1548"/>
                              <a:gd name="T47" fmla="*/ 1562 h 18"/>
                              <a:gd name="T48" fmla="+- 0 9962 9950"/>
                              <a:gd name="T49" fmla="*/ T48 w 19"/>
                              <a:gd name="T50" fmla="+- 0 1564 1548"/>
                              <a:gd name="T51" fmla="*/ 1564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8">
                                <a:moveTo>
                                  <a:pt x="12" y="16"/>
                                </a:moveTo>
                                <a:lnTo>
                                  <a:pt x="8" y="18"/>
                                </a:lnTo>
                                <a:lnTo>
                                  <a:pt x="3" y="16"/>
                                </a:lnTo>
                                <a:lnTo>
                                  <a:pt x="1" y="12"/>
                                </a:lnTo>
                                <a:lnTo>
                                  <a:pt x="0" y="8"/>
                                </a:lnTo>
                                <a:lnTo>
                                  <a:pt x="2" y="4"/>
                                </a:lnTo>
                                <a:lnTo>
                                  <a:pt x="5" y="2"/>
                                </a:lnTo>
                                <a:lnTo>
                                  <a:pt x="10" y="0"/>
                                </a:lnTo>
                                <a:lnTo>
                                  <a:pt x="15" y="2"/>
                                </a:lnTo>
                                <a:lnTo>
                                  <a:pt x="16" y="6"/>
                                </a:lnTo>
                                <a:lnTo>
                                  <a:pt x="18" y="10"/>
                                </a:lnTo>
                                <a:lnTo>
                                  <a:pt x="16" y="14"/>
                                </a:lnTo>
                                <a:lnTo>
                                  <a:pt x="12" y="16"/>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24" name="Picture 461"/>
                          <pic:cNvPicPr>
                            <a:picLocks noChangeAspect="1" noChangeArrowheads="1"/>
                          </pic:cNvPicPr>
                        </pic:nvPicPr>
                        <pic:blipFill>
                          <a:blip r:embed="rId278" cstate="print">
                            <a:extLst>
                              <a:ext uri="{28A0092B-C50C-407E-A947-70E740481C1C}">
                                <a14:useLocalDpi xmlns:a14="http://schemas.microsoft.com/office/drawing/2010/main" val="0"/>
                              </a:ext>
                            </a:extLst>
                          </a:blip>
                          <a:srcRect/>
                          <a:stretch>
                            <a:fillRect/>
                          </a:stretch>
                        </pic:blipFill>
                        <pic:spPr bwMode="auto">
                          <a:xfrm>
                            <a:off x="9955" y="1560"/>
                            <a:ext cx="19" cy="1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25" name="Freeform 462"/>
                        <wps:cNvSpPr>
                          <a:spLocks/>
                        </wps:cNvSpPr>
                        <wps:spPr bwMode="auto">
                          <a:xfrm>
                            <a:off x="9955" y="1560"/>
                            <a:ext cx="19" cy="17"/>
                          </a:xfrm>
                          <a:custGeom>
                            <a:avLst/>
                            <a:gdLst>
                              <a:gd name="T0" fmla="+- 0 9968 9955"/>
                              <a:gd name="T1" fmla="*/ T0 w 19"/>
                              <a:gd name="T2" fmla="+- 0 1576 1561"/>
                              <a:gd name="T3" fmla="*/ 1576 h 17"/>
                              <a:gd name="T4" fmla="+- 0 9964 9955"/>
                              <a:gd name="T5" fmla="*/ T4 w 19"/>
                              <a:gd name="T6" fmla="+- 0 1578 1561"/>
                              <a:gd name="T7" fmla="*/ 1578 h 17"/>
                              <a:gd name="T8" fmla="+- 0 9959 9955"/>
                              <a:gd name="T9" fmla="*/ T8 w 19"/>
                              <a:gd name="T10" fmla="+- 0 1576 1561"/>
                              <a:gd name="T11" fmla="*/ 1576 h 17"/>
                              <a:gd name="T12" fmla="+- 0 9957 9955"/>
                              <a:gd name="T13" fmla="*/ T12 w 19"/>
                              <a:gd name="T14" fmla="+- 0 1572 1561"/>
                              <a:gd name="T15" fmla="*/ 1572 h 17"/>
                              <a:gd name="T16" fmla="+- 0 9955 9955"/>
                              <a:gd name="T17" fmla="*/ T16 w 19"/>
                              <a:gd name="T18" fmla="+- 0 1569 1561"/>
                              <a:gd name="T19" fmla="*/ 1569 h 17"/>
                              <a:gd name="T20" fmla="+- 0 9957 9955"/>
                              <a:gd name="T21" fmla="*/ T20 w 19"/>
                              <a:gd name="T22" fmla="+- 0 1564 1561"/>
                              <a:gd name="T23" fmla="*/ 1564 h 17"/>
                              <a:gd name="T24" fmla="+- 0 9961 9955"/>
                              <a:gd name="T25" fmla="*/ T24 w 19"/>
                              <a:gd name="T26" fmla="+- 0 1562 1561"/>
                              <a:gd name="T27" fmla="*/ 1562 h 17"/>
                              <a:gd name="T28" fmla="+- 0 9965 9955"/>
                              <a:gd name="T29" fmla="*/ T28 w 19"/>
                              <a:gd name="T30" fmla="+- 0 1561 1561"/>
                              <a:gd name="T31" fmla="*/ 1561 h 17"/>
                              <a:gd name="T32" fmla="+- 0 9970 9955"/>
                              <a:gd name="T33" fmla="*/ T32 w 19"/>
                              <a:gd name="T34" fmla="+- 0 1563 1561"/>
                              <a:gd name="T35" fmla="*/ 1563 h 17"/>
                              <a:gd name="T36" fmla="+- 0 9972 9955"/>
                              <a:gd name="T37" fmla="*/ T36 w 19"/>
                              <a:gd name="T38" fmla="+- 0 1566 1561"/>
                              <a:gd name="T39" fmla="*/ 1566 h 17"/>
                              <a:gd name="T40" fmla="+- 0 9974 9955"/>
                              <a:gd name="T41" fmla="*/ T40 w 19"/>
                              <a:gd name="T42" fmla="+- 0 1570 1561"/>
                              <a:gd name="T43" fmla="*/ 1570 h 17"/>
                              <a:gd name="T44" fmla="+- 0 9972 9955"/>
                              <a:gd name="T45" fmla="*/ T44 w 19"/>
                              <a:gd name="T46" fmla="+- 0 1574 1561"/>
                              <a:gd name="T47" fmla="*/ 1574 h 17"/>
                              <a:gd name="T48" fmla="+- 0 9968 9955"/>
                              <a:gd name="T49" fmla="*/ T48 w 19"/>
                              <a:gd name="T50" fmla="+- 0 1576 1561"/>
                              <a:gd name="T51" fmla="*/ 1576 h 1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7">
                                <a:moveTo>
                                  <a:pt x="13" y="15"/>
                                </a:moveTo>
                                <a:lnTo>
                                  <a:pt x="9" y="17"/>
                                </a:lnTo>
                                <a:lnTo>
                                  <a:pt x="4" y="15"/>
                                </a:lnTo>
                                <a:lnTo>
                                  <a:pt x="2" y="11"/>
                                </a:lnTo>
                                <a:lnTo>
                                  <a:pt x="0" y="8"/>
                                </a:lnTo>
                                <a:lnTo>
                                  <a:pt x="2" y="3"/>
                                </a:lnTo>
                                <a:lnTo>
                                  <a:pt x="6" y="1"/>
                                </a:lnTo>
                                <a:lnTo>
                                  <a:pt x="10" y="0"/>
                                </a:lnTo>
                                <a:lnTo>
                                  <a:pt x="15" y="2"/>
                                </a:lnTo>
                                <a:lnTo>
                                  <a:pt x="17" y="5"/>
                                </a:lnTo>
                                <a:lnTo>
                                  <a:pt x="19" y="9"/>
                                </a:lnTo>
                                <a:lnTo>
                                  <a:pt x="17" y="13"/>
                                </a:lnTo>
                                <a:lnTo>
                                  <a:pt x="13" y="1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26" name="Picture 463"/>
                          <pic:cNvPicPr>
                            <a:picLocks noChangeAspect="1" noChangeArrowheads="1"/>
                          </pic:cNvPicPr>
                        </pic:nvPicPr>
                        <pic:blipFill>
                          <a:blip r:embed="rId279">
                            <a:extLst>
                              <a:ext uri="{28A0092B-C50C-407E-A947-70E740481C1C}">
                                <a14:useLocalDpi xmlns:a14="http://schemas.microsoft.com/office/drawing/2010/main" val="0"/>
                              </a:ext>
                            </a:extLst>
                          </a:blip>
                          <a:srcRect/>
                          <a:stretch>
                            <a:fillRect/>
                          </a:stretch>
                        </pic:blipFill>
                        <pic:spPr bwMode="auto">
                          <a:xfrm>
                            <a:off x="9945" y="1614"/>
                            <a:ext cx="20"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27" name="Freeform 464"/>
                        <wps:cNvSpPr>
                          <a:spLocks/>
                        </wps:cNvSpPr>
                        <wps:spPr bwMode="auto">
                          <a:xfrm>
                            <a:off x="9945" y="1614"/>
                            <a:ext cx="20" cy="18"/>
                          </a:xfrm>
                          <a:custGeom>
                            <a:avLst/>
                            <a:gdLst>
                              <a:gd name="T0" fmla="+- 0 9958 9946"/>
                              <a:gd name="T1" fmla="*/ T0 w 20"/>
                              <a:gd name="T2" fmla="+- 0 1630 1614"/>
                              <a:gd name="T3" fmla="*/ 1630 h 18"/>
                              <a:gd name="T4" fmla="+- 0 9954 9946"/>
                              <a:gd name="T5" fmla="*/ T4 w 20"/>
                              <a:gd name="T6" fmla="+- 0 1631 1614"/>
                              <a:gd name="T7" fmla="*/ 1631 h 18"/>
                              <a:gd name="T8" fmla="+- 0 9949 9946"/>
                              <a:gd name="T9" fmla="*/ T8 w 20"/>
                              <a:gd name="T10" fmla="+- 0 1630 1614"/>
                              <a:gd name="T11" fmla="*/ 1630 h 18"/>
                              <a:gd name="T12" fmla="+- 0 9948 9946"/>
                              <a:gd name="T13" fmla="*/ T12 w 20"/>
                              <a:gd name="T14" fmla="+- 0 1626 1614"/>
                              <a:gd name="T15" fmla="*/ 1626 h 18"/>
                              <a:gd name="T16" fmla="+- 0 9946 9946"/>
                              <a:gd name="T17" fmla="*/ T16 w 20"/>
                              <a:gd name="T18" fmla="+- 0 1622 1614"/>
                              <a:gd name="T19" fmla="*/ 1622 h 18"/>
                              <a:gd name="T20" fmla="+- 0 9948 9946"/>
                              <a:gd name="T21" fmla="*/ T20 w 20"/>
                              <a:gd name="T22" fmla="+- 0 1617 1614"/>
                              <a:gd name="T23" fmla="*/ 1617 h 18"/>
                              <a:gd name="T24" fmla="+- 0 9952 9946"/>
                              <a:gd name="T25" fmla="*/ T24 w 20"/>
                              <a:gd name="T26" fmla="+- 0 1616 1614"/>
                              <a:gd name="T27" fmla="*/ 1616 h 18"/>
                              <a:gd name="T28" fmla="+- 0 9956 9946"/>
                              <a:gd name="T29" fmla="*/ T28 w 20"/>
                              <a:gd name="T30" fmla="+- 0 1614 1614"/>
                              <a:gd name="T31" fmla="*/ 1614 h 18"/>
                              <a:gd name="T32" fmla="+- 0 9961 9946"/>
                              <a:gd name="T33" fmla="*/ T32 w 20"/>
                              <a:gd name="T34" fmla="+- 0 1616 1614"/>
                              <a:gd name="T35" fmla="*/ 1616 h 18"/>
                              <a:gd name="T36" fmla="+- 0 9963 9946"/>
                              <a:gd name="T37" fmla="*/ T36 w 20"/>
                              <a:gd name="T38" fmla="+- 0 1620 1614"/>
                              <a:gd name="T39" fmla="*/ 1620 h 18"/>
                              <a:gd name="T40" fmla="+- 0 9965 9946"/>
                              <a:gd name="T41" fmla="*/ T40 w 20"/>
                              <a:gd name="T42" fmla="+- 0 1624 1614"/>
                              <a:gd name="T43" fmla="*/ 1624 h 18"/>
                              <a:gd name="T44" fmla="+- 0 9963 9946"/>
                              <a:gd name="T45" fmla="*/ T44 w 20"/>
                              <a:gd name="T46" fmla="+- 0 1628 1614"/>
                              <a:gd name="T47" fmla="*/ 1628 h 18"/>
                              <a:gd name="T48" fmla="+- 0 9958 9946"/>
                              <a:gd name="T49" fmla="*/ T48 w 20"/>
                              <a:gd name="T50" fmla="+- 0 1630 1614"/>
                              <a:gd name="T51" fmla="*/ 1630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20" h="18">
                                <a:moveTo>
                                  <a:pt x="12" y="16"/>
                                </a:moveTo>
                                <a:lnTo>
                                  <a:pt x="8" y="17"/>
                                </a:lnTo>
                                <a:lnTo>
                                  <a:pt x="3" y="16"/>
                                </a:lnTo>
                                <a:lnTo>
                                  <a:pt x="2" y="12"/>
                                </a:lnTo>
                                <a:lnTo>
                                  <a:pt x="0" y="8"/>
                                </a:lnTo>
                                <a:lnTo>
                                  <a:pt x="2" y="3"/>
                                </a:lnTo>
                                <a:lnTo>
                                  <a:pt x="6" y="2"/>
                                </a:lnTo>
                                <a:lnTo>
                                  <a:pt x="10" y="0"/>
                                </a:lnTo>
                                <a:lnTo>
                                  <a:pt x="15" y="2"/>
                                </a:lnTo>
                                <a:lnTo>
                                  <a:pt x="17" y="6"/>
                                </a:lnTo>
                                <a:lnTo>
                                  <a:pt x="19" y="10"/>
                                </a:lnTo>
                                <a:lnTo>
                                  <a:pt x="17" y="14"/>
                                </a:lnTo>
                                <a:lnTo>
                                  <a:pt x="12" y="16"/>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28" name="Picture 465"/>
                          <pic:cNvPicPr>
                            <a:picLocks noChangeAspect="1" noChangeArrowheads="1"/>
                          </pic:cNvPicPr>
                        </pic:nvPicPr>
                        <pic:blipFill>
                          <a:blip r:embed="rId280">
                            <a:extLst>
                              <a:ext uri="{28A0092B-C50C-407E-A947-70E740481C1C}">
                                <a14:useLocalDpi xmlns:a14="http://schemas.microsoft.com/office/drawing/2010/main" val="0"/>
                              </a:ext>
                            </a:extLst>
                          </a:blip>
                          <a:srcRect/>
                          <a:stretch>
                            <a:fillRect/>
                          </a:stretch>
                        </pic:blipFill>
                        <pic:spPr bwMode="auto">
                          <a:xfrm>
                            <a:off x="9951" y="1623"/>
                            <a:ext cx="1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29" name="Freeform 466"/>
                        <wps:cNvSpPr>
                          <a:spLocks/>
                        </wps:cNvSpPr>
                        <wps:spPr bwMode="auto">
                          <a:xfrm>
                            <a:off x="9951" y="1623"/>
                            <a:ext cx="19" cy="18"/>
                          </a:xfrm>
                          <a:custGeom>
                            <a:avLst/>
                            <a:gdLst>
                              <a:gd name="T0" fmla="+- 0 9964 9952"/>
                              <a:gd name="T1" fmla="*/ T0 w 19"/>
                              <a:gd name="T2" fmla="+- 0 1639 1624"/>
                              <a:gd name="T3" fmla="*/ 1639 h 18"/>
                              <a:gd name="T4" fmla="+- 0 9960 9952"/>
                              <a:gd name="T5" fmla="*/ T4 w 19"/>
                              <a:gd name="T6" fmla="+- 0 1641 1624"/>
                              <a:gd name="T7" fmla="*/ 1641 h 18"/>
                              <a:gd name="T8" fmla="+- 0 9955 9952"/>
                              <a:gd name="T9" fmla="*/ T8 w 19"/>
                              <a:gd name="T10" fmla="+- 0 1639 1624"/>
                              <a:gd name="T11" fmla="*/ 1639 h 18"/>
                              <a:gd name="T12" fmla="+- 0 9954 9952"/>
                              <a:gd name="T13" fmla="*/ T12 w 19"/>
                              <a:gd name="T14" fmla="+- 0 1635 1624"/>
                              <a:gd name="T15" fmla="*/ 1635 h 18"/>
                              <a:gd name="T16" fmla="+- 0 9952 9952"/>
                              <a:gd name="T17" fmla="*/ T16 w 19"/>
                              <a:gd name="T18" fmla="+- 0 1631 1624"/>
                              <a:gd name="T19" fmla="*/ 1631 h 18"/>
                              <a:gd name="T20" fmla="+- 0 9954 9952"/>
                              <a:gd name="T21" fmla="*/ T20 w 19"/>
                              <a:gd name="T22" fmla="+- 0 1627 1624"/>
                              <a:gd name="T23" fmla="*/ 1627 h 18"/>
                              <a:gd name="T24" fmla="+- 0 9958 9952"/>
                              <a:gd name="T25" fmla="*/ T24 w 19"/>
                              <a:gd name="T26" fmla="+- 0 1625 1624"/>
                              <a:gd name="T27" fmla="*/ 1625 h 18"/>
                              <a:gd name="T28" fmla="+- 0 9962 9952"/>
                              <a:gd name="T29" fmla="*/ T28 w 19"/>
                              <a:gd name="T30" fmla="+- 0 1624 1624"/>
                              <a:gd name="T31" fmla="*/ 1624 h 18"/>
                              <a:gd name="T32" fmla="+- 0 9967 9952"/>
                              <a:gd name="T33" fmla="*/ T32 w 19"/>
                              <a:gd name="T34" fmla="+- 0 1625 1624"/>
                              <a:gd name="T35" fmla="*/ 1625 h 18"/>
                              <a:gd name="T36" fmla="+- 0 9969 9952"/>
                              <a:gd name="T37" fmla="*/ T36 w 19"/>
                              <a:gd name="T38" fmla="+- 0 1629 1624"/>
                              <a:gd name="T39" fmla="*/ 1629 h 18"/>
                              <a:gd name="T40" fmla="+- 0 9970 9952"/>
                              <a:gd name="T41" fmla="*/ T40 w 19"/>
                              <a:gd name="T42" fmla="+- 0 1633 1624"/>
                              <a:gd name="T43" fmla="*/ 1633 h 18"/>
                              <a:gd name="T44" fmla="+- 0 9968 9952"/>
                              <a:gd name="T45" fmla="*/ T44 w 19"/>
                              <a:gd name="T46" fmla="+- 0 1637 1624"/>
                              <a:gd name="T47" fmla="*/ 1637 h 18"/>
                              <a:gd name="T48" fmla="+- 0 9964 9952"/>
                              <a:gd name="T49" fmla="*/ T48 w 19"/>
                              <a:gd name="T50" fmla="+- 0 1639 1624"/>
                              <a:gd name="T51" fmla="*/ 1639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8">
                                <a:moveTo>
                                  <a:pt x="12" y="15"/>
                                </a:moveTo>
                                <a:lnTo>
                                  <a:pt x="8" y="17"/>
                                </a:lnTo>
                                <a:lnTo>
                                  <a:pt x="3" y="15"/>
                                </a:lnTo>
                                <a:lnTo>
                                  <a:pt x="2" y="11"/>
                                </a:lnTo>
                                <a:lnTo>
                                  <a:pt x="0" y="7"/>
                                </a:lnTo>
                                <a:lnTo>
                                  <a:pt x="2" y="3"/>
                                </a:lnTo>
                                <a:lnTo>
                                  <a:pt x="6" y="1"/>
                                </a:lnTo>
                                <a:lnTo>
                                  <a:pt x="10" y="0"/>
                                </a:lnTo>
                                <a:lnTo>
                                  <a:pt x="15" y="1"/>
                                </a:lnTo>
                                <a:lnTo>
                                  <a:pt x="17" y="5"/>
                                </a:lnTo>
                                <a:lnTo>
                                  <a:pt x="18" y="9"/>
                                </a:lnTo>
                                <a:lnTo>
                                  <a:pt x="16" y="13"/>
                                </a:lnTo>
                                <a:lnTo>
                                  <a:pt x="12" y="1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30" name="Picture 467"/>
                          <pic:cNvPicPr>
                            <a:picLocks noChangeAspect="1" noChangeArrowheads="1"/>
                          </pic:cNvPicPr>
                        </pic:nvPicPr>
                        <pic:blipFill>
                          <a:blip r:embed="rId281" cstate="print">
                            <a:extLst>
                              <a:ext uri="{28A0092B-C50C-407E-A947-70E740481C1C}">
                                <a14:useLocalDpi xmlns:a14="http://schemas.microsoft.com/office/drawing/2010/main" val="0"/>
                              </a:ext>
                            </a:extLst>
                          </a:blip>
                          <a:srcRect/>
                          <a:stretch>
                            <a:fillRect/>
                          </a:stretch>
                        </pic:blipFill>
                        <pic:spPr bwMode="auto">
                          <a:xfrm>
                            <a:off x="9963" y="1613"/>
                            <a:ext cx="1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31" name="Freeform 468"/>
                        <wps:cNvSpPr>
                          <a:spLocks/>
                        </wps:cNvSpPr>
                        <wps:spPr bwMode="auto">
                          <a:xfrm>
                            <a:off x="9963" y="1613"/>
                            <a:ext cx="19" cy="18"/>
                          </a:xfrm>
                          <a:custGeom>
                            <a:avLst/>
                            <a:gdLst>
                              <a:gd name="T0" fmla="+- 0 9975 9963"/>
                              <a:gd name="T1" fmla="*/ T0 w 19"/>
                              <a:gd name="T2" fmla="+- 0 1629 1613"/>
                              <a:gd name="T3" fmla="*/ 1629 h 18"/>
                              <a:gd name="T4" fmla="+- 0 9971 9963"/>
                              <a:gd name="T5" fmla="*/ T4 w 19"/>
                              <a:gd name="T6" fmla="+- 0 1630 1613"/>
                              <a:gd name="T7" fmla="*/ 1630 h 18"/>
                              <a:gd name="T8" fmla="+- 0 9967 9963"/>
                              <a:gd name="T9" fmla="*/ T8 w 19"/>
                              <a:gd name="T10" fmla="+- 0 1629 1613"/>
                              <a:gd name="T11" fmla="*/ 1629 h 18"/>
                              <a:gd name="T12" fmla="+- 0 9965 9963"/>
                              <a:gd name="T13" fmla="*/ T12 w 19"/>
                              <a:gd name="T14" fmla="+- 0 1625 1613"/>
                              <a:gd name="T15" fmla="*/ 1625 h 18"/>
                              <a:gd name="T16" fmla="+- 0 9963 9963"/>
                              <a:gd name="T17" fmla="*/ T16 w 19"/>
                              <a:gd name="T18" fmla="+- 0 1621 1613"/>
                              <a:gd name="T19" fmla="*/ 1621 h 18"/>
                              <a:gd name="T20" fmla="+- 0 9965 9963"/>
                              <a:gd name="T21" fmla="*/ T20 w 19"/>
                              <a:gd name="T22" fmla="+- 0 1617 1613"/>
                              <a:gd name="T23" fmla="*/ 1617 h 18"/>
                              <a:gd name="T24" fmla="+- 0 9969 9963"/>
                              <a:gd name="T25" fmla="*/ T24 w 19"/>
                              <a:gd name="T26" fmla="+- 0 1615 1613"/>
                              <a:gd name="T27" fmla="*/ 1615 h 18"/>
                              <a:gd name="T28" fmla="+- 0 9973 9963"/>
                              <a:gd name="T29" fmla="*/ T28 w 19"/>
                              <a:gd name="T30" fmla="+- 0 1613 1613"/>
                              <a:gd name="T31" fmla="*/ 1613 h 18"/>
                              <a:gd name="T32" fmla="+- 0 9978 9963"/>
                              <a:gd name="T33" fmla="*/ T32 w 19"/>
                              <a:gd name="T34" fmla="+- 0 1615 1613"/>
                              <a:gd name="T35" fmla="*/ 1615 h 18"/>
                              <a:gd name="T36" fmla="+- 0 9980 9963"/>
                              <a:gd name="T37" fmla="*/ T36 w 19"/>
                              <a:gd name="T38" fmla="+- 0 1619 1613"/>
                              <a:gd name="T39" fmla="*/ 1619 h 18"/>
                              <a:gd name="T40" fmla="+- 0 9982 9963"/>
                              <a:gd name="T41" fmla="*/ T40 w 19"/>
                              <a:gd name="T42" fmla="+- 0 1623 1613"/>
                              <a:gd name="T43" fmla="*/ 1623 h 18"/>
                              <a:gd name="T44" fmla="+- 0 9980 9963"/>
                              <a:gd name="T45" fmla="*/ T44 w 19"/>
                              <a:gd name="T46" fmla="+- 0 1627 1613"/>
                              <a:gd name="T47" fmla="*/ 1627 h 18"/>
                              <a:gd name="T48" fmla="+- 0 9975 9963"/>
                              <a:gd name="T49" fmla="*/ T48 w 19"/>
                              <a:gd name="T50" fmla="+- 0 1629 1613"/>
                              <a:gd name="T51" fmla="*/ 1629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8">
                                <a:moveTo>
                                  <a:pt x="12" y="16"/>
                                </a:moveTo>
                                <a:lnTo>
                                  <a:pt x="8" y="17"/>
                                </a:lnTo>
                                <a:lnTo>
                                  <a:pt x="4" y="16"/>
                                </a:lnTo>
                                <a:lnTo>
                                  <a:pt x="2" y="12"/>
                                </a:lnTo>
                                <a:lnTo>
                                  <a:pt x="0" y="8"/>
                                </a:lnTo>
                                <a:lnTo>
                                  <a:pt x="2" y="4"/>
                                </a:lnTo>
                                <a:lnTo>
                                  <a:pt x="6" y="2"/>
                                </a:lnTo>
                                <a:lnTo>
                                  <a:pt x="10" y="0"/>
                                </a:lnTo>
                                <a:lnTo>
                                  <a:pt x="15" y="2"/>
                                </a:lnTo>
                                <a:lnTo>
                                  <a:pt x="17" y="6"/>
                                </a:lnTo>
                                <a:lnTo>
                                  <a:pt x="19" y="10"/>
                                </a:lnTo>
                                <a:lnTo>
                                  <a:pt x="17" y="14"/>
                                </a:lnTo>
                                <a:lnTo>
                                  <a:pt x="12" y="16"/>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32" name="Picture 469"/>
                          <pic:cNvPicPr>
                            <a:picLocks noChangeAspect="1" noChangeArrowheads="1"/>
                          </pic:cNvPicPr>
                        </pic:nvPicPr>
                        <pic:blipFill>
                          <a:blip r:embed="rId282">
                            <a:extLst>
                              <a:ext uri="{28A0092B-C50C-407E-A947-70E740481C1C}">
                                <a14:useLocalDpi xmlns:a14="http://schemas.microsoft.com/office/drawing/2010/main" val="0"/>
                              </a:ext>
                            </a:extLst>
                          </a:blip>
                          <a:srcRect/>
                          <a:stretch>
                            <a:fillRect/>
                          </a:stretch>
                        </pic:blipFill>
                        <pic:spPr bwMode="auto">
                          <a:xfrm>
                            <a:off x="9925" y="1737"/>
                            <a:ext cx="1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33" name="Freeform 470"/>
                        <wps:cNvSpPr>
                          <a:spLocks/>
                        </wps:cNvSpPr>
                        <wps:spPr bwMode="auto">
                          <a:xfrm>
                            <a:off x="9925" y="1737"/>
                            <a:ext cx="19" cy="18"/>
                          </a:xfrm>
                          <a:custGeom>
                            <a:avLst/>
                            <a:gdLst>
                              <a:gd name="T0" fmla="+- 0 9938 9925"/>
                              <a:gd name="T1" fmla="*/ T0 w 19"/>
                              <a:gd name="T2" fmla="+- 0 1753 1738"/>
                              <a:gd name="T3" fmla="*/ 1753 h 18"/>
                              <a:gd name="T4" fmla="+- 0 9934 9925"/>
                              <a:gd name="T5" fmla="*/ T4 w 19"/>
                              <a:gd name="T6" fmla="+- 0 1755 1738"/>
                              <a:gd name="T7" fmla="*/ 1755 h 18"/>
                              <a:gd name="T8" fmla="+- 0 9929 9925"/>
                              <a:gd name="T9" fmla="*/ T8 w 19"/>
                              <a:gd name="T10" fmla="+- 0 1753 1738"/>
                              <a:gd name="T11" fmla="*/ 1753 h 18"/>
                              <a:gd name="T12" fmla="+- 0 9927 9925"/>
                              <a:gd name="T13" fmla="*/ T12 w 19"/>
                              <a:gd name="T14" fmla="+- 0 1749 1738"/>
                              <a:gd name="T15" fmla="*/ 1749 h 18"/>
                              <a:gd name="T16" fmla="+- 0 9925 9925"/>
                              <a:gd name="T17" fmla="*/ T16 w 19"/>
                              <a:gd name="T18" fmla="+- 0 1745 1738"/>
                              <a:gd name="T19" fmla="*/ 1745 h 18"/>
                              <a:gd name="T20" fmla="+- 0 9927 9925"/>
                              <a:gd name="T21" fmla="*/ T20 w 19"/>
                              <a:gd name="T22" fmla="+- 0 1741 1738"/>
                              <a:gd name="T23" fmla="*/ 1741 h 18"/>
                              <a:gd name="T24" fmla="+- 0 9931 9925"/>
                              <a:gd name="T25" fmla="*/ T24 w 19"/>
                              <a:gd name="T26" fmla="+- 0 1739 1738"/>
                              <a:gd name="T27" fmla="*/ 1739 h 18"/>
                              <a:gd name="T28" fmla="+- 0 9935 9925"/>
                              <a:gd name="T29" fmla="*/ T28 w 19"/>
                              <a:gd name="T30" fmla="+- 0 1738 1738"/>
                              <a:gd name="T31" fmla="*/ 1738 h 18"/>
                              <a:gd name="T32" fmla="+- 0 9940 9925"/>
                              <a:gd name="T33" fmla="*/ T32 w 19"/>
                              <a:gd name="T34" fmla="+- 0 1739 1738"/>
                              <a:gd name="T35" fmla="*/ 1739 h 18"/>
                              <a:gd name="T36" fmla="+- 0 9942 9925"/>
                              <a:gd name="T37" fmla="*/ T36 w 19"/>
                              <a:gd name="T38" fmla="+- 0 1743 1738"/>
                              <a:gd name="T39" fmla="*/ 1743 h 18"/>
                              <a:gd name="T40" fmla="+- 0 9944 9925"/>
                              <a:gd name="T41" fmla="*/ T40 w 19"/>
                              <a:gd name="T42" fmla="+- 0 1747 1738"/>
                              <a:gd name="T43" fmla="*/ 1747 h 18"/>
                              <a:gd name="T44" fmla="+- 0 9942 9925"/>
                              <a:gd name="T45" fmla="*/ T44 w 19"/>
                              <a:gd name="T46" fmla="+- 0 1752 1738"/>
                              <a:gd name="T47" fmla="*/ 1752 h 18"/>
                              <a:gd name="T48" fmla="+- 0 9938 9925"/>
                              <a:gd name="T49" fmla="*/ T48 w 19"/>
                              <a:gd name="T50" fmla="+- 0 1753 1738"/>
                              <a:gd name="T51" fmla="*/ 1753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8">
                                <a:moveTo>
                                  <a:pt x="13" y="15"/>
                                </a:moveTo>
                                <a:lnTo>
                                  <a:pt x="9" y="17"/>
                                </a:lnTo>
                                <a:lnTo>
                                  <a:pt x="4" y="15"/>
                                </a:lnTo>
                                <a:lnTo>
                                  <a:pt x="2" y="11"/>
                                </a:lnTo>
                                <a:lnTo>
                                  <a:pt x="0" y="7"/>
                                </a:lnTo>
                                <a:lnTo>
                                  <a:pt x="2" y="3"/>
                                </a:lnTo>
                                <a:lnTo>
                                  <a:pt x="6" y="1"/>
                                </a:lnTo>
                                <a:lnTo>
                                  <a:pt x="10" y="0"/>
                                </a:lnTo>
                                <a:lnTo>
                                  <a:pt x="15" y="1"/>
                                </a:lnTo>
                                <a:lnTo>
                                  <a:pt x="17" y="5"/>
                                </a:lnTo>
                                <a:lnTo>
                                  <a:pt x="19" y="9"/>
                                </a:lnTo>
                                <a:lnTo>
                                  <a:pt x="17" y="14"/>
                                </a:lnTo>
                                <a:lnTo>
                                  <a:pt x="13" y="1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34" name="Picture 471"/>
                          <pic:cNvPicPr>
                            <a:picLocks noChangeAspect="1" noChangeArrowheads="1"/>
                          </pic:cNvPicPr>
                        </pic:nvPicPr>
                        <pic:blipFill>
                          <a:blip r:embed="rId283">
                            <a:extLst>
                              <a:ext uri="{28A0092B-C50C-407E-A947-70E740481C1C}">
                                <a14:useLocalDpi xmlns:a14="http://schemas.microsoft.com/office/drawing/2010/main" val="0"/>
                              </a:ext>
                            </a:extLst>
                          </a:blip>
                          <a:srcRect/>
                          <a:stretch>
                            <a:fillRect/>
                          </a:stretch>
                        </pic:blipFill>
                        <pic:spPr bwMode="auto">
                          <a:xfrm>
                            <a:off x="9925" y="1751"/>
                            <a:ext cx="19" cy="1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35" name="Freeform 472"/>
                        <wps:cNvSpPr>
                          <a:spLocks/>
                        </wps:cNvSpPr>
                        <wps:spPr bwMode="auto">
                          <a:xfrm>
                            <a:off x="9925" y="1751"/>
                            <a:ext cx="19" cy="17"/>
                          </a:xfrm>
                          <a:custGeom>
                            <a:avLst/>
                            <a:gdLst>
                              <a:gd name="T0" fmla="+- 0 9938 9925"/>
                              <a:gd name="T1" fmla="*/ T0 w 19"/>
                              <a:gd name="T2" fmla="+- 0 1766 1751"/>
                              <a:gd name="T3" fmla="*/ 1766 h 17"/>
                              <a:gd name="T4" fmla="+- 0 9934 9925"/>
                              <a:gd name="T5" fmla="*/ T4 w 19"/>
                              <a:gd name="T6" fmla="+- 0 1768 1751"/>
                              <a:gd name="T7" fmla="*/ 1768 h 17"/>
                              <a:gd name="T8" fmla="+- 0 9929 9925"/>
                              <a:gd name="T9" fmla="*/ T8 w 19"/>
                              <a:gd name="T10" fmla="+- 0 1766 1751"/>
                              <a:gd name="T11" fmla="*/ 1766 h 17"/>
                              <a:gd name="T12" fmla="+- 0 9927 9925"/>
                              <a:gd name="T13" fmla="*/ T12 w 19"/>
                              <a:gd name="T14" fmla="+- 0 1762 1751"/>
                              <a:gd name="T15" fmla="*/ 1762 h 17"/>
                              <a:gd name="T16" fmla="+- 0 9925 9925"/>
                              <a:gd name="T17" fmla="*/ T16 w 19"/>
                              <a:gd name="T18" fmla="+- 0 1759 1751"/>
                              <a:gd name="T19" fmla="*/ 1759 h 17"/>
                              <a:gd name="T20" fmla="+- 0 9927 9925"/>
                              <a:gd name="T21" fmla="*/ T20 w 19"/>
                              <a:gd name="T22" fmla="+- 0 1754 1751"/>
                              <a:gd name="T23" fmla="*/ 1754 h 17"/>
                              <a:gd name="T24" fmla="+- 0 9931 9925"/>
                              <a:gd name="T25" fmla="*/ T24 w 19"/>
                              <a:gd name="T26" fmla="+- 0 1753 1751"/>
                              <a:gd name="T27" fmla="*/ 1753 h 17"/>
                              <a:gd name="T28" fmla="+- 0 9935 9925"/>
                              <a:gd name="T29" fmla="*/ T28 w 19"/>
                              <a:gd name="T30" fmla="+- 0 1751 1751"/>
                              <a:gd name="T31" fmla="*/ 1751 h 17"/>
                              <a:gd name="T32" fmla="+- 0 9940 9925"/>
                              <a:gd name="T33" fmla="*/ T32 w 19"/>
                              <a:gd name="T34" fmla="+- 0 1753 1751"/>
                              <a:gd name="T35" fmla="*/ 1753 h 17"/>
                              <a:gd name="T36" fmla="+- 0 9942 9925"/>
                              <a:gd name="T37" fmla="*/ T36 w 19"/>
                              <a:gd name="T38" fmla="+- 0 1756 1751"/>
                              <a:gd name="T39" fmla="*/ 1756 h 17"/>
                              <a:gd name="T40" fmla="+- 0 9944 9925"/>
                              <a:gd name="T41" fmla="*/ T40 w 19"/>
                              <a:gd name="T42" fmla="+- 0 1760 1751"/>
                              <a:gd name="T43" fmla="*/ 1760 h 17"/>
                              <a:gd name="T44" fmla="+- 0 9942 9925"/>
                              <a:gd name="T45" fmla="*/ T44 w 19"/>
                              <a:gd name="T46" fmla="+- 0 1765 1751"/>
                              <a:gd name="T47" fmla="*/ 1765 h 17"/>
                              <a:gd name="T48" fmla="+- 0 9938 9925"/>
                              <a:gd name="T49" fmla="*/ T48 w 19"/>
                              <a:gd name="T50" fmla="+- 0 1766 1751"/>
                              <a:gd name="T51" fmla="*/ 1766 h 1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7">
                                <a:moveTo>
                                  <a:pt x="13" y="15"/>
                                </a:moveTo>
                                <a:lnTo>
                                  <a:pt x="9" y="17"/>
                                </a:lnTo>
                                <a:lnTo>
                                  <a:pt x="4" y="15"/>
                                </a:lnTo>
                                <a:lnTo>
                                  <a:pt x="2" y="11"/>
                                </a:lnTo>
                                <a:lnTo>
                                  <a:pt x="0" y="8"/>
                                </a:lnTo>
                                <a:lnTo>
                                  <a:pt x="2" y="3"/>
                                </a:lnTo>
                                <a:lnTo>
                                  <a:pt x="6" y="2"/>
                                </a:lnTo>
                                <a:lnTo>
                                  <a:pt x="10" y="0"/>
                                </a:lnTo>
                                <a:lnTo>
                                  <a:pt x="15" y="2"/>
                                </a:lnTo>
                                <a:lnTo>
                                  <a:pt x="17" y="5"/>
                                </a:lnTo>
                                <a:lnTo>
                                  <a:pt x="19" y="9"/>
                                </a:lnTo>
                                <a:lnTo>
                                  <a:pt x="17" y="14"/>
                                </a:lnTo>
                                <a:lnTo>
                                  <a:pt x="13" y="1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36" name="Picture 473"/>
                          <pic:cNvPicPr>
                            <a:picLocks noChangeAspect="1" noChangeArrowheads="1"/>
                          </pic:cNvPicPr>
                        </pic:nvPicPr>
                        <pic:blipFill>
                          <a:blip r:embed="rId284">
                            <a:extLst>
                              <a:ext uri="{28A0092B-C50C-407E-A947-70E740481C1C}">
                                <a14:useLocalDpi xmlns:a14="http://schemas.microsoft.com/office/drawing/2010/main" val="0"/>
                              </a:ext>
                            </a:extLst>
                          </a:blip>
                          <a:srcRect/>
                          <a:stretch>
                            <a:fillRect/>
                          </a:stretch>
                        </pic:blipFill>
                        <pic:spPr bwMode="auto">
                          <a:xfrm>
                            <a:off x="9933" y="1756"/>
                            <a:ext cx="19" cy="1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37" name="Freeform 474"/>
                        <wps:cNvSpPr>
                          <a:spLocks/>
                        </wps:cNvSpPr>
                        <wps:spPr bwMode="auto">
                          <a:xfrm>
                            <a:off x="9933" y="1756"/>
                            <a:ext cx="19" cy="17"/>
                          </a:xfrm>
                          <a:custGeom>
                            <a:avLst/>
                            <a:gdLst>
                              <a:gd name="T0" fmla="+- 0 9946 9934"/>
                              <a:gd name="T1" fmla="*/ T0 w 19"/>
                              <a:gd name="T2" fmla="+- 0 1772 1756"/>
                              <a:gd name="T3" fmla="*/ 1772 h 17"/>
                              <a:gd name="T4" fmla="+- 0 9943 9934"/>
                              <a:gd name="T5" fmla="*/ T4 w 19"/>
                              <a:gd name="T6" fmla="+- 0 1773 1756"/>
                              <a:gd name="T7" fmla="*/ 1773 h 17"/>
                              <a:gd name="T8" fmla="+- 0 9938 9934"/>
                              <a:gd name="T9" fmla="*/ T8 w 19"/>
                              <a:gd name="T10" fmla="+- 0 1772 1756"/>
                              <a:gd name="T11" fmla="*/ 1772 h 17"/>
                              <a:gd name="T12" fmla="+- 0 9936 9934"/>
                              <a:gd name="T13" fmla="*/ T12 w 19"/>
                              <a:gd name="T14" fmla="+- 0 1768 1756"/>
                              <a:gd name="T15" fmla="*/ 1768 h 17"/>
                              <a:gd name="T16" fmla="+- 0 9934 9934"/>
                              <a:gd name="T17" fmla="*/ T16 w 19"/>
                              <a:gd name="T18" fmla="+- 0 1764 1756"/>
                              <a:gd name="T19" fmla="*/ 1764 h 17"/>
                              <a:gd name="T20" fmla="+- 0 9936 9934"/>
                              <a:gd name="T21" fmla="*/ T20 w 19"/>
                              <a:gd name="T22" fmla="+- 0 1760 1756"/>
                              <a:gd name="T23" fmla="*/ 1760 h 17"/>
                              <a:gd name="T24" fmla="+- 0 9940 9934"/>
                              <a:gd name="T25" fmla="*/ T24 w 19"/>
                              <a:gd name="T26" fmla="+- 0 1758 1756"/>
                              <a:gd name="T27" fmla="*/ 1758 h 17"/>
                              <a:gd name="T28" fmla="+- 0 9944 9934"/>
                              <a:gd name="T29" fmla="*/ T28 w 19"/>
                              <a:gd name="T30" fmla="+- 0 1756 1756"/>
                              <a:gd name="T31" fmla="*/ 1756 h 17"/>
                              <a:gd name="T32" fmla="+- 0 9949 9934"/>
                              <a:gd name="T33" fmla="*/ T32 w 19"/>
                              <a:gd name="T34" fmla="+- 0 1758 1756"/>
                              <a:gd name="T35" fmla="*/ 1758 h 17"/>
                              <a:gd name="T36" fmla="+- 0 9951 9934"/>
                              <a:gd name="T37" fmla="*/ T36 w 19"/>
                              <a:gd name="T38" fmla="+- 0 1762 1756"/>
                              <a:gd name="T39" fmla="*/ 1762 h 17"/>
                              <a:gd name="T40" fmla="+- 0 9953 9934"/>
                              <a:gd name="T41" fmla="*/ T40 w 19"/>
                              <a:gd name="T42" fmla="+- 0 1766 1756"/>
                              <a:gd name="T43" fmla="*/ 1766 h 17"/>
                              <a:gd name="T44" fmla="+- 0 9951 9934"/>
                              <a:gd name="T45" fmla="*/ T44 w 19"/>
                              <a:gd name="T46" fmla="+- 0 1770 1756"/>
                              <a:gd name="T47" fmla="*/ 1770 h 17"/>
                              <a:gd name="T48" fmla="+- 0 9946 9934"/>
                              <a:gd name="T49" fmla="*/ T48 w 19"/>
                              <a:gd name="T50" fmla="+- 0 1772 1756"/>
                              <a:gd name="T51" fmla="*/ 1772 h 1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7">
                                <a:moveTo>
                                  <a:pt x="12" y="16"/>
                                </a:moveTo>
                                <a:lnTo>
                                  <a:pt x="9" y="17"/>
                                </a:lnTo>
                                <a:lnTo>
                                  <a:pt x="4" y="16"/>
                                </a:lnTo>
                                <a:lnTo>
                                  <a:pt x="2" y="12"/>
                                </a:lnTo>
                                <a:lnTo>
                                  <a:pt x="0" y="8"/>
                                </a:lnTo>
                                <a:lnTo>
                                  <a:pt x="2" y="4"/>
                                </a:lnTo>
                                <a:lnTo>
                                  <a:pt x="6" y="2"/>
                                </a:lnTo>
                                <a:lnTo>
                                  <a:pt x="10" y="0"/>
                                </a:lnTo>
                                <a:lnTo>
                                  <a:pt x="15" y="2"/>
                                </a:lnTo>
                                <a:lnTo>
                                  <a:pt x="17" y="6"/>
                                </a:lnTo>
                                <a:lnTo>
                                  <a:pt x="19" y="10"/>
                                </a:lnTo>
                                <a:lnTo>
                                  <a:pt x="17" y="14"/>
                                </a:lnTo>
                                <a:lnTo>
                                  <a:pt x="12" y="16"/>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38" name="Freeform 475"/>
                        <wps:cNvSpPr>
                          <a:spLocks/>
                        </wps:cNvSpPr>
                        <wps:spPr bwMode="auto">
                          <a:xfrm>
                            <a:off x="9210" y="978"/>
                            <a:ext cx="391" cy="62"/>
                          </a:xfrm>
                          <a:custGeom>
                            <a:avLst/>
                            <a:gdLst>
                              <a:gd name="T0" fmla="+- 0 9406 9210"/>
                              <a:gd name="T1" fmla="*/ T0 w 391"/>
                              <a:gd name="T2" fmla="+- 0 1040 979"/>
                              <a:gd name="T3" fmla="*/ 1040 h 62"/>
                              <a:gd name="T4" fmla="+- 0 9301 9210"/>
                              <a:gd name="T5" fmla="*/ T4 w 391"/>
                              <a:gd name="T6" fmla="+- 0 1034 979"/>
                              <a:gd name="T7" fmla="*/ 1034 h 62"/>
                              <a:gd name="T8" fmla="+- 0 9216 9210"/>
                              <a:gd name="T9" fmla="*/ T8 w 391"/>
                              <a:gd name="T10" fmla="+- 0 1017 979"/>
                              <a:gd name="T11" fmla="*/ 1017 h 62"/>
                              <a:gd name="T12" fmla="+- 0 9210 9210"/>
                              <a:gd name="T13" fmla="*/ T12 w 391"/>
                              <a:gd name="T14" fmla="+- 0 1013 979"/>
                              <a:gd name="T15" fmla="*/ 1013 h 62"/>
                              <a:gd name="T16" fmla="+- 0 9211 9210"/>
                              <a:gd name="T17" fmla="*/ T16 w 391"/>
                              <a:gd name="T18" fmla="+- 0 1009 979"/>
                              <a:gd name="T19" fmla="*/ 1009 h 62"/>
                              <a:gd name="T20" fmla="+- 0 9211 9210"/>
                              <a:gd name="T21" fmla="*/ T20 w 391"/>
                              <a:gd name="T22" fmla="+- 0 1006 979"/>
                              <a:gd name="T23" fmla="*/ 1006 h 62"/>
                              <a:gd name="T24" fmla="+- 0 9301 9210"/>
                              <a:gd name="T25" fmla="*/ T24 w 391"/>
                              <a:gd name="T26" fmla="+- 0 985 979"/>
                              <a:gd name="T27" fmla="*/ 985 h 62"/>
                              <a:gd name="T28" fmla="+- 0 9406 9210"/>
                              <a:gd name="T29" fmla="*/ T28 w 391"/>
                              <a:gd name="T30" fmla="+- 0 979 979"/>
                              <a:gd name="T31" fmla="*/ 979 h 62"/>
                              <a:gd name="T32" fmla="+- 0 9460 9210"/>
                              <a:gd name="T33" fmla="*/ T32 w 391"/>
                              <a:gd name="T34" fmla="+- 0 981 979"/>
                              <a:gd name="T35" fmla="*/ 981 h 62"/>
                              <a:gd name="T36" fmla="+- 0 9556 9210"/>
                              <a:gd name="T37" fmla="*/ T36 w 391"/>
                              <a:gd name="T38" fmla="+- 0 993 979"/>
                              <a:gd name="T39" fmla="*/ 993 h 62"/>
                              <a:gd name="T40" fmla="+- 0 9601 9210"/>
                              <a:gd name="T41" fmla="*/ T40 w 391"/>
                              <a:gd name="T42" fmla="+- 0 1006 979"/>
                              <a:gd name="T43" fmla="*/ 1006 h 62"/>
                              <a:gd name="T44" fmla="+- 0 9601 9210"/>
                              <a:gd name="T45" fmla="*/ T44 w 391"/>
                              <a:gd name="T46" fmla="+- 0 1009 979"/>
                              <a:gd name="T47" fmla="*/ 1009 h 62"/>
                              <a:gd name="T48" fmla="+- 0 9601 9210"/>
                              <a:gd name="T49" fmla="*/ T48 w 391"/>
                              <a:gd name="T50" fmla="+- 0 1013 979"/>
                              <a:gd name="T51" fmla="*/ 1013 h 62"/>
                              <a:gd name="T52" fmla="+- 0 9511 9210"/>
                              <a:gd name="T53" fmla="*/ T52 w 391"/>
                              <a:gd name="T54" fmla="+- 0 1034 979"/>
                              <a:gd name="T55" fmla="*/ 1034 h 62"/>
                              <a:gd name="T56" fmla="+- 0 9460 9210"/>
                              <a:gd name="T57" fmla="*/ T56 w 391"/>
                              <a:gd name="T58" fmla="+- 0 1039 979"/>
                              <a:gd name="T59" fmla="*/ 1039 h 62"/>
                              <a:gd name="T60" fmla="+- 0 9406 9210"/>
                              <a:gd name="T61" fmla="*/ T60 w 391"/>
                              <a:gd name="T62" fmla="+- 0 1040 979"/>
                              <a:gd name="T63" fmla="*/ 1040 h 6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Lst>
                            <a:rect l="0" t="0" r="r" b="b"/>
                            <a:pathLst>
                              <a:path w="391" h="62">
                                <a:moveTo>
                                  <a:pt x="196" y="61"/>
                                </a:moveTo>
                                <a:lnTo>
                                  <a:pt x="91" y="55"/>
                                </a:lnTo>
                                <a:lnTo>
                                  <a:pt x="6" y="38"/>
                                </a:lnTo>
                                <a:lnTo>
                                  <a:pt x="0" y="34"/>
                                </a:lnTo>
                                <a:lnTo>
                                  <a:pt x="1" y="30"/>
                                </a:lnTo>
                                <a:lnTo>
                                  <a:pt x="1" y="27"/>
                                </a:lnTo>
                                <a:lnTo>
                                  <a:pt x="91" y="6"/>
                                </a:lnTo>
                                <a:lnTo>
                                  <a:pt x="196" y="0"/>
                                </a:lnTo>
                                <a:lnTo>
                                  <a:pt x="250" y="2"/>
                                </a:lnTo>
                                <a:lnTo>
                                  <a:pt x="346" y="14"/>
                                </a:lnTo>
                                <a:lnTo>
                                  <a:pt x="391" y="27"/>
                                </a:lnTo>
                                <a:lnTo>
                                  <a:pt x="391" y="30"/>
                                </a:lnTo>
                                <a:lnTo>
                                  <a:pt x="391" y="34"/>
                                </a:lnTo>
                                <a:lnTo>
                                  <a:pt x="301" y="55"/>
                                </a:lnTo>
                                <a:lnTo>
                                  <a:pt x="250" y="60"/>
                                </a:lnTo>
                                <a:lnTo>
                                  <a:pt x="196" y="61"/>
                                </a:lnTo>
                                <a:close/>
                              </a:path>
                            </a:pathLst>
                          </a:custGeom>
                          <a:solidFill>
                            <a:srgbClr val="C8B1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39" name="Freeform 476"/>
                        <wps:cNvSpPr>
                          <a:spLocks/>
                        </wps:cNvSpPr>
                        <wps:spPr bwMode="auto">
                          <a:xfrm>
                            <a:off x="9210" y="978"/>
                            <a:ext cx="391" cy="62"/>
                          </a:xfrm>
                          <a:custGeom>
                            <a:avLst/>
                            <a:gdLst>
                              <a:gd name="T0" fmla="+- 0 9406 9210"/>
                              <a:gd name="T1" fmla="*/ T0 w 391"/>
                              <a:gd name="T2" fmla="+- 0 1040 979"/>
                              <a:gd name="T3" fmla="*/ 1040 h 62"/>
                              <a:gd name="T4" fmla="+- 0 9301 9210"/>
                              <a:gd name="T5" fmla="*/ T4 w 391"/>
                              <a:gd name="T6" fmla="+- 0 1034 979"/>
                              <a:gd name="T7" fmla="*/ 1034 h 62"/>
                              <a:gd name="T8" fmla="+- 0 9216 9210"/>
                              <a:gd name="T9" fmla="*/ T8 w 391"/>
                              <a:gd name="T10" fmla="+- 0 1017 979"/>
                              <a:gd name="T11" fmla="*/ 1017 h 62"/>
                              <a:gd name="T12" fmla="+- 0 9210 9210"/>
                              <a:gd name="T13" fmla="*/ T12 w 391"/>
                              <a:gd name="T14" fmla="+- 0 1013 979"/>
                              <a:gd name="T15" fmla="*/ 1013 h 62"/>
                              <a:gd name="T16" fmla="+- 0 9211 9210"/>
                              <a:gd name="T17" fmla="*/ T16 w 391"/>
                              <a:gd name="T18" fmla="+- 0 1009 979"/>
                              <a:gd name="T19" fmla="*/ 1009 h 62"/>
                              <a:gd name="T20" fmla="+- 0 9211 9210"/>
                              <a:gd name="T21" fmla="*/ T20 w 391"/>
                              <a:gd name="T22" fmla="+- 0 1006 979"/>
                              <a:gd name="T23" fmla="*/ 1006 h 62"/>
                              <a:gd name="T24" fmla="+- 0 9301 9210"/>
                              <a:gd name="T25" fmla="*/ T24 w 391"/>
                              <a:gd name="T26" fmla="+- 0 985 979"/>
                              <a:gd name="T27" fmla="*/ 985 h 62"/>
                              <a:gd name="T28" fmla="+- 0 9406 9210"/>
                              <a:gd name="T29" fmla="*/ T28 w 391"/>
                              <a:gd name="T30" fmla="+- 0 979 979"/>
                              <a:gd name="T31" fmla="*/ 979 h 62"/>
                              <a:gd name="T32" fmla="+- 0 9460 9210"/>
                              <a:gd name="T33" fmla="*/ T32 w 391"/>
                              <a:gd name="T34" fmla="+- 0 981 979"/>
                              <a:gd name="T35" fmla="*/ 981 h 62"/>
                              <a:gd name="T36" fmla="+- 0 9556 9210"/>
                              <a:gd name="T37" fmla="*/ T36 w 391"/>
                              <a:gd name="T38" fmla="+- 0 993 979"/>
                              <a:gd name="T39" fmla="*/ 993 h 62"/>
                              <a:gd name="T40" fmla="+- 0 9601 9210"/>
                              <a:gd name="T41" fmla="*/ T40 w 391"/>
                              <a:gd name="T42" fmla="+- 0 1006 979"/>
                              <a:gd name="T43" fmla="*/ 1006 h 62"/>
                              <a:gd name="T44" fmla="+- 0 9601 9210"/>
                              <a:gd name="T45" fmla="*/ T44 w 391"/>
                              <a:gd name="T46" fmla="+- 0 1009 979"/>
                              <a:gd name="T47" fmla="*/ 1009 h 62"/>
                              <a:gd name="T48" fmla="+- 0 9601 9210"/>
                              <a:gd name="T49" fmla="*/ T48 w 391"/>
                              <a:gd name="T50" fmla="+- 0 1013 979"/>
                              <a:gd name="T51" fmla="*/ 1013 h 62"/>
                              <a:gd name="T52" fmla="+- 0 9511 9210"/>
                              <a:gd name="T53" fmla="*/ T52 w 391"/>
                              <a:gd name="T54" fmla="+- 0 1034 979"/>
                              <a:gd name="T55" fmla="*/ 1034 h 62"/>
                              <a:gd name="T56" fmla="+- 0 9460 9210"/>
                              <a:gd name="T57" fmla="*/ T56 w 391"/>
                              <a:gd name="T58" fmla="+- 0 1039 979"/>
                              <a:gd name="T59" fmla="*/ 1039 h 62"/>
                              <a:gd name="T60" fmla="+- 0 9406 9210"/>
                              <a:gd name="T61" fmla="*/ T60 w 391"/>
                              <a:gd name="T62" fmla="+- 0 1040 979"/>
                              <a:gd name="T63" fmla="*/ 1040 h 6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Lst>
                            <a:rect l="0" t="0" r="r" b="b"/>
                            <a:pathLst>
                              <a:path w="391" h="62">
                                <a:moveTo>
                                  <a:pt x="196" y="61"/>
                                </a:moveTo>
                                <a:lnTo>
                                  <a:pt x="91" y="55"/>
                                </a:lnTo>
                                <a:lnTo>
                                  <a:pt x="6" y="38"/>
                                </a:lnTo>
                                <a:lnTo>
                                  <a:pt x="0" y="34"/>
                                </a:lnTo>
                                <a:lnTo>
                                  <a:pt x="1" y="30"/>
                                </a:lnTo>
                                <a:lnTo>
                                  <a:pt x="1" y="27"/>
                                </a:lnTo>
                                <a:lnTo>
                                  <a:pt x="91" y="6"/>
                                </a:lnTo>
                                <a:lnTo>
                                  <a:pt x="196" y="0"/>
                                </a:lnTo>
                                <a:lnTo>
                                  <a:pt x="250" y="2"/>
                                </a:lnTo>
                                <a:lnTo>
                                  <a:pt x="346" y="14"/>
                                </a:lnTo>
                                <a:lnTo>
                                  <a:pt x="391" y="27"/>
                                </a:lnTo>
                                <a:lnTo>
                                  <a:pt x="391" y="30"/>
                                </a:lnTo>
                                <a:lnTo>
                                  <a:pt x="391" y="34"/>
                                </a:lnTo>
                                <a:lnTo>
                                  <a:pt x="301" y="55"/>
                                </a:lnTo>
                                <a:lnTo>
                                  <a:pt x="250" y="60"/>
                                </a:lnTo>
                                <a:lnTo>
                                  <a:pt x="196" y="61"/>
                                </a:lnTo>
                              </a:path>
                            </a:pathLst>
                          </a:custGeom>
                          <a:noFill/>
                          <a:ln w="97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40" name="Picture 477"/>
                          <pic:cNvPicPr>
                            <a:picLocks noChangeAspect="1" noChangeArrowheads="1"/>
                          </pic:cNvPicPr>
                        </pic:nvPicPr>
                        <pic:blipFill>
                          <a:blip r:embed="rId285">
                            <a:extLst>
                              <a:ext uri="{28A0092B-C50C-407E-A947-70E740481C1C}">
                                <a14:useLocalDpi xmlns:a14="http://schemas.microsoft.com/office/drawing/2010/main" val="0"/>
                              </a:ext>
                            </a:extLst>
                          </a:blip>
                          <a:srcRect/>
                          <a:stretch>
                            <a:fillRect/>
                          </a:stretch>
                        </pic:blipFill>
                        <pic:spPr bwMode="auto">
                          <a:xfrm>
                            <a:off x="9230" y="991"/>
                            <a:ext cx="351" cy="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241" name="Picture 478"/>
                          <pic:cNvPicPr>
                            <a:picLocks noChangeAspect="1" noChangeArrowheads="1"/>
                          </pic:cNvPicPr>
                        </pic:nvPicPr>
                        <pic:blipFill>
                          <a:blip r:embed="rId286">
                            <a:extLst>
                              <a:ext uri="{28A0092B-C50C-407E-A947-70E740481C1C}">
                                <a14:useLocalDpi xmlns:a14="http://schemas.microsoft.com/office/drawing/2010/main" val="0"/>
                              </a:ext>
                            </a:extLst>
                          </a:blip>
                          <a:srcRect/>
                          <a:stretch>
                            <a:fillRect/>
                          </a:stretch>
                        </pic:blipFill>
                        <pic:spPr bwMode="auto">
                          <a:xfrm>
                            <a:off x="9069" y="607"/>
                            <a:ext cx="672" cy="42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42" name="Freeform 479"/>
                        <wps:cNvSpPr>
                          <a:spLocks/>
                        </wps:cNvSpPr>
                        <wps:spPr bwMode="auto">
                          <a:xfrm>
                            <a:off x="8936" y="1866"/>
                            <a:ext cx="660" cy="382"/>
                          </a:xfrm>
                          <a:custGeom>
                            <a:avLst/>
                            <a:gdLst>
                              <a:gd name="T0" fmla="+- 0 9592 8936"/>
                              <a:gd name="T1" fmla="*/ T0 w 660"/>
                              <a:gd name="T2" fmla="+- 0 2249 1867"/>
                              <a:gd name="T3" fmla="*/ 2249 h 382"/>
                              <a:gd name="T4" fmla="+- 0 9529 8936"/>
                              <a:gd name="T5" fmla="*/ T4 w 660"/>
                              <a:gd name="T6" fmla="+- 0 2220 1867"/>
                              <a:gd name="T7" fmla="*/ 2220 h 382"/>
                              <a:gd name="T8" fmla="+- 0 9471 8936"/>
                              <a:gd name="T9" fmla="*/ T8 w 660"/>
                              <a:gd name="T10" fmla="+- 0 2195 1867"/>
                              <a:gd name="T11" fmla="*/ 2195 h 382"/>
                              <a:gd name="T12" fmla="+- 0 9412 8936"/>
                              <a:gd name="T13" fmla="*/ T12 w 660"/>
                              <a:gd name="T14" fmla="+- 0 2174 1867"/>
                              <a:gd name="T15" fmla="*/ 2174 h 382"/>
                              <a:gd name="T16" fmla="+- 0 9343 8936"/>
                              <a:gd name="T17" fmla="*/ T16 w 660"/>
                              <a:gd name="T18" fmla="+- 0 2157 1867"/>
                              <a:gd name="T19" fmla="*/ 2157 h 382"/>
                              <a:gd name="T20" fmla="+- 0 9268 8936"/>
                              <a:gd name="T21" fmla="*/ T20 w 660"/>
                              <a:gd name="T22" fmla="+- 0 2141 1867"/>
                              <a:gd name="T23" fmla="*/ 2141 h 382"/>
                              <a:gd name="T24" fmla="+- 0 9200 8936"/>
                              <a:gd name="T25" fmla="*/ T24 w 660"/>
                              <a:gd name="T26" fmla="+- 0 2119 1867"/>
                              <a:gd name="T27" fmla="*/ 2119 h 382"/>
                              <a:gd name="T28" fmla="+- 0 9144 8936"/>
                              <a:gd name="T29" fmla="*/ T28 w 660"/>
                              <a:gd name="T30" fmla="+- 0 2094 1867"/>
                              <a:gd name="T31" fmla="*/ 2094 h 382"/>
                              <a:gd name="T32" fmla="+- 0 9066 8936"/>
                              <a:gd name="T33" fmla="*/ T32 w 660"/>
                              <a:gd name="T34" fmla="+- 0 2033 1867"/>
                              <a:gd name="T35" fmla="*/ 2033 h 382"/>
                              <a:gd name="T36" fmla="+- 0 9022 8936"/>
                              <a:gd name="T37" fmla="*/ T36 w 660"/>
                              <a:gd name="T38" fmla="+- 0 1989 1867"/>
                              <a:gd name="T39" fmla="*/ 1989 h 382"/>
                              <a:gd name="T40" fmla="+- 0 8977 8936"/>
                              <a:gd name="T41" fmla="*/ T40 w 660"/>
                              <a:gd name="T42" fmla="+- 0 1938 1867"/>
                              <a:gd name="T43" fmla="*/ 1938 h 382"/>
                              <a:gd name="T44" fmla="+- 0 8936 8936"/>
                              <a:gd name="T45" fmla="*/ T44 w 660"/>
                              <a:gd name="T46" fmla="+- 0 1883 1867"/>
                              <a:gd name="T47" fmla="*/ 1883 h 382"/>
                              <a:gd name="T48" fmla="+- 0 8936 8936"/>
                              <a:gd name="T49" fmla="*/ T48 w 660"/>
                              <a:gd name="T50" fmla="+- 0 1880 1867"/>
                              <a:gd name="T51" fmla="*/ 1880 h 382"/>
                              <a:gd name="T52" fmla="+- 0 8937 8936"/>
                              <a:gd name="T53" fmla="*/ T52 w 660"/>
                              <a:gd name="T54" fmla="+- 0 1875 1867"/>
                              <a:gd name="T55" fmla="*/ 1875 h 382"/>
                              <a:gd name="T56" fmla="+- 0 8939 8936"/>
                              <a:gd name="T57" fmla="*/ T56 w 660"/>
                              <a:gd name="T58" fmla="+- 0 1867 1867"/>
                              <a:gd name="T59" fmla="*/ 1867 h 382"/>
                              <a:gd name="T60" fmla="+- 0 8980 8936"/>
                              <a:gd name="T61" fmla="*/ T60 w 660"/>
                              <a:gd name="T62" fmla="+- 0 1923 1867"/>
                              <a:gd name="T63" fmla="*/ 1923 h 382"/>
                              <a:gd name="T64" fmla="+- 0 9024 8936"/>
                              <a:gd name="T65" fmla="*/ T64 w 660"/>
                              <a:gd name="T66" fmla="+- 0 1974 1867"/>
                              <a:gd name="T67" fmla="*/ 1974 h 382"/>
                              <a:gd name="T68" fmla="+- 0 9068 8936"/>
                              <a:gd name="T69" fmla="*/ T68 w 660"/>
                              <a:gd name="T70" fmla="+- 0 2018 1867"/>
                              <a:gd name="T71" fmla="*/ 2018 h 382"/>
                              <a:gd name="T72" fmla="+- 0 9146 8936"/>
                              <a:gd name="T73" fmla="*/ T72 w 660"/>
                              <a:gd name="T74" fmla="+- 0 2079 1867"/>
                              <a:gd name="T75" fmla="*/ 2079 h 382"/>
                              <a:gd name="T76" fmla="+- 0 9203 8936"/>
                              <a:gd name="T77" fmla="*/ T76 w 660"/>
                              <a:gd name="T78" fmla="+- 0 2104 1867"/>
                              <a:gd name="T79" fmla="*/ 2104 h 382"/>
                              <a:gd name="T80" fmla="+- 0 9271 8936"/>
                              <a:gd name="T81" fmla="*/ T80 w 660"/>
                              <a:gd name="T82" fmla="+- 0 2126 1867"/>
                              <a:gd name="T83" fmla="*/ 2126 h 382"/>
                              <a:gd name="T84" fmla="+- 0 9345 8936"/>
                              <a:gd name="T85" fmla="*/ T84 w 660"/>
                              <a:gd name="T86" fmla="+- 0 2143 1867"/>
                              <a:gd name="T87" fmla="*/ 2143 h 382"/>
                              <a:gd name="T88" fmla="+- 0 9414 8936"/>
                              <a:gd name="T89" fmla="*/ T88 w 660"/>
                              <a:gd name="T90" fmla="+- 0 2160 1867"/>
                              <a:gd name="T91" fmla="*/ 2160 h 382"/>
                              <a:gd name="T92" fmla="+- 0 9474 8936"/>
                              <a:gd name="T93" fmla="*/ T92 w 660"/>
                              <a:gd name="T94" fmla="+- 0 2181 1867"/>
                              <a:gd name="T95" fmla="*/ 2181 h 382"/>
                              <a:gd name="T96" fmla="+- 0 9532 8936"/>
                              <a:gd name="T97" fmla="*/ T96 w 660"/>
                              <a:gd name="T98" fmla="+- 0 2205 1867"/>
                              <a:gd name="T99" fmla="*/ 2205 h 382"/>
                              <a:gd name="T100" fmla="+- 0 9595 8936"/>
                              <a:gd name="T101" fmla="*/ T100 w 660"/>
                              <a:gd name="T102" fmla="+- 0 2234 1867"/>
                              <a:gd name="T103" fmla="*/ 2234 h 382"/>
                              <a:gd name="T104" fmla="+- 0 9592 8936"/>
                              <a:gd name="T105" fmla="*/ T104 w 660"/>
                              <a:gd name="T106" fmla="+- 0 2249 1867"/>
                              <a:gd name="T107" fmla="*/ 2249 h 38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Lst>
                            <a:rect l="0" t="0" r="r" b="b"/>
                            <a:pathLst>
                              <a:path w="660" h="382">
                                <a:moveTo>
                                  <a:pt x="656" y="382"/>
                                </a:moveTo>
                                <a:lnTo>
                                  <a:pt x="593" y="353"/>
                                </a:lnTo>
                                <a:lnTo>
                                  <a:pt x="535" y="328"/>
                                </a:lnTo>
                                <a:lnTo>
                                  <a:pt x="476" y="307"/>
                                </a:lnTo>
                                <a:lnTo>
                                  <a:pt x="407" y="290"/>
                                </a:lnTo>
                                <a:lnTo>
                                  <a:pt x="332" y="274"/>
                                </a:lnTo>
                                <a:lnTo>
                                  <a:pt x="264" y="252"/>
                                </a:lnTo>
                                <a:lnTo>
                                  <a:pt x="208" y="227"/>
                                </a:lnTo>
                                <a:lnTo>
                                  <a:pt x="130" y="166"/>
                                </a:lnTo>
                                <a:lnTo>
                                  <a:pt x="86" y="122"/>
                                </a:lnTo>
                                <a:lnTo>
                                  <a:pt x="41" y="71"/>
                                </a:lnTo>
                                <a:lnTo>
                                  <a:pt x="0" y="16"/>
                                </a:lnTo>
                                <a:lnTo>
                                  <a:pt x="0" y="13"/>
                                </a:lnTo>
                                <a:lnTo>
                                  <a:pt x="1" y="8"/>
                                </a:lnTo>
                                <a:lnTo>
                                  <a:pt x="3" y="0"/>
                                </a:lnTo>
                                <a:lnTo>
                                  <a:pt x="44" y="56"/>
                                </a:lnTo>
                                <a:lnTo>
                                  <a:pt x="88" y="107"/>
                                </a:lnTo>
                                <a:lnTo>
                                  <a:pt x="132" y="151"/>
                                </a:lnTo>
                                <a:lnTo>
                                  <a:pt x="210" y="212"/>
                                </a:lnTo>
                                <a:lnTo>
                                  <a:pt x="267" y="237"/>
                                </a:lnTo>
                                <a:lnTo>
                                  <a:pt x="335" y="259"/>
                                </a:lnTo>
                                <a:lnTo>
                                  <a:pt x="409" y="276"/>
                                </a:lnTo>
                                <a:lnTo>
                                  <a:pt x="478" y="293"/>
                                </a:lnTo>
                                <a:lnTo>
                                  <a:pt x="538" y="314"/>
                                </a:lnTo>
                                <a:lnTo>
                                  <a:pt x="596" y="338"/>
                                </a:lnTo>
                                <a:lnTo>
                                  <a:pt x="659" y="367"/>
                                </a:lnTo>
                                <a:lnTo>
                                  <a:pt x="656" y="382"/>
                                </a:lnTo>
                                <a:close/>
                              </a:path>
                            </a:pathLst>
                          </a:custGeom>
                          <a:solidFill>
                            <a:srgbClr val="4F793D"/>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43" name="Freeform 480"/>
                        <wps:cNvSpPr>
                          <a:spLocks/>
                        </wps:cNvSpPr>
                        <wps:spPr bwMode="auto">
                          <a:xfrm>
                            <a:off x="8936" y="1866"/>
                            <a:ext cx="660" cy="382"/>
                          </a:xfrm>
                          <a:custGeom>
                            <a:avLst/>
                            <a:gdLst>
                              <a:gd name="T0" fmla="+- 0 8936 8936"/>
                              <a:gd name="T1" fmla="*/ T0 w 660"/>
                              <a:gd name="T2" fmla="+- 0 1883 1867"/>
                              <a:gd name="T3" fmla="*/ 1883 h 382"/>
                              <a:gd name="T4" fmla="+- 0 8977 8936"/>
                              <a:gd name="T5" fmla="*/ T4 w 660"/>
                              <a:gd name="T6" fmla="+- 0 1938 1867"/>
                              <a:gd name="T7" fmla="*/ 1938 h 382"/>
                              <a:gd name="T8" fmla="+- 0 9022 8936"/>
                              <a:gd name="T9" fmla="*/ T8 w 660"/>
                              <a:gd name="T10" fmla="+- 0 1989 1867"/>
                              <a:gd name="T11" fmla="*/ 1989 h 382"/>
                              <a:gd name="T12" fmla="+- 0 9066 8936"/>
                              <a:gd name="T13" fmla="*/ T12 w 660"/>
                              <a:gd name="T14" fmla="+- 0 2033 1867"/>
                              <a:gd name="T15" fmla="*/ 2033 h 382"/>
                              <a:gd name="T16" fmla="+- 0 9144 8936"/>
                              <a:gd name="T17" fmla="*/ T16 w 660"/>
                              <a:gd name="T18" fmla="+- 0 2094 1867"/>
                              <a:gd name="T19" fmla="*/ 2094 h 382"/>
                              <a:gd name="T20" fmla="+- 0 9200 8936"/>
                              <a:gd name="T21" fmla="*/ T20 w 660"/>
                              <a:gd name="T22" fmla="+- 0 2119 1867"/>
                              <a:gd name="T23" fmla="*/ 2119 h 382"/>
                              <a:gd name="T24" fmla="+- 0 9268 8936"/>
                              <a:gd name="T25" fmla="*/ T24 w 660"/>
                              <a:gd name="T26" fmla="+- 0 2141 1867"/>
                              <a:gd name="T27" fmla="*/ 2141 h 382"/>
                              <a:gd name="T28" fmla="+- 0 9343 8936"/>
                              <a:gd name="T29" fmla="*/ T28 w 660"/>
                              <a:gd name="T30" fmla="+- 0 2157 1867"/>
                              <a:gd name="T31" fmla="*/ 2157 h 382"/>
                              <a:gd name="T32" fmla="+- 0 9412 8936"/>
                              <a:gd name="T33" fmla="*/ T32 w 660"/>
                              <a:gd name="T34" fmla="+- 0 2174 1867"/>
                              <a:gd name="T35" fmla="*/ 2174 h 382"/>
                              <a:gd name="T36" fmla="+- 0 9471 8936"/>
                              <a:gd name="T37" fmla="*/ T36 w 660"/>
                              <a:gd name="T38" fmla="+- 0 2195 1867"/>
                              <a:gd name="T39" fmla="*/ 2195 h 382"/>
                              <a:gd name="T40" fmla="+- 0 9529 8936"/>
                              <a:gd name="T41" fmla="*/ T40 w 660"/>
                              <a:gd name="T42" fmla="+- 0 2220 1867"/>
                              <a:gd name="T43" fmla="*/ 2220 h 382"/>
                              <a:gd name="T44" fmla="+- 0 9592 8936"/>
                              <a:gd name="T45" fmla="*/ T44 w 660"/>
                              <a:gd name="T46" fmla="+- 0 2249 1867"/>
                              <a:gd name="T47" fmla="*/ 2249 h 382"/>
                              <a:gd name="T48" fmla="+- 0 9595 8936"/>
                              <a:gd name="T49" fmla="*/ T48 w 660"/>
                              <a:gd name="T50" fmla="+- 0 2234 1867"/>
                              <a:gd name="T51" fmla="*/ 2234 h 382"/>
                              <a:gd name="T52" fmla="+- 0 9532 8936"/>
                              <a:gd name="T53" fmla="*/ T52 w 660"/>
                              <a:gd name="T54" fmla="+- 0 2205 1867"/>
                              <a:gd name="T55" fmla="*/ 2205 h 382"/>
                              <a:gd name="T56" fmla="+- 0 9474 8936"/>
                              <a:gd name="T57" fmla="*/ T56 w 660"/>
                              <a:gd name="T58" fmla="+- 0 2181 1867"/>
                              <a:gd name="T59" fmla="*/ 2181 h 382"/>
                              <a:gd name="T60" fmla="+- 0 9414 8936"/>
                              <a:gd name="T61" fmla="*/ T60 w 660"/>
                              <a:gd name="T62" fmla="+- 0 2160 1867"/>
                              <a:gd name="T63" fmla="*/ 2160 h 382"/>
                              <a:gd name="T64" fmla="+- 0 9345 8936"/>
                              <a:gd name="T65" fmla="*/ T64 w 660"/>
                              <a:gd name="T66" fmla="+- 0 2143 1867"/>
                              <a:gd name="T67" fmla="*/ 2143 h 382"/>
                              <a:gd name="T68" fmla="+- 0 9271 8936"/>
                              <a:gd name="T69" fmla="*/ T68 w 660"/>
                              <a:gd name="T70" fmla="+- 0 2126 1867"/>
                              <a:gd name="T71" fmla="*/ 2126 h 382"/>
                              <a:gd name="T72" fmla="+- 0 9203 8936"/>
                              <a:gd name="T73" fmla="*/ T72 w 660"/>
                              <a:gd name="T74" fmla="+- 0 2104 1867"/>
                              <a:gd name="T75" fmla="*/ 2104 h 382"/>
                              <a:gd name="T76" fmla="+- 0 9146 8936"/>
                              <a:gd name="T77" fmla="*/ T76 w 660"/>
                              <a:gd name="T78" fmla="+- 0 2079 1867"/>
                              <a:gd name="T79" fmla="*/ 2079 h 382"/>
                              <a:gd name="T80" fmla="+- 0 9068 8936"/>
                              <a:gd name="T81" fmla="*/ T80 w 660"/>
                              <a:gd name="T82" fmla="+- 0 2018 1867"/>
                              <a:gd name="T83" fmla="*/ 2018 h 382"/>
                              <a:gd name="T84" fmla="+- 0 9024 8936"/>
                              <a:gd name="T85" fmla="*/ T84 w 660"/>
                              <a:gd name="T86" fmla="+- 0 1974 1867"/>
                              <a:gd name="T87" fmla="*/ 1974 h 382"/>
                              <a:gd name="T88" fmla="+- 0 8980 8936"/>
                              <a:gd name="T89" fmla="*/ T88 w 660"/>
                              <a:gd name="T90" fmla="+- 0 1923 1867"/>
                              <a:gd name="T91" fmla="*/ 1923 h 382"/>
                              <a:gd name="T92" fmla="+- 0 8939 8936"/>
                              <a:gd name="T93" fmla="*/ T92 w 660"/>
                              <a:gd name="T94" fmla="+- 0 1867 1867"/>
                              <a:gd name="T95" fmla="*/ 1867 h 382"/>
                              <a:gd name="T96" fmla="+- 0 8937 8936"/>
                              <a:gd name="T97" fmla="*/ T96 w 660"/>
                              <a:gd name="T98" fmla="+- 0 1875 1867"/>
                              <a:gd name="T99" fmla="*/ 1875 h 382"/>
                              <a:gd name="T100" fmla="+- 0 8936 8936"/>
                              <a:gd name="T101" fmla="*/ T100 w 660"/>
                              <a:gd name="T102" fmla="+- 0 1880 1867"/>
                              <a:gd name="T103" fmla="*/ 1880 h 382"/>
                              <a:gd name="T104" fmla="+- 0 8936 8936"/>
                              <a:gd name="T105" fmla="*/ T104 w 660"/>
                              <a:gd name="T106" fmla="+- 0 1883 1867"/>
                              <a:gd name="T107" fmla="*/ 1883 h 38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Lst>
                            <a:rect l="0" t="0" r="r" b="b"/>
                            <a:pathLst>
                              <a:path w="660" h="382">
                                <a:moveTo>
                                  <a:pt x="0" y="16"/>
                                </a:moveTo>
                                <a:lnTo>
                                  <a:pt x="41" y="71"/>
                                </a:lnTo>
                                <a:lnTo>
                                  <a:pt x="86" y="122"/>
                                </a:lnTo>
                                <a:lnTo>
                                  <a:pt x="130" y="166"/>
                                </a:lnTo>
                                <a:lnTo>
                                  <a:pt x="208" y="227"/>
                                </a:lnTo>
                                <a:lnTo>
                                  <a:pt x="264" y="252"/>
                                </a:lnTo>
                                <a:lnTo>
                                  <a:pt x="332" y="274"/>
                                </a:lnTo>
                                <a:lnTo>
                                  <a:pt x="407" y="290"/>
                                </a:lnTo>
                                <a:lnTo>
                                  <a:pt x="476" y="307"/>
                                </a:lnTo>
                                <a:lnTo>
                                  <a:pt x="535" y="328"/>
                                </a:lnTo>
                                <a:lnTo>
                                  <a:pt x="593" y="353"/>
                                </a:lnTo>
                                <a:lnTo>
                                  <a:pt x="656" y="382"/>
                                </a:lnTo>
                                <a:lnTo>
                                  <a:pt x="659" y="367"/>
                                </a:lnTo>
                                <a:lnTo>
                                  <a:pt x="596" y="338"/>
                                </a:lnTo>
                                <a:lnTo>
                                  <a:pt x="538" y="314"/>
                                </a:lnTo>
                                <a:lnTo>
                                  <a:pt x="478" y="293"/>
                                </a:lnTo>
                                <a:lnTo>
                                  <a:pt x="409" y="276"/>
                                </a:lnTo>
                                <a:lnTo>
                                  <a:pt x="335" y="259"/>
                                </a:lnTo>
                                <a:lnTo>
                                  <a:pt x="267" y="237"/>
                                </a:lnTo>
                                <a:lnTo>
                                  <a:pt x="210" y="212"/>
                                </a:lnTo>
                                <a:lnTo>
                                  <a:pt x="132" y="151"/>
                                </a:lnTo>
                                <a:lnTo>
                                  <a:pt x="88" y="107"/>
                                </a:lnTo>
                                <a:lnTo>
                                  <a:pt x="44" y="56"/>
                                </a:lnTo>
                                <a:lnTo>
                                  <a:pt x="3" y="0"/>
                                </a:lnTo>
                                <a:lnTo>
                                  <a:pt x="1" y="8"/>
                                </a:lnTo>
                                <a:lnTo>
                                  <a:pt x="0" y="13"/>
                                </a:lnTo>
                                <a:lnTo>
                                  <a:pt x="0" y="16"/>
                                </a:lnTo>
                                <a:close/>
                              </a:path>
                            </a:pathLst>
                          </a:custGeom>
                          <a:noFill/>
                          <a:ln w="758">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44" name="Picture 481"/>
                          <pic:cNvPicPr>
                            <a:picLocks noChangeAspect="1" noChangeArrowheads="1"/>
                          </pic:cNvPicPr>
                        </pic:nvPicPr>
                        <pic:blipFill>
                          <a:blip r:embed="rId287">
                            <a:extLst>
                              <a:ext uri="{28A0092B-C50C-407E-A947-70E740481C1C}">
                                <a14:useLocalDpi xmlns:a14="http://schemas.microsoft.com/office/drawing/2010/main" val="0"/>
                              </a:ext>
                            </a:extLst>
                          </a:blip>
                          <a:srcRect/>
                          <a:stretch>
                            <a:fillRect/>
                          </a:stretch>
                        </pic:blipFill>
                        <pic:spPr bwMode="auto">
                          <a:xfrm>
                            <a:off x="9141" y="1757"/>
                            <a:ext cx="150" cy="20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45" name="Freeform 482"/>
                        <wps:cNvSpPr>
                          <a:spLocks/>
                        </wps:cNvSpPr>
                        <wps:spPr bwMode="auto">
                          <a:xfrm>
                            <a:off x="9141" y="1757"/>
                            <a:ext cx="150" cy="204"/>
                          </a:xfrm>
                          <a:custGeom>
                            <a:avLst/>
                            <a:gdLst>
                              <a:gd name="T0" fmla="+- 0 9152 9142"/>
                              <a:gd name="T1" fmla="*/ T0 w 150"/>
                              <a:gd name="T2" fmla="+- 0 1961 1757"/>
                              <a:gd name="T3" fmla="*/ 1961 h 204"/>
                              <a:gd name="T4" fmla="+- 0 9291 9142"/>
                              <a:gd name="T5" fmla="*/ T4 w 150"/>
                              <a:gd name="T6" fmla="+- 0 1764 1757"/>
                              <a:gd name="T7" fmla="*/ 1764 h 204"/>
                              <a:gd name="T8" fmla="+- 0 9282 9142"/>
                              <a:gd name="T9" fmla="*/ T8 w 150"/>
                              <a:gd name="T10" fmla="+- 0 1757 1757"/>
                              <a:gd name="T11" fmla="*/ 1757 h 204"/>
                              <a:gd name="T12" fmla="+- 0 9142 9142"/>
                              <a:gd name="T13" fmla="*/ T12 w 150"/>
                              <a:gd name="T14" fmla="+- 0 1954 1757"/>
                              <a:gd name="T15" fmla="*/ 1954 h 204"/>
                              <a:gd name="T16" fmla="+- 0 9152 9142"/>
                              <a:gd name="T17" fmla="*/ T16 w 150"/>
                              <a:gd name="T18" fmla="+- 0 1961 1757"/>
                              <a:gd name="T19" fmla="*/ 1961 h 204"/>
                            </a:gdLst>
                            <a:ahLst/>
                            <a:cxnLst>
                              <a:cxn ang="0">
                                <a:pos x="T1" y="T3"/>
                              </a:cxn>
                              <a:cxn ang="0">
                                <a:pos x="T5" y="T7"/>
                              </a:cxn>
                              <a:cxn ang="0">
                                <a:pos x="T9" y="T11"/>
                              </a:cxn>
                              <a:cxn ang="0">
                                <a:pos x="T13" y="T15"/>
                              </a:cxn>
                              <a:cxn ang="0">
                                <a:pos x="T17" y="T19"/>
                              </a:cxn>
                            </a:cxnLst>
                            <a:rect l="0" t="0" r="r" b="b"/>
                            <a:pathLst>
                              <a:path w="150" h="204">
                                <a:moveTo>
                                  <a:pt x="10" y="204"/>
                                </a:moveTo>
                                <a:lnTo>
                                  <a:pt x="149" y="7"/>
                                </a:lnTo>
                                <a:lnTo>
                                  <a:pt x="140" y="0"/>
                                </a:lnTo>
                                <a:lnTo>
                                  <a:pt x="0" y="197"/>
                                </a:lnTo>
                                <a:lnTo>
                                  <a:pt x="10" y="204"/>
                                </a:lnTo>
                                <a:close/>
                              </a:path>
                            </a:pathLst>
                          </a:custGeom>
                          <a:noFill/>
                          <a:ln w="12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46" name="Picture 483"/>
                          <pic:cNvPicPr>
                            <a:picLocks noChangeAspect="1" noChangeArrowheads="1"/>
                          </pic:cNvPicPr>
                        </pic:nvPicPr>
                        <pic:blipFill>
                          <a:blip r:embed="rId288">
                            <a:extLst>
                              <a:ext uri="{28A0092B-C50C-407E-A947-70E740481C1C}">
                                <a14:useLocalDpi xmlns:a14="http://schemas.microsoft.com/office/drawing/2010/main" val="0"/>
                              </a:ext>
                            </a:extLst>
                          </a:blip>
                          <a:srcRect/>
                          <a:stretch>
                            <a:fillRect/>
                          </a:stretch>
                        </pic:blipFill>
                        <pic:spPr bwMode="auto">
                          <a:xfrm>
                            <a:off x="9398" y="1863"/>
                            <a:ext cx="13" cy="1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47" name="Freeform 484"/>
                        <wps:cNvSpPr>
                          <a:spLocks/>
                        </wps:cNvSpPr>
                        <wps:spPr bwMode="auto">
                          <a:xfrm>
                            <a:off x="9398" y="1863"/>
                            <a:ext cx="13" cy="195"/>
                          </a:xfrm>
                          <a:custGeom>
                            <a:avLst/>
                            <a:gdLst>
                              <a:gd name="T0" fmla="+- 0 9410 9398"/>
                              <a:gd name="T1" fmla="*/ T0 w 13"/>
                              <a:gd name="T2" fmla="+- 0 2058 1864"/>
                              <a:gd name="T3" fmla="*/ 2058 h 195"/>
                              <a:gd name="T4" fmla="+- 0 9410 9398"/>
                              <a:gd name="T5" fmla="*/ T4 w 13"/>
                              <a:gd name="T6" fmla="+- 0 1865 1864"/>
                              <a:gd name="T7" fmla="*/ 1865 h 195"/>
                              <a:gd name="T8" fmla="+- 0 9399 9398"/>
                              <a:gd name="T9" fmla="*/ T8 w 13"/>
                              <a:gd name="T10" fmla="+- 0 1864 1864"/>
                              <a:gd name="T11" fmla="*/ 1864 h 195"/>
                              <a:gd name="T12" fmla="+- 0 9398 9398"/>
                              <a:gd name="T13" fmla="*/ T12 w 13"/>
                              <a:gd name="T14" fmla="+- 0 2058 1864"/>
                              <a:gd name="T15" fmla="*/ 2058 h 195"/>
                              <a:gd name="T16" fmla="+- 0 9410 9398"/>
                              <a:gd name="T17" fmla="*/ T16 w 13"/>
                              <a:gd name="T18" fmla="+- 0 2058 1864"/>
                              <a:gd name="T19" fmla="*/ 2058 h 195"/>
                            </a:gdLst>
                            <a:ahLst/>
                            <a:cxnLst>
                              <a:cxn ang="0">
                                <a:pos x="T1" y="T3"/>
                              </a:cxn>
                              <a:cxn ang="0">
                                <a:pos x="T5" y="T7"/>
                              </a:cxn>
                              <a:cxn ang="0">
                                <a:pos x="T9" y="T11"/>
                              </a:cxn>
                              <a:cxn ang="0">
                                <a:pos x="T13" y="T15"/>
                              </a:cxn>
                              <a:cxn ang="0">
                                <a:pos x="T17" y="T19"/>
                              </a:cxn>
                            </a:cxnLst>
                            <a:rect l="0" t="0" r="r" b="b"/>
                            <a:pathLst>
                              <a:path w="13" h="195">
                                <a:moveTo>
                                  <a:pt x="12" y="194"/>
                                </a:moveTo>
                                <a:lnTo>
                                  <a:pt x="12" y="1"/>
                                </a:lnTo>
                                <a:lnTo>
                                  <a:pt x="1" y="0"/>
                                </a:lnTo>
                                <a:lnTo>
                                  <a:pt x="0" y="194"/>
                                </a:lnTo>
                                <a:lnTo>
                                  <a:pt x="12" y="194"/>
                                </a:lnTo>
                                <a:close/>
                              </a:path>
                            </a:pathLst>
                          </a:custGeom>
                          <a:noFill/>
                          <a:ln w="12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48" name="Freeform 485"/>
                        <wps:cNvSpPr>
                          <a:spLocks/>
                        </wps:cNvSpPr>
                        <wps:spPr bwMode="auto">
                          <a:xfrm>
                            <a:off x="9005" y="1544"/>
                            <a:ext cx="204" cy="13"/>
                          </a:xfrm>
                          <a:custGeom>
                            <a:avLst/>
                            <a:gdLst>
                              <a:gd name="T0" fmla="+- 0 9006 9006"/>
                              <a:gd name="T1" fmla="*/ T0 w 204"/>
                              <a:gd name="T2" fmla="+- 0 1557 1545"/>
                              <a:gd name="T3" fmla="*/ 1557 h 13"/>
                              <a:gd name="T4" fmla="+- 0 9209 9006"/>
                              <a:gd name="T5" fmla="*/ T4 w 204"/>
                              <a:gd name="T6" fmla="+- 0 1556 1545"/>
                              <a:gd name="T7" fmla="*/ 1556 h 13"/>
                              <a:gd name="T8" fmla="+- 0 9209 9006"/>
                              <a:gd name="T9" fmla="*/ T8 w 204"/>
                              <a:gd name="T10" fmla="+- 0 1545 1545"/>
                              <a:gd name="T11" fmla="*/ 1545 h 13"/>
                              <a:gd name="T12" fmla="+- 0 9006 9006"/>
                              <a:gd name="T13" fmla="*/ T12 w 204"/>
                              <a:gd name="T14" fmla="+- 0 1545 1545"/>
                              <a:gd name="T15" fmla="*/ 1545 h 13"/>
                              <a:gd name="T16" fmla="+- 0 9006 9006"/>
                              <a:gd name="T17" fmla="*/ T16 w 204"/>
                              <a:gd name="T18" fmla="+- 0 1557 1545"/>
                              <a:gd name="T19" fmla="*/ 1557 h 13"/>
                            </a:gdLst>
                            <a:ahLst/>
                            <a:cxnLst>
                              <a:cxn ang="0">
                                <a:pos x="T1" y="T3"/>
                              </a:cxn>
                              <a:cxn ang="0">
                                <a:pos x="T5" y="T7"/>
                              </a:cxn>
                              <a:cxn ang="0">
                                <a:pos x="T9" y="T11"/>
                              </a:cxn>
                              <a:cxn ang="0">
                                <a:pos x="T13" y="T15"/>
                              </a:cxn>
                              <a:cxn ang="0">
                                <a:pos x="T17" y="T19"/>
                              </a:cxn>
                            </a:cxnLst>
                            <a:rect l="0" t="0" r="r" b="b"/>
                            <a:pathLst>
                              <a:path w="204" h="13">
                                <a:moveTo>
                                  <a:pt x="0" y="12"/>
                                </a:moveTo>
                                <a:lnTo>
                                  <a:pt x="203" y="11"/>
                                </a:lnTo>
                                <a:lnTo>
                                  <a:pt x="203" y="0"/>
                                </a:lnTo>
                                <a:lnTo>
                                  <a:pt x="0" y="0"/>
                                </a:lnTo>
                                <a:lnTo>
                                  <a:pt x="0" y="12"/>
                                </a:lnTo>
                                <a:close/>
                              </a:path>
                            </a:pathLst>
                          </a:custGeom>
                          <a:noFill/>
                          <a:ln w="117">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49" name="Freeform 486"/>
                        <wps:cNvSpPr>
                          <a:spLocks/>
                        </wps:cNvSpPr>
                        <wps:spPr bwMode="auto">
                          <a:xfrm>
                            <a:off x="9006" y="1633"/>
                            <a:ext cx="209" cy="13"/>
                          </a:xfrm>
                          <a:custGeom>
                            <a:avLst/>
                            <a:gdLst>
                              <a:gd name="T0" fmla="+- 0 9007 9007"/>
                              <a:gd name="T1" fmla="*/ T0 w 209"/>
                              <a:gd name="T2" fmla="+- 0 1646 1634"/>
                              <a:gd name="T3" fmla="*/ 1646 h 13"/>
                              <a:gd name="T4" fmla="+- 0 9216 9007"/>
                              <a:gd name="T5" fmla="*/ T4 w 209"/>
                              <a:gd name="T6" fmla="+- 0 1645 1634"/>
                              <a:gd name="T7" fmla="*/ 1645 h 13"/>
                              <a:gd name="T8" fmla="+- 0 9216 9007"/>
                              <a:gd name="T9" fmla="*/ T8 w 209"/>
                              <a:gd name="T10" fmla="+- 0 1634 1634"/>
                              <a:gd name="T11" fmla="*/ 1634 h 13"/>
                              <a:gd name="T12" fmla="+- 0 9007 9007"/>
                              <a:gd name="T13" fmla="*/ T12 w 209"/>
                              <a:gd name="T14" fmla="+- 0 1634 1634"/>
                              <a:gd name="T15" fmla="*/ 1634 h 13"/>
                              <a:gd name="T16" fmla="+- 0 9007 9007"/>
                              <a:gd name="T17" fmla="*/ T16 w 209"/>
                              <a:gd name="T18" fmla="+- 0 1646 1634"/>
                              <a:gd name="T19" fmla="*/ 1646 h 13"/>
                            </a:gdLst>
                            <a:ahLst/>
                            <a:cxnLst>
                              <a:cxn ang="0">
                                <a:pos x="T1" y="T3"/>
                              </a:cxn>
                              <a:cxn ang="0">
                                <a:pos x="T5" y="T7"/>
                              </a:cxn>
                              <a:cxn ang="0">
                                <a:pos x="T9" y="T11"/>
                              </a:cxn>
                              <a:cxn ang="0">
                                <a:pos x="T13" y="T15"/>
                              </a:cxn>
                              <a:cxn ang="0">
                                <a:pos x="T17" y="T19"/>
                              </a:cxn>
                            </a:cxnLst>
                            <a:rect l="0" t="0" r="r" b="b"/>
                            <a:pathLst>
                              <a:path w="209" h="13">
                                <a:moveTo>
                                  <a:pt x="0" y="12"/>
                                </a:moveTo>
                                <a:lnTo>
                                  <a:pt x="209" y="11"/>
                                </a:lnTo>
                                <a:lnTo>
                                  <a:pt x="209" y="0"/>
                                </a:lnTo>
                                <a:lnTo>
                                  <a:pt x="0" y="0"/>
                                </a:lnTo>
                                <a:lnTo>
                                  <a:pt x="0" y="12"/>
                                </a:lnTo>
                                <a:close/>
                              </a:path>
                            </a:pathLst>
                          </a:custGeom>
                          <a:noFill/>
                          <a:ln w="119">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50" name="Picture 487"/>
                          <pic:cNvPicPr>
                            <a:picLocks noChangeAspect="1" noChangeArrowheads="1"/>
                          </pic:cNvPicPr>
                        </pic:nvPicPr>
                        <pic:blipFill>
                          <a:blip r:embed="rId289">
                            <a:extLst>
                              <a:ext uri="{28A0092B-C50C-407E-A947-70E740481C1C}">
                                <a14:useLocalDpi xmlns:a14="http://schemas.microsoft.com/office/drawing/2010/main" val="0"/>
                              </a:ext>
                            </a:extLst>
                          </a:blip>
                          <a:srcRect/>
                          <a:stretch>
                            <a:fillRect/>
                          </a:stretch>
                        </pic:blipFill>
                        <pic:spPr bwMode="auto">
                          <a:xfrm>
                            <a:off x="9093" y="1231"/>
                            <a:ext cx="596" cy="72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51" name="AutoShape 488"/>
                        <wps:cNvSpPr>
                          <a:spLocks/>
                        </wps:cNvSpPr>
                        <wps:spPr bwMode="auto">
                          <a:xfrm>
                            <a:off x="9093" y="1231"/>
                            <a:ext cx="596" cy="727"/>
                          </a:xfrm>
                          <a:custGeom>
                            <a:avLst/>
                            <a:gdLst>
                              <a:gd name="T0" fmla="+- 0 9207 9093"/>
                              <a:gd name="T1" fmla="*/ T0 w 596"/>
                              <a:gd name="T2" fmla="+- 0 1683 1232"/>
                              <a:gd name="T3" fmla="*/ 1683 h 727"/>
                              <a:gd name="T4" fmla="+- 0 9246 9093"/>
                              <a:gd name="T5" fmla="*/ T4 w 596"/>
                              <a:gd name="T6" fmla="+- 0 1756 1232"/>
                              <a:gd name="T7" fmla="*/ 1756 h 727"/>
                              <a:gd name="T8" fmla="+- 0 9297 9093"/>
                              <a:gd name="T9" fmla="*/ T8 w 596"/>
                              <a:gd name="T10" fmla="+- 0 1812 1232"/>
                              <a:gd name="T11" fmla="*/ 1812 h 727"/>
                              <a:gd name="T12" fmla="+- 0 9356 9093"/>
                              <a:gd name="T13" fmla="*/ T12 w 596"/>
                              <a:gd name="T14" fmla="+- 0 1848 1232"/>
                              <a:gd name="T15" fmla="*/ 1848 h 727"/>
                              <a:gd name="T16" fmla="+- 0 9419 9093"/>
                              <a:gd name="T17" fmla="*/ T16 w 596"/>
                              <a:gd name="T18" fmla="+- 0 1862 1232"/>
                              <a:gd name="T19" fmla="*/ 1862 h 727"/>
                              <a:gd name="T20" fmla="+- 0 9480 9093"/>
                              <a:gd name="T21" fmla="*/ T20 w 596"/>
                              <a:gd name="T22" fmla="+- 0 1850 1232"/>
                              <a:gd name="T23" fmla="*/ 1850 h 727"/>
                              <a:gd name="T24" fmla="+- 0 9531 9093"/>
                              <a:gd name="T25" fmla="*/ T24 w 596"/>
                              <a:gd name="T26" fmla="+- 0 1814 1232"/>
                              <a:gd name="T27" fmla="*/ 1814 h 727"/>
                              <a:gd name="T28" fmla="+- 0 9566 9093"/>
                              <a:gd name="T29" fmla="*/ T28 w 596"/>
                              <a:gd name="T30" fmla="+- 0 1758 1232"/>
                              <a:gd name="T31" fmla="*/ 1758 h 727"/>
                              <a:gd name="T32" fmla="+- 0 9584 9093"/>
                              <a:gd name="T33" fmla="*/ T32 w 596"/>
                              <a:gd name="T34" fmla="+- 0 1689 1232"/>
                              <a:gd name="T35" fmla="*/ 1689 h 727"/>
                              <a:gd name="T36" fmla="+- 0 9584 9093"/>
                              <a:gd name="T37" fmla="*/ T36 w 596"/>
                              <a:gd name="T38" fmla="+- 0 1612 1232"/>
                              <a:gd name="T39" fmla="*/ 1612 h 727"/>
                              <a:gd name="T40" fmla="+- 0 9563 9093"/>
                              <a:gd name="T41" fmla="*/ T40 w 596"/>
                              <a:gd name="T42" fmla="+- 0 1531 1232"/>
                              <a:gd name="T43" fmla="*/ 1531 h 727"/>
                              <a:gd name="T44" fmla="+- 0 9523 9093"/>
                              <a:gd name="T45" fmla="*/ T44 w 596"/>
                              <a:gd name="T46" fmla="+- 0 1458 1232"/>
                              <a:gd name="T47" fmla="*/ 1458 h 727"/>
                              <a:gd name="T48" fmla="+- 0 9472 9093"/>
                              <a:gd name="T49" fmla="*/ T48 w 596"/>
                              <a:gd name="T50" fmla="+- 0 1402 1232"/>
                              <a:gd name="T51" fmla="*/ 1402 h 727"/>
                              <a:gd name="T52" fmla="+- 0 9413 9093"/>
                              <a:gd name="T53" fmla="*/ T52 w 596"/>
                              <a:gd name="T54" fmla="+- 0 1366 1232"/>
                              <a:gd name="T55" fmla="*/ 1366 h 727"/>
                              <a:gd name="T56" fmla="+- 0 9351 9093"/>
                              <a:gd name="T57" fmla="*/ T56 w 596"/>
                              <a:gd name="T58" fmla="+- 0 1352 1232"/>
                              <a:gd name="T59" fmla="*/ 1352 h 727"/>
                              <a:gd name="T60" fmla="+- 0 9290 9093"/>
                              <a:gd name="T61" fmla="*/ T60 w 596"/>
                              <a:gd name="T62" fmla="+- 0 1364 1232"/>
                              <a:gd name="T63" fmla="*/ 1364 h 727"/>
                              <a:gd name="T64" fmla="+- 0 9238 9093"/>
                              <a:gd name="T65" fmla="*/ T64 w 596"/>
                              <a:gd name="T66" fmla="+- 0 1400 1232"/>
                              <a:gd name="T67" fmla="*/ 1400 h 727"/>
                              <a:gd name="T68" fmla="+- 0 9203 9093"/>
                              <a:gd name="T69" fmla="*/ T68 w 596"/>
                              <a:gd name="T70" fmla="+- 0 1455 1232"/>
                              <a:gd name="T71" fmla="*/ 1455 h 727"/>
                              <a:gd name="T72" fmla="+- 0 9185 9093"/>
                              <a:gd name="T73" fmla="*/ T72 w 596"/>
                              <a:gd name="T74" fmla="+- 0 1524 1232"/>
                              <a:gd name="T75" fmla="*/ 1524 h 727"/>
                              <a:gd name="T76" fmla="+- 0 9186 9093"/>
                              <a:gd name="T77" fmla="*/ T76 w 596"/>
                              <a:gd name="T78" fmla="+- 0 1602 1232"/>
                              <a:gd name="T79" fmla="*/ 1602 h 727"/>
                              <a:gd name="T80" fmla="+- 0 9207 9093"/>
                              <a:gd name="T81" fmla="*/ T80 w 596"/>
                              <a:gd name="T82" fmla="+- 0 1683 1232"/>
                              <a:gd name="T83" fmla="*/ 1683 h 727"/>
                              <a:gd name="T84" fmla="+- 0 9638 9093"/>
                              <a:gd name="T85" fmla="*/ T84 w 596"/>
                              <a:gd name="T86" fmla="+- 0 1495 1232"/>
                              <a:gd name="T87" fmla="*/ 1495 h 727"/>
                              <a:gd name="T88" fmla="+- 0 9665 9093"/>
                              <a:gd name="T89" fmla="*/ T88 w 596"/>
                              <a:gd name="T90" fmla="+- 0 1575 1232"/>
                              <a:gd name="T91" fmla="*/ 1575 h 727"/>
                              <a:gd name="T92" fmla="+- 0 9683 9093"/>
                              <a:gd name="T93" fmla="*/ T92 w 596"/>
                              <a:gd name="T94" fmla="+- 0 1653 1232"/>
                              <a:gd name="T95" fmla="*/ 1653 h 727"/>
                              <a:gd name="T96" fmla="+- 0 9689 9093"/>
                              <a:gd name="T97" fmla="*/ T96 w 596"/>
                              <a:gd name="T98" fmla="+- 0 1727 1232"/>
                              <a:gd name="T99" fmla="*/ 1727 h 727"/>
                              <a:gd name="T100" fmla="+- 0 9680 9093"/>
                              <a:gd name="T101" fmla="*/ T100 w 596"/>
                              <a:gd name="T102" fmla="+- 0 1795 1232"/>
                              <a:gd name="T103" fmla="*/ 1795 h 727"/>
                              <a:gd name="T104" fmla="+- 0 9653 9093"/>
                              <a:gd name="T105" fmla="*/ T104 w 596"/>
                              <a:gd name="T106" fmla="+- 0 1854 1232"/>
                              <a:gd name="T107" fmla="*/ 1854 h 727"/>
                              <a:gd name="T108" fmla="+- 0 9606 9093"/>
                              <a:gd name="T109" fmla="*/ T108 w 596"/>
                              <a:gd name="T110" fmla="+- 0 1903 1232"/>
                              <a:gd name="T111" fmla="*/ 1903 h 727"/>
                              <a:gd name="T112" fmla="+- 0 9536 9093"/>
                              <a:gd name="T113" fmla="*/ T112 w 596"/>
                              <a:gd name="T114" fmla="+- 0 1939 1232"/>
                              <a:gd name="T115" fmla="*/ 1939 h 727"/>
                              <a:gd name="T116" fmla="+- 0 9455 9093"/>
                              <a:gd name="T117" fmla="*/ T116 w 596"/>
                              <a:gd name="T118" fmla="+- 0 1958 1232"/>
                              <a:gd name="T119" fmla="*/ 1958 h 727"/>
                              <a:gd name="T120" fmla="+- 0 9382 9093"/>
                              <a:gd name="T121" fmla="*/ T120 w 596"/>
                              <a:gd name="T122" fmla="+- 0 1958 1232"/>
                              <a:gd name="T123" fmla="*/ 1958 h 727"/>
                              <a:gd name="T124" fmla="+- 0 9315 9093"/>
                              <a:gd name="T125" fmla="*/ T124 w 596"/>
                              <a:gd name="T126" fmla="+- 0 1939 1232"/>
                              <a:gd name="T127" fmla="*/ 1939 h 727"/>
                              <a:gd name="T128" fmla="+- 0 9256 9093"/>
                              <a:gd name="T129" fmla="*/ T128 w 596"/>
                              <a:gd name="T130" fmla="+- 0 1903 1232"/>
                              <a:gd name="T131" fmla="*/ 1903 h 727"/>
                              <a:gd name="T132" fmla="+- 0 9205 9093"/>
                              <a:gd name="T133" fmla="*/ T132 w 596"/>
                              <a:gd name="T134" fmla="+- 0 1853 1232"/>
                              <a:gd name="T135" fmla="*/ 1853 h 727"/>
                              <a:gd name="T136" fmla="+- 0 9162 9093"/>
                              <a:gd name="T137" fmla="*/ T136 w 596"/>
                              <a:gd name="T138" fmla="+- 0 1789 1232"/>
                              <a:gd name="T139" fmla="*/ 1789 h 727"/>
                              <a:gd name="T140" fmla="+- 0 9127 9093"/>
                              <a:gd name="T141" fmla="*/ T140 w 596"/>
                              <a:gd name="T142" fmla="+- 0 1713 1232"/>
                              <a:gd name="T143" fmla="*/ 1713 h 727"/>
                              <a:gd name="T144" fmla="+- 0 9102 9093"/>
                              <a:gd name="T145" fmla="*/ T144 w 596"/>
                              <a:gd name="T146" fmla="+- 0 1626 1232"/>
                              <a:gd name="T147" fmla="*/ 1626 h 727"/>
                              <a:gd name="T148" fmla="+- 0 9093 9093"/>
                              <a:gd name="T149" fmla="*/ T148 w 596"/>
                              <a:gd name="T150" fmla="+- 0 1543 1232"/>
                              <a:gd name="T151" fmla="*/ 1543 h 727"/>
                              <a:gd name="T152" fmla="+- 0 9101 9093"/>
                              <a:gd name="T153" fmla="*/ T152 w 596"/>
                              <a:gd name="T154" fmla="+- 0 1467 1232"/>
                              <a:gd name="T155" fmla="*/ 1467 h 727"/>
                              <a:gd name="T156" fmla="+- 0 9122 9093"/>
                              <a:gd name="T157" fmla="*/ T156 w 596"/>
                              <a:gd name="T158" fmla="+- 0 1399 1232"/>
                              <a:gd name="T159" fmla="*/ 1399 h 727"/>
                              <a:gd name="T160" fmla="+- 0 9157 9093"/>
                              <a:gd name="T161" fmla="*/ T160 w 596"/>
                              <a:gd name="T162" fmla="+- 0 1341 1232"/>
                              <a:gd name="T163" fmla="*/ 1341 h 727"/>
                              <a:gd name="T164" fmla="+- 0 9203 9093"/>
                              <a:gd name="T165" fmla="*/ T164 w 596"/>
                              <a:gd name="T166" fmla="+- 0 1294 1232"/>
                              <a:gd name="T167" fmla="*/ 1294 h 727"/>
                              <a:gd name="T168" fmla="+- 0 9260 9093"/>
                              <a:gd name="T169" fmla="*/ T168 w 596"/>
                              <a:gd name="T170" fmla="+- 0 1260 1232"/>
                              <a:gd name="T171" fmla="*/ 1260 h 727"/>
                              <a:gd name="T172" fmla="+- 0 9339 9093"/>
                              <a:gd name="T173" fmla="*/ T172 w 596"/>
                              <a:gd name="T174" fmla="+- 0 1236 1232"/>
                              <a:gd name="T175" fmla="*/ 1236 h 727"/>
                              <a:gd name="T176" fmla="+- 0 9406 9093"/>
                              <a:gd name="T177" fmla="*/ T176 w 596"/>
                              <a:gd name="T178" fmla="+- 0 1232 1232"/>
                              <a:gd name="T179" fmla="*/ 1232 h 727"/>
                              <a:gd name="T180" fmla="+- 0 9461 9093"/>
                              <a:gd name="T181" fmla="*/ T180 w 596"/>
                              <a:gd name="T182" fmla="+- 0 1244 1232"/>
                              <a:gd name="T183" fmla="*/ 1244 h 727"/>
                              <a:gd name="T184" fmla="+- 0 9507 9093"/>
                              <a:gd name="T185" fmla="*/ T184 w 596"/>
                              <a:gd name="T186" fmla="+- 0 1272 1232"/>
                              <a:gd name="T187" fmla="*/ 1272 h 727"/>
                              <a:gd name="T188" fmla="+- 0 9546 9093"/>
                              <a:gd name="T189" fmla="*/ T188 w 596"/>
                              <a:gd name="T190" fmla="+- 0 1313 1232"/>
                              <a:gd name="T191" fmla="*/ 1313 h 727"/>
                              <a:gd name="T192" fmla="+- 0 9580 9093"/>
                              <a:gd name="T193" fmla="*/ T192 w 596"/>
                              <a:gd name="T194" fmla="+- 0 1366 1232"/>
                              <a:gd name="T195" fmla="*/ 1366 h 727"/>
                              <a:gd name="T196" fmla="+- 0 9610 9093"/>
                              <a:gd name="T197" fmla="*/ T196 w 596"/>
                              <a:gd name="T198" fmla="+- 0 1427 1232"/>
                              <a:gd name="T199" fmla="*/ 1427 h 727"/>
                              <a:gd name="T200" fmla="+- 0 9638 9093"/>
                              <a:gd name="T201" fmla="*/ T200 w 596"/>
                              <a:gd name="T202" fmla="+- 0 1495 1232"/>
                              <a:gd name="T203" fmla="*/ 1495 h 72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Lst>
                            <a:rect l="0" t="0" r="r" b="b"/>
                            <a:pathLst>
                              <a:path w="596" h="727">
                                <a:moveTo>
                                  <a:pt x="114" y="451"/>
                                </a:moveTo>
                                <a:lnTo>
                                  <a:pt x="153" y="524"/>
                                </a:lnTo>
                                <a:lnTo>
                                  <a:pt x="204" y="580"/>
                                </a:lnTo>
                                <a:lnTo>
                                  <a:pt x="263" y="616"/>
                                </a:lnTo>
                                <a:lnTo>
                                  <a:pt x="326" y="630"/>
                                </a:lnTo>
                                <a:lnTo>
                                  <a:pt x="387" y="618"/>
                                </a:lnTo>
                                <a:lnTo>
                                  <a:pt x="438" y="582"/>
                                </a:lnTo>
                                <a:lnTo>
                                  <a:pt x="473" y="526"/>
                                </a:lnTo>
                                <a:lnTo>
                                  <a:pt x="491" y="457"/>
                                </a:lnTo>
                                <a:lnTo>
                                  <a:pt x="491" y="380"/>
                                </a:lnTo>
                                <a:lnTo>
                                  <a:pt x="470" y="299"/>
                                </a:lnTo>
                                <a:lnTo>
                                  <a:pt x="430" y="226"/>
                                </a:lnTo>
                                <a:lnTo>
                                  <a:pt x="379" y="170"/>
                                </a:lnTo>
                                <a:lnTo>
                                  <a:pt x="320" y="134"/>
                                </a:lnTo>
                                <a:lnTo>
                                  <a:pt x="258" y="120"/>
                                </a:lnTo>
                                <a:lnTo>
                                  <a:pt x="197" y="132"/>
                                </a:lnTo>
                                <a:lnTo>
                                  <a:pt x="145" y="168"/>
                                </a:lnTo>
                                <a:lnTo>
                                  <a:pt x="110" y="223"/>
                                </a:lnTo>
                                <a:lnTo>
                                  <a:pt x="92" y="292"/>
                                </a:lnTo>
                                <a:lnTo>
                                  <a:pt x="93" y="370"/>
                                </a:lnTo>
                                <a:lnTo>
                                  <a:pt x="114" y="451"/>
                                </a:lnTo>
                                <a:close/>
                                <a:moveTo>
                                  <a:pt x="545" y="263"/>
                                </a:moveTo>
                                <a:lnTo>
                                  <a:pt x="572" y="343"/>
                                </a:lnTo>
                                <a:lnTo>
                                  <a:pt x="590" y="421"/>
                                </a:lnTo>
                                <a:lnTo>
                                  <a:pt x="596" y="495"/>
                                </a:lnTo>
                                <a:lnTo>
                                  <a:pt x="587" y="563"/>
                                </a:lnTo>
                                <a:lnTo>
                                  <a:pt x="560" y="622"/>
                                </a:lnTo>
                                <a:lnTo>
                                  <a:pt x="513" y="671"/>
                                </a:lnTo>
                                <a:lnTo>
                                  <a:pt x="443" y="707"/>
                                </a:lnTo>
                                <a:lnTo>
                                  <a:pt x="362" y="726"/>
                                </a:lnTo>
                                <a:lnTo>
                                  <a:pt x="289" y="726"/>
                                </a:lnTo>
                                <a:lnTo>
                                  <a:pt x="222" y="707"/>
                                </a:lnTo>
                                <a:lnTo>
                                  <a:pt x="163" y="671"/>
                                </a:lnTo>
                                <a:lnTo>
                                  <a:pt x="112" y="621"/>
                                </a:lnTo>
                                <a:lnTo>
                                  <a:pt x="69" y="557"/>
                                </a:lnTo>
                                <a:lnTo>
                                  <a:pt x="34" y="481"/>
                                </a:lnTo>
                                <a:lnTo>
                                  <a:pt x="9" y="394"/>
                                </a:lnTo>
                                <a:lnTo>
                                  <a:pt x="0" y="311"/>
                                </a:lnTo>
                                <a:lnTo>
                                  <a:pt x="8" y="235"/>
                                </a:lnTo>
                                <a:lnTo>
                                  <a:pt x="29" y="167"/>
                                </a:lnTo>
                                <a:lnTo>
                                  <a:pt x="64" y="109"/>
                                </a:lnTo>
                                <a:lnTo>
                                  <a:pt x="110" y="62"/>
                                </a:lnTo>
                                <a:lnTo>
                                  <a:pt x="167" y="28"/>
                                </a:lnTo>
                                <a:lnTo>
                                  <a:pt x="246" y="4"/>
                                </a:lnTo>
                                <a:lnTo>
                                  <a:pt x="313" y="0"/>
                                </a:lnTo>
                                <a:lnTo>
                                  <a:pt x="368" y="12"/>
                                </a:lnTo>
                                <a:lnTo>
                                  <a:pt x="414" y="40"/>
                                </a:lnTo>
                                <a:lnTo>
                                  <a:pt x="453" y="81"/>
                                </a:lnTo>
                                <a:lnTo>
                                  <a:pt x="487" y="134"/>
                                </a:lnTo>
                                <a:lnTo>
                                  <a:pt x="517" y="195"/>
                                </a:lnTo>
                                <a:lnTo>
                                  <a:pt x="545" y="263"/>
                                </a:lnTo>
                                <a:close/>
                              </a:path>
                            </a:pathLst>
                          </a:custGeom>
                          <a:noFill/>
                          <a:ln w="1213">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52" name="Picture 489"/>
                          <pic:cNvPicPr>
                            <a:picLocks noChangeAspect="1" noChangeArrowheads="1"/>
                          </pic:cNvPicPr>
                        </pic:nvPicPr>
                        <pic:blipFill>
                          <a:blip r:embed="rId290">
                            <a:extLst>
                              <a:ext uri="{28A0092B-C50C-407E-A947-70E740481C1C}">
                                <a14:useLocalDpi xmlns:a14="http://schemas.microsoft.com/office/drawing/2010/main" val="0"/>
                              </a:ext>
                            </a:extLst>
                          </a:blip>
                          <a:srcRect/>
                          <a:stretch>
                            <a:fillRect/>
                          </a:stretch>
                        </pic:blipFill>
                        <pic:spPr bwMode="auto">
                          <a:xfrm>
                            <a:off x="9139" y="1229"/>
                            <a:ext cx="577" cy="7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53" name="AutoShape 490"/>
                        <wps:cNvSpPr>
                          <a:spLocks/>
                        </wps:cNvSpPr>
                        <wps:spPr bwMode="auto">
                          <a:xfrm>
                            <a:off x="9139" y="1229"/>
                            <a:ext cx="577" cy="716"/>
                          </a:xfrm>
                          <a:custGeom>
                            <a:avLst/>
                            <a:gdLst>
                              <a:gd name="T0" fmla="+- 0 9683 9140"/>
                              <a:gd name="T1" fmla="*/ T0 w 577"/>
                              <a:gd name="T2" fmla="+- 0 1478 1229"/>
                              <a:gd name="T3" fmla="*/ 1478 h 716"/>
                              <a:gd name="T4" fmla="+- 0 9707 9140"/>
                              <a:gd name="T5" fmla="*/ T4 w 577"/>
                              <a:gd name="T6" fmla="+- 0 1559 1229"/>
                              <a:gd name="T7" fmla="*/ 1559 h 716"/>
                              <a:gd name="T8" fmla="+- 0 9716 9140"/>
                              <a:gd name="T9" fmla="*/ T8 w 577"/>
                              <a:gd name="T10" fmla="+- 0 1639 1229"/>
                              <a:gd name="T11" fmla="*/ 1639 h 716"/>
                              <a:gd name="T12" fmla="+- 0 9711 9140"/>
                              <a:gd name="T13" fmla="*/ T12 w 577"/>
                              <a:gd name="T14" fmla="+- 0 1715 1229"/>
                              <a:gd name="T15" fmla="*/ 1715 h 716"/>
                              <a:gd name="T16" fmla="+- 0 9692 9140"/>
                              <a:gd name="T17" fmla="*/ T16 w 577"/>
                              <a:gd name="T18" fmla="+- 0 1785 1229"/>
                              <a:gd name="T19" fmla="*/ 1785 h 716"/>
                              <a:gd name="T20" fmla="+- 0 9660 9140"/>
                              <a:gd name="T21" fmla="*/ T20 w 577"/>
                              <a:gd name="T22" fmla="+- 0 1846 1229"/>
                              <a:gd name="T23" fmla="*/ 1846 h 716"/>
                              <a:gd name="T24" fmla="+- 0 9616 9140"/>
                              <a:gd name="T25" fmla="*/ T24 w 577"/>
                              <a:gd name="T26" fmla="+- 0 1894 1229"/>
                              <a:gd name="T27" fmla="*/ 1894 h 716"/>
                              <a:gd name="T28" fmla="+- 0 9561 9140"/>
                              <a:gd name="T29" fmla="*/ T28 w 577"/>
                              <a:gd name="T30" fmla="+- 0 1928 1229"/>
                              <a:gd name="T31" fmla="*/ 1928 h 716"/>
                              <a:gd name="T32" fmla="+- 0 9499 9140"/>
                              <a:gd name="T33" fmla="*/ T32 w 577"/>
                              <a:gd name="T34" fmla="+- 0 1944 1229"/>
                              <a:gd name="T35" fmla="*/ 1944 h 716"/>
                              <a:gd name="T36" fmla="+- 0 9436 9140"/>
                              <a:gd name="T37" fmla="*/ T36 w 577"/>
                              <a:gd name="T38" fmla="+- 0 1942 1229"/>
                              <a:gd name="T39" fmla="*/ 1942 h 716"/>
                              <a:gd name="T40" fmla="+- 0 9372 9140"/>
                              <a:gd name="T41" fmla="*/ T40 w 577"/>
                              <a:gd name="T42" fmla="+- 0 1921 1229"/>
                              <a:gd name="T43" fmla="*/ 1921 h 716"/>
                              <a:gd name="T44" fmla="+- 0 9312 9140"/>
                              <a:gd name="T45" fmla="*/ T44 w 577"/>
                              <a:gd name="T46" fmla="+- 0 1885 1229"/>
                              <a:gd name="T47" fmla="*/ 1885 h 716"/>
                              <a:gd name="T48" fmla="+- 0 9257 9140"/>
                              <a:gd name="T49" fmla="*/ T48 w 577"/>
                              <a:gd name="T50" fmla="+- 0 1835 1229"/>
                              <a:gd name="T51" fmla="*/ 1835 h 716"/>
                              <a:gd name="T52" fmla="+- 0 9210 9140"/>
                              <a:gd name="T53" fmla="*/ T52 w 577"/>
                              <a:gd name="T54" fmla="+- 0 1771 1229"/>
                              <a:gd name="T55" fmla="*/ 1771 h 716"/>
                              <a:gd name="T56" fmla="+- 0 9172 9140"/>
                              <a:gd name="T57" fmla="*/ T56 w 577"/>
                              <a:gd name="T58" fmla="+- 0 1696 1229"/>
                              <a:gd name="T59" fmla="*/ 1696 h 716"/>
                              <a:gd name="T60" fmla="+- 0 9149 9140"/>
                              <a:gd name="T61" fmla="*/ T60 w 577"/>
                              <a:gd name="T62" fmla="+- 0 1615 1229"/>
                              <a:gd name="T63" fmla="*/ 1615 h 716"/>
                              <a:gd name="T64" fmla="+- 0 9140 9140"/>
                              <a:gd name="T65" fmla="*/ T64 w 577"/>
                              <a:gd name="T66" fmla="+- 0 1534 1229"/>
                              <a:gd name="T67" fmla="*/ 1534 h 716"/>
                              <a:gd name="T68" fmla="+- 0 9145 9140"/>
                              <a:gd name="T69" fmla="*/ T68 w 577"/>
                              <a:gd name="T70" fmla="+- 0 1458 1229"/>
                              <a:gd name="T71" fmla="*/ 1458 h 716"/>
                              <a:gd name="T72" fmla="+- 0 9164 9140"/>
                              <a:gd name="T73" fmla="*/ T72 w 577"/>
                              <a:gd name="T74" fmla="+- 0 1388 1229"/>
                              <a:gd name="T75" fmla="*/ 1388 h 716"/>
                              <a:gd name="T76" fmla="+- 0 9196 9140"/>
                              <a:gd name="T77" fmla="*/ T76 w 577"/>
                              <a:gd name="T78" fmla="+- 0 1328 1229"/>
                              <a:gd name="T79" fmla="*/ 1328 h 716"/>
                              <a:gd name="T80" fmla="+- 0 9239 9140"/>
                              <a:gd name="T81" fmla="*/ T80 w 577"/>
                              <a:gd name="T82" fmla="+- 0 1279 1229"/>
                              <a:gd name="T83" fmla="*/ 1279 h 716"/>
                              <a:gd name="T84" fmla="+- 0 9294 9140"/>
                              <a:gd name="T85" fmla="*/ T84 w 577"/>
                              <a:gd name="T86" fmla="+- 0 1245 1229"/>
                              <a:gd name="T87" fmla="*/ 1245 h 716"/>
                              <a:gd name="T88" fmla="+- 0 9356 9140"/>
                              <a:gd name="T89" fmla="*/ T88 w 577"/>
                              <a:gd name="T90" fmla="+- 0 1229 1229"/>
                              <a:gd name="T91" fmla="*/ 1229 h 716"/>
                              <a:gd name="T92" fmla="+- 0 9420 9140"/>
                              <a:gd name="T93" fmla="*/ T92 w 577"/>
                              <a:gd name="T94" fmla="+- 0 1232 1229"/>
                              <a:gd name="T95" fmla="*/ 1232 h 716"/>
                              <a:gd name="T96" fmla="+- 0 9483 9140"/>
                              <a:gd name="T97" fmla="*/ T96 w 577"/>
                              <a:gd name="T98" fmla="+- 0 1252 1229"/>
                              <a:gd name="T99" fmla="*/ 1252 h 716"/>
                              <a:gd name="T100" fmla="+- 0 9544 9140"/>
                              <a:gd name="T101" fmla="*/ T100 w 577"/>
                              <a:gd name="T102" fmla="+- 0 1288 1229"/>
                              <a:gd name="T103" fmla="*/ 1288 h 716"/>
                              <a:gd name="T104" fmla="+- 0 9599 9140"/>
                              <a:gd name="T105" fmla="*/ T104 w 577"/>
                              <a:gd name="T106" fmla="+- 0 1339 1229"/>
                              <a:gd name="T107" fmla="*/ 1339 h 716"/>
                              <a:gd name="T108" fmla="+- 0 9646 9140"/>
                              <a:gd name="T109" fmla="*/ T108 w 577"/>
                              <a:gd name="T110" fmla="+- 0 1402 1229"/>
                              <a:gd name="T111" fmla="*/ 1402 h 716"/>
                              <a:gd name="T112" fmla="+- 0 9683 9140"/>
                              <a:gd name="T113" fmla="*/ T112 w 577"/>
                              <a:gd name="T114" fmla="+- 0 1478 1229"/>
                              <a:gd name="T115" fmla="*/ 1478 h 716"/>
                              <a:gd name="T116" fmla="+- 0 9252 9140"/>
                              <a:gd name="T117" fmla="*/ T116 w 577"/>
                              <a:gd name="T118" fmla="+- 0 1666 1229"/>
                              <a:gd name="T119" fmla="*/ 1666 h 716"/>
                              <a:gd name="T120" fmla="+- 0 9291 9140"/>
                              <a:gd name="T121" fmla="*/ T120 w 577"/>
                              <a:gd name="T122" fmla="+- 0 1739 1229"/>
                              <a:gd name="T123" fmla="*/ 1739 h 716"/>
                              <a:gd name="T124" fmla="+- 0 9343 9140"/>
                              <a:gd name="T125" fmla="*/ T124 w 577"/>
                              <a:gd name="T126" fmla="+- 0 1795 1229"/>
                              <a:gd name="T127" fmla="*/ 1795 h 716"/>
                              <a:gd name="T128" fmla="+- 0 9402 9140"/>
                              <a:gd name="T129" fmla="*/ T128 w 577"/>
                              <a:gd name="T130" fmla="+- 0 1831 1229"/>
                              <a:gd name="T131" fmla="*/ 1831 h 716"/>
                              <a:gd name="T132" fmla="+- 0 9464 9140"/>
                              <a:gd name="T133" fmla="*/ T132 w 577"/>
                              <a:gd name="T134" fmla="+- 0 1845 1229"/>
                              <a:gd name="T135" fmla="*/ 1845 h 716"/>
                              <a:gd name="T136" fmla="+- 0 9525 9140"/>
                              <a:gd name="T137" fmla="*/ T136 w 577"/>
                              <a:gd name="T138" fmla="+- 0 1833 1229"/>
                              <a:gd name="T139" fmla="*/ 1833 h 716"/>
                              <a:gd name="T140" fmla="+- 0 9577 9140"/>
                              <a:gd name="T141" fmla="*/ T140 w 577"/>
                              <a:gd name="T142" fmla="+- 0 1797 1229"/>
                              <a:gd name="T143" fmla="*/ 1797 h 716"/>
                              <a:gd name="T144" fmla="+- 0 9612 9140"/>
                              <a:gd name="T145" fmla="*/ T144 w 577"/>
                              <a:gd name="T146" fmla="+- 0 1741 1229"/>
                              <a:gd name="T147" fmla="*/ 1741 h 716"/>
                              <a:gd name="T148" fmla="+- 0 9630 9140"/>
                              <a:gd name="T149" fmla="*/ T148 w 577"/>
                              <a:gd name="T150" fmla="+- 0 1672 1229"/>
                              <a:gd name="T151" fmla="*/ 1672 h 716"/>
                              <a:gd name="T152" fmla="+- 0 9629 9140"/>
                              <a:gd name="T153" fmla="*/ T152 w 577"/>
                              <a:gd name="T154" fmla="+- 0 1594 1229"/>
                              <a:gd name="T155" fmla="*/ 1594 h 716"/>
                              <a:gd name="T156" fmla="+- 0 9608 9140"/>
                              <a:gd name="T157" fmla="*/ T156 w 577"/>
                              <a:gd name="T158" fmla="+- 0 1514 1229"/>
                              <a:gd name="T159" fmla="*/ 1514 h 716"/>
                              <a:gd name="T160" fmla="+- 0 9569 9140"/>
                              <a:gd name="T161" fmla="*/ T160 w 577"/>
                              <a:gd name="T162" fmla="+- 0 1441 1229"/>
                              <a:gd name="T163" fmla="*/ 1441 h 716"/>
                              <a:gd name="T164" fmla="+- 0 9518 9140"/>
                              <a:gd name="T165" fmla="*/ T164 w 577"/>
                              <a:gd name="T166" fmla="+- 0 1385 1229"/>
                              <a:gd name="T167" fmla="*/ 1385 h 716"/>
                              <a:gd name="T168" fmla="+- 0 9459 9140"/>
                              <a:gd name="T169" fmla="*/ T168 w 577"/>
                              <a:gd name="T170" fmla="+- 0 1349 1229"/>
                              <a:gd name="T171" fmla="*/ 1349 h 716"/>
                              <a:gd name="T172" fmla="+- 0 9396 9140"/>
                              <a:gd name="T173" fmla="*/ T172 w 577"/>
                              <a:gd name="T174" fmla="+- 0 1335 1229"/>
                              <a:gd name="T175" fmla="*/ 1335 h 716"/>
                              <a:gd name="T176" fmla="+- 0 9335 9140"/>
                              <a:gd name="T177" fmla="*/ T176 w 577"/>
                              <a:gd name="T178" fmla="+- 0 1347 1229"/>
                              <a:gd name="T179" fmla="*/ 1347 h 716"/>
                              <a:gd name="T180" fmla="+- 0 9284 9140"/>
                              <a:gd name="T181" fmla="*/ T180 w 577"/>
                              <a:gd name="T182" fmla="+- 0 1383 1229"/>
                              <a:gd name="T183" fmla="*/ 1383 h 716"/>
                              <a:gd name="T184" fmla="+- 0 9248 9140"/>
                              <a:gd name="T185" fmla="*/ T184 w 577"/>
                              <a:gd name="T186" fmla="+- 0 1438 1229"/>
                              <a:gd name="T187" fmla="*/ 1438 h 716"/>
                              <a:gd name="T188" fmla="+- 0 9231 9140"/>
                              <a:gd name="T189" fmla="*/ T188 w 577"/>
                              <a:gd name="T190" fmla="+- 0 1507 1229"/>
                              <a:gd name="T191" fmla="*/ 1507 h 716"/>
                              <a:gd name="T192" fmla="+- 0 9231 9140"/>
                              <a:gd name="T193" fmla="*/ T192 w 577"/>
                              <a:gd name="T194" fmla="+- 0 1585 1229"/>
                              <a:gd name="T195" fmla="*/ 1585 h 716"/>
                              <a:gd name="T196" fmla="+- 0 9252 9140"/>
                              <a:gd name="T197" fmla="*/ T196 w 577"/>
                              <a:gd name="T198" fmla="+- 0 1666 1229"/>
                              <a:gd name="T199" fmla="*/ 1666 h 71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Lst>
                            <a:rect l="0" t="0" r="r" b="b"/>
                            <a:pathLst>
                              <a:path w="577" h="716">
                                <a:moveTo>
                                  <a:pt x="543" y="249"/>
                                </a:moveTo>
                                <a:lnTo>
                                  <a:pt x="567" y="330"/>
                                </a:lnTo>
                                <a:lnTo>
                                  <a:pt x="576" y="410"/>
                                </a:lnTo>
                                <a:lnTo>
                                  <a:pt x="571" y="486"/>
                                </a:lnTo>
                                <a:lnTo>
                                  <a:pt x="552" y="556"/>
                                </a:lnTo>
                                <a:lnTo>
                                  <a:pt x="520" y="617"/>
                                </a:lnTo>
                                <a:lnTo>
                                  <a:pt x="476" y="665"/>
                                </a:lnTo>
                                <a:lnTo>
                                  <a:pt x="421" y="699"/>
                                </a:lnTo>
                                <a:lnTo>
                                  <a:pt x="359" y="715"/>
                                </a:lnTo>
                                <a:lnTo>
                                  <a:pt x="296" y="713"/>
                                </a:lnTo>
                                <a:lnTo>
                                  <a:pt x="232" y="692"/>
                                </a:lnTo>
                                <a:lnTo>
                                  <a:pt x="172" y="656"/>
                                </a:lnTo>
                                <a:lnTo>
                                  <a:pt x="117" y="606"/>
                                </a:lnTo>
                                <a:lnTo>
                                  <a:pt x="70" y="542"/>
                                </a:lnTo>
                                <a:lnTo>
                                  <a:pt x="32" y="467"/>
                                </a:lnTo>
                                <a:lnTo>
                                  <a:pt x="9" y="386"/>
                                </a:lnTo>
                                <a:lnTo>
                                  <a:pt x="0" y="305"/>
                                </a:lnTo>
                                <a:lnTo>
                                  <a:pt x="5" y="229"/>
                                </a:lnTo>
                                <a:lnTo>
                                  <a:pt x="24" y="159"/>
                                </a:lnTo>
                                <a:lnTo>
                                  <a:pt x="56" y="99"/>
                                </a:lnTo>
                                <a:lnTo>
                                  <a:pt x="99" y="50"/>
                                </a:lnTo>
                                <a:lnTo>
                                  <a:pt x="154" y="16"/>
                                </a:lnTo>
                                <a:lnTo>
                                  <a:pt x="216" y="0"/>
                                </a:lnTo>
                                <a:lnTo>
                                  <a:pt x="280" y="3"/>
                                </a:lnTo>
                                <a:lnTo>
                                  <a:pt x="343" y="23"/>
                                </a:lnTo>
                                <a:lnTo>
                                  <a:pt x="404" y="59"/>
                                </a:lnTo>
                                <a:lnTo>
                                  <a:pt x="459" y="110"/>
                                </a:lnTo>
                                <a:lnTo>
                                  <a:pt x="506" y="173"/>
                                </a:lnTo>
                                <a:lnTo>
                                  <a:pt x="543" y="249"/>
                                </a:lnTo>
                                <a:close/>
                                <a:moveTo>
                                  <a:pt x="112" y="437"/>
                                </a:moveTo>
                                <a:lnTo>
                                  <a:pt x="151" y="510"/>
                                </a:lnTo>
                                <a:lnTo>
                                  <a:pt x="203" y="566"/>
                                </a:lnTo>
                                <a:lnTo>
                                  <a:pt x="262" y="602"/>
                                </a:lnTo>
                                <a:lnTo>
                                  <a:pt x="324" y="616"/>
                                </a:lnTo>
                                <a:lnTo>
                                  <a:pt x="385" y="604"/>
                                </a:lnTo>
                                <a:lnTo>
                                  <a:pt x="437" y="568"/>
                                </a:lnTo>
                                <a:lnTo>
                                  <a:pt x="472" y="512"/>
                                </a:lnTo>
                                <a:lnTo>
                                  <a:pt x="490" y="443"/>
                                </a:lnTo>
                                <a:lnTo>
                                  <a:pt x="489" y="365"/>
                                </a:lnTo>
                                <a:lnTo>
                                  <a:pt x="468" y="285"/>
                                </a:lnTo>
                                <a:lnTo>
                                  <a:pt x="429" y="212"/>
                                </a:lnTo>
                                <a:lnTo>
                                  <a:pt x="378" y="156"/>
                                </a:lnTo>
                                <a:lnTo>
                                  <a:pt x="319" y="120"/>
                                </a:lnTo>
                                <a:lnTo>
                                  <a:pt x="256" y="106"/>
                                </a:lnTo>
                                <a:lnTo>
                                  <a:pt x="195" y="118"/>
                                </a:lnTo>
                                <a:lnTo>
                                  <a:pt x="144" y="154"/>
                                </a:lnTo>
                                <a:lnTo>
                                  <a:pt x="108" y="209"/>
                                </a:lnTo>
                                <a:lnTo>
                                  <a:pt x="91" y="278"/>
                                </a:lnTo>
                                <a:lnTo>
                                  <a:pt x="91" y="356"/>
                                </a:lnTo>
                                <a:lnTo>
                                  <a:pt x="112" y="437"/>
                                </a:lnTo>
                                <a:close/>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54" name="Picture 491"/>
                          <pic:cNvPicPr>
                            <a:picLocks noChangeAspect="1" noChangeArrowheads="1"/>
                          </pic:cNvPicPr>
                        </pic:nvPicPr>
                        <pic:blipFill>
                          <a:blip r:embed="rId291">
                            <a:extLst>
                              <a:ext uri="{28A0092B-C50C-407E-A947-70E740481C1C}">
                                <a14:useLocalDpi xmlns:a14="http://schemas.microsoft.com/office/drawing/2010/main" val="0"/>
                              </a:ext>
                            </a:extLst>
                          </a:blip>
                          <a:srcRect/>
                          <a:stretch>
                            <a:fillRect/>
                          </a:stretch>
                        </pic:blipFill>
                        <pic:spPr bwMode="auto">
                          <a:xfrm>
                            <a:off x="9294" y="1221"/>
                            <a:ext cx="380" cy="53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55" name="Freeform 492"/>
                        <wps:cNvSpPr>
                          <a:spLocks/>
                        </wps:cNvSpPr>
                        <wps:spPr bwMode="auto">
                          <a:xfrm>
                            <a:off x="9294" y="1221"/>
                            <a:ext cx="380" cy="531"/>
                          </a:xfrm>
                          <a:custGeom>
                            <a:avLst/>
                            <a:gdLst>
                              <a:gd name="T0" fmla="+- 0 9664 9294"/>
                              <a:gd name="T1" fmla="*/ T0 w 380"/>
                              <a:gd name="T2" fmla="+- 0 1221 1221"/>
                              <a:gd name="T3" fmla="*/ 1221 h 531"/>
                              <a:gd name="T4" fmla="+- 0 9294 9294"/>
                              <a:gd name="T5" fmla="*/ T4 w 380"/>
                              <a:gd name="T6" fmla="+- 0 1742 1221"/>
                              <a:gd name="T7" fmla="*/ 1742 h 531"/>
                              <a:gd name="T8" fmla="+- 0 9301 9294"/>
                              <a:gd name="T9" fmla="*/ T8 w 380"/>
                              <a:gd name="T10" fmla="+- 0 1752 1221"/>
                              <a:gd name="T11" fmla="*/ 1752 h 531"/>
                              <a:gd name="T12" fmla="+- 0 9674 9294"/>
                              <a:gd name="T13" fmla="*/ T12 w 380"/>
                              <a:gd name="T14" fmla="+- 0 1229 1221"/>
                              <a:gd name="T15" fmla="*/ 1229 h 531"/>
                              <a:gd name="T16" fmla="+- 0 9664 9294"/>
                              <a:gd name="T17" fmla="*/ T16 w 380"/>
                              <a:gd name="T18" fmla="+- 0 1221 1221"/>
                              <a:gd name="T19" fmla="*/ 1221 h 531"/>
                            </a:gdLst>
                            <a:ahLst/>
                            <a:cxnLst>
                              <a:cxn ang="0">
                                <a:pos x="T1" y="T3"/>
                              </a:cxn>
                              <a:cxn ang="0">
                                <a:pos x="T5" y="T7"/>
                              </a:cxn>
                              <a:cxn ang="0">
                                <a:pos x="T9" y="T11"/>
                              </a:cxn>
                              <a:cxn ang="0">
                                <a:pos x="T13" y="T15"/>
                              </a:cxn>
                              <a:cxn ang="0">
                                <a:pos x="T17" y="T19"/>
                              </a:cxn>
                            </a:cxnLst>
                            <a:rect l="0" t="0" r="r" b="b"/>
                            <a:pathLst>
                              <a:path w="380" h="531">
                                <a:moveTo>
                                  <a:pt x="370" y="0"/>
                                </a:moveTo>
                                <a:lnTo>
                                  <a:pt x="0" y="521"/>
                                </a:lnTo>
                                <a:lnTo>
                                  <a:pt x="7" y="531"/>
                                </a:lnTo>
                                <a:lnTo>
                                  <a:pt x="380" y="8"/>
                                </a:lnTo>
                                <a:lnTo>
                                  <a:pt x="370" y="0"/>
                                </a:lnTo>
                                <a:close/>
                              </a:path>
                            </a:pathLst>
                          </a:custGeom>
                          <a:noFill/>
                          <a:ln w="197">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56" name="Picture 493"/>
                          <pic:cNvPicPr>
                            <a:picLocks noChangeAspect="1" noChangeArrowheads="1"/>
                          </pic:cNvPicPr>
                        </pic:nvPicPr>
                        <pic:blipFill>
                          <a:blip r:embed="rId292">
                            <a:extLst>
                              <a:ext uri="{28A0092B-C50C-407E-A947-70E740481C1C}">
                                <a14:useLocalDpi xmlns:a14="http://schemas.microsoft.com/office/drawing/2010/main" val="0"/>
                              </a:ext>
                            </a:extLst>
                          </a:blip>
                          <a:srcRect/>
                          <a:stretch>
                            <a:fillRect/>
                          </a:stretch>
                        </pic:blipFill>
                        <pic:spPr bwMode="auto">
                          <a:xfrm>
                            <a:off x="9102" y="2141"/>
                            <a:ext cx="121" cy="10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57" name="Freeform 494"/>
                        <wps:cNvSpPr>
                          <a:spLocks/>
                        </wps:cNvSpPr>
                        <wps:spPr bwMode="auto">
                          <a:xfrm>
                            <a:off x="9102" y="2141"/>
                            <a:ext cx="121" cy="101"/>
                          </a:xfrm>
                          <a:custGeom>
                            <a:avLst/>
                            <a:gdLst>
                              <a:gd name="T0" fmla="+- 0 9223 9103"/>
                              <a:gd name="T1" fmla="*/ T0 w 121"/>
                              <a:gd name="T2" fmla="+- 0 2142 2142"/>
                              <a:gd name="T3" fmla="*/ 2142 h 101"/>
                              <a:gd name="T4" fmla="+- 0 9173 9103"/>
                              <a:gd name="T5" fmla="*/ T4 w 121"/>
                              <a:gd name="T6" fmla="+- 0 2192 2142"/>
                              <a:gd name="T7" fmla="*/ 2192 h 101"/>
                              <a:gd name="T8" fmla="+- 0 9140 9103"/>
                              <a:gd name="T9" fmla="*/ T8 w 121"/>
                              <a:gd name="T10" fmla="+- 0 2197 2142"/>
                              <a:gd name="T11" fmla="*/ 2197 h 101"/>
                              <a:gd name="T12" fmla="+- 0 9124 9103"/>
                              <a:gd name="T13" fmla="*/ T12 w 121"/>
                              <a:gd name="T14" fmla="+- 0 2195 2142"/>
                              <a:gd name="T15" fmla="*/ 2195 h 101"/>
                              <a:gd name="T16" fmla="+- 0 9106 9103"/>
                              <a:gd name="T17" fmla="*/ T16 w 121"/>
                              <a:gd name="T18" fmla="+- 0 2193 2142"/>
                              <a:gd name="T19" fmla="*/ 2193 h 101"/>
                              <a:gd name="T20" fmla="+- 0 9103 9103"/>
                              <a:gd name="T21" fmla="*/ T20 w 121"/>
                              <a:gd name="T22" fmla="+- 0 2242 2142"/>
                              <a:gd name="T23" fmla="*/ 2242 h 101"/>
                              <a:gd name="T24" fmla="+- 0 9124 9103"/>
                              <a:gd name="T25" fmla="*/ T24 w 121"/>
                              <a:gd name="T26" fmla="+- 0 2241 2142"/>
                              <a:gd name="T27" fmla="*/ 2241 h 101"/>
                              <a:gd name="T28" fmla="+- 0 9144 9103"/>
                              <a:gd name="T29" fmla="*/ T28 w 121"/>
                              <a:gd name="T30" fmla="+- 0 2241 2142"/>
                              <a:gd name="T31" fmla="*/ 2241 h 101"/>
                              <a:gd name="T32" fmla="+- 0 9204 9103"/>
                              <a:gd name="T33" fmla="*/ T32 w 121"/>
                              <a:gd name="T34" fmla="+- 0 2227 2142"/>
                              <a:gd name="T35" fmla="*/ 2227 h 101"/>
                              <a:gd name="T36" fmla="+- 0 9223 9103"/>
                              <a:gd name="T37" fmla="*/ T36 w 121"/>
                              <a:gd name="T38" fmla="+- 0 2205 2142"/>
                              <a:gd name="T39" fmla="*/ 2205 h 101"/>
                              <a:gd name="T40" fmla="+- 0 9223 9103"/>
                              <a:gd name="T41" fmla="*/ T40 w 121"/>
                              <a:gd name="T42" fmla="+- 0 2142 2142"/>
                              <a:gd name="T43" fmla="*/ 2142 h 10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Lst>
                            <a:rect l="0" t="0" r="r" b="b"/>
                            <a:pathLst>
                              <a:path w="121" h="101">
                                <a:moveTo>
                                  <a:pt x="120" y="0"/>
                                </a:moveTo>
                                <a:lnTo>
                                  <a:pt x="70" y="50"/>
                                </a:lnTo>
                                <a:lnTo>
                                  <a:pt x="37" y="55"/>
                                </a:lnTo>
                                <a:lnTo>
                                  <a:pt x="21" y="53"/>
                                </a:lnTo>
                                <a:lnTo>
                                  <a:pt x="3" y="51"/>
                                </a:lnTo>
                                <a:lnTo>
                                  <a:pt x="0" y="100"/>
                                </a:lnTo>
                                <a:lnTo>
                                  <a:pt x="21" y="99"/>
                                </a:lnTo>
                                <a:lnTo>
                                  <a:pt x="41" y="99"/>
                                </a:lnTo>
                                <a:lnTo>
                                  <a:pt x="101" y="85"/>
                                </a:lnTo>
                                <a:lnTo>
                                  <a:pt x="120" y="63"/>
                                </a:lnTo>
                                <a:lnTo>
                                  <a:pt x="120" y="0"/>
                                </a:lnTo>
                                <a:close/>
                              </a:path>
                            </a:pathLst>
                          </a:custGeom>
                          <a:noFill/>
                          <a:ln w="758">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58" name="Picture 495"/>
                          <pic:cNvPicPr>
                            <a:picLocks noChangeAspect="1" noChangeArrowheads="1"/>
                          </pic:cNvPicPr>
                        </pic:nvPicPr>
                        <pic:blipFill>
                          <a:blip r:embed="rId293">
                            <a:extLst>
                              <a:ext uri="{28A0092B-C50C-407E-A947-70E740481C1C}">
                                <a14:useLocalDpi xmlns:a14="http://schemas.microsoft.com/office/drawing/2010/main" val="0"/>
                              </a:ext>
                            </a:extLst>
                          </a:blip>
                          <a:srcRect/>
                          <a:stretch>
                            <a:fillRect/>
                          </a:stretch>
                        </pic:blipFill>
                        <pic:spPr bwMode="auto">
                          <a:xfrm>
                            <a:off x="9172" y="2146"/>
                            <a:ext cx="52" cy="5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59" name="Freeform 496"/>
                        <wps:cNvSpPr>
                          <a:spLocks/>
                        </wps:cNvSpPr>
                        <wps:spPr bwMode="auto">
                          <a:xfrm>
                            <a:off x="9172" y="2146"/>
                            <a:ext cx="52" cy="59"/>
                          </a:xfrm>
                          <a:custGeom>
                            <a:avLst/>
                            <a:gdLst>
                              <a:gd name="T0" fmla="+- 0 9173 9172"/>
                              <a:gd name="T1" fmla="*/ T0 w 52"/>
                              <a:gd name="T2" fmla="+- 0 2153 2146"/>
                              <a:gd name="T3" fmla="*/ 2153 h 59"/>
                              <a:gd name="T4" fmla="+- 0 9183 9172"/>
                              <a:gd name="T5" fmla="*/ T4 w 52"/>
                              <a:gd name="T6" fmla="+- 0 2163 2146"/>
                              <a:gd name="T7" fmla="*/ 2163 h 59"/>
                              <a:gd name="T8" fmla="+- 0 9190 9172"/>
                              <a:gd name="T9" fmla="*/ T8 w 52"/>
                              <a:gd name="T10" fmla="+- 0 2161 2146"/>
                              <a:gd name="T11" fmla="*/ 2161 h 59"/>
                              <a:gd name="T12" fmla="+- 0 9196 9172"/>
                              <a:gd name="T13" fmla="*/ T12 w 52"/>
                              <a:gd name="T14" fmla="+- 0 2156 2146"/>
                              <a:gd name="T15" fmla="*/ 2156 h 59"/>
                              <a:gd name="T16" fmla="+- 0 9207 9172"/>
                              <a:gd name="T17" fmla="*/ T16 w 52"/>
                              <a:gd name="T18" fmla="+- 0 2156 2146"/>
                              <a:gd name="T19" fmla="*/ 2156 h 59"/>
                              <a:gd name="T20" fmla="+- 0 9216 9172"/>
                              <a:gd name="T21" fmla="*/ T20 w 52"/>
                              <a:gd name="T22" fmla="+- 0 2157 2146"/>
                              <a:gd name="T23" fmla="*/ 2157 h 59"/>
                              <a:gd name="T24" fmla="+- 0 9216 9172"/>
                              <a:gd name="T25" fmla="*/ T24 w 52"/>
                              <a:gd name="T26" fmla="+- 0 2150 2146"/>
                              <a:gd name="T27" fmla="*/ 2150 h 59"/>
                              <a:gd name="T28" fmla="+- 0 9215 9172"/>
                              <a:gd name="T29" fmla="*/ T28 w 52"/>
                              <a:gd name="T30" fmla="+- 0 2146 2146"/>
                              <a:gd name="T31" fmla="*/ 2146 h 59"/>
                              <a:gd name="T32" fmla="+- 0 9224 9172"/>
                              <a:gd name="T33" fmla="*/ T32 w 52"/>
                              <a:gd name="T34" fmla="+- 0 2155 2146"/>
                              <a:gd name="T35" fmla="*/ 2155 h 59"/>
                              <a:gd name="T36" fmla="+- 0 9223 9172"/>
                              <a:gd name="T37" fmla="*/ T36 w 52"/>
                              <a:gd name="T38" fmla="+- 0 2205 2146"/>
                              <a:gd name="T39" fmla="*/ 2205 h 59"/>
                              <a:gd name="T40" fmla="+- 0 9215 9172"/>
                              <a:gd name="T41" fmla="*/ T40 w 52"/>
                              <a:gd name="T42" fmla="+- 0 2195 2146"/>
                              <a:gd name="T43" fmla="*/ 2195 h 59"/>
                              <a:gd name="T44" fmla="+- 0 9204 9172"/>
                              <a:gd name="T45" fmla="*/ T44 w 52"/>
                              <a:gd name="T46" fmla="+- 0 2197 2146"/>
                              <a:gd name="T47" fmla="*/ 2197 h 59"/>
                              <a:gd name="T48" fmla="+- 0 9201 9172"/>
                              <a:gd name="T49" fmla="*/ T48 w 52"/>
                              <a:gd name="T50" fmla="+- 0 2199 2146"/>
                              <a:gd name="T51" fmla="*/ 2199 h 59"/>
                              <a:gd name="T52" fmla="+- 0 9187 9172"/>
                              <a:gd name="T53" fmla="*/ T52 w 52"/>
                              <a:gd name="T54" fmla="+- 0 2205 2146"/>
                              <a:gd name="T55" fmla="*/ 2205 h 59"/>
                              <a:gd name="T56" fmla="+- 0 9182 9172"/>
                              <a:gd name="T57" fmla="*/ T56 w 52"/>
                              <a:gd name="T58" fmla="+- 0 2204 2146"/>
                              <a:gd name="T59" fmla="*/ 2204 h 59"/>
                              <a:gd name="T60" fmla="+- 0 9172 9172"/>
                              <a:gd name="T61" fmla="*/ T60 w 52"/>
                              <a:gd name="T62" fmla="+- 0 2202 2146"/>
                              <a:gd name="T63" fmla="*/ 2202 h 59"/>
                              <a:gd name="T64" fmla="+- 0 9173 9172"/>
                              <a:gd name="T65" fmla="*/ T64 w 52"/>
                              <a:gd name="T66" fmla="+- 0 2153 2146"/>
                              <a:gd name="T67" fmla="*/ 2153 h 5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Lst>
                            <a:rect l="0" t="0" r="r" b="b"/>
                            <a:pathLst>
                              <a:path w="52" h="59">
                                <a:moveTo>
                                  <a:pt x="1" y="7"/>
                                </a:moveTo>
                                <a:lnTo>
                                  <a:pt x="11" y="17"/>
                                </a:lnTo>
                                <a:lnTo>
                                  <a:pt x="18" y="15"/>
                                </a:lnTo>
                                <a:lnTo>
                                  <a:pt x="24" y="10"/>
                                </a:lnTo>
                                <a:lnTo>
                                  <a:pt x="35" y="10"/>
                                </a:lnTo>
                                <a:lnTo>
                                  <a:pt x="44" y="11"/>
                                </a:lnTo>
                                <a:lnTo>
                                  <a:pt x="44" y="4"/>
                                </a:lnTo>
                                <a:lnTo>
                                  <a:pt x="43" y="0"/>
                                </a:lnTo>
                                <a:lnTo>
                                  <a:pt x="52" y="9"/>
                                </a:lnTo>
                                <a:lnTo>
                                  <a:pt x="51" y="59"/>
                                </a:lnTo>
                                <a:lnTo>
                                  <a:pt x="43" y="49"/>
                                </a:lnTo>
                                <a:lnTo>
                                  <a:pt x="32" y="51"/>
                                </a:lnTo>
                                <a:lnTo>
                                  <a:pt x="29" y="53"/>
                                </a:lnTo>
                                <a:lnTo>
                                  <a:pt x="15" y="59"/>
                                </a:lnTo>
                                <a:lnTo>
                                  <a:pt x="10" y="58"/>
                                </a:lnTo>
                                <a:lnTo>
                                  <a:pt x="0" y="56"/>
                                </a:lnTo>
                                <a:lnTo>
                                  <a:pt x="1" y="7"/>
                                </a:lnTo>
                                <a:close/>
                              </a:path>
                            </a:pathLst>
                          </a:custGeom>
                          <a:noFill/>
                          <a:ln w="758">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60" name="Picture 497"/>
                          <pic:cNvPicPr>
                            <a:picLocks noChangeAspect="1" noChangeArrowheads="1"/>
                          </pic:cNvPicPr>
                        </pic:nvPicPr>
                        <pic:blipFill>
                          <a:blip r:embed="rId294">
                            <a:extLst>
                              <a:ext uri="{28A0092B-C50C-407E-A947-70E740481C1C}">
                                <a14:useLocalDpi xmlns:a14="http://schemas.microsoft.com/office/drawing/2010/main" val="0"/>
                              </a:ext>
                            </a:extLst>
                          </a:blip>
                          <a:srcRect/>
                          <a:stretch>
                            <a:fillRect/>
                          </a:stretch>
                        </pic:blipFill>
                        <pic:spPr bwMode="auto">
                          <a:xfrm>
                            <a:off x="9586" y="2144"/>
                            <a:ext cx="121" cy="10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61" name="Freeform 498"/>
                        <wps:cNvSpPr>
                          <a:spLocks/>
                        </wps:cNvSpPr>
                        <wps:spPr bwMode="auto">
                          <a:xfrm>
                            <a:off x="9586" y="2144"/>
                            <a:ext cx="121" cy="101"/>
                          </a:xfrm>
                          <a:custGeom>
                            <a:avLst/>
                            <a:gdLst>
                              <a:gd name="T0" fmla="+- 0 9587 9587"/>
                              <a:gd name="T1" fmla="*/ T0 w 121"/>
                              <a:gd name="T2" fmla="+- 0 2144 2144"/>
                              <a:gd name="T3" fmla="*/ 2144 h 101"/>
                              <a:gd name="T4" fmla="+- 0 9636 9587"/>
                              <a:gd name="T5" fmla="*/ T4 w 121"/>
                              <a:gd name="T6" fmla="+- 0 2194 2144"/>
                              <a:gd name="T7" fmla="*/ 2194 h 101"/>
                              <a:gd name="T8" fmla="+- 0 9670 9587"/>
                              <a:gd name="T9" fmla="*/ T8 w 121"/>
                              <a:gd name="T10" fmla="+- 0 2199 2144"/>
                              <a:gd name="T11" fmla="*/ 2199 h 101"/>
                              <a:gd name="T12" fmla="+- 0 9686 9587"/>
                              <a:gd name="T13" fmla="*/ T12 w 121"/>
                              <a:gd name="T14" fmla="+- 0 2197 2144"/>
                              <a:gd name="T15" fmla="*/ 2197 h 101"/>
                              <a:gd name="T16" fmla="+- 0 9704 9587"/>
                              <a:gd name="T17" fmla="*/ T16 w 121"/>
                              <a:gd name="T18" fmla="+- 0 2196 2144"/>
                              <a:gd name="T19" fmla="*/ 2196 h 101"/>
                              <a:gd name="T20" fmla="+- 0 9707 9587"/>
                              <a:gd name="T21" fmla="*/ T20 w 121"/>
                              <a:gd name="T22" fmla="+- 0 2245 2144"/>
                              <a:gd name="T23" fmla="*/ 2245 h 101"/>
                              <a:gd name="T24" fmla="+- 0 9686 9587"/>
                              <a:gd name="T25" fmla="*/ T24 w 121"/>
                              <a:gd name="T26" fmla="+- 0 2244 2144"/>
                              <a:gd name="T27" fmla="*/ 2244 h 101"/>
                              <a:gd name="T28" fmla="+- 0 9666 9587"/>
                              <a:gd name="T29" fmla="*/ T28 w 121"/>
                              <a:gd name="T30" fmla="+- 0 2243 2144"/>
                              <a:gd name="T31" fmla="*/ 2243 h 101"/>
                              <a:gd name="T32" fmla="+- 0 9606 9587"/>
                              <a:gd name="T33" fmla="*/ T32 w 121"/>
                              <a:gd name="T34" fmla="+- 0 2229 2144"/>
                              <a:gd name="T35" fmla="*/ 2229 h 101"/>
                              <a:gd name="T36" fmla="+- 0 9587 9587"/>
                              <a:gd name="T37" fmla="*/ T36 w 121"/>
                              <a:gd name="T38" fmla="+- 0 2208 2144"/>
                              <a:gd name="T39" fmla="*/ 2208 h 101"/>
                              <a:gd name="T40" fmla="+- 0 9587 9587"/>
                              <a:gd name="T41" fmla="*/ T40 w 121"/>
                              <a:gd name="T42" fmla="+- 0 2144 2144"/>
                              <a:gd name="T43" fmla="*/ 2144 h 10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Lst>
                            <a:rect l="0" t="0" r="r" b="b"/>
                            <a:pathLst>
                              <a:path w="121" h="101">
                                <a:moveTo>
                                  <a:pt x="0" y="0"/>
                                </a:moveTo>
                                <a:lnTo>
                                  <a:pt x="49" y="50"/>
                                </a:lnTo>
                                <a:lnTo>
                                  <a:pt x="83" y="55"/>
                                </a:lnTo>
                                <a:lnTo>
                                  <a:pt x="99" y="53"/>
                                </a:lnTo>
                                <a:lnTo>
                                  <a:pt x="117" y="52"/>
                                </a:lnTo>
                                <a:lnTo>
                                  <a:pt x="120" y="101"/>
                                </a:lnTo>
                                <a:lnTo>
                                  <a:pt x="99" y="100"/>
                                </a:lnTo>
                                <a:lnTo>
                                  <a:pt x="79" y="99"/>
                                </a:lnTo>
                                <a:lnTo>
                                  <a:pt x="19" y="85"/>
                                </a:lnTo>
                                <a:lnTo>
                                  <a:pt x="0" y="64"/>
                                </a:lnTo>
                                <a:lnTo>
                                  <a:pt x="0" y="0"/>
                                </a:lnTo>
                                <a:close/>
                              </a:path>
                            </a:pathLst>
                          </a:custGeom>
                          <a:noFill/>
                          <a:ln w="758">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62" name="Picture 499"/>
                          <pic:cNvPicPr>
                            <a:picLocks noChangeAspect="1" noChangeArrowheads="1"/>
                          </pic:cNvPicPr>
                        </pic:nvPicPr>
                        <pic:blipFill>
                          <a:blip r:embed="rId295">
                            <a:extLst>
                              <a:ext uri="{28A0092B-C50C-407E-A947-70E740481C1C}">
                                <a14:useLocalDpi xmlns:a14="http://schemas.microsoft.com/office/drawing/2010/main" val="0"/>
                              </a:ext>
                            </a:extLst>
                          </a:blip>
                          <a:srcRect/>
                          <a:stretch>
                            <a:fillRect/>
                          </a:stretch>
                        </pic:blipFill>
                        <pic:spPr bwMode="auto">
                          <a:xfrm>
                            <a:off x="9586" y="2148"/>
                            <a:ext cx="53" cy="6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63" name="Freeform 500"/>
                        <wps:cNvSpPr>
                          <a:spLocks/>
                        </wps:cNvSpPr>
                        <wps:spPr bwMode="auto">
                          <a:xfrm>
                            <a:off x="9586" y="2148"/>
                            <a:ext cx="53" cy="61"/>
                          </a:xfrm>
                          <a:custGeom>
                            <a:avLst/>
                            <a:gdLst>
                              <a:gd name="T0" fmla="+- 0 9637 9586"/>
                              <a:gd name="T1" fmla="*/ T0 w 53"/>
                              <a:gd name="T2" fmla="+- 0 2156 2149"/>
                              <a:gd name="T3" fmla="*/ 2156 h 61"/>
                              <a:gd name="T4" fmla="+- 0 9627 9586"/>
                              <a:gd name="T5" fmla="*/ T4 w 53"/>
                              <a:gd name="T6" fmla="+- 0 2166 2149"/>
                              <a:gd name="T7" fmla="*/ 2166 h 61"/>
                              <a:gd name="T8" fmla="+- 0 9620 9586"/>
                              <a:gd name="T9" fmla="*/ T8 w 53"/>
                              <a:gd name="T10" fmla="+- 0 2164 2149"/>
                              <a:gd name="T11" fmla="*/ 2164 h 61"/>
                              <a:gd name="T12" fmla="+- 0 9614 9586"/>
                              <a:gd name="T13" fmla="*/ T12 w 53"/>
                              <a:gd name="T14" fmla="+- 0 2159 2149"/>
                              <a:gd name="T15" fmla="*/ 2159 h 61"/>
                              <a:gd name="T16" fmla="+- 0 9603 9586"/>
                              <a:gd name="T17" fmla="*/ T16 w 53"/>
                              <a:gd name="T18" fmla="+- 0 2159 2149"/>
                              <a:gd name="T19" fmla="*/ 2159 h 61"/>
                              <a:gd name="T20" fmla="+- 0 9594 9586"/>
                              <a:gd name="T21" fmla="*/ T20 w 53"/>
                              <a:gd name="T22" fmla="+- 0 2160 2149"/>
                              <a:gd name="T23" fmla="*/ 2160 h 61"/>
                              <a:gd name="T24" fmla="+- 0 9594 9586"/>
                              <a:gd name="T25" fmla="*/ T24 w 53"/>
                              <a:gd name="T26" fmla="+- 0 2153 2149"/>
                              <a:gd name="T27" fmla="*/ 2153 h 61"/>
                              <a:gd name="T28" fmla="+- 0 9595 9586"/>
                              <a:gd name="T29" fmla="*/ T28 w 53"/>
                              <a:gd name="T30" fmla="+- 0 2149 2149"/>
                              <a:gd name="T31" fmla="*/ 2149 h 61"/>
                              <a:gd name="T32" fmla="+- 0 9586 9586"/>
                              <a:gd name="T33" fmla="*/ T32 w 53"/>
                              <a:gd name="T34" fmla="+- 0 2157 2149"/>
                              <a:gd name="T35" fmla="*/ 2157 h 61"/>
                              <a:gd name="T36" fmla="+- 0 9587 9586"/>
                              <a:gd name="T37" fmla="*/ T36 w 53"/>
                              <a:gd name="T38" fmla="+- 0 2208 2149"/>
                              <a:gd name="T39" fmla="*/ 2208 h 61"/>
                              <a:gd name="T40" fmla="+- 0 9595 9586"/>
                              <a:gd name="T41" fmla="*/ T40 w 53"/>
                              <a:gd name="T42" fmla="+- 0 2198 2149"/>
                              <a:gd name="T43" fmla="*/ 2198 h 61"/>
                              <a:gd name="T44" fmla="+- 0 9606 9586"/>
                              <a:gd name="T45" fmla="*/ T44 w 53"/>
                              <a:gd name="T46" fmla="+- 0 2199 2149"/>
                              <a:gd name="T47" fmla="*/ 2199 h 61"/>
                              <a:gd name="T48" fmla="+- 0 9609 9586"/>
                              <a:gd name="T49" fmla="*/ T48 w 53"/>
                              <a:gd name="T50" fmla="+- 0 2201 2149"/>
                              <a:gd name="T51" fmla="*/ 2201 h 61"/>
                              <a:gd name="T52" fmla="+- 0 9623 9586"/>
                              <a:gd name="T53" fmla="*/ T52 w 53"/>
                              <a:gd name="T54" fmla="+- 0 2208 2149"/>
                              <a:gd name="T55" fmla="*/ 2208 h 61"/>
                              <a:gd name="T56" fmla="+- 0 9628 9586"/>
                              <a:gd name="T57" fmla="*/ T56 w 53"/>
                              <a:gd name="T58" fmla="+- 0 2209 2149"/>
                              <a:gd name="T59" fmla="*/ 2209 h 61"/>
                              <a:gd name="T60" fmla="+- 0 9638 9586"/>
                              <a:gd name="T61" fmla="*/ T60 w 53"/>
                              <a:gd name="T62" fmla="+- 0 2208 2149"/>
                              <a:gd name="T63" fmla="*/ 2208 h 61"/>
                              <a:gd name="T64" fmla="+- 0 9637 9586"/>
                              <a:gd name="T65" fmla="*/ T64 w 53"/>
                              <a:gd name="T66" fmla="+- 0 2156 2149"/>
                              <a:gd name="T67" fmla="*/ 2156 h 6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Lst>
                            <a:rect l="0" t="0" r="r" b="b"/>
                            <a:pathLst>
                              <a:path w="53" h="61">
                                <a:moveTo>
                                  <a:pt x="51" y="7"/>
                                </a:moveTo>
                                <a:lnTo>
                                  <a:pt x="41" y="17"/>
                                </a:lnTo>
                                <a:lnTo>
                                  <a:pt x="34" y="15"/>
                                </a:lnTo>
                                <a:lnTo>
                                  <a:pt x="28" y="10"/>
                                </a:lnTo>
                                <a:lnTo>
                                  <a:pt x="17" y="10"/>
                                </a:lnTo>
                                <a:lnTo>
                                  <a:pt x="8" y="11"/>
                                </a:lnTo>
                                <a:lnTo>
                                  <a:pt x="8" y="4"/>
                                </a:lnTo>
                                <a:lnTo>
                                  <a:pt x="9" y="0"/>
                                </a:lnTo>
                                <a:lnTo>
                                  <a:pt x="0" y="8"/>
                                </a:lnTo>
                                <a:lnTo>
                                  <a:pt x="1" y="59"/>
                                </a:lnTo>
                                <a:lnTo>
                                  <a:pt x="9" y="49"/>
                                </a:lnTo>
                                <a:lnTo>
                                  <a:pt x="20" y="50"/>
                                </a:lnTo>
                                <a:lnTo>
                                  <a:pt x="23" y="52"/>
                                </a:lnTo>
                                <a:lnTo>
                                  <a:pt x="37" y="59"/>
                                </a:lnTo>
                                <a:lnTo>
                                  <a:pt x="42" y="60"/>
                                </a:lnTo>
                                <a:lnTo>
                                  <a:pt x="52" y="59"/>
                                </a:lnTo>
                                <a:lnTo>
                                  <a:pt x="51" y="7"/>
                                </a:lnTo>
                                <a:close/>
                              </a:path>
                            </a:pathLst>
                          </a:custGeom>
                          <a:noFill/>
                          <a:ln w="758">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64" name="Picture 501"/>
                          <pic:cNvPicPr>
                            <a:picLocks noChangeAspect="1" noChangeArrowheads="1"/>
                          </pic:cNvPicPr>
                        </pic:nvPicPr>
                        <pic:blipFill>
                          <a:blip r:embed="rId296">
                            <a:extLst>
                              <a:ext uri="{28A0092B-C50C-407E-A947-70E740481C1C}">
                                <a14:useLocalDpi xmlns:a14="http://schemas.microsoft.com/office/drawing/2010/main" val="0"/>
                              </a:ext>
                            </a:extLst>
                          </a:blip>
                          <a:srcRect/>
                          <a:stretch>
                            <a:fillRect/>
                          </a:stretch>
                        </pic:blipFill>
                        <pic:spPr bwMode="auto">
                          <a:xfrm>
                            <a:off x="9171" y="2119"/>
                            <a:ext cx="212" cy="8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65" name="Freeform 502"/>
                        <wps:cNvSpPr>
                          <a:spLocks/>
                        </wps:cNvSpPr>
                        <wps:spPr bwMode="auto">
                          <a:xfrm>
                            <a:off x="9171" y="2119"/>
                            <a:ext cx="212" cy="83"/>
                          </a:xfrm>
                          <a:custGeom>
                            <a:avLst/>
                            <a:gdLst>
                              <a:gd name="T0" fmla="+- 0 9383 9172"/>
                              <a:gd name="T1" fmla="*/ T0 w 212"/>
                              <a:gd name="T2" fmla="+- 0 2119 2119"/>
                              <a:gd name="T3" fmla="*/ 2119 h 83"/>
                              <a:gd name="T4" fmla="+- 0 9370 9172"/>
                              <a:gd name="T5" fmla="*/ T4 w 212"/>
                              <a:gd name="T6" fmla="+- 0 2122 2119"/>
                              <a:gd name="T7" fmla="*/ 2122 h 83"/>
                              <a:gd name="T8" fmla="+- 0 9351 9172"/>
                              <a:gd name="T9" fmla="*/ T8 w 212"/>
                              <a:gd name="T10" fmla="+- 0 2126 2119"/>
                              <a:gd name="T11" fmla="*/ 2126 h 83"/>
                              <a:gd name="T12" fmla="+- 0 9333 9172"/>
                              <a:gd name="T13" fmla="*/ T12 w 212"/>
                              <a:gd name="T14" fmla="+- 0 2129 2119"/>
                              <a:gd name="T15" fmla="*/ 2129 h 83"/>
                              <a:gd name="T16" fmla="+- 0 9320 9172"/>
                              <a:gd name="T17" fmla="*/ T16 w 212"/>
                              <a:gd name="T18" fmla="+- 0 2131 2119"/>
                              <a:gd name="T19" fmla="*/ 2131 h 83"/>
                              <a:gd name="T20" fmla="+- 0 9300 9172"/>
                              <a:gd name="T21" fmla="*/ T20 w 212"/>
                              <a:gd name="T22" fmla="+- 0 2131 2119"/>
                              <a:gd name="T23" fmla="*/ 2131 h 83"/>
                              <a:gd name="T24" fmla="+- 0 9285 9172"/>
                              <a:gd name="T25" fmla="*/ T24 w 212"/>
                              <a:gd name="T26" fmla="+- 0 2131 2119"/>
                              <a:gd name="T27" fmla="*/ 2131 h 83"/>
                              <a:gd name="T28" fmla="+- 0 9270 9172"/>
                              <a:gd name="T29" fmla="*/ T28 w 212"/>
                              <a:gd name="T30" fmla="+- 0 2132 2119"/>
                              <a:gd name="T31" fmla="*/ 2132 h 83"/>
                              <a:gd name="T32" fmla="+- 0 9251 9172"/>
                              <a:gd name="T33" fmla="*/ T32 w 212"/>
                              <a:gd name="T34" fmla="+- 0 2135 2119"/>
                              <a:gd name="T35" fmla="*/ 2135 h 83"/>
                              <a:gd name="T36" fmla="+- 0 9231 9172"/>
                              <a:gd name="T37" fmla="*/ T36 w 212"/>
                              <a:gd name="T38" fmla="+- 0 2136 2119"/>
                              <a:gd name="T39" fmla="*/ 2136 h 83"/>
                              <a:gd name="T40" fmla="+- 0 9213 9172"/>
                              <a:gd name="T41" fmla="*/ T40 w 212"/>
                              <a:gd name="T42" fmla="+- 0 2137 2119"/>
                              <a:gd name="T43" fmla="*/ 2137 h 83"/>
                              <a:gd name="T44" fmla="+- 0 9194 9172"/>
                              <a:gd name="T45" fmla="*/ T44 w 212"/>
                              <a:gd name="T46" fmla="+- 0 2141 2119"/>
                              <a:gd name="T47" fmla="*/ 2141 h 83"/>
                              <a:gd name="T48" fmla="+- 0 9173 9172"/>
                              <a:gd name="T49" fmla="*/ T48 w 212"/>
                              <a:gd name="T50" fmla="+- 0 2153 2119"/>
                              <a:gd name="T51" fmla="*/ 2153 h 83"/>
                              <a:gd name="T52" fmla="+- 0 9172 9172"/>
                              <a:gd name="T53" fmla="*/ T52 w 212"/>
                              <a:gd name="T54" fmla="+- 0 2202 2119"/>
                              <a:gd name="T55" fmla="*/ 2202 h 83"/>
                              <a:gd name="T56" fmla="+- 0 9191 9172"/>
                              <a:gd name="T57" fmla="*/ T56 w 212"/>
                              <a:gd name="T58" fmla="+- 0 2193 2119"/>
                              <a:gd name="T59" fmla="*/ 2193 h 83"/>
                              <a:gd name="T60" fmla="+- 0 9211 9172"/>
                              <a:gd name="T61" fmla="*/ T60 w 212"/>
                              <a:gd name="T62" fmla="+- 0 2190 2119"/>
                              <a:gd name="T63" fmla="*/ 2190 h 83"/>
                              <a:gd name="T64" fmla="+- 0 9232 9172"/>
                              <a:gd name="T65" fmla="*/ T64 w 212"/>
                              <a:gd name="T66" fmla="+- 0 2189 2119"/>
                              <a:gd name="T67" fmla="*/ 2189 h 83"/>
                              <a:gd name="T68" fmla="+- 0 9254 9172"/>
                              <a:gd name="T69" fmla="*/ T68 w 212"/>
                              <a:gd name="T70" fmla="+- 0 2189 2119"/>
                              <a:gd name="T71" fmla="*/ 2189 h 83"/>
                              <a:gd name="T72" fmla="+- 0 9276 9172"/>
                              <a:gd name="T73" fmla="*/ T72 w 212"/>
                              <a:gd name="T74" fmla="+- 0 2189 2119"/>
                              <a:gd name="T75" fmla="*/ 2189 h 83"/>
                              <a:gd name="T76" fmla="+- 0 9298 9172"/>
                              <a:gd name="T77" fmla="*/ T76 w 212"/>
                              <a:gd name="T78" fmla="+- 0 2186 2119"/>
                              <a:gd name="T79" fmla="*/ 2186 h 83"/>
                              <a:gd name="T80" fmla="+- 0 9319 9172"/>
                              <a:gd name="T81" fmla="*/ T80 w 212"/>
                              <a:gd name="T82" fmla="+- 0 2183 2119"/>
                              <a:gd name="T83" fmla="*/ 2183 h 83"/>
                              <a:gd name="T84" fmla="+- 0 9340 9172"/>
                              <a:gd name="T85" fmla="*/ T84 w 212"/>
                              <a:gd name="T86" fmla="+- 0 2182 2119"/>
                              <a:gd name="T87" fmla="*/ 2182 h 83"/>
                              <a:gd name="T88" fmla="+- 0 9350 9172"/>
                              <a:gd name="T89" fmla="*/ T88 w 212"/>
                              <a:gd name="T90" fmla="+- 0 2181 2119"/>
                              <a:gd name="T91" fmla="*/ 2181 h 83"/>
                              <a:gd name="T92" fmla="+- 0 9362 9172"/>
                              <a:gd name="T93" fmla="*/ T92 w 212"/>
                              <a:gd name="T94" fmla="+- 0 2178 2119"/>
                              <a:gd name="T95" fmla="*/ 2178 h 83"/>
                              <a:gd name="T96" fmla="+- 0 9373 9172"/>
                              <a:gd name="T97" fmla="*/ T96 w 212"/>
                              <a:gd name="T98" fmla="+- 0 2176 2119"/>
                              <a:gd name="T99" fmla="*/ 2176 h 83"/>
                              <a:gd name="T100" fmla="+- 0 9383 9172"/>
                              <a:gd name="T101" fmla="*/ T100 w 212"/>
                              <a:gd name="T102" fmla="+- 0 2175 2119"/>
                              <a:gd name="T103" fmla="*/ 2175 h 83"/>
                              <a:gd name="T104" fmla="+- 0 9383 9172"/>
                              <a:gd name="T105" fmla="*/ T104 w 212"/>
                              <a:gd name="T106" fmla="+- 0 2119 2119"/>
                              <a:gd name="T107" fmla="*/ 2119 h 8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Lst>
                            <a:rect l="0" t="0" r="r" b="b"/>
                            <a:pathLst>
                              <a:path w="212" h="83">
                                <a:moveTo>
                                  <a:pt x="211" y="0"/>
                                </a:moveTo>
                                <a:lnTo>
                                  <a:pt x="198" y="3"/>
                                </a:lnTo>
                                <a:lnTo>
                                  <a:pt x="179" y="7"/>
                                </a:lnTo>
                                <a:lnTo>
                                  <a:pt x="161" y="10"/>
                                </a:lnTo>
                                <a:lnTo>
                                  <a:pt x="148" y="12"/>
                                </a:lnTo>
                                <a:lnTo>
                                  <a:pt x="128" y="12"/>
                                </a:lnTo>
                                <a:lnTo>
                                  <a:pt x="113" y="12"/>
                                </a:lnTo>
                                <a:lnTo>
                                  <a:pt x="98" y="13"/>
                                </a:lnTo>
                                <a:lnTo>
                                  <a:pt x="79" y="16"/>
                                </a:lnTo>
                                <a:lnTo>
                                  <a:pt x="59" y="17"/>
                                </a:lnTo>
                                <a:lnTo>
                                  <a:pt x="41" y="18"/>
                                </a:lnTo>
                                <a:lnTo>
                                  <a:pt x="22" y="22"/>
                                </a:lnTo>
                                <a:lnTo>
                                  <a:pt x="1" y="34"/>
                                </a:lnTo>
                                <a:lnTo>
                                  <a:pt x="0" y="83"/>
                                </a:lnTo>
                                <a:lnTo>
                                  <a:pt x="19" y="74"/>
                                </a:lnTo>
                                <a:lnTo>
                                  <a:pt x="39" y="71"/>
                                </a:lnTo>
                                <a:lnTo>
                                  <a:pt x="60" y="70"/>
                                </a:lnTo>
                                <a:lnTo>
                                  <a:pt x="82" y="70"/>
                                </a:lnTo>
                                <a:lnTo>
                                  <a:pt x="104" y="70"/>
                                </a:lnTo>
                                <a:lnTo>
                                  <a:pt x="126" y="67"/>
                                </a:lnTo>
                                <a:lnTo>
                                  <a:pt x="147" y="64"/>
                                </a:lnTo>
                                <a:lnTo>
                                  <a:pt x="168" y="63"/>
                                </a:lnTo>
                                <a:lnTo>
                                  <a:pt x="178" y="62"/>
                                </a:lnTo>
                                <a:lnTo>
                                  <a:pt x="190" y="59"/>
                                </a:lnTo>
                                <a:lnTo>
                                  <a:pt x="201" y="57"/>
                                </a:lnTo>
                                <a:lnTo>
                                  <a:pt x="211" y="56"/>
                                </a:lnTo>
                                <a:lnTo>
                                  <a:pt x="211" y="0"/>
                                </a:lnTo>
                                <a:close/>
                              </a:path>
                            </a:pathLst>
                          </a:custGeom>
                          <a:noFill/>
                          <a:ln w="758">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66" name="Picture 503"/>
                          <pic:cNvPicPr>
                            <a:picLocks noChangeAspect="1" noChangeArrowheads="1"/>
                          </pic:cNvPicPr>
                        </pic:nvPicPr>
                        <pic:blipFill>
                          <a:blip r:embed="rId297">
                            <a:extLst>
                              <a:ext uri="{28A0092B-C50C-407E-A947-70E740481C1C}">
                                <a14:useLocalDpi xmlns:a14="http://schemas.microsoft.com/office/drawing/2010/main" val="0"/>
                              </a:ext>
                            </a:extLst>
                          </a:blip>
                          <a:srcRect/>
                          <a:stretch>
                            <a:fillRect/>
                          </a:stretch>
                        </pic:blipFill>
                        <pic:spPr bwMode="auto">
                          <a:xfrm>
                            <a:off x="9369" y="2110"/>
                            <a:ext cx="66" cy="7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67" name="Freeform 504"/>
                        <wps:cNvSpPr>
                          <a:spLocks/>
                        </wps:cNvSpPr>
                        <wps:spPr bwMode="auto">
                          <a:xfrm>
                            <a:off x="9369" y="2110"/>
                            <a:ext cx="66" cy="77"/>
                          </a:xfrm>
                          <a:custGeom>
                            <a:avLst/>
                            <a:gdLst>
                              <a:gd name="T0" fmla="+- 0 9396 9370"/>
                              <a:gd name="T1" fmla="*/ T0 w 66"/>
                              <a:gd name="T2" fmla="+- 0 2111 2111"/>
                              <a:gd name="T3" fmla="*/ 2111 h 77"/>
                              <a:gd name="T4" fmla="+- 0 9409 9370"/>
                              <a:gd name="T5" fmla="*/ T4 w 66"/>
                              <a:gd name="T6" fmla="+- 0 2111 2111"/>
                              <a:gd name="T7" fmla="*/ 2111 h 77"/>
                              <a:gd name="T8" fmla="+- 0 9424 9370"/>
                              <a:gd name="T9" fmla="*/ T8 w 66"/>
                              <a:gd name="T10" fmla="+- 0 2111 2111"/>
                              <a:gd name="T11" fmla="*/ 2111 h 77"/>
                              <a:gd name="T12" fmla="+- 0 9435 9370"/>
                              <a:gd name="T13" fmla="*/ T12 w 66"/>
                              <a:gd name="T14" fmla="+- 0 2118 2111"/>
                              <a:gd name="T15" fmla="*/ 2118 h 77"/>
                              <a:gd name="T16" fmla="+- 0 9435 9370"/>
                              <a:gd name="T17" fmla="*/ T16 w 66"/>
                              <a:gd name="T18" fmla="+- 0 2128 2111"/>
                              <a:gd name="T19" fmla="*/ 2128 h 77"/>
                              <a:gd name="T20" fmla="+- 0 9435 9370"/>
                              <a:gd name="T21" fmla="*/ T20 w 66"/>
                              <a:gd name="T22" fmla="+- 0 2169 2111"/>
                              <a:gd name="T23" fmla="*/ 2169 h 77"/>
                              <a:gd name="T24" fmla="+- 0 9435 9370"/>
                              <a:gd name="T25" fmla="*/ T24 w 66"/>
                              <a:gd name="T26" fmla="+- 0 2179 2111"/>
                              <a:gd name="T27" fmla="*/ 2179 h 77"/>
                              <a:gd name="T28" fmla="+- 0 9424 9370"/>
                              <a:gd name="T29" fmla="*/ T28 w 66"/>
                              <a:gd name="T30" fmla="+- 0 2187 2111"/>
                              <a:gd name="T31" fmla="*/ 2187 h 77"/>
                              <a:gd name="T32" fmla="+- 0 9409 9370"/>
                              <a:gd name="T33" fmla="*/ T32 w 66"/>
                              <a:gd name="T34" fmla="+- 0 2187 2111"/>
                              <a:gd name="T35" fmla="*/ 2187 h 77"/>
                              <a:gd name="T36" fmla="+- 0 9396 9370"/>
                              <a:gd name="T37" fmla="*/ T36 w 66"/>
                              <a:gd name="T38" fmla="+- 0 2187 2111"/>
                              <a:gd name="T39" fmla="*/ 2187 h 77"/>
                              <a:gd name="T40" fmla="+- 0 9381 9370"/>
                              <a:gd name="T41" fmla="*/ T40 w 66"/>
                              <a:gd name="T42" fmla="+- 0 2187 2111"/>
                              <a:gd name="T43" fmla="*/ 2187 h 77"/>
                              <a:gd name="T44" fmla="+- 0 9370 9370"/>
                              <a:gd name="T45" fmla="*/ T44 w 66"/>
                              <a:gd name="T46" fmla="+- 0 2179 2111"/>
                              <a:gd name="T47" fmla="*/ 2179 h 77"/>
                              <a:gd name="T48" fmla="+- 0 9370 9370"/>
                              <a:gd name="T49" fmla="*/ T48 w 66"/>
                              <a:gd name="T50" fmla="+- 0 2169 2111"/>
                              <a:gd name="T51" fmla="*/ 2169 h 77"/>
                              <a:gd name="T52" fmla="+- 0 9370 9370"/>
                              <a:gd name="T53" fmla="*/ T52 w 66"/>
                              <a:gd name="T54" fmla="+- 0 2128 2111"/>
                              <a:gd name="T55" fmla="*/ 2128 h 77"/>
                              <a:gd name="T56" fmla="+- 0 9370 9370"/>
                              <a:gd name="T57" fmla="*/ T56 w 66"/>
                              <a:gd name="T58" fmla="+- 0 2118 2111"/>
                              <a:gd name="T59" fmla="*/ 2118 h 77"/>
                              <a:gd name="T60" fmla="+- 0 9381 9370"/>
                              <a:gd name="T61" fmla="*/ T60 w 66"/>
                              <a:gd name="T62" fmla="+- 0 2111 2111"/>
                              <a:gd name="T63" fmla="*/ 2111 h 77"/>
                              <a:gd name="T64" fmla="+- 0 9396 9370"/>
                              <a:gd name="T65" fmla="*/ T64 w 66"/>
                              <a:gd name="T66" fmla="+- 0 2111 2111"/>
                              <a:gd name="T67" fmla="*/ 2111 h 7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Lst>
                            <a:rect l="0" t="0" r="r" b="b"/>
                            <a:pathLst>
                              <a:path w="66" h="77">
                                <a:moveTo>
                                  <a:pt x="26" y="0"/>
                                </a:moveTo>
                                <a:lnTo>
                                  <a:pt x="39" y="0"/>
                                </a:lnTo>
                                <a:lnTo>
                                  <a:pt x="54" y="0"/>
                                </a:lnTo>
                                <a:lnTo>
                                  <a:pt x="65" y="7"/>
                                </a:lnTo>
                                <a:lnTo>
                                  <a:pt x="65" y="17"/>
                                </a:lnTo>
                                <a:lnTo>
                                  <a:pt x="65" y="58"/>
                                </a:lnTo>
                                <a:lnTo>
                                  <a:pt x="65" y="68"/>
                                </a:lnTo>
                                <a:lnTo>
                                  <a:pt x="54" y="76"/>
                                </a:lnTo>
                                <a:lnTo>
                                  <a:pt x="39" y="76"/>
                                </a:lnTo>
                                <a:lnTo>
                                  <a:pt x="26" y="76"/>
                                </a:lnTo>
                                <a:lnTo>
                                  <a:pt x="11" y="76"/>
                                </a:lnTo>
                                <a:lnTo>
                                  <a:pt x="0" y="68"/>
                                </a:lnTo>
                                <a:lnTo>
                                  <a:pt x="0" y="58"/>
                                </a:lnTo>
                                <a:lnTo>
                                  <a:pt x="0" y="17"/>
                                </a:lnTo>
                                <a:lnTo>
                                  <a:pt x="0" y="7"/>
                                </a:lnTo>
                                <a:lnTo>
                                  <a:pt x="11" y="0"/>
                                </a:lnTo>
                                <a:lnTo>
                                  <a:pt x="26" y="0"/>
                                </a:lnTo>
                                <a:close/>
                              </a:path>
                            </a:pathLst>
                          </a:custGeom>
                          <a:noFill/>
                          <a:ln w="758">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68" name="Picture 505"/>
                          <pic:cNvPicPr>
                            <a:picLocks noChangeAspect="1" noChangeArrowheads="1"/>
                          </pic:cNvPicPr>
                        </pic:nvPicPr>
                        <pic:blipFill>
                          <a:blip r:embed="rId298">
                            <a:extLst>
                              <a:ext uri="{28A0092B-C50C-407E-A947-70E740481C1C}">
                                <a14:useLocalDpi xmlns:a14="http://schemas.microsoft.com/office/drawing/2010/main" val="0"/>
                              </a:ext>
                            </a:extLst>
                          </a:blip>
                          <a:srcRect/>
                          <a:stretch>
                            <a:fillRect/>
                          </a:stretch>
                        </pic:blipFill>
                        <pic:spPr bwMode="auto">
                          <a:xfrm>
                            <a:off x="9398" y="1116"/>
                            <a:ext cx="13" cy="7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69" name="Freeform 506"/>
                        <wps:cNvSpPr>
                          <a:spLocks/>
                        </wps:cNvSpPr>
                        <wps:spPr bwMode="auto">
                          <a:xfrm>
                            <a:off x="9398" y="1116"/>
                            <a:ext cx="13" cy="718"/>
                          </a:xfrm>
                          <a:custGeom>
                            <a:avLst/>
                            <a:gdLst>
                              <a:gd name="T0" fmla="+- 0 9399 9399"/>
                              <a:gd name="T1" fmla="*/ T0 w 13"/>
                              <a:gd name="T2" fmla="+- 0 1116 1116"/>
                              <a:gd name="T3" fmla="*/ 1116 h 718"/>
                              <a:gd name="T4" fmla="+- 0 9399 9399"/>
                              <a:gd name="T5" fmla="*/ T4 w 13"/>
                              <a:gd name="T6" fmla="+- 0 1830 1116"/>
                              <a:gd name="T7" fmla="*/ 1830 h 718"/>
                              <a:gd name="T8" fmla="+- 0 9410 9399"/>
                              <a:gd name="T9" fmla="*/ T8 w 13"/>
                              <a:gd name="T10" fmla="+- 0 1834 1116"/>
                              <a:gd name="T11" fmla="*/ 1834 h 718"/>
                              <a:gd name="T12" fmla="+- 0 9411 9399"/>
                              <a:gd name="T13" fmla="*/ T12 w 13"/>
                              <a:gd name="T14" fmla="+- 0 1116 1116"/>
                              <a:gd name="T15" fmla="*/ 1116 h 718"/>
                              <a:gd name="T16" fmla="+- 0 9399 9399"/>
                              <a:gd name="T17" fmla="*/ T16 w 13"/>
                              <a:gd name="T18" fmla="+- 0 1116 1116"/>
                              <a:gd name="T19" fmla="*/ 1116 h 718"/>
                            </a:gdLst>
                            <a:ahLst/>
                            <a:cxnLst>
                              <a:cxn ang="0">
                                <a:pos x="T1" y="T3"/>
                              </a:cxn>
                              <a:cxn ang="0">
                                <a:pos x="T5" y="T7"/>
                              </a:cxn>
                              <a:cxn ang="0">
                                <a:pos x="T9" y="T11"/>
                              </a:cxn>
                              <a:cxn ang="0">
                                <a:pos x="T13" y="T15"/>
                              </a:cxn>
                              <a:cxn ang="0">
                                <a:pos x="T17" y="T19"/>
                              </a:cxn>
                            </a:cxnLst>
                            <a:rect l="0" t="0" r="r" b="b"/>
                            <a:pathLst>
                              <a:path w="13" h="718">
                                <a:moveTo>
                                  <a:pt x="0" y="0"/>
                                </a:moveTo>
                                <a:lnTo>
                                  <a:pt x="0" y="714"/>
                                </a:lnTo>
                                <a:lnTo>
                                  <a:pt x="11" y="718"/>
                                </a:lnTo>
                                <a:lnTo>
                                  <a:pt x="12" y="0"/>
                                </a:lnTo>
                                <a:lnTo>
                                  <a:pt x="0" y="0"/>
                                </a:lnTo>
                                <a:close/>
                              </a:path>
                            </a:pathLst>
                          </a:custGeom>
                          <a:noFill/>
                          <a:ln w="203">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70" name="Picture 507"/>
                          <pic:cNvPicPr>
                            <a:picLocks noChangeAspect="1" noChangeArrowheads="1"/>
                          </pic:cNvPicPr>
                        </pic:nvPicPr>
                        <pic:blipFill>
                          <a:blip r:embed="rId299">
                            <a:extLst>
                              <a:ext uri="{28A0092B-C50C-407E-A947-70E740481C1C}">
                                <a14:useLocalDpi xmlns:a14="http://schemas.microsoft.com/office/drawing/2010/main" val="0"/>
                              </a:ext>
                            </a:extLst>
                          </a:blip>
                          <a:srcRect/>
                          <a:stretch>
                            <a:fillRect/>
                          </a:stretch>
                        </pic:blipFill>
                        <pic:spPr bwMode="auto">
                          <a:xfrm>
                            <a:off x="9426" y="2122"/>
                            <a:ext cx="212" cy="8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71" name="Freeform 508"/>
                        <wps:cNvSpPr>
                          <a:spLocks/>
                        </wps:cNvSpPr>
                        <wps:spPr bwMode="auto">
                          <a:xfrm>
                            <a:off x="9426" y="2122"/>
                            <a:ext cx="212" cy="86"/>
                          </a:xfrm>
                          <a:custGeom>
                            <a:avLst/>
                            <a:gdLst>
                              <a:gd name="T0" fmla="+- 0 9427 9427"/>
                              <a:gd name="T1" fmla="*/ T0 w 212"/>
                              <a:gd name="T2" fmla="+- 0 2122 2122"/>
                              <a:gd name="T3" fmla="*/ 2122 h 86"/>
                              <a:gd name="T4" fmla="+- 0 9440 9427"/>
                              <a:gd name="T5" fmla="*/ T4 w 212"/>
                              <a:gd name="T6" fmla="+- 0 2124 2122"/>
                              <a:gd name="T7" fmla="*/ 2124 h 86"/>
                              <a:gd name="T8" fmla="+- 0 9459 9427"/>
                              <a:gd name="T9" fmla="*/ T8 w 212"/>
                              <a:gd name="T10" fmla="+- 0 2128 2122"/>
                              <a:gd name="T11" fmla="*/ 2128 h 86"/>
                              <a:gd name="T12" fmla="+- 0 9477 9427"/>
                              <a:gd name="T13" fmla="*/ T12 w 212"/>
                              <a:gd name="T14" fmla="+- 0 2132 2122"/>
                              <a:gd name="T15" fmla="*/ 2132 h 86"/>
                              <a:gd name="T16" fmla="+- 0 9490 9427"/>
                              <a:gd name="T17" fmla="*/ T16 w 212"/>
                              <a:gd name="T18" fmla="+- 0 2133 2122"/>
                              <a:gd name="T19" fmla="*/ 2133 h 86"/>
                              <a:gd name="T20" fmla="+- 0 9510 9427"/>
                              <a:gd name="T21" fmla="*/ T20 w 212"/>
                              <a:gd name="T22" fmla="+- 0 2133 2122"/>
                              <a:gd name="T23" fmla="*/ 2133 h 86"/>
                              <a:gd name="T24" fmla="+- 0 9525 9427"/>
                              <a:gd name="T25" fmla="*/ T24 w 212"/>
                              <a:gd name="T26" fmla="+- 0 2133 2122"/>
                              <a:gd name="T27" fmla="*/ 2133 h 86"/>
                              <a:gd name="T28" fmla="+- 0 9540 9427"/>
                              <a:gd name="T29" fmla="*/ T28 w 212"/>
                              <a:gd name="T30" fmla="+- 0 2134 2122"/>
                              <a:gd name="T31" fmla="*/ 2134 h 86"/>
                              <a:gd name="T32" fmla="+- 0 9559 9427"/>
                              <a:gd name="T33" fmla="*/ T32 w 212"/>
                              <a:gd name="T34" fmla="+- 0 2137 2122"/>
                              <a:gd name="T35" fmla="*/ 2137 h 86"/>
                              <a:gd name="T36" fmla="+- 0 9579 9427"/>
                              <a:gd name="T37" fmla="*/ T36 w 212"/>
                              <a:gd name="T38" fmla="+- 0 2139 2122"/>
                              <a:gd name="T39" fmla="*/ 2139 h 86"/>
                              <a:gd name="T40" fmla="+- 0 9597 9427"/>
                              <a:gd name="T41" fmla="*/ T40 w 212"/>
                              <a:gd name="T42" fmla="+- 0 2139 2122"/>
                              <a:gd name="T43" fmla="*/ 2139 h 86"/>
                              <a:gd name="T44" fmla="+- 0 9616 9427"/>
                              <a:gd name="T45" fmla="*/ T44 w 212"/>
                              <a:gd name="T46" fmla="+- 0 2144 2122"/>
                              <a:gd name="T47" fmla="*/ 2144 h 86"/>
                              <a:gd name="T48" fmla="+- 0 9637 9427"/>
                              <a:gd name="T49" fmla="*/ T48 w 212"/>
                              <a:gd name="T50" fmla="+- 0 2156 2122"/>
                              <a:gd name="T51" fmla="*/ 2156 h 86"/>
                              <a:gd name="T52" fmla="+- 0 9638 9427"/>
                              <a:gd name="T53" fmla="*/ T52 w 212"/>
                              <a:gd name="T54" fmla="+- 0 2208 2122"/>
                              <a:gd name="T55" fmla="*/ 2208 h 86"/>
                              <a:gd name="T56" fmla="+- 0 9619 9427"/>
                              <a:gd name="T57" fmla="*/ T56 w 212"/>
                              <a:gd name="T58" fmla="+- 0 2198 2122"/>
                              <a:gd name="T59" fmla="*/ 2198 h 86"/>
                              <a:gd name="T60" fmla="+- 0 9599 9427"/>
                              <a:gd name="T61" fmla="*/ T60 w 212"/>
                              <a:gd name="T62" fmla="+- 0 2193 2122"/>
                              <a:gd name="T63" fmla="*/ 2193 h 86"/>
                              <a:gd name="T64" fmla="+- 0 9578 9427"/>
                              <a:gd name="T65" fmla="*/ T64 w 212"/>
                              <a:gd name="T66" fmla="+- 0 2192 2122"/>
                              <a:gd name="T67" fmla="*/ 2192 h 86"/>
                              <a:gd name="T68" fmla="+- 0 9556 9427"/>
                              <a:gd name="T69" fmla="*/ T68 w 212"/>
                              <a:gd name="T70" fmla="+- 0 2191 2122"/>
                              <a:gd name="T71" fmla="*/ 2191 h 86"/>
                              <a:gd name="T72" fmla="+- 0 9534 9427"/>
                              <a:gd name="T73" fmla="*/ T72 w 212"/>
                              <a:gd name="T74" fmla="+- 0 2191 2122"/>
                              <a:gd name="T75" fmla="*/ 2191 h 86"/>
                              <a:gd name="T76" fmla="+- 0 9512 9427"/>
                              <a:gd name="T77" fmla="*/ T76 w 212"/>
                              <a:gd name="T78" fmla="+- 0 2189 2122"/>
                              <a:gd name="T79" fmla="*/ 2189 h 86"/>
                              <a:gd name="T80" fmla="+- 0 9491 9427"/>
                              <a:gd name="T81" fmla="*/ T80 w 212"/>
                              <a:gd name="T82" fmla="+- 0 2186 2122"/>
                              <a:gd name="T83" fmla="*/ 2186 h 86"/>
                              <a:gd name="T84" fmla="+- 0 9470 9427"/>
                              <a:gd name="T85" fmla="*/ T84 w 212"/>
                              <a:gd name="T86" fmla="+- 0 2185 2122"/>
                              <a:gd name="T87" fmla="*/ 2185 h 86"/>
                              <a:gd name="T88" fmla="+- 0 9460 9427"/>
                              <a:gd name="T89" fmla="*/ T88 w 212"/>
                              <a:gd name="T90" fmla="+- 0 2183 2122"/>
                              <a:gd name="T91" fmla="*/ 2183 h 86"/>
                              <a:gd name="T92" fmla="+- 0 9448 9427"/>
                              <a:gd name="T93" fmla="*/ T92 w 212"/>
                              <a:gd name="T94" fmla="+- 0 2181 2122"/>
                              <a:gd name="T95" fmla="*/ 2181 h 86"/>
                              <a:gd name="T96" fmla="+- 0 9437 9427"/>
                              <a:gd name="T97" fmla="*/ T96 w 212"/>
                              <a:gd name="T98" fmla="+- 0 2178 2122"/>
                              <a:gd name="T99" fmla="*/ 2178 h 86"/>
                              <a:gd name="T100" fmla="+- 0 9427 9427"/>
                              <a:gd name="T101" fmla="*/ T100 w 212"/>
                              <a:gd name="T102" fmla="+- 0 2178 2122"/>
                              <a:gd name="T103" fmla="*/ 2178 h 86"/>
                              <a:gd name="T104" fmla="+- 0 9427 9427"/>
                              <a:gd name="T105" fmla="*/ T104 w 212"/>
                              <a:gd name="T106" fmla="+- 0 2122 2122"/>
                              <a:gd name="T107" fmla="*/ 2122 h 8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Lst>
                            <a:rect l="0" t="0" r="r" b="b"/>
                            <a:pathLst>
                              <a:path w="212" h="86">
                                <a:moveTo>
                                  <a:pt x="0" y="0"/>
                                </a:moveTo>
                                <a:lnTo>
                                  <a:pt x="13" y="2"/>
                                </a:lnTo>
                                <a:lnTo>
                                  <a:pt x="32" y="6"/>
                                </a:lnTo>
                                <a:lnTo>
                                  <a:pt x="50" y="10"/>
                                </a:lnTo>
                                <a:lnTo>
                                  <a:pt x="63" y="11"/>
                                </a:lnTo>
                                <a:lnTo>
                                  <a:pt x="83" y="11"/>
                                </a:lnTo>
                                <a:lnTo>
                                  <a:pt x="98" y="11"/>
                                </a:lnTo>
                                <a:lnTo>
                                  <a:pt x="113" y="12"/>
                                </a:lnTo>
                                <a:lnTo>
                                  <a:pt x="132" y="15"/>
                                </a:lnTo>
                                <a:lnTo>
                                  <a:pt x="152" y="17"/>
                                </a:lnTo>
                                <a:lnTo>
                                  <a:pt x="170" y="17"/>
                                </a:lnTo>
                                <a:lnTo>
                                  <a:pt x="189" y="22"/>
                                </a:lnTo>
                                <a:lnTo>
                                  <a:pt x="210" y="34"/>
                                </a:lnTo>
                                <a:lnTo>
                                  <a:pt x="211" y="86"/>
                                </a:lnTo>
                                <a:lnTo>
                                  <a:pt x="192" y="76"/>
                                </a:lnTo>
                                <a:lnTo>
                                  <a:pt x="172" y="71"/>
                                </a:lnTo>
                                <a:lnTo>
                                  <a:pt x="151" y="70"/>
                                </a:lnTo>
                                <a:lnTo>
                                  <a:pt x="129" y="69"/>
                                </a:lnTo>
                                <a:lnTo>
                                  <a:pt x="107" y="69"/>
                                </a:lnTo>
                                <a:lnTo>
                                  <a:pt x="85" y="67"/>
                                </a:lnTo>
                                <a:lnTo>
                                  <a:pt x="64" y="64"/>
                                </a:lnTo>
                                <a:lnTo>
                                  <a:pt x="43" y="63"/>
                                </a:lnTo>
                                <a:lnTo>
                                  <a:pt x="33" y="61"/>
                                </a:lnTo>
                                <a:lnTo>
                                  <a:pt x="21" y="59"/>
                                </a:lnTo>
                                <a:lnTo>
                                  <a:pt x="10" y="56"/>
                                </a:lnTo>
                                <a:lnTo>
                                  <a:pt x="0" y="56"/>
                                </a:lnTo>
                                <a:lnTo>
                                  <a:pt x="0" y="0"/>
                                </a:lnTo>
                                <a:close/>
                              </a:path>
                            </a:pathLst>
                          </a:custGeom>
                          <a:noFill/>
                          <a:ln w="758">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72" name="AutoShape 509"/>
                        <wps:cNvSpPr>
                          <a:spLocks/>
                        </wps:cNvSpPr>
                        <wps:spPr bwMode="auto">
                          <a:xfrm>
                            <a:off x="9228" y="1544"/>
                            <a:ext cx="578" cy="102"/>
                          </a:xfrm>
                          <a:custGeom>
                            <a:avLst/>
                            <a:gdLst>
                              <a:gd name="T0" fmla="+- 0 9229 9229"/>
                              <a:gd name="T1" fmla="*/ T0 w 578"/>
                              <a:gd name="T2" fmla="+- 0 1557 1545"/>
                              <a:gd name="T3" fmla="*/ 1557 h 102"/>
                              <a:gd name="T4" fmla="+- 0 9806 9229"/>
                              <a:gd name="T5" fmla="*/ T4 w 578"/>
                              <a:gd name="T6" fmla="+- 0 1556 1545"/>
                              <a:gd name="T7" fmla="*/ 1556 h 102"/>
                              <a:gd name="T8" fmla="+- 0 9806 9229"/>
                              <a:gd name="T9" fmla="*/ T8 w 578"/>
                              <a:gd name="T10" fmla="+- 0 1545 1545"/>
                              <a:gd name="T11" fmla="*/ 1545 h 102"/>
                              <a:gd name="T12" fmla="+- 0 9229 9229"/>
                              <a:gd name="T13" fmla="*/ T12 w 578"/>
                              <a:gd name="T14" fmla="+- 0 1545 1545"/>
                              <a:gd name="T15" fmla="*/ 1545 h 102"/>
                              <a:gd name="T16" fmla="+- 0 9229 9229"/>
                              <a:gd name="T17" fmla="*/ T16 w 578"/>
                              <a:gd name="T18" fmla="+- 0 1557 1545"/>
                              <a:gd name="T19" fmla="*/ 1557 h 102"/>
                              <a:gd name="T20" fmla="+- 0 9245 9229"/>
                              <a:gd name="T21" fmla="*/ T20 w 578"/>
                              <a:gd name="T22" fmla="+- 0 1646 1545"/>
                              <a:gd name="T23" fmla="*/ 1646 h 102"/>
                              <a:gd name="T24" fmla="+- 0 9806 9229"/>
                              <a:gd name="T25" fmla="*/ T24 w 578"/>
                              <a:gd name="T26" fmla="+- 0 1645 1545"/>
                              <a:gd name="T27" fmla="*/ 1645 h 102"/>
                              <a:gd name="T28" fmla="+- 0 9806 9229"/>
                              <a:gd name="T29" fmla="*/ T28 w 578"/>
                              <a:gd name="T30" fmla="+- 0 1634 1545"/>
                              <a:gd name="T31" fmla="*/ 1634 h 102"/>
                              <a:gd name="T32" fmla="+- 0 9242 9229"/>
                              <a:gd name="T33" fmla="*/ T32 w 578"/>
                              <a:gd name="T34" fmla="+- 0 1634 1545"/>
                              <a:gd name="T35" fmla="*/ 1634 h 102"/>
                              <a:gd name="T36" fmla="+- 0 9245 9229"/>
                              <a:gd name="T37" fmla="*/ T36 w 578"/>
                              <a:gd name="T38" fmla="+- 0 1646 1545"/>
                              <a:gd name="T39" fmla="*/ 1646 h 10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Lst>
                            <a:rect l="0" t="0" r="r" b="b"/>
                            <a:pathLst>
                              <a:path w="578" h="102">
                                <a:moveTo>
                                  <a:pt x="0" y="12"/>
                                </a:moveTo>
                                <a:lnTo>
                                  <a:pt x="577" y="11"/>
                                </a:lnTo>
                                <a:lnTo>
                                  <a:pt x="577" y="0"/>
                                </a:lnTo>
                                <a:lnTo>
                                  <a:pt x="0" y="0"/>
                                </a:lnTo>
                                <a:lnTo>
                                  <a:pt x="0" y="12"/>
                                </a:lnTo>
                                <a:close/>
                                <a:moveTo>
                                  <a:pt x="16" y="101"/>
                                </a:moveTo>
                                <a:lnTo>
                                  <a:pt x="577" y="100"/>
                                </a:lnTo>
                                <a:lnTo>
                                  <a:pt x="577" y="89"/>
                                </a:lnTo>
                                <a:lnTo>
                                  <a:pt x="13" y="89"/>
                                </a:lnTo>
                                <a:lnTo>
                                  <a:pt x="16" y="101"/>
                                </a:lnTo>
                                <a:close/>
                              </a:path>
                            </a:pathLst>
                          </a:custGeom>
                          <a:noFill/>
                          <a:ln w="19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73" name="Picture 510"/>
                          <pic:cNvPicPr>
                            <a:picLocks noChangeAspect="1" noChangeArrowheads="1"/>
                          </pic:cNvPicPr>
                        </pic:nvPicPr>
                        <pic:blipFill>
                          <a:blip r:embed="rId300">
                            <a:extLst>
                              <a:ext uri="{28A0092B-C50C-407E-A947-70E740481C1C}">
                                <a14:useLocalDpi xmlns:a14="http://schemas.microsoft.com/office/drawing/2010/main" val="0"/>
                              </a:ext>
                            </a:extLst>
                          </a:blip>
                          <a:srcRect/>
                          <a:stretch>
                            <a:fillRect/>
                          </a:stretch>
                        </pic:blipFill>
                        <pic:spPr bwMode="auto">
                          <a:xfrm>
                            <a:off x="8904" y="1060"/>
                            <a:ext cx="234" cy="18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74" name="Freeform 511"/>
                        <wps:cNvSpPr>
                          <a:spLocks/>
                        </wps:cNvSpPr>
                        <wps:spPr bwMode="auto">
                          <a:xfrm>
                            <a:off x="8904" y="1060"/>
                            <a:ext cx="234" cy="187"/>
                          </a:xfrm>
                          <a:custGeom>
                            <a:avLst/>
                            <a:gdLst>
                              <a:gd name="T0" fmla="+- 0 8911 8905"/>
                              <a:gd name="T1" fmla="*/ T0 w 234"/>
                              <a:gd name="T2" fmla="+- 0 1246 1061"/>
                              <a:gd name="T3" fmla="*/ 1246 h 187"/>
                              <a:gd name="T4" fmla="+- 0 8922 8905"/>
                              <a:gd name="T5" fmla="*/ T4 w 234"/>
                              <a:gd name="T6" fmla="+- 0 1243 1061"/>
                              <a:gd name="T7" fmla="*/ 1243 h 187"/>
                              <a:gd name="T8" fmla="+- 0 8935 8905"/>
                              <a:gd name="T9" fmla="*/ T8 w 234"/>
                              <a:gd name="T10" fmla="+- 0 1241 1061"/>
                              <a:gd name="T11" fmla="*/ 1241 h 187"/>
                              <a:gd name="T12" fmla="+- 0 8947 8905"/>
                              <a:gd name="T13" fmla="*/ T12 w 234"/>
                              <a:gd name="T14" fmla="+- 0 1237 1061"/>
                              <a:gd name="T15" fmla="*/ 1237 h 187"/>
                              <a:gd name="T16" fmla="+- 0 8959 8905"/>
                              <a:gd name="T17" fmla="*/ T16 w 234"/>
                              <a:gd name="T18" fmla="+- 0 1236 1061"/>
                              <a:gd name="T19" fmla="*/ 1236 h 187"/>
                              <a:gd name="T20" fmla="+- 0 8970 8905"/>
                              <a:gd name="T21" fmla="*/ T20 w 234"/>
                              <a:gd name="T22" fmla="+- 0 1234 1061"/>
                              <a:gd name="T23" fmla="*/ 1234 h 187"/>
                              <a:gd name="T24" fmla="+- 0 8983 8905"/>
                              <a:gd name="T25" fmla="*/ T24 w 234"/>
                              <a:gd name="T26" fmla="+- 0 1230 1061"/>
                              <a:gd name="T27" fmla="*/ 1230 h 187"/>
                              <a:gd name="T28" fmla="+- 0 8995 8905"/>
                              <a:gd name="T29" fmla="*/ T28 w 234"/>
                              <a:gd name="T30" fmla="+- 0 1228 1061"/>
                              <a:gd name="T31" fmla="*/ 1228 h 187"/>
                              <a:gd name="T32" fmla="+- 0 9007 8905"/>
                              <a:gd name="T33" fmla="*/ T32 w 234"/>
                              <a:gd name="T34" fmla="+- 0 1226 1061"/>
                              <a:gd name="T35" fmla="*/ 1226 h 187"/>
                              <a:gd name="T36" fmla="+- 0 9017 8905"/>
                              <a:gd name="T37" fmla="*/ T36 w 234"/>
                              <a:gd name="T38" fmla="+- 0 1219 1061"/>
                              <a:gd name="T39" fmla="*/ 1219 h 187"/>
                              <a:gd name="T40" fmla="+- 0 9028 8905"/>
                              <a:gd name="T41" fmla="*/ T40 w 234"/>
                              <a:gd name="T42" fmla="+- 0 1214 1061"/>
                              <a:gd name="T43" fmla="*/ 1214 h 187"/>
                              <a:gd name="T44" fmla="+- 0 9039 8905"/>
                              <a:gd name="T45" fmla="*/ T44 w 234"/>
                              <a:gd name="T46" fmla="+- 0 1208 1061"/>
                              <a:gd name="T47" fmla="*/ 1208 h 187"/>
                              <a:gd name="T48" fmla="+- 0 9049 8905"/>
                              <a:gd name="T49" fmla="*/ T48 w 234"/>
                              <a:gd name="T50" fmla="+- 0 1200 1061"/>
                              <a:gd name="T51" fmla="*/ 1200 h 187"/>
                              <a:gd name="T52" fmla="+- 0 9058 8905"/>
                              <a:gd name="T53" fmla="*/ T52 w 234"/>
                              <a:gd name="T54" fmla="+- 0 1193 1061"/>
                              <a:gd name="T55" fmla="*/ 1193 h 187"/>
                              <a:gd name="T56" fmla="+- 0 9066 8905"/>
                              <a:gd name="T57" fmla="*/ T56 w 234"/>
                              <a:gd name="T58" fmla="+- 0 1185 1061"/>
                              <a:gd name="T59" fmla="*/ 1185 h 187"/>
                              <a:gd name="T60" fmla="+- 0 9076 8905"/>
                              <a:gd name="T61" fmla="*/ T60 w 234"/>
                              <a:gd name="T62" fmla="+- 0 1178 1061"/>
                              <a:gd name="T63" fmla="*/ 1178 h 187"/>
                              <a:gd name="T64" fmla="+- 0 9082 8905"/>
                              <a:gd name="T65" fmla="*/ T64 w 234"/>
                              <a:gd name="T66" fmla="+- 0 1168 1061"/>
                              <a:gd name="T67" fmla="*/ 1168 h 187"/>
                              <a:gd name="T68" fmla="+- 0 9091 8905"/>
                              <a:gd name="T69" fmla="*/ T68 w 234"/>
                              <a:gd name="T70" fmla="+- 0 1160 1061"/>
                              <a:gd name="T71" fmla="*/ 1160 h 187"/>
                              <a:gd name="T72" fmla="+- 0 9097 8905"/>
                              <a:gd name="T73" fmla="*/ T72 w 234"/>
                              <a:gd name="T74" fmla="+- 0 1149 1061"/>
                              <a:gd name="T75" fmla="*/ 1149 h 187"/>
                              <a:gd name="T76" fmla="+- 0 9103 8905"/>
                              <a:gd name="T77" fmla="*/ T76 w 234"/>
                              <a:gd name="T78" fmla="+- 0 1139 1061"/>
                              <a:gd name="T79" fmla="*/ 1139 h 187"/>
                              <a:gd name="T80" fmla="+- 0 9109 8905"/>
                              <a:gd name="T81" fmla="*/ T80 w 234"/>
                              <a:gd name="T82" fmla="+- 0 1130 1061"/>
                              <a:gd name="T83" fmla="*/ 1130 h 187"/>
                              <a:gd name="T84" fmla="+- 0 9115 8905"/>
                              <a:gd name="T85" fmla="*/ T84 w 234"/>
                              <a:gd name="T86" fmla="+- 0 1118 1061"/>
                              <a:gd name="T87" fmla="*/ 1118 h 187"/>
                              <a:gd name="T88" fmla="+- 0 9120 8905"/>
                              <a:gd name="T89" fmla="*/ T88 w 234"/>
                              <a:gd name="T90" fmla="+- 0 1108 1061"/>
                              <a:gd name="T91" fmla="*/ 1108 h 187"/>
                              <a:gd name="T92" fmla="+- 0 9124 8905"/>
                              <a:gd name="T93" fmla="*/ T92 w 234"/>
                              <a:gd name="T94" fmla="+- 0 1097 1061"/>
                              <a:gd name="T95" fmla="*/ 1097 h 187"/>
                              <a:gd name="T96" fmla="+- 0 9127 8905"/>
                              <a:gd name="T97" fmla="*/ T96 w 234"/>
                              <a:gd name="T98" fmla="+- 0 1084 1061"/>
                              <a:gd name="T99" fmla="*/ 1084 h 187"/>
                              <a:gd name="T100" fmla="+- 0 9131 8905"/>
                              <a:gd name="T101" fmla="*/ T100 w 234"/>
                              <a:gd name="T102" fmla="+- 0 1076 1061"/>
                              <a:gd name="T103" fmla="*/ 1076 h 187"/>
                              <a:gd name="T104" fmla="+- 0 9133 8905"/>
                              <a:gd name="T105" fmla="*/ T104 w 234"/>
                              <a:gd name="T106" fmla="+- 0 1071 1061"/>
                              <a:gd name="T107" fmla="*/ 1071 h 187"/>
                              <a:gd name="T108" fmla="+- 0 9131 8905"/>
                              <a:gd name="T109" fmla="*/ T108 w 234"/>
                              <a:gd name="T110" fmla="+- 0 1064 1061"/>
                              <a:gd name="T111" fmla="*/ 1064 h 187"/>
                              <a:gd name="T112" fmla="+- 0 9123 8905"/>
                              <a:gd name="T113" fmla="*/ T112 w 234"/>
                              <a:gd name="T114" fmla="+- 0 1066 1061"/>
                              <a:gd name="T115" fmla="*/ 1066 h 187"/>
                              <a:gd name="T116" fmla="+- 0 9117 8905"/>
                              <a:gd name="T117" fmla="*/ T116 w 234"/>
                              <a:gd name="T118" fmla="+- 0 1064 1061"/>
                              <a:gd name="T119" fmla="*/ 1064 h 187"/>
                              <a:gd name="T120" fmla="+- 0 9104 8905"/>
                              <a:gd name="T121" fmla="*/ T120 w 234"/>
                              <a:gd name="T122" fmla="+- 0 1067 1061"/>
                              <a:gd name="T123" fmla="*/ 1067 h 187"/>
                              <a:gd name="T124" fmla="+- 0 9092 8905"/>
                              <a:gd name="T125" fmla="*/ T124 w 234"/>
                              <a:gd name="T126" fmla="+- 0 1069 1061"/>
                              <a:gd name="T127" fmla="*/ 1069 h 187"/>
                              <a:gd name="T128" fmla="+- 0 9082 8905"/>
                              <a:gd name="T129" fmla="*/ T128 w 234"/>
                              <a:gd name="T130" fmla="+- 0 1073 1061"/>
                              <a:gd name="T131" fmla="*/ 1073 h 187"/>
                              <a:gd name="T132" fmla="+- 0 9072 8905"/>
                              <a:gd name="T133" fmla="*/ T132 w 234"/>
                              <a:gd name="T134" fmla="+- 0 1076 1061"/>
                              <a:gd name="T135" fmla="*/ 1076 h 187"/>
                              <a:gd name="T136" fmla="+- 0 9060 8905"/>
                              <a:gd name="T137" fmla="*/ T136 w 234"/>
                              <a:gd name="T138" fmla="+- 0 1080 1061"/>
                              <a:gd name="T139" fmla="*/ 1080 h 187"/>
                              <a:gd name="T140" fmla="+- 0 9049 8905"/>
                              <a:gd name="T141" fmla="*/ T140 w 234"/>
                              <a:gd name="T142" fmla="+- 0 1084 1061"/>
                              <a:gd name="T143" fmla="*/ 1084 h 187"/>
                              <a:gd name="T144" fmla="+- 0 9039 8905"/>
                              <a:gd name="T145" fmla="*/ T144 w 234"/>
                              <a:gd name="T146" fmla="+- 0 1089 1061"/>
                              <a:gd name="T147" fmla="*/ 1089 h 187"/>
                              <a:gd name="T148" fmla="+- 0 9030 8905"/>
                              <a:gd name="T149" fmla="*/ T148 w 234"/>
                              <a:gd name="T150" fmla="+- 0 1093 1061"/>
                              <a:gd name="T151" fmla="*/ 1093 h 187"/>
                              <a:gd name="T152" fmla="+- 0 9020 8905"/>
                              <a:gd name="T153" fmla="*/ T152 w 234"/>
                              <a:gd name="T154" fmla="+- 0 1099 1061"/>
                              <a:gd name="T155" fmla="*/ 1099 h 187"/>
                              <a:gd name="T156" fmla="+- 0 9008 8905"/>
                              <a:gd name="T157" fmla="*/ T156 w 234"/>
                              <a:gd name="T158" fmla="+- 0 1104 1061"/>
                              <a:gd name="T159" fmla="*/ 1104 h 187"/>
                              <a:gd name="T160" fmla="+- 0 9001 8905"/>
                              <a:gd name="T161" fmla="*/ T160 w 234"/>
                              <a:gd name="T162" fmla="+- 0 1110 1061"/>
                              <a:gd name="T163" fmla="*/ 1110 h 187"/>
                              <a:gd name="T164" fmla="+- 0 8991 8905"/>
                              <a:gd name="T165" fmla="*/ T164 w 234"/>
                              <a:gd name="T166" fmla="+- 0 1119 1061"/>
                              <a:gd name="T167" fmla="*/ 1119 h 187"/>
                              <a:gd name="T168" fmla="+- 0 8981 8905"/>
                              <a:gd name="T169" fmla="*/ T168 w 234"/>
                              <a:gd name="T170" fmla="+- 0 1126 1061"/>
                              <a:gd name="T171" fmla="*/ 1126 h 187"/>
                              <a:gd name="T172" fmla="+- 0 8973 8905"/>
                              <a:gd name="T173" fmla="*/ T172 w 234"/>
                              <a:gd name="T174" fmla="+- 0 1135 1061"/>
                              <a:gd name="T175" fmla="*/ 1135 h 187"/>
                              <a:gd name="T176" fmla="+- 0 8964 8905"/>
                              <a:gd name="T177" fmla="*/ T176 w 234"/>
                              <a:gd name="T178" fmla="+- 0 1144 1061"/>
                              <a:gd name="T179" fmla="*/ 1144 h 187"/>
                              <a:gd name="T180" fmla="+- 0 8956 8905"/>
                              <a:gd name="T181" fmla="*/ T180 w 234"/>
                              <a:gd name="T182" fmla="+- 0 1154 1061"/>
                              <a:gd name="T183" fmla="*/ 1154 h 187"/>
                              <a:gd name="T184" fmla="+- 0 8949 8905"/>
                              <a:gd name="T185" fmla="*/ T184 w 234"/>
                              <a:gd name="T186" fmla="+- 0 1164 1061"/>
                              <a:gd name="T187" fmla="*/ 1164 h 187"/>
                              <a:gd name="T188" fmla="+- 0 8941 8905"/>
                              <a:gd name="T189" fmla="*/ T188 w 234"/>
                              <a:gd name="T190" fmla="+- 0 1174 1061"/>
                              <a:gd name="T191" fmla="*/ 1174 h 187"/>
                              <a:gd name="T192" fmla="+- 0 8935 8905"/>
                              <a:gd name="T193" fmla="*/ T192 w 234"/>
                              <a:gd name="T194" fmla="+- 0 1185 1061"/>
                              <a:gd name="T195" fmla="*/ 1185 h 187"/>
                              <a:gd name="T196" fmla="+- 0 8929 8905"/>
                              <a:gd name="T197" fmla="*/ T196 w 234"/>
                              <a:gd name="T198" fmla="+- 0 1196 1061"/>
                              <a:gd name="T199" fmla="*/ 1196 h 187"/>
                              <a:gd name="T200" fmla="+- 0 8924 8905"/>
                              <a:gd name="T201" fmla="*/ T200 w 234"/>
                              <a:gd name="T202" fmla="+- 0 1206 1061"/>
                              <a:gd name="T203" fmla="*/ 1206 h 187"/>
                              <a:gd name="T204" fmla="+- 0 8919 8905"/>
                              <a:gd name="T205" fmla="*/ T204 w 234"/>
                              <a:gd name="T206" fmla="+- 0 1220 1061"/>
                              <a:gd name="T207" fmla="*/ 1220 h 187"/>
                              <a:gd name="T208" fmla="+- 0 8913 8905"/>
                              <a:gd name="T209" fmla="*/ T208 w 234"/>
                              <a:gd name="T210" fmla="+- 0 1230 1061"/>
                              <a:gd name="T211" fmla="*/ 1230 h 187"/>
                              <a:gd name="T212" fmla="+- 0 8908 8905"/>
                              <a:gd name="T213" fmla="*/ T212 w 234"/>
                              <a:gd name="T214" fmla="+- 0 1241 1061"/>
                              <a:gd name="T215" fmla="*/ 1241 h 187"/>
                              <a:gd name="T216" fmla="+- 0 8905 8905"/>
                              <a:gd name="T217" fmla="*/ T216 w 234"/>
                              <a:gd name="T218" fmla="+- 0 1247 1061"/>
                              <a:gd name="T219" fmla="*/ 1247 h 18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234" h="187">
                                <a:moveTo>
                                  <a:pt x="0" y="186"/>
                                </a:moveTo>
                                <a:lnTo>
                                  <a:pt x="6" y="185"/>
                                </a:lnTo>
                                <a:lnTo>
                                  <a:pt x="13" y="184"/>
                                </a:lnTo>
                                <a:lnTo>
                                  <a:pt x="17" y="182"/>
                                </a:lnTo>
                                <a:lnTo>
                                  <a:pt x="25" y="180"/>
                                </a:lnTo>
                                <a:lnTo>
                                  <a:pt x="30" y="180"/>
                                </a:lnTo>
                                <a:lnTo>
                                  <a:pt x="35" y="178"/>
                                </a:lnTo>
                                <a:lnTo>
                                  <a:pt x="42" y="176"/>
                                </a:lnTo>
                                <a:lnTo>
                                  <a:pt x="48" y="176"/>
                                </a:lnTo>
                                <a:lnTo>
                                  <a:pt x="54" y="175"/>
                                </a:lnTo>
                                <a:lnTo>
                                  <a:pt x="59" y="174"/>
                                </a:lnTo>
                                <a:lnTo>
                                  <a:pt x="65" y="173"/>
                                </a:lnTo>
                                <a:lnTo>
                                  <a:pt x="72" y="171"/>
                                </a:lnTo>
                                <a:lnTo>
                                  <a:pt x="78" y="169"/>
                                </a:lnTo>
                                <a:lnTo>
                                  <a:pt x="85" y="169"/>
                                </a:lnTo>
                                <a:lnTo>
                                  <a:pt x="90" y="167"/>
                                </a:lnTo>
                                <a:lnTo>
                                  <a:pt x="96" y="165"/>
                                </a:lnTo>
                                <a:lnTo>
                                  <a:pt x="102" y="165"/>
                                </a:lnTo>
                                <a:lnTo>
                                  <a:pt x="107" y="161"/>
                                </a:lnTo>
                                <a:lnTo>
                                  <a:pt x="112" y="158"/>
                                </a:lnTo>
                                <a:lnTo>
                                  <a:pt x="118" y="156"/>
                                </a:lnTo>
                                <a:lnTo>
                                  <a:pt x="123" y="153"/>
                                </a:lnTo>
                                <a:lnTo>
                                  <a:pt x="128" y="151"/>
                                </a:lnTo>
                                <a:lnTo>
                                  <a:pt x="134" y="147"/>
                                </a:lnTo>
                                <a:lnTo>
                                  <a:pt x="139" y="143"/>
                                </a:lnTo>
                                <a:lnTo>
                                  <a:pt x="144" y="139"/>
                                </a:lnTo>
                                <a:lnTo>
                                  <a:pt x="148" y="136"/>
                                </a:lnTo>
                                <a:lnTo>
                                  <a:pt x="153" y="132"/>
                                </a:lnTo>
                                <a:lnTo>
                                  <a:pt x="158" y="129"/>
                                </a:lnTo>
                                <a:lnTo>
                                  <a:pt x="161" y="124"/>
                                </a:lnTo>
                                <a:lnTo>
                                  <a:pt x="165" y="120"/>
                                </a:lnTo>
                                <a:lnTo>
                                  <a:pt x="171" y="117"/>
                                </a:lnTo>
                                <a:lnTo>
                                  <a:pt x="174" y="111"/>
                                </a:lnTo>
                                <a:lnTo>
                                  <a:pt x="177" y="107"/>
                                </a:lnTo>
                                <a:lnTo>
                                  <a:pt x="181" y="102"/>
                                </a:lnTo>
                                <a:lnTo>
                                  <a:pt x="186" y="99"/>
                                </a:lnTo>
                                <a:lnTo>
                                  <a:pt x="188" y="93"/>
                                </a:lnTo>
                                <a:lnTo>
                                  <a:pt x="192" y="88"/>
                                </a:lnTo>
                                <a:lnTo>
                                  <a:pt x="195" y="83"/>
                                </a:lnTo>
                                <a:lnTo>
                                  <a:pt x="198" y="78"/>
                                </a:lnTo>
                                <a:lnTo>
                                  <a:pt x="201" y="74"/>
                                </a:lnTo>
                                <a:lnTo>
                                  <a:pt x="204" y="69"/>
                                </a:lnTo>
                                <a:lnTo>
                                  <a:pt x="207" y="63"/>
                                </a:lnTo>
                                <a:lnTo>
                                  <a:pt x="210" y="57"/>
                                </a:lnTo>
                                <a:lnTo>
                                  <a:pt x="213" y="52"/>
                                </a:lnTo>
                                <a:lnTo>
                                  <a:pt x="215" y="47"/>
                                </a:lnTo>
                                <a:lnTo>
                                  <a:pt x="217" y="41"/>
                                </a:lnTo>
                                <a:lnTo>
                                  <a:pt x="219" y="36"/>
                                </a:lnTo>
                                <a:lnTo>
                                  <a:pt x="221" y="31"/>
                                </a:lnTo>
                                <a:lnTo>
                                  <a:pt x="222" y="23"/>
                                </a:lnTo>
                                <a:lnTo>
                                  <a:pt x="226" y="18"/>
                                </a:lnTo>
                                <a:lnTo>
                                  <a:pt x="226" y="15"/>
                                </a:lnTo>
                                <a:lnTo>
                                  <a:pt x="228" y="10"/>
                                </a:lnTo>
                                <a:lnTo>
                                  <a:pt x="233" y="0"/>
                                </a:lnTo>
                                <a:lnTo>
                                  <a:pt x="226" y="3"/>
                                </a:lnTo>
                                <a:lnTo>
                                  <a:pt x="224" y="4"/>
                                </a:lnTo>
                                <a:lnTo>
                                  <a:pt x="218" y="5"/>
                                </a:lnTo>
                                <a:lnTo>
                                  <a:pt x="216" y="5"/>
                                </a:lnTo>
                                <a:lnTo>
                                  <a:pt x="212" y="3"/>
                                </a:lnTo>
                                <a:lnTo>
                                  <a:pt x="203" y="5"/>
                                </a:lnTo>
                                <a:lnTo>
                                  <a:pt x="199" y="6"/>
                                </a:lnTo>
                                <a:lnTo>
                                  <a:pt x="193" y="7"/>
                                </a:lnTo>
                                <a:lnTo>
                                  <a:pt x="187" y="8"/>
                                </a:lnTo>
                                <a:lnTo>
                                  <a:pt x="181" y="10"/>
                                </a:lnTo>
                                <a:lnTo>
                                  <a:pt x="177" y="12"/>
                                </a:lnTo>
                                <a:lnTo>
                                  <a:pt x="171" y="13"/>
                                </a:lnTo>
                                <a:lnTo>
                                  <a:pt x="167" y="15"/>
                                </a:lnTo>
                                <a:lnTo>
                                  <a:pt x="160" y="16"/>
                                </a:lnTo>
                                <a:lnTo>
                                  <a:pt x="155" y="19"/>
                                </a:lnTo>
                                <a:lnTo>
                                  <a:pt x="151" y="21"/>
                                </a:lnTo>
                                <a:lnTo>
                                  <a:pt x="144" y="23"/>
                                </a:lnTo>
                                <a:lnTo>
                                  <a:pt x="140" y="25"/>
                                </a:lnTo>
                                <a:lnTo>
                                  <a:pt x="134" y="28"/>
                                </a:lnTo>
                                <a:lnTo>
                                  <a:pt x="129" y="30"/>
                                </a:lnTo>
                                <a:lnTo>
                                  <a:pt x="125" y="32"/>
                                </a:lnTo>
                                <a:lnTo>
                                  <a:pt x="119" y="36"/>
                                </a:lnTo>
                                <a:lnTo>
                                  <a:pt x="115" y="38"/>
                                </a:lnTo>
                                <a:lnTo>
                                  <a:pt x="110" y="40"/>
                                </a:lnTo>
                                <a:lnTo>
                                  <a:pt x="103" y="43"/>
                                </a:lnTo>
                                <a:lnTo>
                                  <a:pt x="98" y="45"/>
                                </a:lnTo>
                                <a:lnTo>
                                  <a:pt x="96" y="49"/>
                                </a:lnTo>
                                <a:lnTo>
                                  <a:pt x="91" y="53"/>
                                </a:lnTo>
                                <a:lnTo>
                                  <a:pt x="86" y="58"/>
                                </a:lnTo>
                                <a:lnTo>
                                  <a:pt x="81" y="61"/>
                                </a:lnTo>
                                <a:lnTo>
                                  <a:pt x="76" y="65"/>
                                </a:lnTo>
                                <a:lnTo>
                                  <a:pt x="71" y="69"/>
                                </a:lnTo>
                                <a:lnTo>
                                  <a:pt x="68" y="74"/>
                                </a:lnTo>
                                <a:lnTo>
                                  <a:pt x="63" y="78"/>
                                </a:lnTo>
                                <a:lnTo>
                                  <a:pt x="59" y="83"/>
                                </a:lnTo>
                                <a:lnTo>
                                  <a:pt x="55" y="88"/>
                                </a:lnTo>
                                <a:lnTo>
                                  <a:pt x="51" y="93"/>
                                </a:lnTo>
                                <a:lnTo>
                                  <a:pt x="47" y="97"/>
                                </a:lnTo>
                                <a:lnTo>
                                  <a:pt x="44" y="103"/>
                                </a:lnTo>
                                <a:lnTo>
                                  <a:pt x="40" y="108"/>
                                </a:lnTo>
                                <a:lnTo>
                                  <a:pt x="36" y="113"/>
                                </a:lnTo>
                                <a:lnTo>
                                  <a:pt x="33" y="119"/>
                                </a:lnTo>
                                <a:lnTo>
                                  <a:pt x="30" y="124"/>
                                </a:lnTo>
                                <a:lnTo>
                                  <a:pt x="27" y="130"/>
                                </a:lnTo>
                                <a:lnTo>
                                  <a:pt x="24" y="135"/>
                                </a:lnTo>
                                <a:lnTo>
                                  <a:pt x="20" y="142"/>
                                </a:lnTo>
                                <a:lnTo>
                                  <a:pt x="19" y="145"/>
                                </a:lnTo>
                                <a:lnTo>
                                  <a:pt x="16" y="152"/>
                                </a:lnTo>
                                <a:lnTo>
                                  <a:pt x="14" y="159"/>
                                </a:lnTo>
                                <a:lnTo>
                                  <a:pt x="10" y="164"/>
                                </a:lnTo>
                                <a:lnTo>
                                  <a:pt x="8" y="169"/>
                                </a:lnTo>
                                <a:lnTo>
                                  <a:pt x="5" y="174"/>
                                </a:lnTo>
                                <a:lnTo>
                                  <a:pt x="3" y="180"/>
                                </a:lnTo>
                                <a:lnTo>
                                  <a:pt x="0" y="186"/>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75" name="Freeform 512"/>
                        <wps:cNvSpPr>
                          <a:spLocks/>
                        </wps:cNvSpPr>
                        <wps:spPr bwMode="auto">
                          <a:xfrm>
                            <a:off x="8905" y="1072"/>
                            <a:ext cx="217" cy="175"/>
                          </a:xfrm>
                          <a:custGeom>
                            <a:avLst/>
                            <a:gdLst>
                              <a:gd name="T0" fmla="+- 0 9123 8906"/>
                              <a:gd name="T1" fmla="*/ T0 w 217"/>
                              <a:gd name="T2" fmla="+- 0 1072 1072"/>
                              <a:gd name="T3" fmla="*/ 1072 h 175"/>
                              <a:gd name="T4" fmla="+- 0 9071 8906"/>
                              <a:gd name="T5" fmla="*/ T4 w 217"/>
                              <a:gd name="T6" fmla="+- 0 1113 1072"/>
                              <a:gd name="T7" fmla="*/ 1113 h 175"/>
                              <a:gd name="T8" fmla="+- 0 9014 8906"/>
                              <a:gd name="T9" fmla="*/ T8 w 217"/>
                              <a:gd name="T10" fmla="+- 0 1156 1072"/>
                              <a:gd name="T11" fmla="*/ 1156 h 175"/>
                              <a:gd name="T12" fmla="+- 0 8958 8906"/>
                              <a:gd name="T13" fmla="*/ T12 w 217"/>
                              <a:gd name="T14" fmla="+- 0 1201 1072"/>
                              <a:gd name="T15" fmla="*/ 1201 h 175"/>
                              <a:gd name="T16" fmla="+- 0 8906 8906"/>
                              <a:gd name="T17" fmla="*/ T16 w 217"/>
                              <a:gd name="T18" fmla="+- 0 1245 1072"/>
                              <a:gd name="T19" fmla="*/ 1245 h 175"/>
                              <a:gd name="T20" fmla="+- 0 8906 8906"/>
                              <a:gd name="T21" fmla="*/ T20 w 217"/>
                              <a:gd name="T22" fmla="+- 0 1246 1072"/>
                              <a:gd name="T23" fmla="*/ 1246 h 175"/>
                              <a:gd name="T24" fmla="+- 0 8906 8906"/>
                              <a:gd name="T25" fmla="*/ T24 w 217"/>
                              <a:gd name="T26" fmla="+- 0 1247 1072"/>
                              <a:gd name="T27" fmla="*/ 1247 h 175"/>
                              <a:gd name="T28" fmla="+- 0 8907 8906"/>
                              <a:gd name="T29" fmla="*/ T28 w 217"/>
                              <a:gd name="T30" fmla="+- 0 1246 1072"/>
                              <a:gd name="T31" fmla="*/ 1246 h 175"/>
                              <a:gd name="T32" fmla="+- 0 8955 8906"/>
                              <a:gd name="T33" fmla="*/ T32 w 217"/>
                              <a:gd name="T34" fmla="+- 0 1205 1072"/>
                              <a:gd name="T35" fmla="*/ 1205 h 175"/>
                              <a:gd name="T36" fmla="+- 0 9011 8906"/>
                              <a:gd name="T37" fmla="*/ T36 w 217"/>
                              <a:gd name="T38" fmla="+- 0 1160 1072"/>
                              <a:gd name="T39" fmla="*/ 1160 h 175"/>
                              <a:gd name="T40" fmla="+- 0 9069 8906"/>
                              <a:gd name="T41" fmla="*/ T40 w 217"/>
                              <a:gd name="T42" fmla="+- 0 1115 1072"/>
                              <a:gd name="T43" fmla="*/ 1115 h 175"/>
                              <a:gd name="T44" fmla="+- 0 9123 8906"/>
                              <a:gd name="T45" fmla="*/ T44 w 217"/>
                              <a:gd name="T46" fmla="+- 0 1072 1072"/>
                              <a:gd name="T47" fmla="*/ 1072 h 17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217" h="175">
                                <a:moveTo>
                                  <a:pt x="217" y="0"/>
                                </a:moveTo>
                                <a:lnTo>
                                  <a:pt x="165" y="41"/>
                                </a:lnTo>
                                <a:lnTo>
                                  <a:pt x="108" y="84"/>
                                </a:lnTo>
                                <a:lnTo>
                                  <a:pt x="52" y="129"/>
                                </a:lnTo>
                                <a:lnTo>
                                  <a:pt x="0" y="173"/>
                                </a:lnTo>
                                <a:lnTo>
                                  <a:pt x="0" y="174"/>
                                </a:lnTo>
                                <a:lnTo>
                                  <a:pt x="0" y="175"/>
                                </a:lnTo>
                                <a:lnTo>
                                  <a:pt x="1" y="174"/>
                                </a:lnTo>
                                <a:lnTo>
                                  <a:pt x="49" y="133"/>
                                </a:lnTo>
                                <a:lnTo>
                                  <a:pt x="105" y="88"/>
                                </a:lnTo>
                                <a:lnTo>
                                  <a:pt x="163" y="43"/>
                                </a:lnTo>
                                <a:lnTo>
                                  <a:pt x="217"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276" name="Picture 513"/>
                          <pic:cNvPicPr>
                            <a:picLocks noChangeAspect="1" noChangeArrowheads="1"/>
                          </pic:cNvPicPr>
                        </pic:nvPicPr>
                        <pic:blipFill>
                          <a:blip r:embed="rId301">
                            <a:extLst>
                              <a:ext uri="{28A0092B-C50C-407E-A947-70E740481C1C}">
                                <a14:useLocalDpi xmlns:a14="http://schemas.microsoft.com/office/drawing/2010/main" val="0"/>
                              </a:ext>
                            </a:extLst>
                          </a:blip>
                          <a:srcRect/>
                          <a:stretch>
                            <a:fillRect/>
                          </a:stretch>
                        </pic:blipFill>
                        <pic:spPr bwMode="auto">
                          <a:xfrm>
                            <a:off x="8863" y="1068"/>
                            <a:ext cx="148" cy="26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77" name="Freeform 514"/>
                        <wps:cNvSpPr>
                          <a:spLocks/>
                        </wps:cNvSpPr>
                        <wps:spPr bwMode="auto">
                          <a:xfrm>
                            <a:off x="8863" y="1068"/>
                            <a:ext cx="148" cy="261"/>
                          </a:xfrm>
                          <a:custGeom>
                            <a:avLst/>
                            <a:gdLst>
                              <a:gd name="T0" fmla="+- 0 8869 8864"/>
                              <a:gd name="T1" fmla="*/ T0 w 148"/>
                              <a:gd name="T2" fmla="+- 0 1325 1069"/>
                              <a:gd name="T3" fmla="*/ 1325 h 261"/>
                              <a:gd name="T4" fmla="+- 0 8879 8864"/>
                              <a:gd name="T5" fmla="*/ T4 w 148"/>
                              <a:gd name="T6" fmla="+- 0 1319 1069"/>
                              <a:gd name="T7" fmla="*/ 1319 h 261"/>
                              <a:gd name="T8" fmla="+- 0 8889 8864"/>
                              <a:gd name="T9" fmla="*/ T8 w 148"/>
                              <a:gd name="T10" fmla="+- 0 1312 1069"/>
                              <a:gd name="T11" fmla="*/ 1312 h 261"/>
                              <a:gd name="T12" fmla="+- 0 8899 8864"/>
                              <a:gd name="T13" fmla="*/ T12 w 148"/>
                              <a:gd name="T14" fmla="+- 0 1304 1069"/>
                              <a:gd name="T15" fmla="*/ 1304 h 261"/>
                              <a:gd name="T16" fmla="+- 0 8909 8864"/>
                              <a:gd name="T17" fmla="*/ T16 w 148"/>
                              <a:gd name="T18" fmla="+- 0 1298 1069"/>
                              <a:gd name="T19" fmla="*/ 1298 h 261"/>
                              <a:gd name="T20" fmla="+- 0 8920 8864"/>
                              <a:gd name="T21" fmla="*/ T20 w 148"/>
                              <a:gd name="T22" fmla="+- 0 1292 1069"/>
                              <a:gd name="T23" fmla="*/ 1292 h 261"/>
                              <a:gd name="T24" fmla="+- 0 8930 8864"/>
                              <a:gd name="T25" fmla="*/ T24 w 148"/>
                              <a:gd name="T26" fmla="+- 0 1284 1069"/>
                              <a:gd name="T27" fmla="*/ 1284 h 261"/>
                              <a:gd name="T28" fmla="+- 0 8940 8864"/>
                              <a:gd name="T29" fmla="*/ T28 w 148"/>
                              <a:gd name="T30" fmla="+- 0 1277 1069"/>
                              <a:gd name="T31" fmla="*/ 1277 h 261"/>
                              <a:gd name="T32" fmla="+- 0 8950 8864"/>
                              <a:gd name="T33" fmla="*/ T32 w 148"/>
                              <a:gd name="T34" fmla="+- 0 1271 1069"/>
                              <a:gd name="T35" fmla="*/ 1271 h 261"/>
                              <a:gd name="T36" fmla="+- 0 8957 8864"/>
                              <a:gd name="T37" fmla="*/ T36 w 148"/>
                              <a:gd name="T38" fmla="+- 0 1261 1069"/>
                              <a:gd name="T39" fmla="*/ 1261 h 261"/>
                              <a:gd name="T40" fmla="+- 0 8966 8864"/>
                              <a:gd name="T41" fmla="*/ T40 w 148"/>
                              <a:gd name="T42" fmla="+- 0 1252 1069"/>
                              <a:gd name="T43" fmla="*/ 1252 h 261"/>
                              <a:gd name="T44" fmla="+- 0 8973 8864"/>
                              <a:gd name="T45" fmla="*/ T44 w 148"/>
                              <a:gd name="T46" fmla="+- 0 1242 1069"/>
                              <a:gd name="T47" fmla="*/ 1242 h 261"/>
                              <a:gd name="T48" fmla="+- 0 8979 8864"/>
                              <a:gd name="T49" fmla="*/ T48 w 148"/>
                              <a:gd name="T50" fmla="+- 0 1231 1069"/>
                              <a:gd name="T51" fmla="*/ 1231 h 261"/>
                              <a:gd name="T52" fmla="+- 0 8985 8864"/>
                              <a:gd name="T53" fmla="*/ T52 w 148"/>
                              <a:gd name="T54" fmla="+- 0 1221 1069"/>
                              <a:gd name="T55" fmla="*/ 1221 h 261"/>
                              <a:gd name="T56" fmla="+- 0 8990 8864"/>
                              <a:gd name="T57" fmla="*/ T56 w 148"/>
                              <a:gd name="T58" fmla="+- 0 1210 1069"/>
                              <a:gd name="T59" fmla="*/ 1210 h 261"/>
                              <a:gd name="T60" fmla="+- 0 8996 8864"/>
                              <a:gd name="T61" fmla="*/ T60 w 148"/>
                              <a:gd name="T62" fmla="+- 0 1201 1069"/>
                              <a:gd name="T63" fmla="*/ 1201 h 261"/>
                              <a:gd name="T64" fmla="+- 0 8998 8864"/>
                              <a:gd name="T65" fmla="*/ T64 w 148"/>
                              <a:gd name="T66" fmla="+- 0 1189 1069"/>
                              <a:gd name="T67" fmla="*/ 1189 h 261"/>
                              <a:gd name="T68" fmla="+- 0 9003 8864"/>
                              <a:gd name="T69" fmla="*/ T68 w 148"/>
                              <a:gd name="T70" fmla="+- 0 1178 1069"/>
                              <a:gd name="T71" fmla="*/ 1178 h 261"/>
                              <a:gd name="T72" fmla="+- 0 9005 8864"/>
                              <a:gd name="T73" fmla="*/ T72 w 148"/>
                              <a:gd name="T74" fmla="+- 0 1166 1069"/>
                              <a:gd name="T75" fmla="*/ 1166 h 261"/>
                              <a:gd name="T76" fmla="+- 0 9007 8864"/>
                              <a:gd name="T77" fmla="*/ T76 w 148"/>
                              <a:gd name="T78" fmla="+- 0 1154 1069"/>
                              <a:gd name="T79" fmla="*/ 1154 h 261"/>
                              <a:gd name="T80" fmla="+- 0 9009 8864"/>
                              <a:gd name="T81" fmla="*/ T80 w 148"/>
                              <a:gd name="T82" fmla="+- 0 1144 1069"/>
                              <a:gd name="T83" fmla="*/ 1144 h 261"/>
                              <a:gd name="T84" fmla="+- 0 9010 8864"/>
                              <a:gd name="T85" fmla="*/ T84 w 148"/>
                              <a:gd name="T86" fmla="+- 0 1130 1069"/>
                              <a:gd name="T87" fmla="*/ 1130 h 261"/>
                              <a:gd name="T88" fmla="+- 0 9011 8864"/>
                              <a:gd name="T89" fmla="*/ T88 w 148"/>
                              <a:gd name="T90" fmla="+- 0 1119 1069"/>
                              <a:gd name="T91" fmla="*/ 1119 h 261"/>
                              <a:gd name="T92" fmla="+- 0 9011 8864"/>
                              <a:gd name="T93" fmla="*/ T92 w 148"/>
                              <a:gd name="T94" fmla="+- 0 1107 1069"/>
                              <a:gd name="T95" fmla="*/ 1107 h 261"/>
                              <a:gd name="T96" fmla="+- 0 9009 8864"/>
                              <a:gd name="T97" fmla="*/ T96 w 148"/>
                              <a:gd name="T98" fmla="+- 0 1094 1069"/>
                              <a:gd name="T99" fmla="*/ 1094 h 261"/>
                              <a:gd name="T100" fmla="+- 0 9009 8864"/>
                              <a:gd name="T101" fmla="*/ T100 w 148"/>
                              <a:gd name="T102" fmla="+- 0 1085 1069"/>
                              <a:gd name="T103" fmla="*/ 1085 h 261"/>
                              <a:gd name="T104" fmla="+- 0 9010 8864"/>
                              <a:gd name="T105" fmla="*/ T104 w 148"/>
                              <a:gd name="T106" fmla="+- 0 1080 1069"/>
                              <a:gd name="T107" fmla="*/ 1080 h 261"/>
                              <a:gd name="T108" fmla="+- 0 9004 8864"/>
                              <a:gd name="T109" fmla="*/ T108 w 148"/>
                              <a:gd name="T110" fmla="+- 0 1074 1069"/>
                              <a:gd name="T111" fmla="*/ 1074 h 261"/>
                              <a:gd name="T112" fmla="+- 0 8998 8864"/>
                              <a:gd name="T113" fmla="*/ T112 w 148"/>
                              <a:gd name="T114" fmla="+- 0 1079 1069"/>
                              <a:gd name="T115" fmla="*/ 1079 h 261"/>
                              <a:gd name="T116" fmla="+- 0 8992 8864"/>
                              <a:gd name="T117" fmla="*/ T116 w 148"/>
                              <a:gd name="T118" fmla="+- 0 1079 1069"/>
                              <a:gd name="T119" fmla="*/ 1079 h 261"/>
                              <a:gd name="T120" fmla="+- 0 8981 8864"/>
                              <a:gd name="T121" fmla="*/ T120 w 148"/>
                              <a:gd name="T122" fmla="+- 0 1087 1069"/>
                              <a:gd name="T123" fmla="*/ 1087 h 261"/>
                              <a:gd name="T124" fmla="+- 0 8970 8864"/>
                              <a:gd name="T125" fmla="*/ T124 w 148"/>
                              <a:gd name="T126" fmla="+- 0 1094 1069"/>
                              <a:gd name="T127" fmla="*/ 1094 h 261"/>
                              <a:gd name="T128" fmla="+- 0 8962 8864"/>
                              <a:gd name="T129" fmla="*/ T128 w 148"/>
                              <a:gd name="T130" fmla="+- 0 1102 1069"/>
                              <a:gd name="T131" fmla="*/ 1102 h 261"/>
                              <a:gd name="T132" fmla="+- 0 8954 8864"/>
                              <a:gd name="T133" fmla="*/ T132 w 148"/>
                              <a:gd name="T134" fmla="+- 0 1108 1069"/>
                              <a:gd name="T135" fmla="*/ 1108 h 261"/>
                              <a:gd name="T136" fmla="+- 0 8945 8864"/>
                              <a:gd name="T137" fmla="*/ T136 w 148"/>
                              <a:gd name="T138" fmla="+- 0 1115 1069"/>
                              <a:gd name="T139" fmla="*/ 1115 h 261"/>
                              <a:gd name="T140" fmla="+- 0 8936 8864"/>
                              <a:gd name="T141" fmla="*/ T140 w 148"/>
                              <a:gd name="T142" fmla="+- 0 1123 1069"/>
                              <a:gd name="T143" fmla="*/ 1123 h 261"/>
                              <a:gd name="T144" fmla="+- 0 8928 8864"/>
                              <a:gd name="T145" fmla="*/ T144 w 148"/>
                              <a:gd name="T146" fmla="+- 0 1132 1069"/>
                              <a:gd name="T147" fmla="*/ 1132 h 261"/>
                              <a:gd name="T148" fmla="+- 0 8922 8864"/>
                              <a:gd name="T149" fmla="*/ T148 w 148"/>
                              <a:gd name="T150" fmla="+- 0 1139 1069"/>
                              <a:gd name="T151" fmla="*/ 1139 h 261"/>
                              <a:gd name="T152" fmla="+- 0 8915 8864"/>
                              <a:gd name="T153" fmla="*/ T152 w 148"/>
                              <a:gd name="T154" fmla="+- 0 1148 1069"/>
                              <a:gd name="T155" fmla="*/ 1148 h 261"/>
                              <a:gd name="T156" fmla="+- 0 8906 8864"/>
                              <a:gd name="T157" fmla="*/ T156 w 148"/>
                              <a:gd name="T158" fmla="+- 0 1158 1069"/>
                              <a:gd name="T159" fmla="*/ 1158 h 261"/>
                              <a:gd name="T160" fmla="+- 0 8901 8864"/>
                              <a:gd name="T161" fmla="*/ T160 w 148"/>
                              <a:gd name="T162" fmla="+- 0 1165 1069"/>
                              <a:gd name="T163" fmla="*/ 1165 h 261"/>
                              <a:gd name="T164" fmla="+- 0 8896 8864"/>
                              <a:gd name="T165" fmla="*/ T164 w 148"/>
                              <a:gd name="T166" fmla="+- 0 1178 1069"/>
                              <a:gd name="T167" fmla="*/ 1178 h 261"/>
                              <a:gd name="T168" fmla="+- 0 8889 8864"/>
                              <a:gd name="T169" fmla="*/ T168 w 148"/>
                              <a:gd name="T170" fmla="+- 0 1187 1069"/>
                              <a:gd name="T171" fmla="*/ 1187 h 261"/>
                              <a:gd name="T172" fmla="+- 0 8884 8864"/>
                              <a:gd name="T173" fmla="*/ T172 w 148"/>
                              <a:gd name="T174" fmla="+- 0 1199 1069"/>
                              <a:gd name="T175" fmla="*/ 1199 h 261"/>
                              <a:gd name="T176" fmla="+- 0 8880 8864"/>
                              <a:gd name="T177" fmla="*/ T176 w 148"/>
                              <a:gd name="T178" fmla="+- 0 1211 1069"/>
                              <a:gd name="T179" fmla="*/ 1211 h 261"/>
                              <a:gd name="T180" fmla="+- 0 8876 8864"/>
                              <a:gd name="T181" fmla="*/ T180 w 148"/>
                              <a:gd name="T182" fmla="+- 0 1223 1069"/>
                              <a:gd name="T183" fmla="*/ 1223 h 261"/>
                              <a:gd name="T184" fmla="+- 0 8873 8864"/>
                              <a:gd name="T185" fmla="*/ T184 w 148"/>
                              <a:gd name="T186" fmla="+- 0 1235 1069"/>
                              <a:gd name="T187" fmla="*/ 1235 h 261"/>
                              <a:gd name="T188" fmla="+- 0 8869 8864"/>
                              <a:gd name="T189" fmla="*/ T188 w 148"/>
                              <a:gd name="T190" fmla="+- 0 1248 1069"/>
                              <a:gd name="T191" fmla="*/ 1248 h 261"/>
                              <a:gd name="T192" fmla="+- 0 8869 8864"/>
                              <a:gd name="T193" fmla="*/ T192 w 148"/>
                              <a:gd name="T194" fmla="+- 0 1260 1069"/>
                              <a:gd name="T195" fmla="*/ 1260 h 261"/>
                              <a:gd name="T196" fmla="+- 0 8867 8864"/>
                              <a:gd name="T197" fmla="*/ T196 w 148"/>
                              <a:gd name="T198" fmla="+- 0 1273 1069"/>
                              <a:gd name="T199" fmla="*/ 1273 h 261"/>
                              <a:gd name="T200" fmla="+- 0 8866 8864"/>
                              <a:gd name="T201" fmla="*/ T200 w 148"/>
                              <a:gd name="T202" fmla="+- 0 1284 1069"/>
                              <a:gd name="T203" fmla="*/ 1284 h 261"/>
                              <a:gd name="T204" fmla="+- 0 8867 8864"/>
                              <a:gd name="T205" fmla="*/ T204 w 148"/>
                              <a:gd name="T206" fmla="+- 0 1298 1069"/>
                              <a:gd name="T207" fmla="*/ 1298 h 261"/>
                              <a:gd name="T208" fmla="+- 0 8865 8864"/>
                              <a:gd name="T209" fmla="*/ T208 w 148"/>
                              <a:gd name="T210" fmla="+- 0 1310 1069"/>
                              <a:gd name="T211" fmla="*/ 1310 h 261"/>
                              <a:gd name="T212" fmla="+- 0 8864 8864"/>
                              <a:gd name="T213" fmla="*/ T212 w 148"/>
                              <a:gd name="T214" fmla="+- 0 1322 1069"/>
                              <a:gd name="T215" fmla="*/ 1322 h 261"/>
                              <a:gd name="T216" fmla="+- 0 8864 8864"/>
                              <a:gd name="T217" fmla="*/ T216 w 148"/>
                              <a:gd name="T218" fmla="+- 0 1329 1069"/>
                              <a:gd name="T219" fmla="*/ 1329 h 26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148" h="261">
                                <a:moveTo>
                                  <a:pt x="0" y="260"/>
                                </a:moveTo>
                                <a:lnTo>
                                  <a:pt x="5" y="256"/>
                                </a:lnTo>
                                <a:lnTo>
                                  <a:pt x="11" y="253"/>
                                </a:lnTo>
                                <a:lnTo>
                                  <a:pt x="15" y="250"/>
                                </a:lnTo>
                                <a:lnTo>
                                  <a:pt x="21" y="245"/>
                                </a:lnTo>
                                <a:lnTo>
                                  <a:pt x="25" y="243"/>
                                </a:lnTo>
                                <a:lnTo>
                                  <a:pt x="30" y="239"/>
                                </a:lnTo>
                                <a:lnTo>
                                  <a:pt x="35" y="235"/>
                                </a:lnTo>
                                <a:lnTo>
                                  <a:pt x="41" y="232"/>
                                </a:lnTo>
                                <a:lnTo>
                                  <a:pt x="45" y="229"/>
                                </a:lnTo>
                                <a:lnTo>
                                  <a:pt x="50" y="226"/>
                                </a:lnTo>
                                <a:lnTo>
                                  <a:pt x="56" y="223"/>
                                </a:lnTo>
                                <a:lnTo>
                                  <a:pt x="61" y="219"/>
                                </a:lnTo>
                                <a:lnTo>
                                  <a:pt x="66" y="215"/>
                                </a:lnTo>
                                <a:lnTo>
                                  <a:pt x="72" y="213"/>
                                </a:lnTo>
                                <a:lnTo>
                                  <a:pt x="76" y="208"/>
                                </a:lnTo>
                                <a:lnTo>
                                  <a:pt x="81" y="204"/>
                                </a:lnTo>
                                <a:lnTo>
                                  <a:pt x="86" y="202"/>
                                </a:lnTo>
                                <a:lnTo>
                                  <a:pt x="90" y="196"/>
                                </a:lnTo>
                                <a:lnTo>
                                  <a:pt x="93" y="192"/>
                                </a:lnTo>
                                <a:lnTo>
                                  <a:pt x="98" y="188"/>
                                </a:lnTo>
                                <a:lnTo>
                                  <a:pt x="102" y="183"/>
                                </a:lnTo>
                                <a:lnTo>
                                  <a:pt x="105" y="179"/>
                                </a:lnTo>
                                <a:lnTo>
                                  <a:pt x="109" y="173"/>
                                </a:lnTo>
                                <a:lnTo>
                                  <a:pt x="112" y="167"/>
                                </a:lnTo>
                                <a:lnTo>
                                  <a:pt x="115" y="162"/>
                                </a:lnTo>
                                <a:lnTo>
                                  <a:pt x="118" y="158"/>
                                </a:lnTo>
                                <a:lnTo>
                                  <a:pt x="121" y="152"/>
                                </a:lnTo>
                                <a:lnTo>
                                  <a:pt x="124" y="147"/>
                                </a:lnTo>
                                <a:lnTo>
                                  <a:pt x="126" y="141"/>
                                </a:lnTo>
                                <a:lnTo>
                                  <a:pt x="128" y="136"/>
                                </a:lnTo>
                                <a:lnTo>
                                  <a:pt x="132" y="132"/>
                                </a:lnTo>
                                <a:lnTo>
                                  <a:pt x="133" y="125"/>
                                </a:lnTo>
                                <a:lnTo>
                                  <a:pt x="134" y="120"/>
                                </a:lnTo>
                                <a:lnTo>
                                  <a:pt x="136" y="114"/>
                                </a:lnTo>
                                <a:lnTo>
                                  <a:pt x="139" y="109"/>
                                </a:lnTo>
                                <a:lnTo>
                                  <a:pt x="139" y="103"/>
                                </a:lnTo>
                                <a:lnTo>
                                  <a:pt x="141" y="97"/>
                                </a:lnTo>
                                <a:lnTo>
                                  <a:pt x="142" y="91"/>
                                </a:lnTo>
                                <a:lnTo>
                                  <a:pt x="143" y="85"/>
                                </a:lnTo>
                                <a:lnTo>
                                  <a:pt x="144" y="80"/>
                                </a:lnTo>
                                <a:lnTo>
                                  <a:pt x="145" y="75"/>
                                </a:lnTo>
                                <a:lnTo>
                                  <a:pt x="146" y="68"/>
                                </a:lnTo>
                                <a:lnTo>
                                  <a:pt x="146" y="61"/>
                                </a:lnTo>
                                <a:lnTo>
                                  <a:pt x="147" y="56"/>
                                </a:lnTo>
                                <a:lnTo>
                                  <a:pt x="147" y="50"/>
                                </a:lnTo>
                                <a:lnTo>
                                  <a:pt x="147" y="44"/>
                                </a:lnTo>
                                <a:lnTo>
                                  <a:pt x="147" y="38"/>
                                </a:lnTo>
                                <a:lnTo>
                                  <a:pt x="146" y="33"/>
                                </a:lnTo>
                                <a:lnTo>
                                  <a:pt x="145" y="25"/>
                                </a:lnTo>
                                <a:lnTo>
                                  <a:pt x="146" y="20"/>
                                </a:lnTo>
                                <a:lnTo>
                                  <a:pt x="145" y="16"/>
                                </a:lnTo>
                                <a:lnTo>
                                  <a:pt x="145" y="11"/>
                                </a:lnTo>
                                <a:lnTo>
                                  <a:pt x="146" y="11"/>
                                </a:lnTo>
                                <a:lnTo>
                                  <a:pt x="146" y="0"/>
                                </a:lnTo>
                                <a:lnTo>
                                  <a:pt x="140" y="5"/>
                                </a:lnTo>
                                <a:lnTo>
                                  <a:pt x="139" y="7"/>
                                </a:lnTo>
                                <a:lnTo>
                                  <a:pt x="134" y="10"/>
                                </a:lnTo>
                                <a:lnTo>
                                  <a:pt x="132" y="11"/>
                                </a:lnTo>
                                <a:lnTo>
                                  <a:pt x="128" y="10"/>
                                </a:lnTo>
                                <a:lnTo>
                                  <a:pt x="120" y="16"/>
                                </a:lnTo>
                                <a:lnTo>
                                  <a:pt x="117" y="18"/>
                                </a:lnTo>
                                <a:lnTo>
                                  <a:pt x="112" y="21"/>
                                </a:lnTo>
                                <a:lnTo>
                                  <a:pt x="106" y="25"/>
                                </a:lnTo>
                                <a:lnTo>
                                  <a:pt x="102" y="28"/>
                                </a:lnTo>
                                <a:lnTo>
                                  <a:pt x="98" y="33"/>
                                </a:lnTo>
                                <a:lnTo>
                                  <a:pt x="93" y="35"/>
                                </a:lnTo>
                                <a:lnTo>
                                  <a:pt x="90" y="39"/>
                                </a:lnTo>
                                <a:lnTo>
                                  <a:pt x="84" y="42"/>
                                </a:lnTo>
                                <a:lnTo>
                                  <a:pt x="81" y="46"/>
                                </a:lnTo>
                                <a:lnTo>
                                  <a:pt x="78" y="50"/>
                                </a:lnTo>
                                <a:lnTo>
                                  <a:pt x="72" y="54"/>
                                </a:lnTo>
                                <a:lnTo>
                                  <a:pt x="69" y="58"/>
                                </a:lnTo>
                                <a:lnTo>
                                  <a:pt x="64" y="63"/>
                                </a:lnTo>
                                <a:lnTo>
                                  <a:pt x="61" y="66"/>
                                </a:lnTo>
                                <a:lnTo>
                                  <a:pt x="58" y="70"/>
                                </a:lnTo>
                                <a:lnTo>
                                  <a:pt x="54" y="76"/>
                                </a:lnTo>
                                <a:lnTo>
                                  <a:pt x="51" y="79"/>
                                </a:lnTo>
                                <a:lnTo>
                                  <a:pt x="47" y="83"/>
                                </a:lnTo>
                                <a:lnTo>
                                  <a:pt x="42" y="89"/>
                                </a:lnTo>
                                <a:lnTo>
                                  <a:pt x="38" y="93"/>
                                </a:lnTo>
                                <a:lnTo>
                                  <a:pt x="37" y="96"/>
                                </a:lnTo>
                                <a:lnTo>
                                  <a:pt x="34" y="102"/>
                                </a:lnTo>
                                <a:lnTo>
                                  <a:pt x="32" y="109"/>
                                </a:lnTo>
                                <a:lnTo>
                                  <a:pt x="28" y="113"/>
                                </a:lnTo>
                                <a:lnTo>
                                  <a:pt x="25" y="118"/>
                                </a:lnTo>
                                <a:lnTo>
                                  <a:pt x="22" y="125"/>
                                </a:lnTo>
                                <a:lnTo>
                                  <a:pt x="20" y="130"/>
                                </a:lnTo>
                                <a:lnTo>
                                  <a:pt x="18" y="136"/>
                                </a:lnTo>
                                <a:lnTo>
                                  <a:pt x="16" y="142"/>
                                </a:lnTo>
                                <a:lnTo>
                                  <a:pt x="14" y="148"/>
                                </a:lnTo>
                                <a:lnTo>
                                  <a:pt x="12" y="154"/>
                                </a:lnTo>
                                <a:lnTo>
                                  <a:pt x="10" y="160"/>
                                </a:lnTo>
                                <a:lnTo>
                                  <a:pt x="9" y="166"/>
                                </a:lnTo>
                                <a:lnTo>
                                  <a:pt x="8" y="172"/>
                                </a:lnTo>
                                <a:lnTo>
                                  <a:pt x="5" y="179"/>
                                </a:lnTo>
                                <a:lnTo>
                                  <a:pt x="6" y="185"/>
                                </a:lnTo>
                                <a:lnTo>
                                  <a:pt x="5" y="191"/>
                                </a:lnTo>
                                <a:lnTo>
                                  <a:pt x="4" y="197"/>
                                </a:lnTo>
                                <a:lnTo>
                                  <a:pt x="3" y="204"/>
                                </a:lnTo>
                                <a:lnTo>
                                  <a:pt x="2" y="211"/>
                                </a:lnTo>
                                <a:lnTo>
                                  <a:pt x="2" y="215"/>
                                </a:lnTo>
                                <a:lnTo>
                                  <a:pt x="2" y="222"/>
                                </a:lnTo>
                                <a:lnTo>
                                  <a:pt x="3" y="229"/>
                                </a:lnTo>
                                <a:lnTo>
                                  <a:pt x="1" y="235"/>
                                </a:lnTo>
                                <a:lnTo>
                                  <a:pt x="1" y="241"/>
                                </a:lnTo>
                                <a:lnTo>
                                  <a:pt x="0" y="247"/>
                                </a:lnTo>
                                <a:lnTo>
                                  <a:pt x="0" y="253"/>
                                </a:lnTo>
                                <a:lnTo>
                                  <a:pt x="0" y="260"/>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78" name="Freeform 515"/>
                        <wps:cNvSpPr>
                          <a:spLocks/>
                        </wps:cNvSpPr>
                        <wps:spPr bwMode="auto">
                          <a:xfrm>
                            <a:off x="8864" y="1085"/>
                            <a:ext cx="136" cy="243"/>
                          </a:xfrm>
                          <a:custGeom>
                            <a:avLst/>
                            <a:gdLst>
                              <a:gd name="T0" fmla="+- 0 9000 8864"/>
                              <a:gd name="T1" fmla="*/ T0 w 136"/>
                              <a:gd name="T2" fmla="+- 0 1085 1085"/>
                              <a:gd name="T3" fmla="*/ 1085 h 243"/>
                              <a:gd name="T4" fmla="+- 0 8967 8864"/>
                              <a:gd name="T5" fmla="*/ T4 w 136"/>
                              <a:gd name="T6" fmla="+- 0 1142 1085"/>
                              <a:gd name="T7" fmla="*/ 1142 h 243"/>
                              <a:gd name="T8" fmla="+- 0 8931 8864"/>
                              <a:gd name="T9" fmla="*/ T8 w 136"/>
                              <a:gd name="T10" fmla="+- 0 1204 1085"/>
                              <a:gd name="T11" fmla="*/ 1204 h 243"/>
                              <a:gd name="T12" fmla="+- 0 8895 8864"/>
                              <a:gd name="T13" fmla="*/ T12 w 136"/>
                              <a:gd name="T14" fmla="+- 0 1266 1085"/>
                              <a:gd name="T15" fmla="*/ 1266 h 243"/>
                              <a:gd name="T16" fmla="+- 0 8864 8864"/>
                              <a:gd name="T17" fmla="*/ T16 w 136"/>
                              <a:gd name="T18" fmla="+- 0 1326 1085"/>
                              <a:gd name="T19" fmla="*/ 1326 h 243"/>
                              <a:gd name="T20" fmla="+- 0 8864 8864"/>
                              <a:gd name="T21" fmla="*/ T20 w 136"/>
                              <a:gd name="T22" fmla="+- 0 1328 1085"/>
                              <a:gd name="T23" fmla="*/ 1328 h 243"/>
                              <a:gd name="T24" fmla="+- 0 8865 8864"/>
                              <a:gd name="T25" fmla="*/ T24 w 136"/>
                              <a:gd name="T26" fmla="+- 0 1328 1085"/>
                              <a:gd name="T27" fmla="*/ 1328 h 243"/>
                              <a:gd name="T28" fmla="+- 0 8866 8864"/>
                              <a:gd name="T29" fmla="*/ T28 w 136"/>
                              <a:gd name="T30" fmla="+- 0 1327 1085"/>
                              <a:gd name="T31" fmla="*/ 1327 h 243"/>
                              <a:gd name="T32" fmla="+- 0 8895 8864"/>
                              <a:gd name="T33" fmla="*/ T32 w 136"/>
                              <a:gd name="T34" fmla="+- 0 1271 1085"/>
                              <a:gd name="T35" fmla="*/ 1271 h 243"/>
                              <a:gd name="T36" fmla="+- 0 8930 8864"/>
                              <a:gd name="T37" fmla="*/ T36 w 136"/>
                              <a:gd name="T38" fmla="+- 0 1208 1085"/>
                              <a:gd name="T39" fmla="*/ 1208 h 243"/>
                              <a:gd name="T40" fmla="+- 0 8966 8864"/>
                              <a:gd name="T41" fmla="*/ T40 w 136"/>
                              <a:gd name="T42" fmla="+- 0 1145 1085"/>
                              <a:gd name="T43" fmla="*/ 1145 h 243"/>
                              <a:gd name="T44" fmla="+- 0 9000 8864"/>
                              <a:gd name="T45" fmla="*/ T44 w 136"/>
                              <a:gd name="T46" fmla="+- 0 1085 1085"/>
                              <a:gd name="T47" fmla="*/ 1085 h 24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136" h="243">
                                <a:moveTo>
                                  <a:pt x="136" y="0"/>
                                </a:moveTo>
                                <a:lnTo>
                                  <a:pt x="103" y="57"/>
                                </a:lnTo>
                                <a:lnTo>
                                  <a:pt x="67" y="119"/>
                                </a:lnTo>
                                <a:lnTo>
                                  <a:pt x="31" y="181"/>
                                </a:lnTo>
                                <a:lnTo>
                                  <a:pt x="0" y="241"/>
                                </a:lnTo>
                                <a:lnTo>
                                  <a:pt x="0" y="243"/>
                                </a:lnTo>
                                <a:lnTo>
                                  <a:pt x="1" y="243"/>
                                </a:lnTo>
                                <a:lnTo>
                                  <a:pt x="2" y="242"/>
                                </a:lnTo>
                                <a:lnTo>
                                  <a:pt x="31" y="186"/>
                                </a:lnTo>
                                <a:lnTo>
                                  <a:pt x="66" y="123"/>
                                </a:lnTo>
                                <a:lnTo>
                                  <a:pt x="102" y="60"/>
                                </a:lnTo>
                                <a:lnTo>
                                  <a:pt x="136"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279" name="Picture 516"/>
                          <pic:cNvPicPr>
                            <a:picLocks noChangeAspect="1" noChangeArrowheads="1"/>
                          </pic:cNvPicPr>
                        </pic:nvPicPr>
                        <pic:blipFill>
                          <a:blip r:embed="rId302">
                            <a:extLst>
                              <a:ext uri="{28A0092B-C50C-407E-A947-70E740481C1C}">
                                <a14:useLocalDpi xmlns:a14="http://schemas.microsoft.com/office/drawing/2010/main" val="0"/>
                              </a:ext>
                            </a:extLst>
                          </a:blip>
                          <a:srcRect/>
                          <a:stretch>
                            <a:fillRect/>
                          </a:stretch>
                        </pic:blipFill>
                        <pic:spPr bwMode="auto">
                          <a:xfrm>
                            <a:off x="8872" y="1162"/>
                            <a:ext cx="222" cy="20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80" name="Freeform 517"/>
                        <wps:cNvSpPr>
                          <a:spLocks/>
                        </wps:cNvSpPr>
                        <wps:spPr bwMode="auto">
                          <a:xfrm>
                            <a:off x="8872" y="1162"/>
                            <a:ext cx="222" cy="201"/>
                          </a:xfrm>
                          <a:custGeom>
                            <a:avLst/>
                            <a:gdLst>
                              <a:gd name="T0" fmla="+- 0 8879 8873"/>
                              <a:gd name="T1" fmla="*/ T0 w 222"/>
                              <a:gd name="T2" fmla="+- 0 1361 1162"/>
                              <a:gd name="T3" fmla="*/ 1361 h 201"/>
                              <a:gd name="T4" fmla="+- 0 8890 8873"/>
                              <a:gd name="T5" fmla="*/ T4 w 222"/>
                              <a:gd name="T6" fmla="+- 0 1357 1162"/>
                              <a:gd name="T7" fmla="*/ 1357 h 201"/>
                              <a:gd name="T8" fmla="+- 0 8903 8873"/>
                              <a:gd name="T9" fmla="*/ T8 w 222"/>
                              <a:gd name="T10" fmla="+- 0 1354 1162"/>
                              <a:gd name="T11" fmla="*/ 1354 h 201"/>
                              <a:gd name="T12" fmla="+- 0 8915 8873"/>
                              <a:gd name="T13" fmla="*/ T12 w 222"/>
                              <a:gd name="T14" fmla="+- 0 1350 1162"/>
                              <a:gd name="T15" fmla="*/ 1350 h 201"/>
                              <a:gd name="T16" fmla="+- 0 8926 8873"/>
                              <a:gd name="T17" fmla="*/ T16 w 222"/>
                              <a:gd name="T18" fmla="+- 0 1348 1162"/>
                              <a:gd name="T19" fmla="*/ 1348 h 201"/>
                              <a:gd name="T20" fmla="+- 0 8938 8873"/>
                              <a:gd name="T21" fmla="*/ T20 w 222"/>
                              <a:gd name="T22" fmla="+- 0 1345 1162"/>
                              <a:gd name="T23" fmla="*/ 1345 h 201"/>
                              <a:gd name="T24" fmla="+- 0 8950 8873"/>
                              <a:gd name="T25" fmla="*/ T24 w 222"/>
                              <a:gd name="T26" fmla="+- 0 1341 1162"/>
                              <a:gd name="T27" fmla="*/ 1341 h 201"/>
                              <a:gd name="T28" fmla="+- 0 8961 8873"/>
                              <a:gd name="T29" fmla="*/ T28 w 222"/>
                              <a:gd name="T30" fmla="+- 0 1337 1162"/>
                              <a:gd name="T31" fmla="*/ 1337 h 201"/>
                              <a:gd name="T32" fmla="+- 0 8974 8873"/>
                              <a:gd name="T33" fmla="*/ T32 w 222"/>
                              <a:gd name="T34" fmla="+- 0 1335 1162"/>
                              <a:gd name="T35" fmla="*/ 1335 h 201"/>
                              <a:gd name="T36" fmla="+- 0 8983 8873"/>
                              <a:gd name="T37" fmla="*/ T36 w 222"/>
                              <a:gd name="T38" fmla="+- 0 1328 1162"/>
                              <a:gd name="T39" fmla="*/ 1328 h 201"/>
                              <a:gd name="T40" fmla="+- 0 8994 8873"/>
                              <a:gd name="T41" fmla="*/ T40 w 222"/>
                              <a:gd name="T42" fmla="+- 0 1321 1162"/>
                              <a:gd name="T43" fmla="*/ 1321 h 201"/>
                              <a:gd name="T44" fmla="+- 0 9004 8873"/>
                              <a:gd name="T45" fmla="*/ T44 w 222"/>
                              <a:gd name="T46" fmla="+- 0 1315 1162"/>
                              <a:gd name="T47" fmla="*/ 1315 h 201"/>
                              <a:gd name="T48" fmla="+- 0 9014 8873"/>
                              <a:gd name="T49" fmla="*/ T48 w 222"/>
                              <a:gd name="T50" fmla="+- 0 1306 1162"/>
                              <a:gd name="T51" fmla="*/ 1306 h 201"/>
                              <a:gd name="T52" fmla="+- 0 9022 8873"/>
                              <a:gd name="T53" fmla="*/ T52 w 222"/>
                              <a:gd name="T54" fmla="+- 0 1299 1162"/>
                              <a:gd name="T55" fmla="*/ 1299 h 201"/>
                              <a:gd name="T56" fmla="+- 0 9030 8873"/>
                              <a:gd name="T57" fmla="*/ T56 w 222"/>
                              <a:gd name="T58" fmla="+- 0 1290 1162"/>
                              <a:gd name="T59" fmla="*/ 1290 h 201"/>
                              <a:gd name="T60" fmla="+- 0 9039 8873"/>
                              <a:gd name="T61" fmla="*/ T60 w 222"/>
                              <a:gd name="T62" fmla="+- 0 1283 1162"/>
                              <a:gd name="T63" fmla="*/ 1283 h 201"/>
                              <a:gd name="T64" fmla="+- 0 9045 8873"/>
                              <a:gd name="T65" fmla="*/ T64 w 222"/>
                              <a:gd name="T66" fmla="+- 0 1272 1162"/>
                              <a:gd name="T67" fmla="*/ 1272 h 201"/>
                              <a:gd name="T68" fmla="+- 0 9053 8873"/>
                              <a:gd name="T69" fmla="*/ T68 w 222"/>
                              <a:gd name="T70" fmla="+- 0 1263 1162"/>
                              <a:gd name="T71" fmla="*/ 1263 h 201"/>
                              <a:gd name="T72" fmla="+- 0 9058 8873"/>
                              <a:gd name="T73" fmla="*/ T72 w 222"/>
                              <a:gd name="T74" fmla="+- 0 1253 1162"/>
                              <a:gd name="T75" fmla="*/ 1253 h 201"/>
                              <a:gd name="T76" fmla="+- 0 9064 8873"/>
                              <a:gd name="T77" fmla="*/ T76 w 222"/>
                              <a:gd name="T78" fmla="+- 0 1242 1162"/>
                              <a:gd name="T79" fmla="*/ 1242 h 201"/>
                              <a:gd name="T80" fmla="+- 0 9070 8873"/>
                              <a:gd name="T81" fmla="*/ T80 w 222"/>
                              <a:gd name="T82" fmla="+- 0 1233 1162"/>
                              <a:gd name="T83" fmla="*/ 1233 h 201"/>
                              <a:gd name="T84" fmla="+- 0 9075 8873"/>
                              <a:gd name="T85" fmla="*/ T84 w 222"/>
                              <a:gd name="T86" fmla="+- 0 1220 1162"/>
                              <a:gd name="T87" fmla="*/ 1220 h 201"/>
                              <a:gd name="T88" fmla="+- 0 9079 8873"/>
                              <a:gd name="T89" fmla="*/ T88 w 222"/>
                              <a:gd name="T90" fmla="+- 0 1210 1162"/>
                              <a:gd name="T91" fmla="*/ 1210 h 201"/>
                              <a:gd name="T92" fmla="+- 0 9083 8873"/>
                              <a:gd name="T93" fmla="*/ T92 w 222"/>
                              <a:gd name="T94" fmla="+- 0 1199 1162"/>
                              <a:gd name="T95" fmla="*/ 1199 h 201"/>
                              <a:gd name="T96" fmla="+- 0 9085 8873"/>
                              <a:gd name="T97" fmla="*/ T96 w 222"/>
                              <a:gd name="T98" fmla="+- 0 1186 1162"/>
                              <a:gd name="T99" fmla="*/ 1186 h 201"/>
                              <a:gd name="T100" fmla="+- 0 9088 8873"/>
                              <a:gd name="T101" fmla="*/ T100 w 222"/>
                              <a:gd name="T102" fmla="+- 0 1177 1162"/>
                              <a:gd name="T103" fmla="*/ 1177 h 201"/>
                              <a:gd name="T104" fmla="+- 0 9090 8873"/>
                              <a:gd name="T105" fmla="*/ T104 w 222"/>
                              <a:gd name="T106" fmla="+- 0 1172 1162"/>
                              <a:gd name="T107" fmla="*/ 1172 h 201"/>
                              <a:gd name="T108" fmla="+- 0 9087 8873"/>
                              <a:gd name="T109" fmla="*/ T108 w 222"/>
                              <a:gd name="T110" fmla="+- 0 1166 1162"/>
                              <a:gd name="T111" fmla="*/ 1166 h 201"/>
                              <a:gd name="T112" fmla="+- 0 9080 8873"/>
                              <a:gd name="T113" fmla="*/ T112 w 222"/>
                              <a:gd name="T114" fmla="+- 0 1168 1162"/>
                              <a:gd name="T115" fmla="*/ 1168 h 201"/>
                              <a:gd name="T116" fmla="+- 0 9074 8873"/>
                              <a:gd name="T117" fmla="*/ T116 w 222"/>
                              <a:gd name="T118" fmla="+- 0 1166 1162"/>
                              <a:gd name="T119" fmla="*/ 1166 h 201"/>
                              <a:gd name="T120" fmla="+- 0 9061 8873"/>
                              <a:gd name="T121" fmla="*/ T120 w 222"/>
                              <a:gd name="T122" fmla="+- 0 1170 1162"/>
                              <a:gd name="T123" fmla="*/ 1170 h 201"/>
                              <a:gd name="T124" fmla="+- 0 9049 8873"/>
                              <a:gd name="T125" fmla="*/ T124 w 222"/>
                              <a:gd name="T126" fmla="+- 0 1173 1162"/>
                              <a:gd name="T127" fmla="*/ 1173 h 201"/>
                              <a:gd name="T128" fmla="+- 0 9039 8873"/>
                              <a:gd name="T129" fmla="*/ T128 w 222"/>
                              <a:gd name="T130" fmla="+- 0 1178 1162"/>
                              <a:gd name="T131" fmla="*/ 1178 h 201"/>
                              <a:gd name="T132" fmla="+- 0 9029 8873"/>
                              <a:gd name="T133" fmla="*/ T132 w 222"/>
                              <a:gd name="T134" fmla="+- 0 1182 1162"/>
                              <a:gd name="T135" fmla="*/ 1182 h 201"/>
                              <a:gd name="T136" fmla="+- 0 9018 8873"/>
                              <a:gd name="T137" fmla="*/ T136 w 222"/>
                              <a:gd name="T138" fmla="+- 0 1186 1162"/>
                              <a:gd name="T139" fmla="*/ 1186 h 201"/>
                              <a:gd name="T140" fmla="+- 0 9007 8873"/>
                              <a:gd name="T141" fmla="*/ T140 w 222"/>
                              <a:gd name="T142" fmla="+- 0 1190 1162"/>
                              <a:gd name="T143" fmla="*/ 1190 h 201"/>
                              <a:gd name="T144" fmla="+- 0 8997 8873"/>
                              <a:gd name="T145" fmla="*/ T144 w 222"/>
                              <a:gd name="T146" fmla="+- 0 1196 1162"/>
                              <a:gd name="T147" fmla="*/ 1196 h 201"/>
                              <a:gd name="T148" fmla="+- 0 8988 8873"/>
                              <a:gd name="T149" fmla="*/ T148 w 222"/>
                              <a:gd name="T150" fmla="+- 0 1201 1162"/>
                              <a:gd name="T151" fmla="*/ 1201 h 201"/>
                              <a:gd name="T152" fmla="+- 0 8979 8873"/>
                              <a:gd name="T153" fmla="*/ T152 w 222"/>
                              <a:gd name="T154" fmla="+- 0 1207 1162"/>
                              <a:gd name="T155" fmla="*/ 1207 h 201"/>
                              <a:gd name="T156" fmla="+- 0 8968 8873"/>
                              <a:gd name="T157" fmla="*/ T156 w 222"/>
                              <a:gd name="T158" fmla="+- 0 1213 1162"/>
                              <a:gd name="T159" fmla="*/ 1213 h 201"/>
                              <a:gd name="T160" fmla="+- 0 8960 8873"/>
                              <a:gd name="T161" fmla="*/ T160 w 222"/>
                              <a:gd name="T162" fmla="+- 0 1219 1162"/>
                              <a:gd name="T163" fmla="*/ 1219 h 201"/>
                              <a:gd name="T164" fmla="+- 0 8951 8873"/>
                              <a:gd name="T165" fmla="*/ T164 w 222"/>
                              <a:gd name="T166" fmla="+- 0 1229 1162"/>
                              <a:gd name="T167" fmla="*/ 1229 h 201"/>
                              <a:gd name="T168" fmla="+- 0 8942 8873"/>
                              <a:gd name="T169" fmla="*/ T168 w 222"/>
                              <a:gd name="T170" fmla="+- 0 1236 1162"/>
                              <a:gd name="T171" fmla="*/ 1236 h 201"/>
                              <a:gd name="T172" fmla="+- 0 8934 8873"/>
                              <a:gd name="T173" fmla="*/ T172 w 222"/>
                              <a:gd name="T174" fmla="+- 0 1246 1162"/>
                              <a:gd name="T175" fmla="*/ 1246 h 201"/>
                              <a:gd name="T176" fmla="+- 0 8926 8873"/>
                              <a:gd name="T177" fmla="*/ T176 w 222"/>
                              <a:gd name="T178" fmla="+- 0 1255 1162"/>
                              <a:gd name="T179" fmla="*/ 1255 h 201"/>
                              <a:gd name="T180" fmla="+- 0 8918 8873"/>
                              <a:gd name="T181" fmla="*/ T180 w 222"/>
                              <a:gd name="T182" fmla="+- 0 1266 1162"/>
                              <a:gd name="T183" fmla="*/ 1266 h 201"/>
                              <a:gd name="T184" fmla="+- 0 8911 8873"/>
                              <a:gd name="T185" fmla="*/ T184 w 222"/>
                              <a:gd name="T186" fmla="+- 0 1276 1162"/>
                              <a:gd name="T187" fmla="*/ 1276 h 201"/>
                              <a:gd name="T188" fmla="+- 0 8904 8873"/>
                              <a:gd name="T189" fmla="*/ T188 w 222"/>
                              <a:gd name="T190" fmla="+- 0 1287 1162"/>
                              <a:gd name="T191" fmla="*/ 1287 h 201"/>
                              <a:gd name="T192" fmla="+- 0 8900 8873"/>
                              <a:gd name="T193" fmla="*/ T192 w 222"/>
                              <a:gd name="T194" fmla="+- 0 1299 1162"/>
                              <a:gd name="T195" fmla="*/ 1299 h 201"/>
                              <a:gd name="T196" fmla="+- 0 8894 8873"/>
                              <a:gd name="T197" fmla="*/ T196 w 222"/>
                              <a:gd name="T198" fmla="+- 0 1310 1162"/>
                              <a:gd name="T199" fmla="*/ 1310 h 201"/>
                              <a:gd name="T200" fmla="+- 0 8890 8873"/>
                              <a:gd name="T201" fmla="*/ T200 w 222"/>
                              <a:gd name="T202" fmla="+- 0 1320 1162"/>
                              <a:gd name="T203" fmla="*/ 1320 h 201"/>
                              <a:gd name="T204" fmla="+- 0 8886 8873"/>
                              <a:gd name="T205" fmla="*/ T204 w 222"/>
                              <a:gd name="T206" fmla="+- 0 1334 1162"/>
                              <a:gd name="T207" fmla="*/ 1334 h 201"/>
                              <a:gd name="T208" fmla="+- 0 8880 8873"/>
                              <a:gd name="T209" fmla="*/ T208 w 222"/>
                              <a:gd name="T210" fmla="+- 0 1345 1162"/>
                              <a:gd name="T211" fmla="*/ 1345 h 201"/>
                              <a:gd name="T212" fmla="+- 0 8876 8873"/>
                              <a:gd name="T213" fmla="*/ T212 w 222"/>
                              <a:gd name="T214" fmla="+- 0 1356 1162"/>
                              <a:gd name="T215" fmla="*/ 1356 h 201"/>
                              <a:gd name="T216" fmla="+- 0 8873 8873"/>
                              <a:gd name="T217" fmla="*/ T216 w 222"/>
                              <a:gd name="T218" fmla="+- 0 1362 1162"/>
                              <a:gd name="T219" fmla="*/ 1362 h 20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222" h="201">
                                <a:moveTo>
                                  <a:pt x="0" y="200"/>
                                </a:moveTo>
                                <a:lnTo>
                                  <a:pt x="6" y="199"/>
                                </a:lnTo>
                                <a:lnTo>
                                  <a:pt x="13" y="197"/>
                                </a:lnTo>
                                <a:lnTo>
                                  <a:pt x="17" y="195"/>
                                </a:lnTo>
                                <a:lnTo>
                                  <a:pt x="24" y="193"/>
                                </a:lnTo>
                                <a:lnTo>
                                  <a:pt x="30" y="192"/>
                                </a:lnTo>
                                <a:lnTo>
                                  <a:pt x="35" y="190"/>
                                </a:lnTo>
                                <a:lnTo>
                                  <a:pt x="42" y="188"/>
                                </a:lnTo>
                                <a:lnTo>
                                  <a:pt x="48" y="187"/>
                                </a:lnTo>
                                <a:lnTo>
                                  <a:pt x="53" y="186"/>
                                </a:lnTo>
                                <a:lnTo>
                                  <a:pt x="58" y="184"/>
                                </a:lnTo>
                                <a:lnTo>
                                  <a:pt x="65" y="183"/>
                                </a:lnTo>
                                <a:lnTo>
                                  <a:pt x="71" y="181"/>
                                </a:lnTo>
                                <a:lnTo>
                                  <a:pt x="77" y="179"/>
                                </a:lnTo>
                                <a:lnTo>
                                  <a:pt x="84" y="178"/>
                                </a:lnTo>
                                <a:lnTo>
                                  <a:pt x="88" y="175"/>
                                </a:lnTo>
                                <a:lnTo>
                                  <a:pt x="95" y="173"/>
                                </a:lnTo>
                                <a:lnTo>
                                  <a:pt x="101" y="173"/>
                                </a:lnTo>
                                <a:lnTo>
                                  <a:pt x="105" y="169"/>
                                </a:lnTo>
                                <a:lnTo>
                                  <a:pt x="110" y="166"/>
                                </a:lnTo>
                                <a:lnTo>
                                  <a:pt x="116" y="163"/>
                                </a:lnTo>
                                <a:lnTo>
                                  <a:pt x="121" y="159"/>
                                </a:lnTo>
                                <a:lnTo>
                                  <a:pt x="125" y="157"/>
                                </a:lnTo>
                                <a:lnTo>
                                  <a:pt x="131" y="153"/>
                                </a:lnTo>
                                <a:lnTo>
                                  <a:pt x="136" y="148"/>
                                </a:lnTo>
                                <a:lnTo>
                                  <a:pt x="141" y="144"/>
                                </a:lnTo>
                                <a:lnTo>
                                  <a:pt x="145" y="141"/>
                                </a:lnTo>
                                <a:lnTo>
                                  <a:pt x="149" y="137"/>
                                </a:lnTo>
                                <a:lnTo>
                                  <a:pt x="154" y="133"/>
                                </a:lnTo>
                                <a:lnTo>
                                  <a:pt x="157" y="128"/>
                                </a:lnTo>
                                <a:lnTo>
                                  <a:pt x="161" y="124"/>
                                </a:lnTo>
                                <a:lnTo>
                                  <a:pt x="166" y="121"/>
                                </a:lnTo>
                                <a:lnTo>
                                  <a:pt x="169" y="114"/>
                                </a:lnTo>
                                <a:lnTo>
                                  <a:pt x="172" y="110"/>
                                </a:lnTo>
                                <a:lnTo>
                                  <a:pt x="175" y="105"/>
                                </a:lnTo>
                                <a:lnTo>
                                  <a:pt x="180" y="101"/>
                                </a:lnTo>
                                <a:lnTo>
                                  <a:pt x="182" y="96"/>
                                </a:lnTo>
                                <a:lnTo>
                                  <a:pt x="185" y="91"/>
                                </a:lnTo>
                                <a:lnTo>
                                  <a:pt x="189" y="85"/>
                                </a:lnTo>
                                <a:lnTo>
                                  <a:pt x="191" y="80"/>
                                </a:lnTo>
                                <a:lnTo>
                                  <a:pt x="194" y="75"/>
                                </a:lnTo>
                                <a:lnTo>
                                  <a:pt x="197" y="71"/>
                                </a:lnTo>
                                <a:lnTo>
                                  <a:pt x="199" y="65"/>
                                </a:lnTo>
                                <a:lnTo>
                                  <a:pt x="202" y="58"/>
                                </a:lnTo>
                                <a:lnTo>
                                  <a:pt x="204" y="54"/>
                                </a:lnTo>
                                <a:lnTo>
                                  <a:pt x="206" y="48"/>
                                </a:lnTo>
                                <a:lnTo>
                                  <a:pt x="208" y="42"/>
                                </a:lnTo>
                                <a:lnTo>
                                  <a:pt x="210" y="37"/>
                                </a:lnTo>
                                <a:lnTo>
                                  <a:pt x="211" y="32"/>
                                </a:lnTo>
                                <a:lnTo>
                                  <a:pt x="212" y="24"/>
                                </a:lnTo>
                                <a:lnTo>
                                  <a:pt x="215" y="19"/>
                                </a:lnTo>
                                <a:lnTo>
                                  <a:pt x="215" y="15"/>
                                </a:lnTo>
                                <a:lnTo>
                                  <a:pt x="217" y="11"/>
                                </a:lnTo>
                                <a:lnTo>
                                  <a:pt x="217" y="10"/>
                                </a:lnTo>
                                <a:lnTo>
                                  <a:pt x="221" y="0"/>
                                </a:lnTo>
                                <a:lnTo>
                                  <a:pt x="214" y="4"/>
                                </a:lnTo>
                                <a:lnTo>
                                  <a:pt x="212" y="5"/>
                                </a:lnTo>
                                <a:lnTo>
                                  <a:pt x="207" y="6"/>
                                </a:lnTo>
                                <a:lnTo>
                                  <a:pt x="205" y="7"/>
                                </a:lnTo>
                                <a:lnTo>
                                  <a:pt x="201" y="4"/>
                                </a:lnTo>
                                <a:lnTo>
                                  <a:pt x="192" y="7"/>
                                </a:lnTo>
                                <a:lnTo>
                                  <a:pt x="188" y="8"/>
                                </a:lnTo>
                                <a:lnTo>
                                  <a:pt x="182" y="10"/>
                                </a:lnTo>
                                <a:lnTo>
                                  <a:pt x="176" y="11"/>
                                </a:lnTo>
                                <a:lnTo>
                                  <a:pt x="170" y="13"/>
                                </a:lnTo>
                                <a:lnTo>
                                  <a:pt x="166" y="16"/>
                                </a:lnTo>
                                <a:lnTo>
                                  <a:pt x="160" y="17"/>
                                </a:lnTo>
                                <a:lnTo>
                                  <a:pt x="156" y="20"/>
                                </a:lnTo>
                                <a:lnTo>
                                  <a:pt x="149" y="21"/>
                                </a:lnTo>
                                <a:lnTo>
                                  <a:pt x="145" y="24"/>
                                </a:lnTo>
                                <a:lnTo>
                                  <a:pt x="140" y="26"/>
                                </a:lnTo>
                                <a:lnTo>
                                  <a:pt x="134" y="28"/>
                                </a:lnTo>
                                <a:lnTo>
                                  <a:pt x="130" y="31"/>
                                </a:lnTo>
                                <a:lnTo>
                                  <a:pt x="124" y="34"/>
                                </a:lnTo>
                                <a:lnTo>
                                  <a:pt x="119" y="36"/>
                                </a:lnTo>
                                <a:lnTo>
                                  <a:pt x="115" y="39"/>
                                </a:lnTo>
                                <a:lnTo>
                                  <a:pt x="110" y="43"/>
                                </a:lnTo>
                                <a:lnTo>
                                  <a:pt x="106" y="45"/>
                                </a:lnTo>
                                <a:lnTo>
                                  <a:pt x="101" y="48"/>
                                </a:lnTo>
                                <a:lnTo>
                                  <a:pt x="95" y="51"/>
                                </a:lnTo>
                                <a:lnTo>
                                  <a:pt x="89" y="54"/>
                                </a:lnTo>
                                <a:lnTo>
                                  <a:pt x="87" y="57"/>
                                </a:lnTo>
                                <a:lnTo>
                                  <a:pt x="83" y="62"/>
                                </a:lnTo>
                                <a:lnTo>
                                  <a:pt x="78" y="67"/>
                                </a:lnTo>
                                <a:lnTo>
                                  <a:pt x="74" y="70"/>
                                </a:lnTo>
                                <a:lnTo>
                                  <a:pt x="69" y="74"/>
                                </a:lnTo>
                                <a:lnTo>
                                  <a:pt x="64" y="79"/>
                                </a:lnTo>
                                <a:lnTo>
                                  <a:pt x="61" y="84"/>
                                </a:lnTo>
                                <a:lnTo>
                                  <a:pt x="56" y="89"/>
                                </a:lnTo>
                                <a:lnTo>
                                  <a:pt x="53" y="93"/>
                                </a:lnTo>
                                <a:lnTo>
                                  <a:pt x="49" y="99"/>
                                </a:lnTo>
                                <a:lnTo>
                                  <a:pt x="45" y="104"/>
                                </a:lnTo>
                                <a:lnTo>
                                  <a:pt x="41" y="109"/>
                                </a:lnTo>
                                <a:lnTo>
                                  <a:pt x="38" y="114"/>
                                </a:lnTo>
                                <a:lnTo>
                                  <a:pt x="35" y="120"/>
                                </a:lnTo>
                                <a:lnTo>
                                  <a:pt x="31" y="125"/>
                                </a:lnTo>
                                <a:lnTo>
                                  <a:pt x="29" y="131"/>
                                </a:lnTo>
                                <a:lnTo>
                                  <a:pt x="27" y="137"/>
                                </a:lnTo>
                                <a:lnTo>
                                  <a:pt x="24" y="142"/>
                                </a:lnTo>
                                <a:lnTo>
                                  <a:pt x="21" y="148"/>
                                </a:lnTo>
                                <a:lnTo>
                                  <a:pt x="18" y="155"/>
                                </a:lnTo>
                                <a:lnTo>
                                  <a:pt x="17" y="158"/>
                                </a:lnTo>
                                <a:lnTo>
                                  <a:pt x="14" y="165"/>
                                </a:lnTo>
                                <a:lnTo>
                                  <a:pt x="13" y="172"/>
                                </a:lnTo>
                                <a:lnTo>
                                  <a:pt x="9" y="177"/>
                                </a:lnTo>
                                <a:lnTo>
                                  <a:pt x="7" y="183"/>
                                </a:lnTo>
                                <a:lnTo>
                                  <a:pt x="4" y="188"/>
                                </a:lnTo>
                                <a:lnTo>
                                  <a:pt x="3" y="194"/>
                                </a:lnTo>
                                <a:lnTo>
                                  <a:pt x="0" y="200"/>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81" name="Freeform 518"/>
                        <wps:cNvSpPr>
                          <a:spLocks/>
                        </wps:cNvSpPr>
                        <wps:spPr bwMode="auto">
                          <a:xfrm>
                            <a:off x="8873" y="1174"/>
                            <a:ext cx="206" cy="188"/>
                          </a:xfrm>
                          <a:custGeom>
                            <a:avLst/>
                            <a:gdLst>
                              <a:gd name="T0" fmla="+- 0 9080 8874"/>
                              <a:gd name="T1" fmla="*/ T0 w 206"/>
                              <a:gd name="T2" fmla="+- 0 1174 1174"/>
                              <a:gd name="T3" fmla="*/ 1174 h 188"/>
                              <a:gd name="T4" fmla="+- 0 9030 8874"/>
                              <a:gd name="T5" fmla="*/ T4 w 206"/>
                              <a:gd name="T6" fmla="+- 0 1218 1174"/>
                              <a:gd name="T7" fmla="*/ 1218 h 188"/>
                              <a:gd name="T8" fmla="+- 0 8976 8874"/>
                              <a:gd name="T9" fmla="*/ T8 w 206"/>
                              <a:gd name="T10" fmla="+- 0 1265 1174"/>
                              <a:gd name="T11" fmla="*/ 1265 h 188"/>
                              <a:gd name="T12" fmla="+- 0 8923 8874"/>
                              <a:gd name="T13" fmla="*/ T12 w 206"/>
                              <a:gd name="T14" fmla="+- 0 1313 1174"/>
                              <a:gd name="T15" fmla="*/ 1313 h 188"/>
                              <a:gd name="T16" fmla="+- 0 8874 8874"/>
                              <a:gd name="T17" fmla="*/ T16 w 206"/>
                              <a:gd name="T18" fmla="+- 0 1360 1174"/>
                              <a:gd name="T19" fmla="*/ 1360 h 188"/>
                              <a:gd name="T20" fmla="+- 0 8874 8874"/>
                              <a:gd name="T21" fmla="*/ T20 w 206"/>
                              <a:gd name="T22" fmla="+- 0 1361 1174"/>
                              <a:gd name="T23" fmla="*/ 1361 h 188"/>
                              <a:gd name="T24" fmla="+- 0 8874 8874"/>
                              <a:gd name="T25" fmla="*/ T24 w 206"/>
                              <a:gd name="T26" fmla="+- 0 1362 1174"/>
                              <a:gd name="T27" fmla="*/ 1362 h 188"/>
                              <a:gd name="T28" fmla="+- 0 8875 8874"/>
                              <a:gd name="T29" fmla="*/ T28 w 206"/>
                              <a:gd name="T30" fmla="+- 0 1361 1174"/>
                              <a:gd name="T31" fmla="*/ 1361 h 188"/>
                              <a:gd name="T32" fmla="+- 0 8921 8874"/>
                              <a:gd name="T33" fmla="*/ T32 w 206"/>
                              <a:gd name="T34" fmla="+- 0 1317 1174"/>
                              <a:gd name="T35" fmla="*/ 1317 h 188"/>
                              <a:gd name="T36" fmla="+- 0 8974 8874"/>
                              <a:gd name="T37" fmla="*/ T36 w 206"/>
                              <a:gd name="T38" fmla="+- 0 1269 1174"/>
                              <a:gd name="T39" fmla="*/ 1269 h 188"/>
                              <a:gd name="T40" fmla="+- 0 9029 8874"/>
                              <a:gd name="T41" fmla="*/ T40 w 206"/>
                              <a:gd name="T42" fmla="+- 0 1220 1174"/>
                              <a:gd name="T43" fmla="*/ 1220 h 188"/>
                              <a:gd name="T44" fmla="+- 0 9080 8874"/>
                              <a:gd name="T45" fmla="*/ T44 w 206"/>
                              <a:gd name="T46" fmla="+- 0 1174 1174"/>
                              <a:gd name="T47" fmla="*/ 1174 h 18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206" h="188">
                                <a:moveTo>
                                  <a:pt x="206" y="0"/>
                                </a:moveTo>
                                <a:lnTo>
                                  <a:pt x="156" y="44"/>
                                </a:lnTo>
                                <a:lnTo>
                                  <a:pt x="102" y="91"/>
                                </a:lnTo>
                                <a:lnTo>
                                  <a:pt x="49" y="139"/>
                                </a:lnTo>
                                <a:lnTo>
                                  <a:pt x="0" y="186"/>
                                </a:lnTo>
                                <a:lnTo>
                                  <a:pt x="0" y="187"/>
                                </a:lnTo>
                                <a:lnTo>
                                  <a:pt x="0" y="188"/>
                                </a:lnTo>
                                <a:lnTo>
                                  <a:pt x="1" y="187"/>
                                </a:lnTo>
                                <a:lnTo>
                                  <a:pt x="47" y="143"/>
                                </a:lnTo>
                                <a:lnTo>
                                  <a:pt x="100" y="95"/>
                                </a:lnTo>
                                <a:lnTo>
                                  <a:pt x="155" y="46"/>
                                </a:lnTo>
                                <a:lnTo>
                                  <a:pt x="206"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282" name="Picture 519"/>
                          <pic:cNvPicPr>
                            <a:picLocks noChangeAspect="1" noChangeArrowheads="1"/>
                          </pic:cNvPicPr>
                        </pic:nvPicPr>
                        <pic:blipFill>
                          <a:blip r:embed="rId303">
                            <a:extLst>
                              <a:ext uri="{28A0092B-C50C-407E-A947-70E740481C1C}">
                                <a14:useLocalDpi xmlns:a14="http://schemas.microsoft.com/office/drawing/2010/main" val="0"/>
                              </a:ext>
                            </a:extLst>
                          </a:blip>
                          <a:srcRect/>
                          <a:stretch>
                            <a:fillRect/>
                          </a:stretch>
                        </pic:blipFill>
                        <pic:spPr bwMode="auto">
                          <a:xfrm>
                            <a:off x="8835" y="1111"/>
                            <a:ext cx="107" cy="2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83" name="Freeform 520"/>
                        <wps:cNvSpPr>
                          <a:spLocks/>
                        </wps:cNvSpPr>
                        <wps:spPr bwMode="auto">
                          <a:xfrm>
                            <a:off x="8835" y="1111"/>
                            <a:ext cx="107" cy="295"/>
                          </a:xfrm>
                          <a:custGeom>
                            <a:avLst/>
                            <a:gdLst>
                              <a:gd name="T0" fmla="+- 0 8863 8835"/>
                              <a:gd name="T1" fmla="*/ T0 w 107"/>
                              <a:gd name="T2" fmla="+- 0 1400 1112"/>
                              <a:gd name="T3" fmla="*/ 1400 h 295"/>
                              <a:gd name="T4" fmla="+- 0 8869 8835"/>
                              <a:gd name="T5" fmla="*/ T4 w 107"/>
                              <a:gd name="T6" fmla="+- 0 1391 1112"/>
                              <a:gd name="T7" fmla="*/ 1391 h 295"/>
                              <a:gd name="T8" fmla="+- 0 8877 8835"/>
                              <a:gd name="T9" fmla="*/ T8 w 107"/>
                              <a:gd name="T10" fmla="+- 0 1381 1112"/>
                              <a:gd name="T11" fmla="*/ 1381 h 295"/>
                              <a:gd name="T12" fmla="+- 0 8884 8835"/>
                              <a:gd name="T13" fmla="*/ T12 w 107"/>
                              <a:gd name="T14" fmla="+- 0 1370 1112"/>
                              <a:gd name="T15" fmla="*/ 1370 h 295"/>
                              <a:gd name="T16" fmla="+- 0 8892 8835"/>
                              <a:gd name="T17" fmla="*/ T16 w 107"/>
                              <a:gd name="T18" fmla="+- 0 1361 1112"/>
                              <a:gd name="T19" fmla="*/ 1361 h 295"/>
                              <a:gd name="T20" fmla="+- 0 8900 8835"/>
                              <a:gd name="T21" fmla="*/ T20 w 107"/>
                              <a:gd name="T22" fmla="+- 0 1352 1112"/>
                              <a:gd name="T23" fmla="*/ 1352 h 295"/>
                              <a:gd name="T24" fmla="+- 0 8907 8835"/>
                              <a:gd name="T25" fmla="*/ T24 w 107"/>
                              <a:gd name="T26" fmla="+- 0 1341 1112"/>
                              <a:gd name="T27" fmla="*/ 1341 h 295"/>
                              <a:gd name="T28" fmla="+- 0 8913 8835"/>
                              <a:gd name="T29" fmla="*/ T28 w 107"/>
                              <a:gd name="T30" fmla="+- 0 1332 1112"/>
                              <a:gd name="T31" fmla="*/ 1332 h 295"/>
                              <a:gd name="T32" fmla="+- 0 8921 8835"/>
                              <a:gd name="T33" fmla="*/ T32 w 107"/>
                              <a:gd name="T34" fmla="+- 0 1322 1112"/>
                              <a:gd name="T35" fmla="*/ 1322 h 295"/>
                              <a:gd name="T36" fmla="+- 0 8924 8835"/>
                              <a:gd name="T37" fmla="*/ T36 w 107"/>
                              <a:gd name="T38" fmla="+- 0 1310 1112"/>
                              <a:gd name="T39" fmla="*/ 1310 h 295"/>
                              <a:gd name="T40" fmla="+- 0 8930 8835"/>
                              <a:gd name="T41" fmla="*/ T40 w 107"/>
                              <a:gd name="T42" fmla="+- 0 1299 1112"/>
                              <a:gd name="T43" fmla="*/ 1299 h 295"/>
                              <a:gd name="T44" fmla="+- 0 8933 8835"/>
                              <a:gd name="T45" fmla="*/ T44 w 107"/>
                              <a:gd name="T46" fmla="+- 0 1287 1112"/>
                              <a:gd name="T47" fmla="*/ 1287 h 295"/>
                              <a:gd name="T48" fmla="+- 0 8936 8835"/>
                              <a:gd name="T49" fmla="*/ T48 w 107"/>
                              <a:gd name="T50" fmla="+- 0 1275 1112"/>
                              <a:gd name="T51" fmla="*/ 1275 h 295"/>
                              <a:gd name="T52" fmla="+- 0 8938 8835"/>
                              <a:gd name="T53" fmla="*/ T52 w 107"/>
                              <a:gd name="T54" fmla="+- 0 1264 1112"/>
                              <a:gd name="T55" fmla="*/ 1264 h 295"/>
                              <a:gd name="T56" fmla="+- 0 8938 8835"/>
                              <a:gd name="T57" fmla="*/ T56 w 107"/>
                              <a:gd name="T58" fmla="+- 0 1252 1112"/>
                              <a:gd name="T59" fmla="*/ 1252 h 295"/>
                              <a:gd name="T60" fmla="+- 0 8941 8835"/>
                              <a:gd name="T61" fmla="*/ T60 w 107"/>
                              <a:gd name="T62" fmla="+- 0 1241 1112"/>
                              <a:gd name="T63" fmla="*/ 1241 h 295"/>
                              <a:gd name="T64" fmla="+- 0 8940 8835"/>
                              <a:gd name="T65" fmla="*/ T64 w 107"/>
                              <a:gd name="T66" fmla="+- 0 1228 1112"/>
                              <a:gd name="T67" fmla="*/ 1228 h 295"/>
                              <a:gd name="T68" fmla="+- 0 8940 8835"/>
                              <a:gd name="T69" fmla="*/ T68 w 107"/>
                              <a:gd name="T70" fmla="+- 0 1217 1112"/>
                              <a:gd name="T71" fmla="*/ 1217 h 295"/>
                              <a:gd name="T72" fmla="+- 0 8938 8835"/>
                              <a:gd name="T73" fmla="*/ T72 w 107"/>
                              <a:gd name="T74" fmla="+- 0 1205 1112"/>
                              <a:gd name="T75" fmla="*/ 1205 h 295"/>
                              <a:gd name="T76" fmla="+- 0 8936 8835"/>
                              <a:gd name="T77" fmla="*/ T76 w 107"/>
                              <a:gd name="T78" fmla="+- 0 1193 1112"/>
                              <a:gd name="T79" fmla="*/ 1193 h 295"/>
                              <a:gd name="T80" fmla="+- 0 8935 8835"/>
                              <a:gd name="T81" fmla="*/ T80 w 107"/>
                              <a:gd name="T82" fmla="+- 0 1183 1112"/>
                              <a:gd name="T83" fmla="*/ 1183 h 295"/>
                              <a:gd name="T84" fmla="+- 0 8931 8835"/>
                              <a:gd name="T85" fmla="*/ T84 w 107"/>
                              <a:gd name="T86" fmla="+- 0 1169 1112"/>
                              <a:gd name="T87" fmla="*/ 1169 h 295"/>
                              <a:gd name="T88" fmla="+- 0 8928 8835"/>
                              <a:gd name="T89" fmla="*/ T88 w 107"/>
                              <a:gd name="T90" fmla="+- 0 1159 1112"/>
                              <a:gd name="T91" fmla="*/ 1159 h 295"/>
                              <a:gd name="T92" fmla="+- 0 8924 8835"/>
                              <a:gd name="T93" fmla="*/ T92 w 107"/>
                              <a:gd name="T94" fmla="+- 0 1148 1112"/>
                              <a:gd name="T95" fmla="*/ 1148 h 295"/>
                              <a:gd name="T96" fmla="+- 0 8918 8835"/>
                              <a:gd name="T97" fmla="*/ T96 w 107"/>
                              <a:gd name="T98" fmla="+- 0 1136 1112"/>
                              <a:gd name="T99" fmla="*/ 1136 h 295"/>
                              <a:gd name="T100" fmla="+- 0 8915 8835"/>
                              <a:gd name="T101" fmla="*/ T100 w 107"/>
                              <a:gd name="T102" fmla="+- 0 1128 1112"/>
                              <a:gd name="T103" fmla="*/ 1128 h 295"/>
                              <a:gd name="T104" fmla="+- 0 8914 8835"/>
                              <a:gd name="T105" fmla="*/ T104 w 107"/>
                              <a:gd name="T106" fmla="+- 0 1122 1112"/>
                              <a:gd name="T107" fmla="*/ 1122 h 295"/>
                              <a:gd name="T108" fmla="+- 0 8907 8835"/>
                              <a:gd name="T109" fmla="*/ T108 w 107"/>
                              <a:gd name="T110" fmla="+- 0 1119 1112"/>
                              <a:gd name="T111" fmla="*/ 1119 h 295"/>
                              <a:gd name="T112" fmla="+- 0 8903 8835"/>
                              <a:gd name="T113" fmla="*/ T112 w 107"/>
                              <a:gd name="T114" fmla="+- 0 1125 1112"/>
                              <a:gd name="T115" fmla="*/ 1125 h 295"/>
                              <a:gd name="T116" fmla="+- 0 8897 8835"/>
                              <a:gd name="T117" fmla="*/ T116 w 107"/>
                              <a:gd name="T118" fmla="+- 0 1128 1112"/>
                              <a:gd name="T119" fmla="*/ 1128 h 295"/>
                              <a:gd name="T120" fmla="+- 0 8889 8835"/>
                              <a:gd name="T121" fmla="*/ T120 w 107"/>
                              <a:gd name="T122" fmla="+- 0 1139 1112"/>
                              <a:gd name="T123" fmla="*/ 1139 h 295"/>
                              <a:gd name="T124" fmla="+- 0 8882 8835"/>
                              <a:gd name="T125" fmla="*/ T124 w 107"/>
                              <a:gd name="T126" fmla="+- 0 1148 1112"/>
                              <a:gd name="T127" fmla="*/ 1148 h 295"/>
                              <a:gd name="T128" fmla="+- 0 8877 8835"/>
                              <a:gd name="T129" fmla="*/ T128 w 107"/>
                              <a:gd name="T130" fmla="+- 0 1158 1112"/>
                              <a:gd name="T131" fmla="*/ 1158 h 295"/>
                              <a:gd name="T132" fmla="+- 0 8871 8835"/>
                              <a:gd name="T133" fmla="*/ T132 w 107"/>
                              <a:gd name="T134" fmla="+- 0 1167 1112"/>
                              <a:gd name="T135" fmla="*/ 1167 h 295"/>
                              <a:gd name="T136" fmla="+- 0 8865 8835"/>
                              <a:gd name="T137" fmla="*/ T136 w 107"/>
                              <a:gd name="T138" fmla="+- 0 1177 1112"/>
                              <a:gd name="T139" fmla="*/ 1177 h 295"/>
                              <a:gd name="T140" fmla="+- 0 8859 8835"/>
                              <a:gd name="T141" fmla="*/ T140 w 107"/>
                              <a:gd name="T142" fmla="+- 0 1187 1112"/>
                              <a:gd name="T143" fmla="*/ 1187 h 295"/>
                              <a:gd name="T144" fmla="+- 0 8855 8835"/>
                              <a:gd name="T145" fmla="*/ T144 w 107"/>
                              <a:gd name="T146" fmla="+- 0 1198 1112"/>
                              <a:gd name="T147" fmla="*/ 1198 h 295"/>
                              <a:gd name="T148" fmla="+- 0 8851 8835"/>
                              <a:gd name="T149" fmla="*/ T148 w 107"/>
                              <a:gd name="T150" fmla="+- 0 1207 1112"/>
                              <a:gd name="T151" fmla="*/ 1207 h 295"/>
                              <a:gd name="T152" fmla="+- 0 8848 8835"/>
                              <a:gd name="T153" fmla="*/ T152 w 107"/>
                              <a:gd name="T154" fmla="+- 0 1217 1112"/>
                              <a:gd name="T155" fmla="*/ 1217 h 295"/>
                              <a:gd name="T156" fmla="+- 0 8842 8835"/>
                              <a:gd name="T157" fmla="*/ T156 w 107"/>
                              <a:gd name="T158" fmla="+- 0 1230 1112"/>
                              <a:gd name="T159" fmla="*/ 1230 h 295"/>
                              <a:gd name="T160" fmla="+- 0 8840 8835"/>
                              <a:gd name="T161" fmla="*/ T160 w 107"/>
                              <a:gd name="T162" fmla="+- 0 1239 1112"/>
                              <a:gd name="T163" fmla="*/ 1239 h 295"/>
                              <a:gd name="T164" fmla="+- 0 8839 8835"/>
                              <a:gd name="T165" fmla="*/ T164 w 107"/>
                              <a:gd name="T166" fmla="+- 0 1252 1112"/>
                              <a:gd name="T167" fmla="*/ 1252 h 295"/>
                              <a:gd name="T168" fmla="+- 0 8836 8835"/>
                              <a:gd name="T169" fmla="*/ T168 w 107"/>
                              <a:gd name="T170" fmla="+- 0 1264 1112"/>
                              <a:gd name="T171" fmla="*/ 1264 h 295"/>
                              <a:gd name="T172" fmla="+- 0 8835 8835"/>
                              <a:gd name="T173" fmla="*/ T172 w 107"/>
                              <a:gd name="T174" fmla="+- 0 1276 1112"/>
                              <a:gd name="T175" fmla="*/ 1276 h 295"/>
                              <a:gd name="T176" fmla="+- 0 8835 8835"/>
                              <a:gd name="T177" fmla="*/ T176 w 107"/>
                              <a:gd name="T178" fmla="+- 0 1288 1112"/>
                              <a:gd name="T179" fmla="*/ 1288 h 295"/>
                              <a:gd name="T180" fmla="+- 0 8835 8835"/>
                              <a:gd name="T181" fmla="*/ T180 w 107"/>
                              <a:gd name="T182" fmla="+- 0 1302 1112"/>
                              <a:gd name="T183" fmla="*/ 1302 h 295"/>
                              <a:gd name="T184" fmla="+- 0 8837 8835"/>
                              <a:gd name="T185" fmla="*/ T184 w 107"/>
                              <a:gd name="T186" fmla="+- 0 1314 1112"/>
                              <a:gd name="T187" fmla="*/ 1314 h 295"/>
                              <a:gd name="T188" fmla="+- 0 8837 8835"/>
                              <a:gd name="T189" fmla="*/ T188 w 107"/>
                              <a:gd name="T190" fmla="+- 0 1327 1112"/>
                              <a:gd name="T191" fmla="*/ 1327 h 295"/>
                              <a:gd name="T192" fmla="+- 0 8841 8835"/>
                              <a:gd name="T193" fmla="*/ T192 w 107"/>
                              <a:gd name="T194" fmla="+- 0 1339 1112"/>
                              <a:gd name="T195" fmla="*/ 1339 h 295"/>
                              <a:gd name="T196" fmla="+- 0 8844 8835"/>
                              <a:gd name="T197" fmla="*/ T196 w 107"/>
                              <a:gd name="T198" fmla="+- 0 1351 1112"/>
                              <a:gd name="T199" fmla="*/ 1351 h 295"/>
                              <a:gd name="T200" fmla="+- 0 8846 8835"/>
                              <a:gd name="T201" fmla="*/ T200 w 107"/>
                              <a:gd name="T202" fmla="+- 0 1362 1112"/>
                              <a:gd name="T203" fmla="*/ 1362 h 295"/>
                              <a:gd name="T204" fmla="+- 0 8851 8835"/>
                              <a:gd name="T205" fmla="*/ T204 w 107"/>
                              <a:gd name="T206" fmla="+- 0 1375 1112"/>
                              <a:gd name="T207" fmla="*/ 1375 h 295"/>
                              <a:gd name="T208" fmla="+- 0 8853 8835"/>
                              <a:gd name="T209" fmla="*/ T208 w 107"/>
                              <a:gd name="T210" fmla="+- 0 1388 1112"/>
                              <a:gd name="T211" fmla="*/ 1388 h 295"/>
                              <a:gd name="T212" fmla="+- 0 8857 8835"/>
                              <a:gd name="T213" fmla="*/ T212 w 107"/>
                              <a:gd name="T214" fmla="+- 0 1399 1112"/>
                              <a:gd name="T215" fmla="*/ 1399 h 295"/>
                              <a:gd name="T216" fmla="+- 0 8859 8835"/>
                              <a:gd name="T217" fmla="*/ T216 w 107"/>
                              <a:gd name="T218" fmla="+- 0 1405 1112"/>
                              <a:gd name="T219" fmla="*/ 1405 h 29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107" h="295">
                                <a:moveTo>
                                  <a:pt x="24" y="294"/>
                                </a:moveTo>
                                <a:lnTo>
                                  <a:pt x="28" y="288"/>
                                </a:lnTo>
                                <a:lnTo>
                                  <a:pt x="32" y="283"/>
                                </a:lnTo>
                                <a:lnTo>
                                  <a:pt x="34" y="279"/>
                                </a:lnTo>
                                <a:lnTo>
                                  <a:pt x="39" y="273"/>
                                </a:lnTo>
                                <a:lnTo>
                                  <a:pt x="42" y="269"/>
                                </a:lnTo>
                                <a:lnTo>
                                  <a:pt x="45" y="264"/>
                                </a:lnTo>
                                <a:lnTo>
                                  <a:pt x="49" y="258"/>
                                </a:lnTo>
                                <a:lnTo>
                                  <a:pt x="53" y="254"/>
                                </a:lnTo>
                                <a:lnTo>
                                  <a:pt x="57" y="249"/>
                                </a:lnTo>
                                <a:lnTo>
                                  <a:pt x="60" y="245"/>
                                </a:lnTo>
                                <a:lnTo>
                                  <a:pt x="65" y="240"/>
                                </a:lnTo>
                                <a:lnTo>
                                  <a:pt x="68" y="235"/>
                                </a:lnTo>
                                <a:lnTo>
                                  <a:pt x="72" y="229"/>
                                </a:lnTo>
                                <a:lnTo>
                                  <a:pt x="77" y="225"/>
                                </a:lnTo>
                                <a:lnTo>
                                  <a:pt x="78" y="220"/>
                                </a:lnTo>
                                <a:lnTo>
                                  <a:pt x="82" y="214"/>
                                </a:lnTo>
                                <a:lnTo>
                                  <a:pt x="86" y="210"/>
                                </a:lnTo>
                                <a:lnTo>
                                  <a:pt x="88" y="204"/>
                                </a:lnTo>
                                <a:lnTo>
                                  <a:pt x="89" y="198"/>
                                </a:lnTo>
                                <a:lnTo>
                                  <a:pt x="93" y="193"/>
                                </a:lnTo>
                                <a:lnTo>
                                  <a:pt x="95" y="187"/>
                                </a:lnTo>
                                <a:lnTo>
                                  <a:pt x="97" y="182"/>
                                </a:lnTo>
                                <a:lnTo>
                                  <a:pt x="98" y="175"/>
                                </a:lnTo>
                                <a:lnTo>
                                  <a:pt x="100" y="169"/>
                                </a:lnTo>
                                <a:lnTo>
                                  <a:pt x="101" y="163"/>
                                </a:lnTo>
                                <a:lnTo>
                                  <a:pt x="102" y="158"/>
                                </a:lnTo>
                                <a:lnTo>
                                  <a:pt x="103" y="152"/>
                                </a:lnTo>
                                <a:lnTo>
                                  <a:pt x="104" y="146"/>
                                </a:lnTo>
                                <a:lnTo>
                                  <a:pt x="103" y="140"/>
                                </a:lnTo>
                                <a:lnTo>
                                  <a:pt x="104" y="134"/>
                                </a:lnTo>
                                <a:lnTo>
                                  <a:pt x="106" y="129"/>
                                </a:lnTo>
                                <a:lnTo>
                                  <a:pt x="104" y="122"/>
                                </a:lnTo>
                                <a:lnTo>
                                  <a:pt x="105" y="116"/>
                                </a:lnTo>
                                <a:lnTo>
                                  <a:pt x="104" y="111"/>
                                </a:lnTo>
                                <a:lnTo>
                                  <a:pt x="105" y="105"/>
                                </a:lnTo>
                                <a:lnTo>
                                  <a:pt x="104" y="99"/>
                                </a:lnTo>
                                <a:lnTo>
                                  <a:pt x="103" y="93"/>
                                </a:lnTo>
                                <a:lnTo>
                                  <a:pt x="102" y="87"/>
                                </a:lnTo>
                                <a:lnTo>
                                  <a:pt x="101" y="81"/>
                                </a:lnTo>
                                <a:lnTo>
                                  <a:pt x="100" y="76"/>
                                </a:lnTo>
                                <a:lnTo>
                                  <a:pt x="100" y="71"/>
                                </a:lnTo>
                                <a:lnTo>
                                  <a:pt x="98" y="64"/>
                                </a:lnTo>
                                <a:lnTo>
                                  <a:pt x="96" y="57"/>
                                </a:lnTo>
                                <a:lnTo>
                                  <a:pt x="95" y="52"/>
                                </a:lnTo>
                                <a:lnTo>
                                  <a:pt x="93" y="47"/>
                                </a:lnTo>
                                <a:lnTo>
                                  <a:pt x="91" y="41"/>
                                </a:lnTo>
                                <a:lnTo>
                                  <a:pt x="89" y="36"/>
                                </a:lnTo>
                                <a:lnTo>
                                  <a:pt x="87" y="31"/>
                                </a:lnTo>
                                <a:lnTo>
                                  <a:pt x="83" y="24"/>
                                </a:lnTo>
                                <a:lnTo>
                                  <a:pt x="83" y="18"/>
                                </a:lnTo>
                                <a:lnTo>
                                  <a:pt x="80" y="16"/>
                                </a:lnTo>
                                <a:lnTo>
                                  <a:pt x="79" y="11"/>
                                </a:lnTo>
                                <a:lnTo>
                                  <a:pt x="79" y="10"/>
                                </a:lnTo>
                                <a:lnTo>
                                  <a:pt x="76" y="0"/>
                                </a:lnTo>
                                <a:lnTo>
                                  <a:pt x="72" y="7"/>
                                </a:lnTo>
                                <a:lnTo>
                                  <a:pt x="72" y="9"/>
                                </a:lnTo>
                                <a:lnTo>
                                  <a:pt x="68" y="13"/>
                                </a:lnTo>
                                <a:lnTo>
                                  <a:pt x="67" y="15"/>
                                </a:lnTo>
                                <a:lnTo>
                                  <a:pt x="62" y="16"/>
                                </a:lnTo>
                                <a:lnTo>
                                  <a:pt x="57" y="23"/>
                                </a:lnTo>
                                <a:lnTo>
                                  <a:pt x="54" y="27"/>
                                </a:lnTo>
                                <a:lnTo>
                                  <a:pt x="51" y="31"/>
                                </a:lnTo>
                                <a:lnTo>
                                  <a:pt x="47" y="36"/>
                                </a:lnTo>
                                <a:lnTo>
                                  <a:pt x="44" y="41"/>
                                </a:lnTo>
                                <a:lnTo>
                                  <a:pt x="42" y="46"/>
                                </a:lnTo>
                                <a:lnTo>
                                  <a:pt x="38" y="50"/>
                                </a:lnTo>
                                <a:lnTo>
                                  <a:pt x="36" y="55"/>
                                </a:lnTo>
                                <a:lnTo>
                                  <a:pt x="32" y="60"/>
                                </a:lnTo>
                                <a:lnTo>
                                  <a:pt x="30" y="65"/>
                                </a:lnTo>
                                <a:lnTo>
                                  <a:pt x="28" y="69"/>
                                </a:lnTo>
                                <a:lnTo>
                                  <a:pt x="24" y="75"/>
                                </a:lnTo>
                                <a:lnTo>
                                  <a:pt x="23" y="80"/>
                                </a:lnTo>
                                <a:lnTo>
                                  <a:pt x="20" y="86"/>
                                </a:lnTo>
                                <a:lnTo>
                                  <a:pt x="18" y="91"/>
                                </a:lnTo>
                                <a:lnTo>
                                  <a:pt x="16" y="95"/>
                                </a:lnTo>
                                <a:lnTo>
                                  <a:pt x="14" y="102"/>
                                </a:lnTo>
                                <a:lnTo>
                                  <a:pt x="13" y="105"/>
                                </a:lnTo>
                                <a:lnTo>
                                  <a:pt x="10" y="111"/>
                                </a:lnTo>
                                <a:lnTo>
                                  <a:pt x="7" y="118"/>
                                </a:lnTo>
                                <a:lnTo>
                                  <a:pt x="4" y="123"/>
                                </a:lnTo>
                                <a:lnTo>
                                  <a:pt x="5" y="127"/>
                                </a:lnTo>
                                <a:lnTo>
                                  <a:pt x="4" y="133"/>
                                </a:lnTo>
                                <a:lnTo>
                                  <a:pt x="4" y="140"/>
                                </a:lnTo>
                                <a:lnTo>
                                  <a:pt x="2" y="145"/>
                                </a:lnTo>
                                <a:lnTo>
                                  <a:pt x="1" y="152"/>
                                </a:lnTo>
                                <a:lnTo>
                                  <a:pt x="0" y="159"/>
                                </a:lnTo>
                                <a:lnTo>
                                  <a:pt x="0" y="164"/>
                                </a:lnTo>
                                <a:lnTo>
                                  <a:pt x="0" y="171"/>
                                </a:lnTo>
                                <a:lnTo>
                                  <a:pt x="0" y="176"/>
                                </a:lnTo>
                                <a:lnTo>
                                  <a:pt x="0" y="183"/>
                                </a:lnTo>
                                <a:lnTo>
                                  <a:pt x="0" y="190"/>
                                </a:lnTo>
                                <a:lnTo>
                                  <a:pt x="0" y="196"/>
                                </a:lnTo>
                                <a:lnTo>
                                  <a:pt x="2" y="202"/>
                                </a:lnTo>
                                <a:lnTo>
                                  <a:pt x="2" y="208"/>
                                </a:lnTo>
                                <a:lnTo>
                                  <a:pt x="2" y="215"/>
                                </a:lnTo>
                                <a:lnTo>
                                  <a:pt x="5" y="221"/>
                                </a:lnTo>
                                <a:lnTo>
                                  <a:pt x="6" y="227"/>
                                </a:lnTo>
                                <a:lnTo>
                                  <a:pt x="7" y="233"/>
                                </a:lnTo>
                                <a:lnTo>
                                  <a:pt x="9" y="239"/>
                                </a:lnTo>
                                <a:lnTo>
                                  <a:pt x="10" y="247"/>
                                </a:lnTo>
                                <a:lnTo>
                                  <a:pt x="11" y="250"/>
                                </a:lnTo>
                                <a:lnTo>
                                  <a:pt x="13" y="257"/>
                                </a:lnTo>
                                <a:lnTo>
                                  <a:pt x="16" y="263"/>
                                </a:lnTo>
                                <a:lnTo>
                                  <a:pt x="17" y="269"/>
                                </a:lnTo>
                                <a:lnTo>
                                  <a:pt x="18" y="276"/>
                                </a:lnTo>
                                <a:lnTo>
                                  <a:pt x="20" y="281"/>
                                </a:lnTo>
                                <a:lnTo>
                                  <a:pt x="22" y="287"/>
                                </a:lnTo>
                                <a:lnTo>
                                  <a:pt x="24" y="294"/>
                                </a:lnTo>
                                <a:lnTo>
                                  <a:pt x="24" y="293"/>
                                </a:lnTo>
                                <a:lnTo>
                                  <a:pt x="24" y="294"/>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84" name="Freeform 521"/>
                        <wps:cNvSpPr>
                          <a:spLocks/>
                        </wps:cNvSpPr>
                        <wps:spPr bwMode="auto">
                          <a:xfrm>
                            <a:off x="8858" y="1130"/>
                            <a:ext cx="49" cy="274"/>
                          </a:xfrm>
                          <a:custGeom>
                            <a:avLst/>
                            <a:gdLst>
                              <a:gd name="T0" fmla="+- 0 8907 8858"/>
                              <a:gd name="T1" fmla="*/ T0 w 49"/>
                              <a:gd name="T2" fmla="+- 0 1130 1130"/>
                              <a:gd name="T3" fmla="*/ 1130 h 274"/>
                              <a:gd name="T4" fmla="+- 0 8895 8858"/>
                              <a:gd name="T5" fmla="*/ T4 w 49"/>
                              <a:gd name="T6" fmla="+- 0 1195 1130"/>
                              <a:gd name="T7" fmla="*/ 1195 h 274"/>
                              <a:gd name="T8" fmla="+- 0 8881 8858"/>
                              <a:gd name="T9" fmla="*/ T8 w 49"/>
                              <a:gd name="T10" fmla="+- 0 1265 1130"/>
                              <a:gd name="T11" fmla="*/ 1265 h 274"/>
                              <a:gd name="T12" fmla="+- 0 8868 8858"/>
                              <a:gd name="T13" fmla="*/ T12 w 49"/>
                              <a:gd name="T14" fmla="+- 0 1336 1130"/>
                              <a:gd name="T15" fmla="*/ 1336 h 274"/>
                              <a:gd name="T16" fmla="+- 0 8858 8858"/>
                              <a:gd name="T17" fmla="*/ T16 w 49"/>
                              <a:gd name="T18" fmla="+- 0 1403 1130"/>
                              <a:gd name="T19" fmla="*/ 1403 h 274"/>
                              <a:gd name="T20" fmla="+- 0 8859 8858"/>
                              <a:gd name="T21" fmla="*/ T20 w 49"/>
                              <a:gd name="T22" fmla="+- 0 1404 1130"/>
                              <a:gd name="T23" fmla="*/ 1404 h 274"/>
                              <a:gd name="T24" fmla="+- 0 8859 8858"/>
                              <a:gd name="T25" fmla="*/ T24 w 49"/>
                              <a:gd name="T26" fmla="+- 0 1404 1130"/>
                              <a:gd name="T27" fmla="*/ 1404 h 274"/>
                              <a:gd name="T28" fmla="+- 0 8860 8858"/>
                              <a:gd name="T29" fmla="*/ T28 w 49"/>
                              <a:gd name="T30" fmla="+- 0 1403 1130"/>
                              <a:gd name="T31" fmla="*/ 1403 h 274"/>
                              <a:gd name="T32" fmla="+- 0 8869 8858"/>
                              <a:gd name="T33" fmla="*/ T32 w 49"/>
                              <a:gd name="T34" fmla="+- 0 1340 1130"/>
                              <a:gd name="T35" fmla="*/ 1340 h 274"/>
                              <a:gd name="T36" fmla="+- 0 8881 8858"/>
                              <a:gd name="T37" fmla="*/ T36 w 49"/>
                              <a:gd name="T38" fmla="+- 0 1270 1130"/>
                              <a:gd name="T39" fmla="*/ 1270 h 274"/>
                              <a:gd name="T40" fmla="+- 0 8895 8858"/>
                              <a:gd name="T41" fmla="*/ T40 w 49"/>
                              <a:gd name="T42" fmla="+- 0 1198 1130"/>
                              <a:gd name="T43" fmla="*/ 1198 h 274"/>
                              <a:gd name="T44" fmla="+- 0 8907 8858"/>
                              <a:gd name="T45" fmla="*/ T44 w 49"/>
                              <a:gd name="T46" fmla="+- 0 1130 1130"/>
                              <a:gd name="T47" fmla="*/ 1130 h 27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49" h="274">
                                <a:moveTo>
                                  <a:pt x="49" y="0"/>
                                </a:moveTo>
                                <a:lnTo>
                                  <a:pt x="37" y="65"/>
                                </a:lnTo>
                                <a:lnTo>
                                  <a:pt x="23" y="135"/>
                                </a:lnTo>
                                <a:lnTo>
                                  <a:pt x="10" y="206"/>
                                </a:lnTo>
                                <a:lnTo>
                                  <a:pt x="0" y="273"/>
                                </a:lnTo>
                                <a:lnTo>
                                  <a:pt x="1" y="274"/>
                                </a:lnTo>
                                <a:lnTo>
                                  <a:pt x="2" y="273"/>
                                </a:lnTo>
                                <a:lnTo>
                                  <a:pt x="11" y="210"/>
                                </a:lnTo>
                                <a:lnTo>
                                  <a:pt x="23" y="140"/>
                                </a:lnTo>
                                <a:lnTo>
                                  <a:pt x="37" y="68"/>
                                </a:lnTo>
                                <a:lnTo>
                                  <a:pt x="49"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285" name="Picture 522"/>
                          <pic:cNvPicPr>
                            <a:picLocks noChangeAspect="1" noChangeArrowheads="1"/>
                          </pic:cNvPicPr>
                        </pic:nvPicPr>
                        <pic:blipFill>
                          <a:blip r:embed="rId304">
                            <a:extLst>
                              <a:ext uri="{28A0092B-C50C-407E-A947-70E740481C1C}">
                                <a14:useLocalDpi xmlns:a14="http://schemas.microsoft.com/office/drawing/2010/main" val="0"/>
                              </a:ext>
                            </a:extLst>
                          </a:blip>
                          <a:srcRect/>
                          <a:stretch>
                            <a:fillRect/>
                          </a:stretch>
                        </pic:blipFill>
                        <pic:spPr bwMode="auto">
                          <a:xfrm>
                            <a:off x="8841" y="1235"/>
                            <a:ext cx="176" cy="24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86" name="Freeform 523"/>
                        <wps:cNvSpPr>
                          <a:spLocks/>
                        </wps:cNvSpPr>
                        <wps:spPr bwMode="auto">
                          <a:xfrm>
                            <a:off x="8841" y="1235"/>
                            <a:ext cx="176" cy="243"/>
                          </a:xfrm>
                          <a:custGeom>
                            <a:avLst/>
                            <a:gdLst>
                              <a:gd name="T0" fmla="+- 0 8847 8841"/>
                              <a:gd name="T1" fmla="*/ T0 w 176"/>
                              <a:gd name="T2" fmla="+- 0 1474 1235"/>
                              <a:gd name="T3" fmla="*/ 1474 h 243"/>
                              <a:gd name="T4" fmla="+- 0 8857 8841"/>
                              <a:gd name="T5" fmla="*/ T4 w 176"/>
                              <a:gd name="T6" fmla="+- 0 1469 1235"/>
                              <a:gd name="T7" fmla="*/ 1469 h 243"/>
                              <a:gd name="T8" fmla="+- 0 8869 8841"/>
                              <a:gd name="T9" fmla="*/ T8 w 176"/>
                              <a:gd name="T10" fmla="+- 0 1463 1235"/>
                              <a:gd name="T11" fmla="*/ 1463 h 243"/>
                              <a:gd name="T12" fmla="+- 0 8880 8841"/>
                              <a:gd name="T13" fmla="*/ T12 w 176"/>
                              <a:gd name="T14" fmla="+- 0 1457 1235"/>
                              <a:gd name="T15" fmla="*/ 1457 h 243"/>
                              <a:gd name="T16" fmla="+- 0 8890 8841"/>
                              <a:gd name="T17" fmla="*/ T16 w 176"/>
                              <a:gd name="T18" fmla="+- 0 1452 1235"/>
                              <a:gd name="T19" fmla="*/ 1452 h 243"/>
                              <a:gd name="T20" fmla="+- 0 8901 8841"/>
                              <a:gd name="T21" fmla="*/ T20 w 176"/>
                              <a:gd name="T22" fmla="+- 0 1447 1235"/>
                              <a:gd name="T23" fmla="*/ 1447 h 243"/>
                              <a:gd name="T24" fmla="+- 0 8912 8841"/>
                              <a:gd name="T25" fmla="*/ T24 w 176"/>
                              <a:gd name="T26" fmla="+- 0 1440 1235"/>
                              <a:gd name="T27" fmla="*/ 1440 h 243"/>
                              <a:gd name="T28" fmla="+- 0 8923 8841"/>
                              <a:gd name="T29" fmla="*/ T28 w 176"/>
                              <a:gd name="T30" fmla="+- 0 1435 1235"/>
                              <a:gd name="T31" fmla="*/ 1435 h 243"/>
                              <a:gd name="T32" fmla="+- 0 8934 8841"/>
                              <a:gd name="T33" fmla="*/ T32 w 176"/>
                              <a:gd name="T34" fmla="+- 0 1429 1235"/>
                              <a:gd name="T35" fmla="*/ 1429 h 243"/>
                              <a:gd name="T36" fmla="+- 0 8942 8841"/>
                              <a:gd name="T37" fmla="*/ T36 w 176"/>
                              <a:gd name="T38" fmla="+- 0 1420 1235"/>
                              <a:gd name="T39" fmla="*/ 1420 h 243"/>
                              <a:gd name="T40" fmla="+- 0 8952 8841"/>
                              <a:gd name="T41" fmla="*/ T40 w 176"/>
                              <a:gd name="T42" fmla="+- 0 1412 1235"/>
                              <a:gd name="T43" fmla="*/ 1412 h 243"/>
                              <a:gd name="T44" fmla="+- 0 8960 8841"/>
                              <a:gd name="T45" fmla="*/ T44 w 176"/>
                              <a:gd name="T46" fmla="+- 0 1403 1235"/>
                              <a:gd name="T47" fmla="*/ 1403 h 243"/>
                              <a:gd name="T48" fmla="+- 0 8967 8841"/>
                              <a:gd name="T49" fmla="*/ T48 w 176"/>
                              <a:gd name="T50" fmla="+- 0 1393 1235"/>
                              <a:gd name="T51" fmla="*/ 1393 h 243"/>
                              <a:gd name="T52" fmla="+- 0 8974 8841"/>
                              <a:gd name="T53" fmla="*/ T52 w 176"/>
                              <a:gd name="T54" fmla="+- 0 1384 1235"/>
                              <a:gd name="T55" fmla="*/ 1384 h 243"/>
                              <a:gd name="T56" fmla="+- 0 8980 8841"/>
                              <a:gd name="T57" fmla="*/ T56 w 176"/>
                              <a:gd name="T58" fmla="+- 0 1374 1235"/>
                              <a:gd name="T59" fmla="*/ 1374 h 243"/>
                              <a:gd name="T60" fmla="+- 0 8987 8841"/>
                              <a:gd name="T61" fmla="*/ T60 w 176"/>
                              <a:gd name="T62" fmla="+- 0 1365 1235"/>
                              <a:gd name="T63" fmla="*/ 1365 h 243"/>
                              <a:gd name="T64" fmla="+- 0 8991 8841"/>
                              <a:gd name="T65" fmla="*/ T64 w 176"/>
                              <a:gd name="T66" fmla="+- 0 1353 1235"/>
                              <a:gd name="T67" fmla="*/ 1353 h 243"/>
                              <a:gd name="T68" fmla="+- 0 8997 8841"/>
                              <a:gd name="T69" fmla="*/ T68 w 176"/>
                              <a:gd name="T70" fmla="+- 0 1343 1235"/>
                              <a:gd name="T71" fmla="*/ 1343 h 243"/>
                              <a:gd name="T72" fmla="+- 0 9000 8841"/>
                              <a:gd name="T73" fmla="*/ T72 w 176"/>
                              <a:gd name="T74" fmla="+- 0 1331 1235"/>
                              <a:gd name="T75" fmla="*/ 1331 h 243"/>
                              <a:gd name="T76" fmla="+- 0 9004 8841"/>
                              <a:gd name="T77" fmla="*/ T76 w 176"/>
                              <a:gd name="T78" fmla="+- 0 1320 1235"/>
                              <a:gd name="T79" fmla="*/ 1320 h 243"/>
                              <a:gd name="T80" fmla="+- 0 9007 8841"/>
                              <a:gd name="T81" fmla="*/ T80 w 176"/>
                              <a:gd name="T82" fmla="+- 0 1310 1235"/>
                              <a:gd name="T83" fmla="*/ 1310 h 243"/>
                              <a:gd name="T84" fmla="+- 0 9010 8841"/>
                              <a:gd name="T85" fmla="*/ T84 w 176"/>
                              <a:gd name="T86" fmla="+- 0 1296 1235"/>
                              <a:gd name="T87" fmla="*/ 1296 h 243"/>
                              <a:gd name="T88" fmla="+- 0 9011 8841"/>
                              <a:gd name="T89" fmla="*/ T88 w 176"/>
                              <a:gd name="T90" fmla="+- 0 1286 1235"/>
                              <a:gd name="T91" fmla="*/ 1286 h 243"/>
                              <a:gd name="T92" fmla="+- 0 9012 8841"/>
                              <a:gd name="T93" fmla="*/ T92 w 176"/>
                              <a:gd name="T94" fmla="+- 0 1274 1235"/>
                              <a:gd name="T95" fmla="*/ 1274 h 243"/>
                              <a:gd name="T96" fmla="+- 0 9012 8841"/>
                              <a:gd name="T97" fmla="*/ T96 w 176"/>
                              <a:gd name="T98" fmla="+- 0 1260 1235"/>
                              <a:gd name="T99" fmla="*/ 1260 h 243"/>
                              <a:gd name="T100" fmla="+- 0 9013 8841"/>
                              <a:gd name="T101" fmla="*/ T100 w 176"/>
                              <a:gd name="T102" fmla="+- 0 1252 1235"/>
                              <a:gd name="T103" fmla="*/ 1252 h 243"/>
                              <a:gd name="T104" fmla="+- 0 9014 8841"/>
                              <a:gd name="T105" fmla="*/ T104 w 176"/>
                              <a:gd name="T106" fmla="+- 0 1246 1235"/>
                              <a:gd name="T107" fmla="*/ 1246 h 243"/>
                              <a:gd name="T108" fmla="+- 0 9010 8841"/>
                              <a:gd name="T109" fmla="*/ T108 w 176"/>
                              <a:gd name="T110" fmla="+- 0 1240 1235"/>
                              <a:gd name="T111" fmla="*/ 1240 h 243"/>
                              <a:gd name="T112" fmla="+- 0 9003 8841"/>
                              <a:gd name="T113" fmla="*/ T112 w 176"/>
                              <a:gd name="T114" fmla="+- 0 1244 1235"/>
                              <a:gd name="T115" fmla="*/ 1244 h 243"/>
                              <a:gd name="T116" fmla="+- 0 8997 8841"/>
                              <a:gd name="T117" fmla="*/ T116 w 176"/>
                              <a:gd name="T118" fmla="+- 0 1244 1235"/>
                              <a:gd name="T119" fmla="*/ 1244 h 243"/>
                              <a:gd name="T120" fmla="+- 0 8985 8841"/>
                              <a:gd name="T121" fmla="*/ T120 w 176"/>
                              <a:gd name="T122" fmla="+- 0 1250 1235"/>
                              <a:gd name="T123" fmla="*/ 1250 h 243"/>
                              <a:gd name="T124" fmla="+- 0 8974 8841"/>
                              <a:gd name="T125" fmla="*/ T124 w 176"/>
                              <a:gd name="T126" fmla="+- 0 1256 1235"/>
                              <a:gd name="T127" fmla="*/ 1256 h 243"/>
                              <a:gd name="T128" fmla="+- 0 8965 8841"/>
                              <a:gd name="T129" fmla="*/ T128 w 176"/>
                              <a:gd name="T130" fmla="+- 0 1263 1235"/>
                              <a:gd name="T131" fmla="*/ 1263 h 243"/>
                              <a:gd name="T132" fmla="+- 0 8956 8841"/>
                              <a:gd name="T133" fmla="*/ T132 w 176"/>
                              <a:gd name="T134" fmla="+- 0 1268 1235"/>
                              <a:gd name="T135" fmla="*/ 1268 h 243"/>
                              <a:gd name="T136" fmla="+- 0 8946 8841"/>
                              <a:gd name="T137" fmla="*/ T136 w 176"/>
                              <a:gd name="T138" fmla="+- 0 1274 1235"/>
                              <a:gd name="T139" fmla="*/ 1274 h 243"/>
                              <a:gd name="T140" fmla="+- 0 8937 8841"/>
                              <a:gd name="T141" fmla="*/ T140 w 176"/>
                              <a:gd name="T142" fmla="+- 0 1281 1235"/>
                              <a:gd name="T143" fmla="*/ 1281 h 243"/>
                              <a:gd name="T144" fmla="+- 0 8928 8841"/>
                              <a:gd name="T145" fmla="*/ T144 w 176"/>
                              <a:gd name="T146" fmla="+- 0 1289 1235"/>
                              <a:gd name="T147" fmla="*/ 1289 h 243"/>
                              <a:gd name="T148" fmla="+- 0 8921 8841"/>
                              <a:gd name="T149" fmla="*/ T148 w 176"/>
                              <a:gd name="T150" fmla="+- 0 1296 1235"/>
                              <a:gd name="T151" fmla="*/ 1296 h 243"/>
                              <a:gd name="T152" fmla="+- 0 8913 8841"/>
                              <a:gd name="T153" fmla="*/ T152 w 176"/>
                              <a:gd name="T154" fmla="+- 0 1303 1235"/>
                              <a:gd name="T155" fmla="*/ 1303 h 243"/>
                              <a:gd name="T156" fmla="+- 0 8903 8841"/>
                              <a:gd name="T157" fmla="*/ T156 w 176"/>
                              <a:gd name="T158" fmla="+- 0 1312 1235"/>
                              <a:gd name="T159" fmla="*/ 1312 h 243"/>
                              <a:gd name="T160" fmla="+- 0 8897 8841"/>
                              <a:gd name="T161" fmla="*/ T160 w 176"/>
                              <a:gd name="T162" fmla="+- 0 1319 1235"/>
                              <a:gd name="T163" fmla="*/ 1319 h 243"/>
                              <a:gd name="T164" fmla="+- 0 8890 8841"/>
                              <a:gd name="T165" fmla="*/ T164 w 176"/>
                              <a:gd name="T166" fmla="+- 0 1331 1235"/>
                              <a:gd name="T167" fmla="*/ 1331 h 243"/>
                              <a:gd name="T168" fmla="+- 0 8882 8841"/>
                              <a:gd name="T169" fmla="*/ T168 w 176"/>
                              <a:gd name="T170" fmla="+- 0 1340 1235"/>
                              <a:gd name="T171" fmla="*/ 1340 h 243"/>
                              <a:gd name="T172" fmla="+- 0 8877 8841"/>
                              <a:gd name="T173" fmla="*/ T172 w 176"/>
                              <a:gd name="T174" fmla="+- 0 1351 1235"/>
                              <a:gd name="T175" fmla="*/ 1351 h 243"/>
                              <a:gd name="T176" fmla="+- 0 8871 8841"/>
                              <a:gd name="T177" fmla="*/ T176 w 176"/>
                              <a:gd name="T178" fmla="+- 0 1362 1235"/>
                              <a:gd name="T179" fmla="*/ 1362 h 243"/>
                              <a:gd name="T180" fmla="+- 0 8865 8841"/>
                              <a:gd name="T181" fmla="*/ T180 w 176"/>
                              <a:gd name="T182" fmla="+- 0 1374 1235"/>
                              <a:gd name="T183" fmla="*/ 1374 h 243"/>
                              <a:gd name="T184" fmla="+- 0 8861 8841"/>
                              <a:gd name="T185" fmla="*/ T184 w 176"/>
                              <a:gd name="T186" fmla="+- 0 1385 1235"/>
                              <a:gd name="T187" fmla="*/ 1385 h 243"/>
                              <a:gd name="T188" fmla="+- 0 8856 8841"/>
                              <a:gd name="T189" fmla="*/ T188 w 176"/>
                              <a:gd name="T190" fmla="+- 0 1397 1235"/>
                              <a:gd name="T191" fmla="*/ 1397 h 243"/>
                              <a:gd name="T192" fmla="+- 0 8854 8841"/>
                              <a:gd name="T193" fmla="*/ T192 w 176"/>
                              <a:gd name="T194" fmla="+- 0 1410 1235"/>
                              <a:gd name="T195" fmla="*/ 1410 h 243"/>
                              <a:gd name="T196" fmla="+- 0 8851 8841"/>
                              <a:gd name="T197" fmla="*/ T196 w 176"/>
                              <a:gd name="T198" fmla="+- 0 1422 1235"/>
                              <a:gd name="T199" fmla="*/ 1422 h 243"/>
                              <a:gd name="T200" fmla="+- 0 8849 8841"/>
                              <a:gd name="T201" fmla="*/ T200 w 176"/>
                              <a:gd name="T202" fmla="+- 0 1433 1235"/>
                              <a:gd name="T203" fmla="*/ 1433 h 243"/>
                              <a:gd name="T204" fmla="+- 0 8848 8841"/>
                              <a:gd name="T205" fmla="*/ T204 w 176"/>
                              <a:gd name="T206" fmla="+- 0 1447 1235"/>
                              <a:gd name="T207" fmla="*/ 1447 h 243"/>
                              <a:gd name="T208" fmla="+- 0 8844 8841"/>
                              <a:gd name="T209" fmla="*/ T208 w 176"/>
                              <a:gd name="T210" fmla="+- 0 1459 1235"/>
                              <a:gd name="T211" fmla="*/ 1459 h 243"/>
                              <a:gd name="T212" fmla="+- 0 8843 8841"/>
                              <a:gd name="T213" fmla="*/ T212 w 176"/>
                              <a:gd name="T214" fmla="+- 0 1470 1235"/>
                              <a:gd name="T215" fmla="*/ 1470 h 243"/>
                              <a:gd name="T216" fmla="+- 0 8842 8841"/>
                              <a:gd name="T217" fmla="*/ T216 w 176"/>
                              <a:gd name="T218" fmla="+- 0 1477 1235"/>
                              <a:gd name="T219" fmla="*/ 1477 h 24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176" h="243">
                                <a:moveTo>
                                  <a:pt x="0" y="243"/>
                                </a:moveTo>
                                <a:lnTo>
                                  <a:pt x="6" y="239"/>
                                </a:lnTo>
                                <a:lnTo>
                                  <a:pt x="13" y="236"/>
                                </a:lnTo>
                                <a:lnTo>
                                  <a:pt x="16" y="234"/>
                                </a:lnTo>
                                <a:lnTo>
                                  <a:pt x="23" y="230"/>
                                </a:lnTo>
                                <a:lnTo>
                                  <a:pt x="28" y="228"/>
                                </a:lnTo>
                                <a:lnTo>
                                  <a:pt x="33" y="225"/>
                                </a:lnTo>
                                <a:lnTo>
                                  <a:pt x="39" y="222"/>
                                </a:lnTo>
                                <a:lnTo>
                                  <a:pt x="44" y="219"/>
                                </a:lnTo>
                                <a:lnTo>
                                  <a:pt x="49" y="217"/>
                                </a:lnTo>
                                <a:lnTo>
                                  <a:pt x="54" y="215"/>
                                </a:lnTo>
                                <a:lnTo>
                                  <a:pt x="60" y="212"/>
                                </a:lnTo>
                                <a:lnTo>
                                  <a:pt x="65" y="209"/>
                                </a:lnTo>
                                <a:lnTo>
                                  <a:pt x="71" y="205"/>
                                </a:lnTo>
                                <a:lnTo>
                                  <a:pt x="78" y="203"/>
                                </a:lnTo>
                                <a:lnTo>
                                  <a:pt x="82" y="200"/>
                                </a:lnTo>
                                <a:lnTo>
                                  <a:pt x="87" y="196"/>
                                </a:lnTo>
                                <a:lnTo>
                                  <a:pt x="93" y="194"/>
                                </a:lnTo>
                                <a:lnTo>
                                  <a:pt x="97" y="189"/>
                                </a:lnTo>
                                <a:lnTo>
                                  <a:pt x="101" y="185"/>
                                </a:lnTo>
                                <a:lnTo>
                                  <a:pt x="106" y="182"/>
                                </a:lnTo>
                                <a:lnTo>
                                  <a:pt x="111" y="177"/>
                                </a:lnTo>
                                <a:lnTo>
                                  <a:pt x="114" y="174"/>
                                </a:lnTo>
                                <a:lnTo>
                                  <a:pt x="119" y="168"/>
                                </a:lnTo>
                                <a:lnTo>
                                  <a:pt x="123" y="163"/>
                                </a:lnTo>
                                <a:lnTo>
                                  <a:pt x="126" y="158"/>
                                </a:lnTo>
                                <a:lnTo>
                                  <a:pt x="130" y="155"/>
                                </a:lnTo>
                                <a:lnTo>
                                  <a:pt x="133" y="149"/>
                                </a:lnTo>
                                <a:lnTo>
                                  <a:pt x="137" y="145"/>
                                </a:lnTo>
                                <a:lnTo>
                                  <a:pt x="139" y="139"/>
                                </a:lnTo>
                                <a:lnTo>
                                  <a:pt x="142" y="134"/>
                                </a:lnTo>
                                <a:lnTo>
                                  <a:pt x="146" y="130"/>
                                </a:lnTo>
                                <a:lnTo>
                                  <a:pt x="148" y="123"/>
                                </a:lnTo>
                                <a:lnTo>
                                  <a:pt x="150" y="118"/>
                                </a:lnTo>
                                <a:lnTo>
                                  <a:pt x="152" y="113"/>
                                </a:lnTo>
                                <a:lnTo>
                                  <a:pt x="156" y="108"/>
                                </a:lnTo>
                                <a:lnTo>
                                  <a:pt x="157" y="102"/>
                                </a:lnTo>
                                <a:lnTo>
                                  <a:pt x="159" y="96"/>
                                </a:lnTo>
                                <a:lnTo>
                                  <a:pt x="161" y="90"/>
                                </a:lnTo>
                                <a:lnTo>
                                  <a:pt x="163" y="85"/>
                                </a:lnTo>
                                <a:lnTo>
                                  <a:pt x="164" y="80"/>
                                </a:lnTo>
                                <a:lnTo>
                                  <a:pt x="166" y="75"/>
                                </a:lnTo>
                                <a:lnTo>
                                  <a:pt x="167" y="68"/>
                                </a:lnTo>
                                <a:lnTo>
                                  <a:pt x="169" y="61"/>
                                </a:lnTo>
                                <a:lnTo>
                                  <a:pt x="170" y="56"/>
                                </a:lnTo>
                                <a:lnTo>
                                  <a:pt x="170" y="51"/>
                                </a:lnTo>
                                <a:lnTo>
                                  <a:pt x="171" y="44"/>
                                </a:lnTo>
                                <a:lnTo>
                                  <a:pt x="171" y="39"/>
                                </a:lnTo>
                                <a:lnTo>
                                  <a:pt x="172" y="33"/>
                                </a:lnTo>
                                <a:lnTo>
                                  <a:pt x="171" y="25"/>
                                </a:lnTo>
                                <a:lnTo>
                                  <a:pt x="173" y="20"/>
                                </a:lnTo>
                                <a:lnTo>
                                  <a:pt x="172" y="17"/>
                                </a:lnTo>
                                <a:lnTo>
                                  <a:pt x="173" y="12"/>
                                </a:lnTo>
                                <a:lnTo>
                                  <a:pt x="173" y="11"/>
                                </a:lnTo>
                                <a:lnTo>
                                  <a:pt x="175" y="0"/>
                                </a:lnTo>
                                <a:lnTo>
                                  <a:pt x="169" y="5"/>
                                </a:lnTo>
                                <a:lnTo>
                                  <a:pt x="167" y="7"/>
                                </a:lnTo>
                                <a:lnTo>
                                  <a:pt x="162" y="9"/>
                                </a:lnTo>
                                <a:lnTo>
                                  <a:pt x="160" y="10"/>
                                </a:lnTo>
                                <a:lnTo>
                                  <a:pt x="156" y="9"/>
                                </a:lnTo>
                                <a:lnTo>
                                  <a:pt x="148" y="14"/>
                                </a:lnTo>
                                <a:lnTo>
                                  <a:pt x="144" y="15"/>
                                </a:lnTo>
                                <a:lnTo>
                                  <a:pt x="139" y="18"/>
                                </a:lnTo>
                                <a:lnTo>
                                  <a:pt x="133" y="21"/>
                                </a:lnTo>
                                <a:lnTo>
                                  <a:pt x="128" y="24"/>
                                </a:lnTo>
                                <a:lnTo>
                                  <a:pt x="124" y="28"/>
                                </a:lnTo>
                                <a:lnTo>
                                  <a:pt x="119" y="30"/>
                                </a:lnTo>
                                <a:lnTo>
                                  <a:pt x="115" y="33"/>
                                </a:lnTo>
                                <a:lnTo>
                                  <a:pt x="109" y="36"/>
                                </a:lnTo>
                                <a:lnTo>
                                  <a:pt x="105" y="39"/>
                                </a:lnTo>
                                <a:lnTo>
                                  <a:pt x="101" y="42"/>
                                </a:lnTo>
                                <a:lnTo>
                                  <a:pt x="96" y="46"/>
                                </a:lnTo>
                                <a:lnTo>
                                  <a:pt x="92" y="50"/>
                                </a:lnTo>
                                <a:lnTo>
                                  <a:pt x="87" y="54"/>
                                </a:lnTo>
                                <a:lnTo>
                                  <a:pt x="83" y="57"/>
                                </a:lnTo>
                                <a:lnTo>
                                  <a:pt x="80" y="61"/>
                                </a:lnTo>
                                <a:lnTo>
                                  <a:pt x="75" y="66"/>
                                </a:lnTo>
                                <a:lnTo>
                                  <a:pt x="72" y="68"/>
                                </a:lnTo>
                                <a:lnTo>
                                  <a:pt x="67" y="72"/>
                                </a:lnTo>
                                <a:lnTo>
                                  <a:pt x="62" y="77"/>
                                </a:lnTo>
                                <a:lnTo>
                                  <a:pt x="57" y="80"/>
                                </a:lnTo>
                                <a:lnTo>
                                  <a:pt x="56" y="84"/>
                                </a:lnTo>
                                <a:lnTo>
                                  <a:pt x="52" y="90"/>
                                </a:lnTo>
                                <a:lnTo>
                                  <a:pt x="49" y="96"/>
                                </a:lnTo>
                                <a:lnTo>
                                  <a:pt x="45" y="100"/>
                                </a:lnTo>
                                <a:lnTo>
                                  <a:pt x="41" y="105"/>
                                </a:lnTo>
                                <a:lnTo>
                                  <a:pt x="38" y="111"/>
                                </a:lnTo>
                                <a:lnTo>
                                  <a:pt x="36" y="116"/>
                                </a:lnTo>
                                <a:lnTo>
                                  <a:pt x="32" y="121"/>
                                </a:lnTo>
                                <a:lnTo>
                                  <a:pt x="30" y="127"/>
                                </a:lnTo>
                                <a:lnTo>
                                  <a:pt x="27" y="133"/>
                                </a:lnTo>
                                <a:lnTo>
                                  <a:pt x="24" y="139"/>
                                </a:lnTo>
                                <a:lnTo>
                                  <a:pt x="22" y="144"/>
                                </a:lnTo>
                                <a:lnTo>
                                  <a:pt x="20" y="150"/>
                                </a:lnTo>
                                <a:lnTo>
                                  <a:pt x="18" y="156"/>
                                </a:lnTo>
                                <a:lnTo>
                                  <a:pt x="15" y="162"/>
                                </a:lnTo>
                                <a:lnTo>
                                  <a:pt x="15" y="168"/>
                                </a:lnTo>
                                <a:lnTo>
                                  <a:pt x="13" y="175"/>
                                </a:lnTo>
                                <a:lnTo>
                                  <a:pt x="11" y="181"/>
                                </a:lnTo>
                                <a:lnTo>
                                  <a:pt x="10" y="187"/>
                                </a:lnTo>
                                <a:lnTo>
                                  <a:pt x="8" y="194"/>
                                </a:lnTo>
                                <a:lnTo>
                                  <a:pt x="8" y="198"/>
                                </a:lnTo>
                                <a:lnTo>
                                  <a:pt x="7" y="205"/>
                                </a:lnTo>
                                <a:lnTo>
                                  <a:pt x="7" y="212"/>
                                </a:lnTo>
                                <a:lnTo>
                                  <a:pt x="5" y="218"/>
                                </a:lnTo>
                                <a:lnTo>
                                  <a:pt x="3" y="224"/>
                                </a:lnTo>
                                <a:lnTo>
                                  <a:pt x="2" y="229"/>
                                </a:lnTo>
                                <a:lnTo>
                                  <a:pt x="2" y="235"/>
                                </a:lnTo>
                                <a:lnTo>
                                  <a:pt x="0" y="243"/>
                                </a:lnTo>
                                <a:lnTo>
                                  <a:pt x="1" y="242"/>
                                </a:lnTo>
                                <a:lnTo>
                                  <a:pt x="0" y="243"/>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87" name="Freeform 524"/>
                        <wps:cNvSpPr>
                          <a:spLocks/>
                        </wps:cNvSpPr>
                        <wps:spPr bwMode="auto">
                          <a:xfrm>
                            <a:off x="8841" y="1250"/>
                            <a:ext cx="163" cy="226"/>
                          </a:xfrm>
                          <a:custGeom>
                            <a:avLst/>
                            <a:gdLst>
                              <a:gd name="T0" fmla="+- 0 9004 8842"/>
                              <a:gd name="T1" fmla="*/ T0 w 163"/>
                              <a:gd name="T2" fmla="+- 0 1251 1251"/>
                              <a:gd name="T3" fmla="*/ 1251 h 226"/>
                              <a:gd name="T4" fmla="+- 0 8965 8842"/>
                              <a:gd name="T5" fmla="*/ T4 w 163"/>
                              <a:gd name="T6" fmla="+- 0 1303 1251"/>
                              <a:gd name="T7" fmla="*/ 1303 h 226"/>
                              <a:gd name="T8" fmla="+- 0 8922 8842"/>
                              <a:gd name="T9" fmla="*/ T8 w 163"/>
                              <a:gd name="T10" fmla="+- 0 1360 1251"/>
                              <a:gd name="T11" fmla="*/ 1360 h 226"/>
                              <a:gd name="T12" fmla="+- 0 8880 8842"/>
                              <a:gd name="T13" fmla="*/ T12 w 163"/>
                              <a:gd name="T14" fmla="+- 0 1419 1251"/>
                              <a:gd name="T15" fmla="*/ 1419 h 226"/>
                              <a:gd name="T16" fmla="+- 0 8842 8842"/>
                              <a:gd name="T17" fmla="*/ T16 w 163"/>
                              <a:gd name="T18" fmla="+- 0 1475 1251"/>
                              <a:gd name="T19" fmla="*/ 1475 h 226"/>
                              <a:gd name="T20" fmla="+- 0 8842 8842"/>
                              <a:gd name="T21" fmla="*/ T20 w 163"/>
                              <a:gd name="T22" fmla="+- 0 1476 1251"/>
                              <a:gd name="T23" fmla="*/ 1476 h 226"/>
                              <a:gd name="T24" fmla="+- 0 8842 8842"/>
                              <a:gd name="T25" fmla="*/ T24 w 163"/>
                              <a:gd name="T26" fmla="+- 0 1476 1251"/>
                              <a:gd name="T27" fmla="*/ 1476 h 226"/>
                              <a:gd name="T28" fmla="+- 0 8843 8842"/>
                              <a:gd name="T29" fmla="*/ T28 w 163"/>
                              <a:gd name="T30" fmla="+- 0 1476 1251"/>
                              <a:gd name="T31" fmla="*/ 1476 h 226"/>
                              <a:gd name="T32" fmla="+- 0 8879 8842"/>
                              <a:gd name="T33" fmla="*/ T32 w 163"/>
                              <a:gd name="T34" fmla="+- 0 1423 1251"/>
                              <a:gd name="T35" fmla="*/ 1423 h 226"/>
                              <a:gd name="T36" fmla="+- 0 8921 8842"/>
                              <a:gd name="T37" fmla="*/ T36 w 163"/>
                              <a:gd name="T38" fmla="+- 0 1365 1251"/>
                              <a:gd name="T39" fmla="*/ 1365 h 226"/>
                              <a:gd name="T40" fmla="+- 0 8964 8842"/>
                              <a:gd name="T41" fmla="*/ T40 w 163"/>
                              <a:gd name="T42" fmla="+- 0 1306 1251"/>
                              <a:gd name="T43" fmla="*/ 1306 h 226"/>
                              <a:gd name="T44" fmla="+- 0 9004 8842"/>
                              <a:gd name="T45" fmla="*/ T44 w 163"/>
                              <a:gd name="T46" fmla="+- 0 1251 1251"/>
                              <a:gd name="T47" fmla="*/ 1251 h 22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163" h="226">
                                <a:moveTo>
                                  <a:pt x="162" y="0"/>
                                </a:moveTo>
                                <a:lnTo>
                                  <a:pt x="123" y="52"/>
                                </a:lnTo>
                                <a:lnTo>
                                  <a:pt x="80" y="109"/>
                                </a:lnTo>
                                <a:lnTo>
                                  <a:pt x="38" y="168"/>
                                </a:lnTo>
                                <a:lnTo>
                                  <a:pt x="0" y="224"/>
                                </a:lnTo>
                                <a:lnTo>
                                  <a:pt x="0" y="225"/>
                                </a:lnTo>
                                <a:lnTo>
                                  <a:pt x="1" y="225"/>
                                </a:lnTo>
                                <a:lnTo>
                                  <a:pt x="37" y="172"/>
                                </a:lnTo>
                                <a:lnTo>
                                  <a:pt x="79" y="114"/>
                                </a:lnTo>
                                <a:lnTo>
                                  <a:pt x="122" y="55"/>
                                </a:lnTo>
                                <a:lnTo>
                                  <a:pt x="162"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288" name="Picture 525"/>
                          <pic:cNvPicPr>
                            <a:picLocks noChangeAspect="1" noChangeArrowheads="1"/>
                          </pic:cNvPicPr>
                        </pic:nvPicPr>
                        <pic:blipFill>
                          <a:blip r:embed="rId305">
                            <a:extLst>
                              <a:ext uri="{28A0092B-C50C-407E-A947-70E740481C1C}">
                                <a14:useLocalDpi xmlns:a14="http://schemas.microsoft.com/office/drawing/2010/main" val="0"/>
                              </a:ext>
                            </a:extLst>
                          </a:blip>
                          <a:srcRect/>
                          <a:stretch>
                            <a:fillRect/>
                          </a:stretch>
                        </pic:blipFill>
                        <pic:spPr bwMode="auto">
                          <a:xfrm>
                            <a:off x="8782" y="1224"/>
                            <a:ext cx="103" cy="29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89" name="Freeform 526"/>
                        <wps:cNvSpPr>
                          <a:spLocks/>
                        </wps:cNvSpPr>
                        <wps:spPr bwMode="auto">
                          <a:xfrm>
                            <a:off x="8782" y="1224"/>
                            <a:ext cx="103" cy="299"/>
                          </a:xfrm>
                          <a:custGeom>
                            <a:avLst/>
                            <a:gdLst>
                              <a:gd name="T0" fmla="+- 0 8839 8782"/>
                              <a:gd name="T1" fmla="*/ T0 w 103"/>
                              <a:gd name="T2" fmla="+- 0 1517 1224"/>
                              <a:gd name="T3" fmla="*/ 1517 h 299"/>
                              <a:gd name="T4" fmla="+- 0 8844 8782"/>
                              <a:gd name="T5" fmla="*/ T4 w 103"/>
                              <a:gd name="T6" fmla="+- 0 1506 1224"/>
                              <a:gd name="T7" fmla="*/ 1506 h 299"/>
                              <a:gd name="T8" fmla="+- 0 8849 8782"/>
                              <a:gd name="T9" fmla="*/ T8 w 103"/>
                              <a:gd name="T10" fmla="+- 0 1495 1224"/>
                              <a:gd name="T11" fmla="*/ 1495 h 299"/>
                              <a:gd name="T12" fmla="+- 0 8854 8782"/>
                              <a:gd name="T13" fmla="*/ T12 w 103"/>
                              <a:gd name="T14" fmla="+- 0 1483 1224"/>
                              <a:gd name="T15" fmla="*/ 1483 h 299"/>
                              <a:gd name="T16" fmla="+- 0 8859 8782"/>
                              <a:gd name="T17" fmla="*/ T16 w 103"/>
                              <a:gd name="T18" fmla="+- 0 1472 1224"/>
                              <a:gd name="T19" fmla="*/ 1472 h 299"/>
                              <a:gd name="T20" fmla="+- 0 8865 8782"/>
                              <a:gd name="T21" fmla="*/ T20 w 103"/>
                              <a:gd name="T22" fmla="+- 0 1462 1224"/>
                              <a:gd name="T23" fmla="*/ 1462 h 299"/>
                              <a:gd name="T24" fmla="+- 0 8870 8782"/>
                              <a:gd name="T25" fmla="*/ T24 w 103"/>
                              <a:gd name="T26" fmla="+- 0 1449 1224"/>
                              <a:gd name="T27" fmla="*/ 1449 h 299"/>
                              <a:gd name="T28" fmla="+- 0 8875 8782"/>
                              <a:gd name="T29" fmla="*/ T28 w 103"/>
                              <a:gd name="T30" fmla="+- 0 1439 1224"/>
                              <a:gd name="T31" fmla="*/ 1439 h 299"/>
                              <a:gd name="T32" fmla="+- 0 8880 8782"/>
                              <a:gd name="T33" fmla="*/ T32 w 103"/>
                              <a:gd name="T34" fmla="+- 0 1428 1224"/>
                              <a:gd name="T35" fmla="*/ 1428 h 299"/>
                              <a:gd name="T36" fmla="+- 0 8881 8782"/>
                              <a:gd name="T37" fmla="*/ T36 w 103"/>
                              <a:gd name="T38" fmla="+- 0 1416 1224"/>
                              <a:gd name="T39" fmla="*/ 1416 h 299"/>
                              <a:gd name="T40" fmla="+- 0 8884 8782"/>
                              <a:gd name="T41" fmla="*/ T40 w 103"/>
                              <a:gd name="T42" fmla="+- 0 1403 1224"/>
                              <a:gd name="T43" fmla="*/ 1403 h 299"/>
                              <a:gd name="T44" fmla="+- 0 8885 8782"/>
                              <a:gd name="T45" fmla="*/ T44 w 103"/>
                              <a:gd name="T46" fmla="+- 0 1391 1224"/>
                              <a:gd name="T47" fmla="*/ 1391 h 299"/>
                              <a:gd name="T48" fmla="+- 0 8885 8782"/>
                              <a:gd name="T49" fmla="*/ T48 w 103"/>
                              <a:gd name="T50" fmla="+- 0 1379 1224"/>
                              <a:gd name="T51" fmla="*/ 1379 h 299"/>
                              <a:gd name="T52" fmla="+- 0 8884 8782"/>
                              <a:gd name="T53" fmla="*/ T52 w 103"/>
                              <a:gd name="T54" fmla="+- 0 1367 1224"/>
                              <a:gd name="T55" fmla="*/ 1367 h 299"/>
                              <a:gd name="T56" fmla="+- 0 8882 8782"/>
                              <a:gd name="T57" fmla="*/ T56 w 103"/>
                              <a:gd name="T58" fmla="+- 0 1356 1224"/>
                              <a:gd name="T59" fmla="*/ 1356 h 299"/>
                              <a:gd name="T60" fmla="+- 0 8883 8782"/>
                              <a:gd name="T61" fmla="*/ T60 w 103"/>
                              <a:gd name="T62" fmla="+- 0 1344 1224"/>
                              <a:gd name="T63" fmla="*/ 1344 h 299"/>
                              <a:gd name="T64" fmla="+- 0 8879 8782"/>
                              <a:gd name="T65" fmla="*/ T64 w 103"/>
                              <a:gd name="T66" fmla="+- 0 1333 1224"/>
                              <a:gd name="T67" fmla="*/ 1333 h 299"/>
                              <a:gd name="T68" fmla="+- 0 8877 8782"/>
                              <a:gd name="T69" fmla="*/ T68 w 103"/>
                              <a:gd name="T70" fmla="+- 0 1321 1224"/>
                              <a:gd name="T71" fmla="*/ 1321 h 299"/>
                              <a:gd name="T72" fmla="+- 0 8872 8782"/>
                              <a:gd name="T73" fmla="*/ T72 w 103"/>
                              <a:gd name="T74" fmla="+- 0 1310 1224"/>
                              <a:gd name="T75" fmla="*/ 1310 h 299"/>
                              <a:gd name="T76" fmla="+- 0 8868 8782"/>
                              <a:gd name="T77" fmla="*/ T76 w 103"/>
                              <a:gd name="T78" fmla="+- 0 1299 1224"/>
                              <a:gd name="T79" fmla="*/ 1299 h 299"/>
                              <a:gd name="T80" fmla="+- 0 8864 8782"/>
                              <a:gd name="T81" fmla="*/ T80 w 103"/>
                              <a:gd name="T82" fmla="+- 0 1289 1224"/>
                              <a:gd name="T83" fmla="*/ 1289 h 299"/>
                              <a:gd name="T84" fmla="+- 0 8858 8782"/>
                              <a:gd name="T85" fmla="*/ T84 w 103"/>
                              <a:gd name="T86" fmla="+- 0 1276 1224"/>
                              <a:gd name="T87" fmla="*/ 1276 h 299"/>
                              <a:gd name="T88" fmla="+- 0 8853 8782"/>
                              <a:gd name="T89" fmla="*/ T88 w 103"/>
                              <a:gd name="T90" fmla="+- 0 1267 1224"/>
                              <a:gd name="T91" fmla="*/ 1267 h 299"/>
                              <a:gd name="T92" fmla="+- 0 8847 8782"/>
                              <a:gd name="T93" fmla="*/ T92 w 103"/>
                              <a:gd name="T94" fmla="+- 0 1257 1224"/>
                              <a:gd name="T95" fmla="*/ 1257 h 299"/>
                              <a:gd name="T96" fmla="+- 0 8838 8782"/>
                              <a:gd name="T97" fmla="*/ T96 w 103"/>
                              <a:gd name="T98" fmla="+- 0 1246 1224"/>
                              <a:gd name="T99" fmla="*/ 1246 h 299"/>
                              <a:gd name="T100" fmla="+- 0 8834 8782"/>
                              <a:gd name="T101" fmla="*/ T100 w 103"/>
                              <a:gd name="T102" fmla="+- 0 1239 1224"/>
                              <a:gd name="T103" fmla="*/ 1239 h 299"/>
                              <a:gd name="T104" fmla="+- 0 8832 8782"/>
                              <a:gd name="T105" fmla="*/ T104 w 103"/>
                              <a:gd name="T106" fmla="+- 0 1234 1224"/>
                              <a:gd name="T107" fmla="*/ 1234 h 299"/>
                              <a:gd name="T108" fmla="+- 0 8824 8782"/>
                              <a:gd name="T109" fmla="*/ T108 w 103"/>
                              <a:gd name="T110" fmla="+- 0 1232 1224"/>
                              <a:gd name="T111" fmla="*/ 1232 h 299"/>
                              <a:gd name="T112" fmla="+- 0 8821 8782"/>
                              <a:gd name="T113" fmla="*/ T112 w 103"/>
                              <a:gd name="T114" fmla="+- 0 1239 1224"/>
                              <a:gd name="T115" fmla="*/ 1239 h 299"/>
                              <a:gd name="T116" fmla="+- 0 8816 8782"/>
                              <a:gd name="T117" fmla="*/ T116 w 103"/>
                              <a:gd name="T118" fmla="+- 0 1243 1224"/>
                              <a:gd name="T119" fmla="*/ 1243 h 299"/>
                              <a:gd name="T120" fmla="+- 0 8811 8782"/>
                              <a:gd name="T121" fmla="*/ T120 w 103"/>
                              <a:gd name="T122" fmla="+- 0 1255 1224"/>
                              <a:gd name="T123" fmla="*/ 1255 h 299"/>
                              <a:gd name="T124" fmla="+- 0 8805 8782"/>
                              <a:gd name="T125" fmla="*/ T124 w 103"/>
                              <a:gd name="T126" fmla="+- 0 1266 1224"/>
                              <a:gd name="T127" fmla="*/ 1266 h 299"/>
                              <a:gd name="T128" fmla="+- 0 8803 8782"/>
                              <a:gd name="T129" fmla="*/ T128 w 103"/>
                              <a:gd name="T130" fmla="+- 0 1277 1224"/>
                              <a:gd name="T131" fmla="*/ 1277 h 299"/>
                              <a:gd name="T132" fmla="+- 0 8799 8782"/>
                              <a:gd name="T133" fmla="*/ T132 w 103"/>
                              <a:gd name="T134" fmla="+- 0 1287 1224"/>
                              <a:gd name="T135" fmla="*/ 1287 h 299"/>
                              <a:gd name="T136" fmla="+- 0 8795 8782"/>
                              <a:gd name="T137" fmla="*/ T136 w 103"/>
                              <a:gd name="T138" fmla="+- 0 1298 1224"/>
                              <a:gd name="T139" fmla="*/ 1298 h 299"/>
                              <a:gd name="T140" fmla="+- 0 8792 8782"/>
                              <a:gd name="T141" fmla="*/ T140 w 103"/>
                              <a:gd name="T142" fmla="+- 0 1309 1224"/>
                              <a:gd name="T143" fmla="*/ 1309 h 299"/>
                              <a:gd name="T144" fmla="+- 0 8789 8782"/>
                              <a:gd name="T145" fmla="*/ T144 w 103"/>
                              <a:gd name="T146" fmla="+- 0 1320 1224"/>
                              <a:gd name="T147" fmla="*/ 1320 h 299"/>
                              <a:gd name="T148" fmla="+- 0 8788 8782"/>
                              <a:gd name="T149" fmla="*/ T148 w 103"/>
                              <a:gd name="T150" fmla="+- 0 1330 1224"/>
                              <a:gd name="T151" fmla="*/ 1330 h 299"/>
                              <a:gd name="T152" fmla="+- 0 8786 8782"/>
                              <a:gd name="T153" fmla="*/ T152 w 103"/>
                              <a:gd name="T154" fmla="+- 0 1341 1224"/>
                              <a:gd name="T155" fmla="*/ 1341 h 299"/>
                              <a:gd name="T156" fmla="+- 0 8784 8782"/>
                              <a:gd name="T157" fmla="*/ T156 w 103"/>
                              <a:gd name="T158" fmla="+- 0 1354 1224"/>
                              <a:gd name="T159" fmla="*/ 1354 h 299"/>
                              <a:gd name="T160" fmla="+- 0 8784 8782"/>
                              <a:gd name="T161" fmla="*/ T160 w 103"/>
                              <a:gd name="T162" fmla="+- 0 1363 1224"/>
                              <a:gd name="T163" fmla="*/ 1363 h 299"/>
                              <a:gd name="T164" fmla="+- 0 8785 8782"/>
                              <a:gd name="T165" fmla="*/ T164 w 103"/>
                              <a:gd name="T166" fmla="+- 0 1377 1224"/>
                              <a:gd name="T167" fmla="*/ 1377 h 299"/>
                              <a:gd name="T168" fmla="+- 0 8784 8782"/>
                              <a:gd name="T169" fmla="*/ T168 w 103"/>
                              <a:gd name="T170" fmla="+- 0 1389 1224"/>
                              <a:gd name="T171" fmla="*/ 1389 h 299"/>
                              <a:gd name="T172" fmla="+- 0 8787 8782"/>
                              <a:gd name="T173" fmla="*/ T172 w 103"/>
                              <a:gd name="T174" fmla="+- 0 1401 1224"/>
                              <a:gd name="T175" fmla="*/ 1401 h 299"/>
                              <a:gd name="T176" fmla="+- 0 8789 8782"/>
                              <a:gd name="T177" fmla="*/ T176 w 103"/>
                              <a:gd name="T178" fmla="+- 0 1413 1224"/>
                              <a:gd name="T179" fmla="*/ 1413 h 299"/>
                              <a:gd name="T180" fmla="+- 0 8792 8782"/>
                              <a:gd name="T181" fmla="*/ T180 w 103"/>
                              <a:gd name="T182" fmla="+- 0 1426 1224"/>
                              <a:gd name="T183" fmla="*/ 1426 h 299"/>
                              <a:gd name="T184" fmla="+- 0 8796 8782"/>
                              <a:gd name="T185" fmla="*/ T184 w 103"/>
                              <a:gd name="T186" fmla="+- 0 1438 1224"/>
                              <a:gd name="T187" fmla="*/ 1438 h 299"/>
                              <a:gd name="T188" fmla="+- 0 8799 8782"/>
                              <a:gd name="T189" fmla="*/ T188 w 103"/>
                              <a:gd name="T190" fmla="+- 0 1450 1224"/>
                              <a:gd name="T191" fmla="*/ 1450 h 299"/>
                              <a:gd name="T192" fmla="+- 0 8805 8782"/>
                              <a:gd name="T193" fmla="*/ T192 w 103"/>
                              <a:gd name="T194" fmla="+- 0 1461 1224"/>
                              <a:gd name="T195" fmla="*/ 1461 h 299"/>
                              <a:gd name="T196" fmla="+- 0 8810 8782"/>
                              <a:gd name="T197" fmla="*/ T196 w 103"/>
                              <a:gd name="T198" fmla="+- 0 1472 1224"/>
                              <a:gd name="T199" fmla="*/ 1472 h 299"/>
                              <a:gd name="T200" fmla="+- 0 8815 8782"/>
                              <a:gd name="T201" fmla="*/ T200 w 103"/>
                              <a:gd name="T202" fmla="+- 0 1483 1224"/>
                              <a:gd name="T203" fmla="*/ 1483 h 299"/>
                              <a:gd name="T204" fmla="+- 0 8823 8782"/>
                              <a:gd name="T205" fmla="*/ T204 w 103"/>
                              <a:gd name="T206" fmla="+- 0 1494 1224"/>
                              <a:gd name="T207" fmla="*/ 1494 h 299"/>
                              <a:gd name="T208" fmla="+- 0 8828 8782"/>
                              <a:gd name="T209" fmla="*/ T208 w 103"/>
                              <a:gd name="T210" fmla="+- 0 1506 1224"/>
                              <a:gd name="T211" fmla="*/ 1506 h 299"/>
                              <a:gd name="T212" fmla="+- 0 8833 8782"/>
                              <a:gd name="T213" fmla="*/ T212 w 103"/>
                              <a:gd name="T214" fmla="+- 0 1516 1224"/>
                              <a:gd name="T215" fmla="*/ 1516 h 299"/>
                              <a:gd name="T216" fmla="+- 0 8837 8782"/>
                              <a:gd name="T217" fmla="*/ T216 w 103"/>
                              <a:gd name="T218" fmla="+- 0 1522 1224"/>
                              <a:gd name="T219" fmla="*/ 1522 h 29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103" h="299">
                                <a:moveTo>
                                  <a:pt x="54" y="299"/>
                                </a:moveTo>
                                <a:lnTo>
                                  <a:pt x="57" y="293"/>
                                </a:lnTo>
                                <a:lnTo>
                                  <a:pt x="61" y="286"/>
                                </a:lnTo>
                                <a:lnTo>
                                  <a:pt x="62" y="282"/>
                                </a:lnTo>
                                <a:lnTo>
                                  <a:pt x="65" y="275"/>
                                </a:lnTo>
                                <a:lnTo>
                                  <a:pt x="67" y="271"/>
                                </a:lnTo>
                                <a:lnTo>
                                  <a:pt x="70" y="265"/>
                                </a:lnTo>
                                <a:lnTo>
                                  <a:pt x="72" y="259"/>
                                </a:lnTo>
                                <a:lnTo>
                                  <a:pt x="75" y="253"/>
                                </a:lnTo>
                                <a:lnTo>
                                  <a:pt x="77" y="248"/>
                                </a:lnTo>
                                <a:lnTo>
                                  <a:pt x="80" y="244"/>
                                </a:lnTo>
                                <a:lnTo>
                                  <a:pt x="83" y="238"/>
                                </a:lnTo>
                                <a:lnTo>
                                  <a:pt x="85" y="232"/>
                                </a:lnTo>
                                <a:lnTo>
                                  <a:pt x="88" y="225"/>
                                </a:lnTo>
                                <a:lnTo>
                                  <a:pt x="92" y="220"/>
                                </a:lnTo>
                                <a:lnTo>
                                  <a:pt x="93" y="215"/>
                                </a:lnTo>
                                <a:lnTo>
                                  <a:pt x="95" y="209"/>
                                </a:lnTo>
                                <a:lnTo>
                                  <a:pt x="98" y="204"/>
                                </a:lnTo>
                                <a:lnTo>
                                  <a:pt x="98" y="197"/>
                                </a:lnTo>
                                <a:lnTo>
                                  <a:pt x="99" y="192"/>
                                </a:lnTo>
                                <a:lnTo>
                                  <a:pt x="101" y="186"/>
                                </a:lnTo>
                                <a:lnTo>
                                  <a:pt x="102" y="179"/>
                                </a:lnTo>
                                <a:lnTo>
                                  <a:pt x="103" y="175"/>
                                </a:lnTo>
                                <a:lnTo>
                                  <a:pt x="103" y="167"/>
                                </a:lnTo>
                                <a:lnTo>
                                  <a:pt x="103" y="161"/>
                                </a:lnTo>
                                <a:lnTo>
                                  <a:pt x="103" y="155"/>
                                </a:lnTo>
                                <a:lnTo>
                                  <a:pt x="103" y="150"/>
                                </a:lnTo>
                                <a:lnTo>
                                  <a:pt x="102" y="143"/>
                                </a:lnTo>
                                <a:lnTo>
                                  <a:pt x="103" y="137"/>
                                </a:lnTo>
                                <a:lnTo>
                                  <a:pt x="100" y="132"/>
                                </a:lnTo>
                                <a:lnTo>
                                  <a:pt x="100" y="126"/>
                                </a:lnTo>
                                <a:lnTo>
                                  <a:pt x="101" y="120"/>
                                </a:lnTo>
                                <a:lnTo>
                                  <a:pt x="98" y="114"/>
                                </a:lnTo>
                                <a:lnTo>
                                  <a:pt x="97" y="109"/>
                                </a:lnTo>
                                <a:lnTo>
                                  <a:pt x="95" y="103"/>
                                </a:lnTo>
                                <a:lnTo>
                                  <a:pt x="95" y="97"/>
                                </a:lnTo>
                                <a:lnTo>
                                  <a:pt x="92" y="92"/>
                                </a:lnTo>
                                <a:lnTo>
                                  <a:pt x="90" y="86"/>
                                </a:lnTo>
                                <a:lnTo>
                                  <a:pt x="88" y="80"/>
                                </a:lnTo>
                                <a:lnTo>
                                  <a:pt x="86" y="75"/>
                                </a:lnTo>
                                <a:lnTo>
                                  <a:pt x="84" y="70"/>
                                </a:lnTo>
                                <a:lnTo>
                                  <a:pt x="82" y="65"/>
                                </a:lnTo>
                                <a:lnTo>
                                  <a:pt x="79" y="59"/>
                                </a:lnTo>
                                <a:lnTo>
                                  <a:pt x="76" y="52"/>
                                </a:lnTo>
                                <a:lnTo>
                                  <a:pt x="74" y="48"/>
                                </a:lnTo>
                                <a:lnTo>
                                  <a:pt x="71" y="43"/>
                                </a:lnTo>
                                <a:lnTo>
                                  <a:pt x="68" y="37"/>
                                </a:lnTo>
                                <a:lnTo>
                                  <a:pt x="65" y="33"/>
                                </a:lnTo>
                                <a:lnTo>
                                  <a:pt x="62" y="28"/>
                                </a:lnTo>
                                <a:lnTo>
                                  <a:pt x="56" y="22"/>
                                </a:lnTo>
                                <a:lnTo>
                                  <a:pt x="55" y="17"/>
                                </a:lnTo>
                                <a:lnTo>
                                  <a:pt x="52" y="15"/>
                                </a:lnTo>
                                <a:lnTo>
                                  <a:pt x="50" y="10"/>
                                </a:lnTo>
                                <a:lnTo>
                                  <a:pt x="44" y="0"/>
                                </a:lnTo>
                                <a:lnTo>
                                  <a:pt x="42" y="8"/>
                                </a:lnTo>
                                <a:lnTo>
                                  <a:pt x="42" y="10"/>
                                </a:lnTo>
                                <a:lnTo>
                                  <a:pt x="39" y="15"/>
                                </a:lnTo>
                                <a:lnTo>
                                  <a:pt x="39" y="17"/>
                                </a:lnTo>
                                <a:lnTo>
                                  <a:pt x="34" y="19"/>
                                </a:lnTo>
                                <a:lnTo>
                                  <a:pt x="31" y="27"/>
                                </a:lnTo>
                                <a:lnTo>
                                  <a:pt x="29" y="31"/>
                                </a:lnTo>
                                <a:lnTo>
                                  <a:pt x="26" y="36"/>
                                </a:lnTo>
                                <a:lnTo>
                                  <a:pt x="23" y="42"/>
                                </a:lnTo>
                                <a:lnTo>
                                  <a:pt x="21" y="47"/>
                                </a:lnTo>
                                <a:lnTo>
                                  <a:pt x="21" y="53"/>
                                </a:lnTo>
                                <a:lnTo>
                                  <a:pt x="18" y="58"/>
                                </a:lnTo>
                                <a:lnTo>
                                  <a:pt x="17" y="63"/>
                                </a:lnTo>
                                <a:lnTo>
                                  <a:pt x="14" y="68"/>
                                </a:lnTo>
                                <a:lnTo>
                                  <a:pt x="13" y="74"/>
                                </a:lnTo>
                                <a:lnTo>
                                  <a:pt x="12" y="78"/>
                                </a:lnTo>
                                <a:lnTo>
                                  <a:pt x="10" y="85"/>
                                </a:lnTo>
                                <a:lnTo>
                                  <a:pt x="9" y="90"/>
                                </a:lnTo>
                                <a:lnTo>
                                  <a:pt x="7" y="96"/>
                                </a:lnTo>
                                <a:lnTo>
                                  <a:pt x="6" y="101"/>
                                </a:lnTo>
                                <a:lnTo>
                                  <a:pt x="6" y="106"/>
                                </a:lnTo>
                                <a:lnTo>
                                  <a:pt x="5" y="113"/>
                                </a:lnTo>
                                <a:lnTo>
                                  <a:pt x="4" y="117"/>
                                </a:lnTo>
                                <a:lnTo>
                                  <a:pt x="3" y="123"/>
                                </a:lnTo>
                                <a:lnTo>
                                  <a:pt x="2" y="130"/>
                                </a:lnTo>
                                <a:lnTo>
                                  <a:pt x="0" y="136"/>
                                </a:lnTo>
                                <a:lnTo>
                                  <a:pt x="2" y="139"/>
                                </a:lnTo>
                                <a:lnTo>
                                  <a:pt x="2" y="146"/>
                                </a:lnTo>
                                <a:lnTo>
                                  <a:pt x="3" y="153"/>
                                </a:lnTo>
                                <a:lnTo>
                                  <a:pt x="3" y="158"/>
                                </a:lnTo>
                                <a:lnTo>
                                  <a:pt x="2" y="165"/>
                                </a:lnTo>
                                <a:lnTo>
                                  <a:pt x="3" y="171"/>
                                </a:lnTo>
                                <a:lnTo>
                                  <a:pt x="5" y="177"/>
                                </a:lnTo>
                                <a:lnTo>
                                  <a:pt x="6" y="183"/>
                                </a:lnTo>
                                <a:lnTo>
                                  <a:pt x="7" y="189"/>
                                </a:lnTo>
                                <a:lnTo>
                                  <a:pt x="8" y="195"/>
                                </a:lnTo>
                                <a:lnTo>
                                  <a:pt x="10" y="202"/>
                                </a:lnTo>
                                <a:lnTo>
                                  <a:pt x="11" y="208"/>
                                </a:lnTo>
                                <a:lnTo>
                                  <a:pt x="14" y="214"/>
                                </a:lnTo>
                                <a:lnTo>
                                  <a:pt x="16" y="219"/>
                                </a:lnTo>
                                <a:lnTo>
                                  <a:pt x="17" y="226"/>
                                </a:lnTo>
                                <a:lnTo>
                                  <a:pt x="21" y="231"/>
                                </a:lnTo>
                                <a:lnTo>
                                  <a:pt x="23" y="237"/>
                                </a:lnTo>
                                <a:lnTo>
                                  <a:pt x="25" y="243"/>
                                </a:lnTo>
                                <a:lnTo>
                                  <a:pt x="28" y="248"/>
                                </a:lnTo>
                                <a:lnTo>
                                  <a:pt x="31" y="255"/>
                                </a:lnTo>
                                <a:lnTo>
                                  <a:pt x="33" y="259"/>
                                </a:lnTo>
                                <a:lnTo>
                                  <a:pt x="37" y="265"/>
                                </a:lnTo>
                                <a:lnTo>
                                  <a:pt x="41" y="270"/>
                                </a:lnTo>
                                <a:lnTo>
                                  <a:pt x="43" y="276"/>
                                </a:lnTo>
                                <a:lnTo>
                                  <a:pt x="46" y="282"/>
                                </a:lnTo>
                                <a:lnTo>
                                  <a:pt x="48" y="287"/>
                                </a:lnTo>
                                <a:lnTo>
                                  <a:pt x="51" y="292"/>
                                </a:lnTo>
                                <a:lnTo>
                                  <a:pt x="54" y="299"/>
                                </a:lnTo>
                                <a:lnTo>
                                  <a:pt x="55" y="298"/>
                                </a:lnTo>
                                <a:lnTo>
                                  <a:pt x="54" y="299"/>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90" name="Freeform 527"/>
                        <wps:cNvSpPr>
                          <a:spLocks/>
                        </wps:cNvSpPr>
                        <wps:spPr bwMode="auto">
                          <a:xfrm>
                            <a:off x="8826" y="1243"/>
                            <a:ext cx="11" cy="278"/>
                          </a:xfrm>
                          <a:custGeom>
                            <a:avLst/>
                            <a:gdLst>
                              <a:gd name="T0" fmla="+- 0 8826 8826"/>
                              <a:gd name="T1" fmla="*/ T0 w 11"/>
                              <a:gd name="T2" fmla="+- 0 1243 1243"/>
                              <a:gd name="T3" fmla="*/ 1243 h 278"/>
                              <a:gd name="T4" fmla="+- 0 8828 8826"/>
                              <a:gd name="T5" fmla="*/ T4 w 11"/>
                              <a:gd name="T6" fmla="+- 0 1309 1243"/>
                              <a:gd name="T7" fmla="*/ 1309 h 278"/>
                              <a:gd name="T8" fmla="+- 0 8829 8826"/>
                              <a:gd name="T9" fmla="*/ T8 w 11"/>
                              <a:gd name="T10" fmla="+- 0 1380 1243"/>
                              <a:gd name="T11" fmla="*/ 1380 h 278"/>
                              <a:gd name="T12" fmla="+- 0 8831 8826"/>
                              <a:gd name="T13" fmla="*/ T12 w 11"/>
                              <a:gd name="T14" fmla="+- 0 1452 1243"/>
                              <a:gd name="T15" fmla="*/ 1452 h 278"/>
                              <a:gd name="T16" fmla="+- 0 8836 8826"/>
                              <a:gd name="T17" fmla="*/ T16 w 11"/>
                              <a:gd name="T18" fmla="+- 0 1520 1243"/>
                              <a:gd name="T19" fmla="*/ 1520 h 278"/>
                              <a:gd name="T20" fmla="+- 0 8836 8826"/>
                              <a:gd name="T21" fmla="*/ T20 w 11"/>
                              <a:gd name="T22" fmla="+- 0 1521 1243"/>
                              <a:gd name="T23" fmla="*/ 1521 h 278"/>
                              <a:gd name="T24" fmla="+- 0 8837 8826"/>
                              <a:gd name="T25" fmla="*/ T24 w 11"/>
                              <a:gd name="T26" fmla="+- 0 1521 1243"/>
                              <a:gd name="T27" fmla="*/ 1521 h 278"/>
                              <a:gd name="T28" fmla="+- 0 8837 8826"/>
                              <a:gd name="T29" fmla="*/ T28 w 11"/>
                              <a:gd name="T30" fmla="+- 0 1520 1243"/>
                              <a:gd name="T31" fmla="*/ 1520 h 278"/>
                              <a:gd name="T32" fmla="+- 0 8833 8826"/>
                              <a:gd name="T33" fmla="*/ T32 w 11"/>
                              <a:gd name="T34" fmla="+- 0 1457 1243"/>
                              <a:gd name="T35" fmla="*/ 1457 h 278"/>
                              <a:gd name="T36" fmla="+- 0 8830 8826"/>
                              <a:gd name="T37" fmla="*/ T36 w 11"/>
                              <a:gd name="T38" fmla="+- 0 1385 1243"/>
                              <a:gd name="T39" fmla="*/ 1385 h 278"/>
                              <a:gd name="T40" fmla="+- 0 8828 8826"/>
                              <a:gd name="T41" fmla="*/ T40 w 11"/>
                              <a:gd name="T42" fmla="+- 0 1312 1243"/>
                              <a:gd name="T43" fmla="*/ 1312 h 278"/>
                              <a:gd name="T44" fmla="+- 0 8826 8826"/>
                              <a:gd name="T45" fmla="*/ T44 w 11"/>
                              <a:gd name="T46" fmla="+- 0 1243 1243"/>
                              <a:gd name="T47" fmla="*/ 1243 h 27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11" h="278">
                                <a:moveTo>
                                  <a:pt x="0" y="0"/>
                                </a:moveTo>
                                <a:lnTo>
                                  <a:pt x="2" y="66"/>
                                </a:lnTo>
                                <a:lnTo>
                                  <a:pt x="3" y="137"/>
                                </a:lnTo>
                                <a:lnTo>
                                  <a:pt x="5" y="209"/>
                                </a:lnTo>
                                <a:lnTo>
                                  <a:pt x="10" y="277"/>
                                </a:lnTo>
                                <a:lnTo>
                                  <a:pt x="10" y="278"/>
                                </a:lnTo>
                                <a:lnTo>
                                  <a:pt x="11" y="278"/>
                                </a:lnTo>
                                <a:lnTo>
                                  <a:pt x="11" y="277"/>
                                </a:lnTo>
                                <a:lnTo>
                                  <a:pt x="7" y="214"/>
                                </a:lnTo>
                                <a:lnTo>
                                  <a:pt x="4" y="142"/>
                                </a:lnTo>
                                <a:lnTo>
                                  <a:pt x="2" y="69"/>
                                </a:lnTo>
                                <a:lnTo>
                                  <a:pt x="0"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291" name="Picture 528"/>
                          <pic:cNvPicPr>
                            <a:picLocks noChangeAspect="1" noChangeArrowheads="1"/>
                          </pic:cNvPicPr>
                        </pic:nvPicPr>
                        <pic:blipFill>
                          <a:blip r:embed="rId306">
                            <a:extLst>
                              <a:ext uri="{28A0092B-C50C-407E-A947-70E740481C1C}">
                                <a14:useLocalDpi xmlns:a14="http://schemas.microsoft.com/office/drawing/2010/main" val="0"/>
                              </a:ext>
                            </a:extLst>
                          </a:blip>
                          <a:srcRect/>
                          <a:stretch>
                            <a:fillRect/>
                          </a:stretch>
                        </pic:blipFill>
                        <pic:spPr bwMode="auto">
                          <a:xfrm>
                            <a:off x="8832" y="1323"/>
                            <a:ext cx="130" cy="27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92" name="Freeform 529"/>
                        <wps:cNvSpPr>
                          <a:spLocks/>
                        </wps:cNvSpPr>
                        <wps:spPr bwMode="auto">
                          <a:xfrm>
                            <a:off x="8832" y="1323"/>
                            <a:ext cx="130" cy="274"/>
                          </a:xfrm>
                          <a:custGeom>
                            <a:avLst/>
                            <a:gdLst>
                              <a:gd name="T0" fmla="+- 0 8839 8832"/>
                              <a:gd name="T1" fmla="*/ T0 w 130"/>
                              <a:gd name="T2" fmla="+- 0 1592 1323"/>
                              <a:gd name="T3" fmla="*/ 1592 h 274"/>
                              <a:gd name="T4" fmla="+- 0 8848 8832"/>
                              <a:gd name="T5" fmla="*/ T4 w 130"/>
                              <a:gd name="T6" fmla="+- 0 1585 1323"/>
                              <a:gd name="T7" fmla="*/ 1585 h 274"/>
                              <a:gd name="T8" fmla="+- 0 8858 8832"/>
                              <a:gd name="T9" fmla="*/ T8 w 130"/>
                              <a:gd name="T10" fmla="+- 0 1577 1323"/>
                              <a:gd name="T11" fmla="*/ 1577 h 274"/>
                              <a:gd name="T12" fmla="+- 0 8867 8832"/>
                              <a:gd name="T13" fmla="*/ T12 w 130"/>
                              <a:gd name="T14" fmla="+- 0 1568 1323"/>
                              <a:gd name="T15" fmla="*/ 1568 h 274"/>
                              <a:gd name="T16" fmla="+- 0 8877 8832"/>
                              <a:gd name="T17" fmla="*/ T16 w 130"/>
                              <a:gd name="T18" fmla="+- 0 1561 1323"/>
                              <a:gd name="T19" fmla="*/ 1561 h 274"/>
                              <a:gd name="T20" fmla="+- 0 8887 8832"/>
                              <a:gd name="T21" fmla="*/ T20 w 130"/>
                              <a:gd name="T22" fmla="+- 0 1555 1323"/>
                              <a:gd name="T23" fmla="*/ 1555 h 274"/>
                              <a:gd name="T24" fmla="+- 0 8896 8832"/>
                              <a:gd name="T25" fmla="*/ T24 w 130"/>
                              <a:gd name="T26" fmla="+- 0 1545 1323"/>
                              <a:gd name="T27" fmla="*/ 1545 h 274"/>
                              <a:gd name="T28" fmla="+- 0 8905 8832"/>
                              <a:gd name="T29" fmla="*/ T28 w 130"/>
                              <a:gd name="T30" fmla="+- 0 1538 1323"/>
                              <a:gd name="T31" fmla="*/ 1538 h 274"/>
                              <a:gd name="T32" fmla="+- 0 8915 8832"/>
                              <a:gd name="T33" fmla="*/ T32 w 130"/>
                              <a:gd name="T34" fmla="+- 0 1530 1323"/>
                              <a:gd name="T35" fmla="*/ 1530 h 274"/>
                              <a:gd name="T36" fmla="+- 0 8921 8832"/>
                              <a:gd name="T37" fmla="*/ T36 w 130"/>
                              <a:gd name="T38" fmla="+- 0 1520 1323"/>
                              <a:gd name="T39" fmla="*/ 1520 h 274"/>
                              <a:gd name="T40" fmla="+- 0 8929 8832"/>
                              <a:gd name="T41" fmla="*/ T40 w 130"/>
                              <a:gd name="T42" fmla="+- 0 1510 1323"/>
                              <a:gd name="T43" fmla="*/ 1510 h 274"/>
                              <a:gd name="T44" fmla="+- 0 8935 8832"/>
                              <a:gd name="T45" fmla="*/ T44 w 130"/>
                              <a:gd name="T46" fmla="+- 0 1500 1323"/>
                              <a:gd name="T47" fmla="*/ 1500 h 274"/>
                              <a:gd name="T48" fmla="+- 0 8940 8832"/>
                              <a:gd name="T49" fmla="*/ T48 w 130"/>
                              <a:gd name="T50" fmla="+- 0 1488 1323"/>
                              <a:gd name="T51" fmla="*/ 1488 h 274"/>
                              <a:gd name="T52" fmla="+- 0 8945 8832"/>
                              <a:gd name="T53" fmla="*/ T52 w 130"/>
                              <a:gd name="T54" fmla="+- 0 1478 1323"/>
                              <a:gd name="T55" fmla="*/ 1478 h 274"/>
                              <a:gd name="T56" fmla="+- 0 8948 8832"/>
                              <a:gd name="T57" fmla="*/ T56 w 130"/>
                              <a:gd name="T58" fmla="+- 0 1466 1323"/>
                              <a:gd name="T59" fmla="*/ 1466 h 274"/>
                              <a:gd name="T60" fmla="+- 0 8954 8832"/>
                              <a:gd name="T61" fmla="*/ T60 w 130"/>
                              <a:gd name="T62" fmla="+- 0 1456 1323"/>
                              <a:gd name="T63" fmla="*/ 1456 h 274"/>
                              <a:gd name="T64" fmla="+- 0 8955 8832"/>
                              <a:gd name="T65" fmla="*/ T64 w 130"/>
                              <a:gd name="T66" fmla="+- 0 1444 1323"/>
                              <a:gd name="T67" fmla="*/ 1444 h 274"/>
                              <a:gd name="T68" fmla="+- 0 8959 8832"/>
                              <a:gd name="T69" fmla="*/ T68 w 130"/>
                              <a:gd name="T70" fmla="+- 0 1433 1323"/>
                              <a:gd name="T71" fmla="*/ 1433 h 274"/>
                              <a:gd name="T72" fmla="+- 0 8959 8832"/>
                              <a:gd name="T73" fmla="*/ T72 w 130"/>
                              <a:gd name="T74" fmla="+- 0 1421 1323"/>
                              <a:gd name="T75" fmla="*/ 1421 h 274"/>
                              <a:gd name="T76" fmla="+- 0 8960 8832"/>
                              <a:gd name="T77" fmla="*/ T76 w 130"/>
                              <a:gd name="T78" fmla="+- 0 1409 1323"/>
                              <a:gd name="T79" fmla="*/ 1409 h 274"/>
                              <a:gd name="T80" fmla="+- 0 8961 8832"/>
                              <a:gd name="T81" fmla="*/ T80 w 130"/>
                              <a:gd name="T82" fmla="+- 0 1398 1323"/>
                              <a:gd name="T83" fmla="*/ 1398 h 274"/>
                              <a:gd name="T84" fmla="+- 0 8961 8832"/>
                              <a:gd name="T85" fmla="*/ T84 w 130"/>
                              <a:gd name="T86" fmla="+- 0 1385 1323"/>
                              <a:gd name="T87" fmla="*/ 1385 h 274"/>
                              <a:gd name="T88" fmla="+- 0 8961 8832"/>
                              <a:gd name="T89" fmla="*/ T88 w 130"/>
                              <a:gd name="T90" fmla="+- 0 1374 1323"/>
                              <a:gd name="T91" fmla="*/ 1374 h 274"/>
                              <a:gd name="T92" fmla="+- 0 8959 8832"/>
                              <a:gd name="T93" fmla="*/ T92 w 130"/>
                              <a:gd name="T94" fmla="+- 0 1362 1323"/>
                              <a:gd name="T95" fmla="*/ 1362 h 274"/>
                              <a:gd name="T96" fmla="+- 0 8956 8832"/>
                              <a:gd name="T97" fmla="*/ T96 w 130"/>
                              <a:gd name="T98" fmla="+- 0 1349 1323"/>
                              <a:gd name="T99" fmla="*/ 1349 h 274"/>
                              <a:gd name="T100" fmla="+- 0 8955 8832"/>
                              <a:gd name="T101" fmla="*/ T100 w 130"/>
                              <a:gd name="T102" fmla="+- 0 1340 1323"/>
                              <a:gd name="T103" fmla="*/ 1340 h 274"/>
                              <a:gd name="T104" fmla="+- 0 8956 8832"/>
                              <a:gd name="T105" fmla="*/ T104 w 130"/>
                              <a:gd name="T106" fmla="+- 0 1335 1323"/>
                              <a:gd name="T107" fmla="*/ 1335 h 274"/>
                              <a:gd name="T108" fmla="+- 0 8950 8832"/>
                              <a:gd name="T109" fmla="*/ T108 w 130"/>
                              <a:gd name="T110" fmla="+- 0 1330 1323"/>
                              <a:gd name="T111" fmla="*/ 1330 h 274"/>
                              <a:gd name="T112" fmla="+- 0 8944 8832"/>
                              <a:gd name="T113" fmla="*/ T112 w 130"/>
                              <a:gd name="T114" fmla="+- 0 1334 1323"/>
                              <a:gd name="T115" fmla="*/ 1334 h 274"/>
                              <a:gd name="T116" fmla="+- 0 8938 8832"/>
                              <a:gd name="T117" fmla="*/ T116 w 130"/>
                              <a:gd name="T118" fmla="+- 0 1336 1323"/>
                              <a:gd name="T119" fmla="*/ 1336 h 274"/>
                              <a:gd name="T120" fmla="+- 0 8928 8832"/>
                              <a:gd name="T121" fmla="*/ T120 w 130"/>
                              <a:gd name="T122" fmla="+- 0 1345 1323"/>
                              <a:gd name="T123" fmla="*/ 1345 h 274"/>
                              <a:gd name="T124" fmla="+- 0 8918 8832"/>
                              <a:gd name="T125" fmla="*/ T124 w 130"/>
                              <a:gd name="T126" fmla="+- 0 1352 1323"/>
                              <a:gd name="T127" fmla="*/ 1352 h 274"/>
                              <a:gd name="T128" fmla="+- 0 8911 8832"/>
                              <a:gd name="T129" fmla="*/ T128 w 130"/>
                              <a:gd name="T130" fmla="+- 0 1361 1323"/>
                              <a:gd name="T131" fmla="*/ 1361 h 274"/>
                              <a:gd name="T132" fmla="+- 0 8903 8832"/>
                              <a:gd name="T133" fmla="*/ T132 w 130"/>
                              <a:gd name="T134" fmla="+- 0 1368 1323"/>
                              <a:gd name="T135" fmla="*/ 1368 h 274"/>
                              <a:gd name="T136" fmla="+- 0 8895 8832"/>
                              <a:gd name="T137" fmla="*/ T136 w 130"/>
                              <a:gd name="T138" fmla="+- 0 1376 1323"/>
                              <a:gd name="T139" fmla="*/ 1376 h 274"/>
                              <a:gd name="T140" fmla="+- 0 8887 8832"/>
                              <a:gd name="T141" fmla="*/ T140 w 130"/>
                              <a:gd name="T142" fmla="+- 0 1385 1323"/>
                              <a:gd name="T143" fmla="*/ 1385 h 274"/>
                              <a:gd name="T144" fmla="+- 0 8880 8832"/>
                              <a:gd name="T145" fmla="*/ T144 w 130"/>
                              <a:gd name="T146" fmla="+- 0 1394 1323"/>
                              <a:gd name="T147" fmla="*/ 1394 h 274"/>
                              <a:gd name="T148" fmla="+- 0 8874 8832"/>
                              <a:gd name="T149" fmla="*/ T148 w 130"/>
                              <a:gd name="T150" fmla="+- 0 1402 1323"/>
                              <a:gd name="T151" fmla="*/ 1402 h 274"/>
                              <a:gd name="T152" fmla="+- 0 8868 8832"/>
                              <a:gd name="T153" fmla="*/ T152 w 130"/>
                              <a:gd name="T154" fmla="+- 0 1411 1323"/>
                              <a:gd name="T155" fmla="*/ 1411 h 274"/>
                              <a:gd name="T156" fmla="+- 0 8860 8832"/>
                              <a:gd name="T157" fmla="*/ T156 w 130"/>
                              <a:gd name="T158" fmla="+- 0 1422 1323"/>
                              <a:gd name="T159" fmla="*/ 1422 h 274"/>
                              <a:gd name="T160" fmla="+- 0 8856 8832"/>
                              <a:gd name="T161" fmla="*/ T160 w 130"/>
                              <a:gd name="T162" fmla="+- 0 1430 1323"/>
                              <a:gd name="T163" fmla="*/ 1430 h 274"/>
                              <a:gd name="T164" fmla="+- 0 8852 8832"/>
                              <a:gd name="T165" fmla="*/ T164 w 130"/>
                              <a:gd name="T166" fmla="+- 0 1443 1323"/>
                              <a:gd name="T167" fmla="*/ 1443 h 274"/>
                              <a:gd name="T168" fmla="+- 0 8846 8832"/>
                              <a:gd name="T169" fmla="*/ T168 w 130"/>
                              <a:gd name="T170" fmla="+- 0 1453 1323"/>
                              <a:gd name="T171" fmla="*/ 1453 h 274"/>
                              <a:gd name="T172" fmla="+- 0 8842 8832"/>
                              <a:gd name="T173" fmla="*/ T172 w 130"/>
                              <a:gd name="T174" fmla="+- 0 1465 1323"/>
                              <a:gd name="T175" fmla="*/ 1465 h 274"/>
                              <a:gd name="T176" fmla="+- 0 8839 8832"/>
                              <a:gd name="T177" fmla="*/ T176 w 130"/>
                              <a:gd name="T178" fmla="+- 0 1477 1323"/>
                              <a:gd name="T179" fmla="*/ 1477 h 274"/>
                              <a:gd name="T180" fmla="+- 0 8836 8832"/>
                              <a:gd name="T181" fmla="*/ T180 w 130"/>
                              <a:gd name="T182" fmla="+- 0 1490 1323"/>
                              <a:gd name="T183" fmla="*/ 1490 h 274"/>
                              <a:gd name="T184" fmla="+- 0 8835 8832"/>
                              <a:gd name="T185" fmla="*/ T184 w 130"/>
                              <a:gd name="T186" fmla="+- 0 1502 1323"/>
                              <a:gd name="T187" fmla="*/ 1502 h 274"/>
                              <a:gd name="T188" fmla="+- 0 8832 8832"/>
                              <a:gd name="T189" fmla="*/ T188 w 130"/>
                              <a:gd name="T190" fmla="+- 0 1515 1323"/>
                              <a:gd name="T191" fmla="*/ 1515 h 274"/>
                              <a:gd name="T192" fmla="+- 0 8833 8832"/>
                              <a:gd name="T193" fmla="*/ T192 w 130"/>
                              <a:gd name="T194" fmla="+- 0 1528 1323"/>
                              <a:gd name="T195" fmla="*/ 1528 h 274"/>
                              <a:gd name="T196" fmla="+- 0 8833 8832"/>
                              <a:gd name="T197" fmla="*/ T196 w 130"/>
                              <a:gd name="T198" fmla="+- 0 1540 1323"/>
                              <a:gd name="T199" fmla="*/ 1540 h 274"/>
                              <a:gd name="T200" fmla="+- 0 8832 8832"/>
                              <a:gd name="T201" fmla="*/ T200 w 130"/>
                              <a:gd name="T202" fmla="+- 0 1551 1323"/>
                              <a:gd name="T203" fmla="*/ 1551 h 274"/>
                              <a:gd name="T204" fmla="+- 0 8834 8832"/>
                              <a:gd name="T205" fmla="*/ T204 w 130"/>
                              <a:gd name="T206" fmla="+- 0 1565 1323"/>
                              <a:gd name="T207" fmla="*/ 1565 h 274"/>
                              <a:gd name="T208" fmla="+- 0 8833 8832"/>
                              <a:gd name="T209" fmla="*/ T208 w 130"/>
                              <a:gd name="T210" fmla="+- 0 1578 1323"/>
                              <a:gd name="T211" fmla="*/ 1578 h 274"/>
                              <a:gd name="T212" fmla="+- 0 8834 8832"/>
                              <a:gd name="T213" fmla="*/ T212 w 130"/>
                              <a:gd name="T214" fmla="+- 0 1589 1323"/>
                              <a:gd name="T215" fmla="*/ 1589 h 274"/>
                              <a:gd name="T216" fmla="+- 0 8835 8832"/>
                              <a:gd name="T217" fmla="*/ T216 w 130"/>
                              <a:gd name="T218" fmla="+- 0 1596 1323"/>
                              <a:gd name="T219" fmla="*/ 1596 h 27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130" h="274">
                                <a:moveTo>
                                  <a:pt x="2" y="274"/>
                                </a:moveTo>
                                <a:lnTo>
                                  <a:pt x="7" y="269"/>
                                </a:lnTo>
                                <a:lnTo>
                                  <a:pt x="13" y="265"/>
                                </a:lnTo>
                                <a:lnTo>
                                  <a:pt x="16" y="262"/>
                                </a:lnTo>
                                <a:lnTo>
                                  <a:pt x="22" y="257"/>
                                </a:lnTo>
                                <a:lnTo>
                                  <a:pt x="26" y="254"/>
                                </a:lnTo>
                                <a:lnTo>
                                  <a:pt x="30" y="250"/>
                                </a:lnTo>
                                <a:lnTo>
                                  <a:pt x="35" y="245"/>
                                </a:lnTo>
                                <a:lnTo>
                                  <a:pt x="40" y="242"/>
                                </a:lnTo>
                                <a:lnTo>
                                  <a:pt x="45" y="238"/>
                                </a:lnTo>
                                <a:lnTo>
                                  <a:pt x="49" y="235"/>
                                </a:lnTo>
                                <a:lnTo>
                                  <a:pt x="55" y="232"/>
                                </a:lnTo>
                                <a:lnTo>
                                  <a:pt x="59" y="227"/>
                                </a:lnTo>
                                <a:lnTo>
                                  <a:pt x="64" y="222"/>
                                </a:lnTo>
                                <a:lnTo>
                                  <a:pt x="70" y="219"/>
                                </a:lnTo>
                                <a:lnTo>
                                  <a:pt x="73" y="215"/>
                                </a:lnTo>
                                <a:lnTo>
                                  <a:pt x="78" y="210"/>
                                </a:lnTo>
                                <a:lnTo>
                                  <a:pt x="83" y="207"/>
                                </a:lnTo>
                                <a:lnTo>
                                  <a:pt x="86" y="202"/>
                                </a:lnTo>
                                <a:lnTo>
                                  <a:pt x="89" y="197"/>
                                </a:lnTo>
                                <a:lnTo>
                                  <a:pt x="93" y="192"/>
                                </a:lnTo>
                                <a:lnTo>
                                  <a:pt x="97" y="187"/>
                                </a:lnTo>
                                <a:lnTo>
                                  <a:pt x="99" y="183"/>
                                </a:lnTo>
                                <a:lnTo>
                                  <a:pt x="103" y="177"/>
                                </a:lnTo>
                                <a:lnTo>
                                  <a:pt x="106" y="171"/>
                                </a:lnTo>
                                <a:lnTo>
                                  <a:pt x="108" y="165"/>
                                </a:lnTo>
                                <a:lnTo>
                                  <a:pt x="111" y="161"/>
                                </a:lnTo>
                                <a:lnTo>
                                  <a:pt x="113" y="155"/>
                                </a:lnTo>
                                <a:lnTo>
                                  <a:pt x="116" y="149"/>
                                </a:lnTo>
                                <a:lnTo>
                                  <a:pt x="116" y="143"/>
                                </a:lnTo>
                                <a:lnTo>
                                  <a:pt x="119" y="138"/>
                                </a:lnTo>
                                <a:lnTo>
                                  <a:pt x="122" y="133"/>
                                </a:lnTo>
                                <a:lnTo>
                                  <a:pt x="122" y="126"/>
                                </a:lnTo>
                                <a:lnTo>
                                  <a:pt x="123" y="121"/>
                                </a:lnTo>
                                <a:lnTo>
                                  <a:pt x="124" y="115"/>
                                </a:lnTo>
                                <a:lnTo>
                                  <a:pt x="127" y="110"/>
                                </a:lnTo>
                                <a:lnTo>
                                  <a:pt x="126" y="104"/>
                                </a:lnTo>
                                <a:lnTo>
                                  <a:pt x="127" y="98"/>
                                </a:lnTo>
                                <a:lnTo>
                                  <a:pt x="128" y="91"/>
                                </a:lnTo>
                                <a:lnTo>
                                  <a:pt x="128" y="86"/>
                                </a:lnTo>
                                <a:lnTo>
                                  <a:pt x="128" y="81"/>
                                </a:lnTo>
                                <a:lnTo>
                                  <a:pt x="129" y="75"/>
                                </a:lnTo>
                                <a:lnTo>
                                  <a:pt x="129" y="69"/>
                                </a:lnTo>
                                <a:lnTo>
                                  <a:pt x="129" y="62"/>
                                </a:lnTo>
                                <a:lnTo>
                                  <a:pt x="129" y="56"/>
                                </a:lnTo>
                                <a:lnTo>
                                  <a:pt x="129" y="51"/>
                                </a:lnTo>
                                <a:lnTo>
                                  <a:pt x="128" y="44"/>
                                </a:lnTo>
                                <a:lnTo>
                                  <a:pt x="127" y="39"/>
                                </a:lnTo>
                                <a:lnTo>
                                  <a:pt x="127" y="33"/>
                                </a:lnTo>
                                <a:lnTo>
                                  <a:pt x="124" y="26"/>
                                </a:lnTo>
                                <a:lnTo>
                                  <a:pt x="125" y="20"/>
                                </a:lnTo>
                                <a:lnTo>
                                  <a:pt x="123" y="17"/>
                                </a:lnTo>
                                <a:lnTo>
                                  <a:pt x="124" y="12"/>
                                </a:lnTo>
                                <a:lnTo>
                                  <a:pt x="123" y="0"/>
                                </a:lnTo>
                                <a:lnTo>
                                  <a:pt x="118" y="7"/>
                                </a:lnTo>
                                <a:lnTo>
                                  <a:pt x="117" y="9"/>
                                </a:lnTo>
                                <a:lnTo>
                                  <a:pt x="112" y="11"/>
                                </a:lnTo>
                                <a:lnTo>
                                  <a:pt x="111" y="13"/>
                                </a:lnTo>
                                <a:lnTo>
                                  <a:pt x="106" y="13"/>
                                </a:lnTo>
                                <a:lnTo>
                                  <a:pt x="99" y="19"/>
                                </a:lnTo>
                                <a:lnTo>
                                  <a:pt x="96" y="22"/>
                                </a:lnTo>
                                <a:lnTo>
                                  <a:pt x="91" y="25"/>
                                </a:lnTo>
                                <a:lnTo>
                                  <a:pt x="86" y="29"/>
                                </a:lnTo>
                                <a:lnTo>
                                  <a:pt x="82" y="33"/>
                                </a:lnTo>
                                <a:lnTo>
                                  <a:pt x="79" y="38"/>
                                </a:lnTo>
                                <a:lnTo>
                                  <a:pt x="74" y="41"/>
                                </a:lnTo>
                                <a:lnTo>
                                  <a:pt x="71" y="45"/>
                                </a:lnTo>
                                <a:lnTo>
                                  <a:pt x="66" y="49"/>
                                </a:lnTo>
                                <a:lnTo>
                                  <a:pt x="63" y="53"/>
                                </a:lnTo>
                                <a:lnTo>
                                  <a:pt x="60" y="57"/>
                                </a:lnTo>
                                <a:lnTo>
                                  <a:pt x="55" y="62"/>
                                </a:lnTo>
                                <a:lnTo>
                                  <a:pt x="52" y="66"/>
                                </a:lnTo>
                                <a:lnTo>
                                  <a:pt x="48" y="71"/>
                                </a:lnTo>
                                <a:lnTo>
                                  <a:pt x="45" y="75"/>
                                </a:lnTo>
                                <a:lnTo>
                                  <a:pt x="42" y="79"/>
                                </a:lnTo>
                                <a:lnTo>
                                  <a:pt x="39" y="85"/>
                                </a:lnTo>
                                <a:lnTo>
                                  <a:pt x="36" y="88"/>
                                </a:lnTo>
                                <a:lnTo>
                                  <a:pt x="33" y="93"/>
                                </a:lnTo>
                                <a:lnTo>
                                  <a:pt x="28" y="99"/>
                                </a:lnTo>
                                <a:lnTo>
                                  <a:pt x="24" y="103"/>
                                </a:lnTo>
                                <a:lnTo>
                                  <a:pt x="24" y="107"/>
                                </a:lnTo>
                                <a:lnTo>
                                  <a:pt x="22" y="113"/>
                                </a:lnTo>
                                <a:lnTo>
                                  <a:pt x="20" y="120"/>
                                </a:lnTo>
                                <a:lnTo>
                                  <a:pt x="17" y="125"/>
                                </a:lnTo>
                                <a:lnTo>
                                  <a:pt x="14" y="130"/>
                                </a:lnTo>
                                <a:lnTo>
                                  <a:pt x="12" y="137"/>
                                </a:lnTo>
                                <a:lnTo>
                                  <a:pt x="10" y="142"/>
                                </a:lnTo>
                                <a:lnTo>
                                  <a:pt x="9" y="148"/>
                                </a:lnTo>
                                <a:lnTo>
                                  <a:pt x="7" y="154"/>
                                </a:lnTo>
                                <a:lnTo>
                                  <a:pt x="6" y="161"/>
                                </a:lnTo>
                                <a:lnTo>
                                  <a:pt x="4" y="167"/>
                                </a:lnTo>
                                <a:lnTo>
                                  <a:pt x="3" y="173"/>
                                </a:lnTo>
                                <a:lnTo>
                                  <a:pt x="3" y="179"/>
                                </a:lnTo>
                                <a:lnTo>
                                  <a:pt x="2" y="185"/>
                                </a:lnTo>
                                <a:lnTo>
                                  <a:pt x="0" y="192"/>
                                </a:lnTo>
                                <a:lnTo>
                                  <a:pt x="1" y="198"/>
                                </a:lnTo>
                                <a:lnTo>
                                  <a:pt x="1" y="205"/>
                                </a:lnTo>
                                <a:lnTo>
                                  <a:pt x="0" y="211"/>
                                </a:lnTo>
                                <a:lnTo>
                                  <a:pt x="1" y="217"/>
                                </a:lnTo>
                                <a:lnTo>
                                  <a:pt x="0" y="225"/>
                                </a:lnTo>
                                <a:lnTo>
                                  <a:pt x="0" y="228"/>
                                </a:lnTo>
                                <a:lnTo>
                                  <a:pt x="1" y="236"/>
                                </a:lnTo>
                                <a:lnTo>
                                  <a:pt x="2" y="242"/>
                                </a:lnTo>
                                <a:lnTo>
                                  <a:pt x="1" y="249"/>
                                </a:lnTo>
                                <a:lnTo>
                                  <a:pt x="1" y="255"/>
                                </a:lnTo>
                                <a:lnTo>
                                  <a:pt x="1" y="260"/>
                                </a:lnTo>
                                <a:lnTo>
                                  <a:pt x="2" y="266"/>
                                </a:lnTo>
                                <a:lnTo>
                                  <a:pt x="2" y="274"/>
                                </a:lnTo>
                                <a:lnTo>
                                  <a:pt x="3" y="273"/>
                                </a:lnTo>
                                <a:lnTo>
                                  <a:pt x="2" y="274"/>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93" name="Freeform 530"/>
                        <wps:cNvSpPr>
                          <a:spLocks/>
                        </wps:cNvSpPr>
                        <wps:spPr bwMode="auto">
                          <a:xfrm>
                            <a:off x="8834" y="1340"/>
                            <a:ext cx="113" cy="255"/>
                          </a:xfrm>
                          <a:custGeom>
                            <a:avLst/>
                            <a:gdLst>
                              <a:gd name="T0" fmla="+- 0 8947 8835"/>
                              <a:gd name="T1" fmla="*/ T0 w 113"/>
                              <a:gd name="T2" fmla="+- 0 1341 1341"/>
                              <a:gd name="T3" fmla="*/ 1341 h 255"/>
                              <a:gd name="T4" fmla="+- 0 8919 8835"/>
                              <a:gd name="T5" fmla="*/ T4 w 113"/>
                              <a:gd name="T6" fmla="+- 0 1401 1341"/>
                              <a:gd name="T7" fmla="*/ 1401 h 255"/>
                              <a:gd name="T8" fmla="+- 0 8889 8835"/>
                              <a:gd name="T9" fmla="*/ T8 w 113"/>
                              <a:gd name="T10" fmla="+- 0 1465 1341"/>
                              <a:gd name="T11" fmla="*/ 1465 h 255"/>
                              <a:gd name="T12" fmla="+- 0 8860 8835"/>
                              <a:gd name="T13" fmla="*/ T12 w 113"/>
                              <a:gd name="T14" fmla="+- 0 1531 1341"/>
                              <a:gd name="T15" fmla="*/ 1531 h 255"/>
                              <a:gd name="T16" fmla="+- 0 8835 8835"/>
                              <a:gd name="T17" fmla="*/ T16 w 113"/>
                              <a:gd name="T18" fmla="+- 0 1594 1341"/>
                              <a:gd name="T19" fmla="*/ 1594 h 255"/>
                              <a:gd name="T20" fmla="+- 0 8835 8835"/>
                              <a:gd name="T21" fmla="*/ T20 w 113"/>
                              <a:gd name="T22" fmla="+- 0 1595 1341"/>
                              <a:gd name="T23" fmla="*/ 1595 h 255"/>
                              <a:gd name="T24" fmla="+- 0 8835 8835"/>
                              <a:gd name="T25" fmla="*/ T24 w 113"/>
                              <a:gd name="T26" fmla="+- 0 1595 1341"/>
                              <a:gd name="T27" fmla="*/ 1595 h 255"/>
                              <a:gd name="T28" fmla="+- 0 8836 8835"/>
                              <a:gd name="T29" fmla="*/ T28 w 113"/>
                              <a:gd name="T30" fmla="+- 0 1594 1341"/>
                              <a:gd name="T31" fmla="*/ 1594 h 255"/>
                              <a:gd name="T32" fmla="+- 0 8860 8835"/>
                              <a:gd name="T33" fmla="*/ T32 w 113"/>
                              <a:gd name="T34" fmla="+- 0 1536 1341"/>
                              <a:gd name="T35" fmla="*/ 1536 h 255"/>
                              <a:gd name="T36" fmla="+- 0 8888 8835"/>
                              <a:gd name="T37" fmla="*/ T36 w 113"/>
                              <a:gd name="T38" fmla="+- 0 1470 1341"/>
                              <a:gd name="T39" fmla="*/ 1470 h 255"/>
                              <a:gd name="T40" fmla="+- 0 8919 8835"/>
                              <a:gd name="T41" fmla="*/ T40 w 113"/>
                              <a:gd name="T42" fmla="+- 0 1403 1341"/>
                              <a:gd name="T43" fmla="*/ 1403 h 255"/>
                              <a:gd name="T44" fmla="+- 0 8947 8835"/>
                              <a:gd name="T45" fmla="*/ T44 w 113"/>
                              <a:gd name="T46" fmla="+- 0 1341 1341"/>
                              <a:gd name="T47" fmla="*/ 1341 h 25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113" h="255">
                                <a:moveTo>
                                  <a:pt x="112" y="0"/>
                                </a:moveTo>
                                <a:lnTo>
                                  <a:pt x="84" y="60"/>
                                </a:lnTo>
                                <a:lnTo>
                                  <a:pt x="54" y="124"/>
                                </a:lnTo>
                                <a:lnTo>
                                  <a:pt x="25" y="190"/>
                                </a:lnTo>
                                <a:lnTo>
                                  <a:pt x="0" y="253"/>
                                </a:lnTo>
                                <a:lnTo>
                                  <a:pt x="0" y="254"/>
                                </a:lnTo>
                                <a:lnTo>
                                  <a:pt x="1" y="253"/>
                                </a:lnTo>
                                <a:lnTo>
                                  <a:pt x="25" y="195"/>
                                </a:lnTo>
                                <a:lnTo>
                                  <a:pt x="53" y="129"/>
                                </a:lnTo>
                                <a:lnTo>
                                  <a:pt x="84" y="62"/>
                                </a:lnTo>
                                <a:lnTo>
                                  <a:pt x="112"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294" name="Picture 531"/>
                          <pic:cNvPicPr>
                            <a:picLocks noChangeAspect="1" noChangeArrowheads="1"/>
                          </pic:cNvPicPr>
                        </pic:nvPicPr>
                        <pic:blipFill>
                          <a:blip r:embed="rId307">
                            <a:extLst>
                              <a:ext uri="{28A0092B-C50C-407E-A947-70E740481C1C}">
                                <a14:useLocalDpi xmlns:a14="http://schemas.microsoft.com/office/drawing/2010/main" val="0"/>
                              </a:ext>
                            </a:extLst>
                          </a:blip>
                          <a:srcRect/>
                          <a:stretch>
                            <a:fillRect/>
                          </a:stretch>
                        </pic:blipFill>
                        <pic:spPr bwMode="auto">
                          <a:xfrm>
                            <a:off x="8750" y="1351"/>
                            <a:ext cx="112" cy="2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95" name="Freeform 532"/>
                        <wps:cNvSpPr>
                          <a:spLocks/>
                        </wps:cNvSpPr>
                        <wps:spPr bwMode="auto">
                          <a:xfrm>
                            <a:off x="8750" y="1351"/>
                            <a:ext cx="112" cy="290"/>
                          </a:xfrm>
                          <a:custGeom>
                            <a:avLst/>
                            <a:gdLst>
                              <a:gd name="T0" fmla="+- 0 8840 8751"/>
                              <a:gd name="T1" fmla="*/ T0 w 112"/>
                              <a:gd name="T2" fmla="+- 0 1635 1352"/>
                              <a:gd name="T3" fmla="*/ 1635 h 290"/>
                              <a:gd name="T4" fmla="+- 0 8843 8751"/>
                              <a:gd name="T5" fmla="*/ T4 w 112"/>
                              <a:gd name="T6" fmla="+- 0 1624 1352"/>
                              <a:gd name="T7" fmla="*/ 1624 h 290"/>
                              <a:gd name="T8" fmla="+- 0 8846 8751"/>
                              <a:gd name="T9" fmla="*/ T8 w 112"/>
                              <a:gd name="T10" fmla="+- 0 1612 1352"/>
                              <a:gd name="T11" fmla="*/ 1612 h 290"/>
                              <a:gd name="T12" fmla="+- 0 8848 8751"/>
                              <a:gd name="T13" fmla="*/ T12 w 112"/>
                              <a:gd name="T14" fmla="+- 0 1599 1352"/>
                              <a:gd name="T15" fmla="*/ 1599 h 290"/>
                              <a:gd name="T16" fmla="+- 0 8851 8751"/>
                              <a:gd name="T17" fmla="*/ T16 w 112"/>
                              <a:gd name="T18" fmla="+- 0 1588 1352"/>
                              <a:gd name="T19" fmla="*/ 1588 h 290"/>
                              <a:gd name="T20" fmla="+- 0 8855 8751"/>
                              <a:gd name="T21" fmla="*/ T20 w 112"/>
                              <a:gd name="T22" fmla="+- 0 1576 1352"/>
                              <a:gd name="T23" fmla="*/ 1576 h 290"/>
                              <a:gd name="T24" fmla="+- 0 8856 8751"/>
                              <a:gd name="T25" fmla="*/ T24 w 112"/>
                              <a:gd name="T26" fmla="+- 0 1563 1352"/>
                              <a:gd name="T27" fmla="*/ 1563 h 290"/>
                              <a:gd name="T28" fmla="+- 0 8859 8751"/>
                              <a:gd name="T29" fmla="*/ T28 w 112"/>
                              <a:gd name="T30" fmla="+- 0 1552 1352"/>
                              <a:gd name="T31" fmla="*/ 1552 h 290"/>
                              <a:gd name="T32" fmla="+- 0 8862 8751"/>
                              <a:gd name="T33" fmla="*/ T32 w 112"/>
                              <a:gd name="T34" fmla="+- 0 1540 1352"/>
                              <a:gd name="T35" fmla="*/ 1540 h 290"/>
                              <a:gd name="T36" fmla="+- 0 8860 8751"/>
                              <a:gd name="T37" fmla="*/ T36 w 112"/>
                              <a:gd name="T38" fmla="+- 0 1528 1352"/>
                              <a:gd name="T39" fmla="*/ 1528 h 290"/>
                              <a:gd name="T40" fmla="+- 0 8860 8751"/>
                              <a:gd name="T41" fmla="*/ T40 w 112"/>
                              <a:gd name="T42" fmla="+- 0 1515 1352"/>
                              <a:gd name="T43" fmla="*/ 1515 h 290"/>
                              <a:gd name="T44" fmla="+- 0 8859 8751"/>
                              <a:gd name="T45" fmla="*/ T44 w 112"/>
                              <a:gd name="T46" fmla="+- 0 1503 1352"/>
                              <a:gd name="T47" fmla="*/ 1503 h 290"/>
                              <a:gd name="T48" fmla="+- 0 8856 8751"/>
                              <a:gd name="T49" fmla="*/ T48 w 112"/>
                              <a:gd name="T50" fmla="+- 0 1491 1352"/>
                              <a:gd name="T51" fmla="*/ 1491 h 290"/>
                              <a:gd name="T52" fmla="+- 0 8853 8751"/>
                              <a:gd name="T53" fmla="*/ T52 w 112"/>
                              <a:gd name="T54" fmla="+- 0 1480 1352"/>
                              <a:gd name="T55" fmla="*/ 1480 h 290"/>
                              <a:gd name="T56" fmla="+- 0 8849 8751"/>
                              <a:gd name="T57" fmla="*/ T56 w 112"/>
                              <a:gd name="T58" fmla="+- 0 1469 1352"/>
                              <a:gd name="T59" fmla="*/ 1469 h 290"/>
                              <a:gd name="T60" fmla="+- 0 8847 8751"/>
                              <a:gd name="T61" fmla="*/ T60 w 112"/>
                              <a:gd name="T62" fmla="+- 0 1457 1352"/>
                              <a:gd name="T63" fmla="*/ 1457 h 290"/>
                              <a:gd name="T64" fmla="+- 0 8841 8751"/>
                              <a:gd name="T65" fmla="*/ T64 w 112"/>
                              <a:gd name="T66" fmla="+- 0 1447 1352"/>
                              <a:gd name="T67" fmla="*/ 1447 h 290"/>
                              <a:gd name="T68" fmla="+- 0 8837 8751"/>
                              <a:gd name="T69" fmla="*/ T68 w 112"/>
                              <a:gd name="T70" fmla="+- 0 1436 1352"/>
                              <a:gd name="T71" fmla="*/ 1436 h 290"/>
                              <a:gd name="T72" fmla="+- 0 8830 8751"/>
                              <a:gd name="T73" fmla="*/ T72 w 112"/>
                              <a:gd name="T74" fmla="+- 0 1426 1352"/>
                              <a:gd name="T75" fmla="*/ 1426 h 290"/>
                              <a:gd name="T76" fmla="+- 0 8824 8751"/>
                              <a:gd name="T77" fmla="*/ T76 w 112"/>
                              <a:gd name="T78" fmla="+- 0 1416 1352"/>
                              <a:gd name="T79" fmla="*/ 1416 h 290"/>
                              <a:gd name="T80" fmla="+- 0 8818 8751"/>
                              <a:gd name="T81" fmla="*/ T80 w 112"/>
                              <a:gd name="T82" fmla="+- 0 1407 1352"/>
                              <a:gd name="T83" fmla="*/ 1407 h 290"/>
                              <a:gd name="T84" fmla="+- 0 8809 8751"/>
                              <a:gd name="T85" fmla="*/ T84 w 112"/>
                              <a:gd name="T86" fmla="+- 0 1396 1352"/>
                              <a:gd name="T87" fmla="*/ 1396 h 290"/>
                              <a:gd name="T88" fmla="+- 0 8802 8751"/>
                              <a:gd name="T89" fmla="*/ T88 w 112"/>
                              <a:gd name="T90" fmla="+- 0 1388 1352"/>
                              <a:gd name="T91" fmla="*/ 1388 h 290"/>
                              <a:gd name="T92" fmla="+- 0 8794 8751"/>
                              <a:gd name="T93" fmla="*/ T92 w 112"/>
                              <a:gd name="T94" fmla="+- 0 1379 1352"/>
                              <a:gd name="T95" fmla="*/ 1379 h 290"/>
                              <a:gd name="T96" fmla="+- 0 8783 8751"/>
                              <a:gd name="T97" fmla="*/ T96 w 112"/>
                              <a:gd name="T98" fmla="+- 0 1371 1352"/>
                              <a:gd name="T99" fmla="*/ 1371 h 290"/>
                              <a:gd name="T100" fmla="+- 0 8777 8751"/>
                              <a:gd name="T101" fmla="*/ T100 w 112"/>
                              <a:gd name="T102" fmla="+- 0 1365 1352"/>
                              <a:gd name="T103" fmla="*/ 1365 h 290"/>
                              <a:gd name="T104" fmla="+- 0 8774 8751"/>
                              <a:gd name="T105" fmla="*/ T104 w 112"/>
                              <a:gd name="T106" fmla="+- 0 1360 1352"/>
                              <a:gd name="T107" fmla="*/ 1360 h 290"/>
                              <a:gd name="T108" fmla="+- 0 8767 8751"/>
                              <a:gd name="T109" fmla="*/ T108 w 112"/>
                              <a:gd name="T110" fmla="+- 0 1360 1352"/>
                              <a:gd name="T111" fmla="*/ 1360 h 290"/>
                              <a:gd name="T112" fmla="+- 0 8765 8751"/>
                              <a:gd name="T113" fmla="*/ T112 w 112"/>
                              <a:gd name="T114" fmla="+- 0 1367 1352"/>
                              <a:gd name="T115" fmla="*/ 1367 h 290"/>
                              <a:gd name="T116" fmla="+- 0 8761 8751"/>
                              <a:gd name="T117" fmla="*/ T116 w 112"/>
                              <a:gd name="T118" fmla="+- 0 1372 1352"/>
                              <a:gd name="T119" fmla="*/ 1372 h 290"/>
                              <a:gd name="T120" fmla="+- 0 8758 8751"/>
                              <a:gd name="T121" fmla="*/ T120 w 112"/>
                              <a:gd name="T122" fmla="+- 0 1385 1352"/>
                              <a:gd name="T123" fmla="*/ 1385 h 290"/>
                              <a:gd name="T124" fmla="+- 0 8755 8751"/>
                              <a:gd name="T125" fmla="*/ T124 w 112"/>
                              <a:gd name="T126" fmla="+- 0 1397 1352"/>
                              <a:gd name="T127" fmla="*/ 1397 h 290"/>
                              <a:gd name="T128" fmla="+- 0 8755 8751"/>
                              <a:gd name="T129" fmla="*/ T128 w 112"/>
                              <a:gd name="T130" fmla="+- 0 1408 1352"/>
                              <a:gd name="T131" fmla="*/ 1408 h 290"/>
                              <a:gd name="T132" fmla="+- 0 8753 8751"/>
                              <a:gd name="T133" fmla="*/ T132 w 112"/>
                              <a:gd name="T134" fmla="+- 0 1419 1352"/>
                              <a:gd name="T135" fmla="*/ 1419 h 290"/>
                              <a:gd name="T136" fmla="+- 0 8752 8751"/>
                              <a:gd name="T137" fmla="*/ T136 w 112"/>
                              <a:gd name="T138" fmla="+- 0 1430 1352"/>
                              <a:gd name="T139" fmla="*/ 1430 h 290"/>
                              <a:gd name="T140" fmla="+- 0 8751 8751"/>
                              <a:gd name="T141" fmla="*/ T140 w 112"/>
                              <a:gd name="T142" fmla="+- 0 1442 1352"/>
                              <a:gd name="T143" fmla="*/ 1442 h 290"/>
                              <a:gd name="T144" fmla="+- 0 8751 8751"/>
                              <a:gd name="T145" fmla="*/ T144 w 112"/>
                              <a:gd name="T146" fmla="+- 0 1454 1352"/>
                              <a:gd name="T147" fmla="*/ 1454 h 290"/>
                              <a:gd name="T148" fmla="+- 0 8751 8751"/>
                              <a:gd name="T149" fmla="*/ T148 w 112"/>
                              <a:gd name="T150" fmla="+- 0 1464 1352"/>
                              <a:gd name="T151" fmla="*/ 1464 h 290"/>
                              <a:gd name="T152" fmla="+- 0 8752 8751"/>
                              <a:gd name="T153" fmla="*/ T152 w 112"/>
                              <a:gd name="T154" fmla="+- 0 1474 1352"/>
                              <a:gd name="T155" fmla="*/ 1474 h 290"/>
                              <a:gd name="T156" fmla="+- 0 8752 8751"/>
                              <a:gd name="T157" fmla="*/ T156 w 112"/>
                              <a:gd name="T158" fmla="+- 0 1488 1352"/>
                              <a:gd name="T159" fmla="*/ 1488 h 290"/>
                              <a:gd name="T160" fmla="+- 0 8754 8751"/>
                              <a:gd name="T161" fmla="*/ T160 w 112"/>
                              <a:gd name="T162" fmla="+- 0 1497 1352"/>
                              <a:gd name="T163" fmla="*/ 1497 h 290"/>
                              <a:gd name="T164" fmla="+- 0 8759 8751"/>
                              <a:gd name="T165" fmla="*/ T164 w 112"/>
                              <a:gd name="T166" fmla="+- 0 1510 1352"/>
                              <a:gd name="T167" fmla="*/ 1510 h 290"/>
                              <a:gd name="T168" fmla="+- 0 8760 8751"/>
                              <a:gd name="T169" fmla="*/ T168 w 112"/>
                              <a:gd name="T170" fmla="+- 0 1521 1352"/>
                              <a:gd name="T171" fmla="*/ 1521 h 290"/>
                              <a:gd name="T172" fmla="+- 0 8765 8751"/>
                              <a:gd name="T173" fmla="*/ T172 w 112"/>
                              <a:gd name="T174" fmla="+- 0 1533 1352"/>
                              <a:gd name="T175" fmla="*/ 1533 h 290"/>
                              <a:gd name="T176" fmla="+- 0 8770 8751"/>
                              <a:gd name="T177" fmla="*/ T176 w 112"/>
                              <a:gd name="T178" fmla="+- 0 1544 1352"/>
                              <a:gd name="T179" fmla="*/ 1544 h 290"/>
                              <a:gd name="T180" fmla="+- 0 8775 8751"/>
                              <a:gd name="T181" fmla="*/ T180 w 112"/>
                              <a:gd name="T182" fmla="+- 0 1556 1352"/>
                              <a:gd name="T183" fmla="*/ 1556 h 290"/>
                              <a:gd name="T184" fmla="+- 0 8781 8751"/>
                              <a:gd name="T185" fmla="*/ T184 w 112"/>
                              <a:gd name="T186" fmla="+- 0 1567 1352"/>
                              <a:gd name="T187" fmla="*/ 1567 h 290"/>
                              <a:gd name="T188" fmla="+- 0 8788 8751"/>
                              <a:gd name="T189" fmla="*/ T188 w 112"/>
                              <a:gd name="T190" fmla="+- 0 1579 1352"/>
                              <a:gd name="T191" fmla="*/ 1579 h 290"/>
                              <a:gd name="T192" fmla="+- 0 8796 8751"/>
                              <a:gd name="T193" fmla="*/ T192 w 112"/>
                              <a:gd name="T194" fmla="+- 0 1588 1352"/>
                              <a:gd name="T195" fmla="*/ 1588 h 290"/>
                              <a:gd name="T196" fmla="+- 0 8803 8751"/>
                              <a:gd name="T197" fmla="*/ T196 w 112"/>
                              <a:gd name="T198" fmla="+- 0 1598 1352"/>
                              <a:gd name="T199" fmla="*/ 1598 h 290"/>
                              <a:gd name="T200" fmla="+- 0 8810 8751"/>
                              <a:gd name="T201" fmla="*/ T200 w 112"/>
                              <a:gd name="T202" fmla="+- 0 1607 1352"/>
                              <a:gd name="T203" fmla="*/ 1607 h 290"/>
                              <a:gd name="T204" fmla="+- 0 8820 8751"/>
                              <a:gd name="T205" fmla="*/ T204 w 112"/>
                              <a:gd name="T206" fmla="+- 0 1617 1352"/>
                              <a:gd name="T207" fmla="*/ 1617 h 290"/>
                              <a:gd name="T208" fmla="+- 0 8827 8751"/>
                              <a:gd name="T209" fmla="*/ T208 w 112"/>
                              <a:gd name="T210" fmla="+- 0 1627 1352"/>
                              <a:gd name="T211" fmla="*/ 1627 h 290"/>
                              <a:gd name="T212" fmla="+- 0 8835 8751"/>
                              <a:gd name="T213" fmla="*/ T212 w 112"/>
                              <a:gd name="T214" fmla="+- 0 1636 1352"/>
                              <a:gd name="T215" fmla="*/ 1636 h 290"/>
                              <a:gd name="T216" fmla="+- 0 8839 8751"/>
                              <a:gd name="T217" fmla="*/ T216 w 112"/>
                              <a:gd name="T218" fmla="+- 0 1641 1352"/>
                              <a:gd name="T219" fmla="*/ 1641 h 29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112" h="290">
                                <a:moveTo>
                                  <a:pt x="88" y="290"/>
                                </a:moveTo>
                                <a:lnTo>
                                  <a:pt x="89" y="283"/>
                                </a:lnTo>
                                <a:lnTo>
                                  <a:pt x="91" y="276"/>
                                </a:lnTo>
                                <a:lnTo>
                                  <a:pt x="92" y="272"/>
                                </a:lnTo>
                                <a:lnTo>
                                  <a:pt x="93" y="265"/>
                                </a:lnTo>
                                <a:lnTo>
                                  <a:pt x="95" y="260"/>
                                </a:lnTo>
                                <a:lnTo>
                                  <a:pt x="96" y="254"/>
                                </a:lnTo>
                                <a:lnTo>
                                  <a:pt x="97" y="247"/>
                                </a:lnTo>
                                <a:lnTo>
                                  <a:pt x="99" y="241"/>
                                </a:lnTo>
                                <a:lnTo>
                                  <a:pt x="100" y="236"/>
                                </a:lnTo>
                                <a:lnTo>
                                  <a:pt x="101" y="231"/>
                                </a:lnTo>
                                <a:lnTo>
                                  <a:pt x="104" y="224"/>
                                </a:lnTo>
                                <a:lnTo>
                                  <a:pt x="104" y="218"/>
                                </a:lnTo>
                                <a:lnTo>
                                  <a:pt x="105" y="211"/>
                                </a:lnTo>
                                <a:lnTo>
                                  <a:pt x="108" y="205"/>
                                </a:lnTo>
                                <a:lnTo>
                                  <a:pt x="108" y="200"/>
                                </a:lnTo>
                                <a:lnTo>
                                  <a:pt x="109" y="193"/>
                                </a:lnTo>
                                <a:lnTo>
                                  <a:pt x="111" y="188"/>
                                </a:lnTo>
                                <a:lnTo>
                                  <a:pt x="110" y="182"/>
                                </a:lnTo>
                                <a:lnTo>
                                  <a:pt x="109" y="176"/>
                                </a:lnTo>
                                <a:lnTo>
                                  <a:pt x="110" y="170"/>
                                </a:lnTo>
                                <a:lnTo>
                                  <a:pt x="109" y="163"/>
                                </a:lnTo>
                                <a:lnTo>
                                  <a:pt x="109" y="158"/>
                                </a:lnTo>
                                <a:lnTo>
                                  <a:pt x="108" y="151"/>
                                </a:lnTo>
                                <a:lnTo>
                                  <a:pt x="107" y="145"/>
                                </a:lnTo>
                                <a:lnTo>
                                  <a:pt x="105" y="139"/>
                                </a:lnTo>
                                <a:lnTo>
                                  <a:pt x="104" y="134"/>
                                </a:lnTo>
                                <a:lnTo>
                                  <a:pt x="102" y="128"/>
                                </a:lnTo>
                                <a:lnTo>
                                  <a:pt x="102" y="122"/>
                                </a:lnTo>
                                <a:lnTo>
                                  <a:pt x="98" y="117"/>
                                </a:lnTo>
                                <a:lnTo>
                                  <a:pt x="97" y="111"/>
                                </a:lnTo>
                                <a:lnTo>
                                  <a:pt x="96" y="105"/>
                                </a:lnTo>
                                <a:lnTo>
                                  <a:pt x="92" y="100"/>
                                </a:lnTo>
                                <a:lnTo>
                                  <a:pt x="90" y="95"/>
                                </a:lnTo>
                                <a:lnTo>
                                  <a:pt x="87" y="90"/>
                                </a:lnTo>
                                <a:lnTo>
                                  <a:pt x="86" y="84"/>
                                </a:lnTo>
                                <a:lnTo>
                                  <a:pt x="82" y="79"/>
                                </a:lnTo>
                                <a:lnTo>
                                  <a:pt x="79" y="74"/>
                                </a:lnTo>
                                <a:lnTo>
                                  <a:pt x="75" y="69"/>
                                </a:lnTo>
                                <a:lnTo>
                                  <a:pt x="73" y="64"/>
                                </a:lnTo>
                                <a:lnTo>
                                  <a:pt x="69" y="60"/>
                                </a:lnTo>
                                <a:lnTo>
                                  <a:pt x="67" y="55"/>
                                </a:lnTo>
                                <a:lnTo>
                                  <a:pt x="63" y="50"/>
                                </a:lnTo>
                                <a:lnTo>
                                  <a:pt x="58" y="44"/>
                                </a:lnTo>
                                <a:lnTo>
                                  <a:pt x="55" y="40"/>
                                </a:lnTo>
                                <a:lnTo>
                                  <a:pt x="51" y="36"/>
                                </a:lnTo>
                                <a:lnTo>
                                  <a:pt x="47" y="31"/>
                                </a:lnTo>
                                <a:lnTo>
                                  <a:pt x="43" y="27"/>
                                </a:lnTo>
                                <a:lnTo>
                                  <a:pt x="39" y="24"/>
                                </a:lnTo>
                                <a:lnTo>
                                  <a:pt x="32" y="19"/>
                                </a:lnTo>
                                <a:lnTo>
                                  <a:pt x="30" y="14"/>
                                </a:lnTo>
                                <a:lnTo>
                                  <a:pt x="26" y="13"/>
                                </a:lnTo>
                                <a:lnTo>
                                  <a:pt x="24" y="9"/>
                                </a:lnTo>
                                <a:lnTo>
                                  <a:pt x="23" y="8"/>
                                </a:lnTo>
                                <a:lnTo>
                                  <a:pt x="16" y="0"/>
                                </a:lnTo>
                                <a:lnTo>
                                  <a:pt x="16" y="8"/>
                                </a:lnTo>
                                <a:lnTo>
                                  <a:pt x="16" y="10"/>
                                </a:lnTo>
                                <a:lnTo>
                                  <a:pt x="14" y="15"/>
                                </a:lnTo>
                                <a:lnTo>
                                  <a:pt x="14" y="18"/>
                                </a:lnTo>
                                <a:lnTo>
                                  <a:pt x="10" y="20"/>
                                </a:lnTo>
                                <a:lnTo>
                                  <a:pt x="9" y="29"/>
                                </a:lnTo>
                                <a:lnTo>
                                  <a:pt x="7" y="33"/>
                                </a:lnTo>
                                <a:lnTo>
                                  <a:pt x="6" y="39"/>
                                </a:lnTo>
                                <a:lnTo>
                                  <a:pt x="4" y="45"/>
                                </a:lnTo>
                                <a:lnTo>
                                  <a:pt x="3" y="51"/>
                                </a:lnTo>
                                <a:lnTo>
                                  <a:pt x="4" y="56"/>
                                </a:lnTo>
                                <a:lnTo>
                                  <a:pt x="2" y="62"/>
                                </a:lnTo>
                                <a:lnTo>
                                  <a:pt x="2" y="67"/>
                                </a:lnTo>
                                <a:lnTo>
                                  <a:pt x="0" y="73"/>
                                </a:lnTo>
                                <a:lnTo>
                                  <a:pt x="1" y="78"/>
                                </a:lnTo>
                                <a:lnTo>
                                  <a:pt x="0" y="83"/>
                                </a:lnTo>
                                <a:lnTo>
                                  <a:pt x="0" y="90"/>
                                </a:lnTo>
                                <a:lnTo>
                                  <a:pt x="0" y="95"/>
                                </a:lnTo>
                                <a:lnTo>
                                  <a:pt x="0" y="102"/>
                                </a:lnTo>
                                <a:lnTo>
                                  <a:pt x="0" y="107"/>
                                </a:lnTo>
                                <a:lnTo>
                                  <a:pt x="0" y="112"/>
                                </a:lnTo>
                                <a:lnTo>
                                  <a:pt x="1" y="119"/>
                                </a:lnTo>
                                <a:lnTo>
                                  <a:pt x="1" y="122"/>
                                </a:lnTo>
                                <a:lnTo>
                                  <a:pt x="1" y="128"/>
                                </a:lnTo>
                                <a:lnTo>
                                  <a:pt x="1" y="136"/>
                                </a:lnTo>
                                <a:lnTo>
                                  <a:pt x="1" y="142"/>
                                </a:lnTo>
                                <a:lnTo>
                                  <a:pt x="3" y="145"/>
                                </a:lnTo>
                                <a:lnTo>
                                  <a:pt x="5" y="151"/>
                                </a:lnTo>
                                <a:lnTo>
                                  <a:pt x="8" y="158"/>
                                </a:lnTo>
                                <a:lnTo>
                                  <a:pt x="8" y="163"/>
                                </a:lnTo>
                                <a:lnTo>
                                  <a:pt x="9" y="169"/>
                                </a:lnTo>
                                <a:lnTo>
                                  <a:pt x="12" y="176"/>
                                </a:lnTo>
                                <a:lnTo>
                                  <a:pt x="14" y="181"/>
                                </a:lnTo>
                                <a:lnTo>
                                  <a:pt x="16" y="187"/>
                                </a:lnTo>
                                <a:lnTo>
                                  <a:pt x="19" y="192"/>
                                </a:lnTo>
                                <a:lnTo>
                                  <a:pt x="21" y="198"/>
                                </a:lnTo>
                                <a:lnTo>
                                  <a:pt x="24" y="204"/>
                                </a:lnTo>
                                <a:lnTo>
                                  <a:pt x="27" y="210"/>
                                </a:lnTo>
                                <a:lnTo>
                                  <a:pt x="30" y="215"/>
                                </a:lnTo>
                                <a:lnTo>
                                  <a:pt x="34" y="220"/>
                                </a:lnTo>
                                <a:lnTo>
                                  <a:pt x="37" y="227"/>
                                </a:lnTo>
                                <a:lnTo>
                                  <a:pt x="41" y="231"/>
                                </a:lnTo>
                                <a:lnTo>
                                  <a:pt x="45" y="236"/>
                                </a:lnTo>
                                <a:lnTo>
                                  <a:pt x="48" y="241"/>
                                </a:lnTo>
                                <a:lnTo>
                                  <a:pt x="52" y="246"/>
                                </a:lnTo>
                                <a:lnTo>
                                  <a:pt x="56" y="252"/>
                                </a:lnTo>
                                <a:lnTo>
                                  <a:pt x="59" y="255"/>
                                </a:lnTo>
                                <a:lnTo>
                                  <a:pt x="64" y="261"/>
                                </a:lnTo>
                                <a:lnTo>
                                  <a:pt x="69" y="265"/>
                                </a:lnTo>
                                <a:lnTo>
                                  <a:pt x="72" y="270"/>
                                </a:lnTo>
                                <a:lnTo>
                                  <a:pt x="76" y="275"/>
                                </a:lnTo>
                                <a:lnTo>
                                  <a:pt x="79" y="280"/>
                                </a:lnTo>
                                <a:lnTo>
                                  <a:pt x="84" y="284"/>
                                </a:lnTo>
                                <a:lnTo>
                                  <a:pt x="88" y="290"/>
                                </a:lnTo>
                                <a:lnTo>
                                  <a:pt x="88" y="289"/>
                                </a:lnTo>
                                <a:lnTo>
                                  <a:pt x="88" y="290"/>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96" name="Freeform 533"/>
                        <wps:cNvSpPr>
                          <a:spLocks/>
                        </wps:cNvSpPr>
                        <wps:spPr bwMode="auto">
                          <a:xfrm>
                            <a:off x="8771" y="1370"/>
                            <a:ext cx="69" cy="270"/>
                          </a:xfrm>
                          <a:custGeom>
                            <a:avLst/>
                            <a:gdLst>
                              <a:gd name="T0" fmla="+- 0 8771 8771"/>
                              <a:gd name="T1" fmla="*/ T0 w 69"/>
                              <a:gd name="T2" fmla="+- 0 1371 1371"/>
                              <a:gd name="T3" fmla="*/ 1371 h 270"/>
                              <a:gd name="T4" fmla="+- 0 8786 8771"/>
                              <a:gd name="T5" fmla="*/ T4 w 69"/>
                              <a:gd name="T6" fmla="+- 0 1435 1371"/>
                              <a:gd name="T7" fmla="*/ 1435 h 270"/>
                              <a:gd name="T8" fmla="+- 0 8802 8771"/>
                              <a:gd name="T9" fmla="*/ T8 w 69"/>
                              <a:gd name="T10" fmla="+- 0 1504 1371"/>
                              <a:gd name="T11" fmla="*/ 1504 h 270"/>
                              <a:gd name="T12" fmla="+- 0 8819 8771"/>
                              <a:gd name="T13" fmla="*/ T12 w 69"/>
                              <a:gd name="T14" fmla="+- 0 1574 1371"/>
                              <a:gd name="T15" fmla="*/ 1574 h 270"/>
                              <a:gd name="T16" fmla="+- 0 8838 8771"/>
                              <a:gd name="T17" fmla="*/ T16 w 69"/>
                              <a:gd name="T18" fmla="+- 0 1639 1371"/>
                              <a:gd name="T19" fmla="*/ 1639 h 270"/>
                              <a:gd name="T20" fmla="+- 0 8838 8771"/>
                              <a:gd name="T21" fmla="*/ T20 w 69"/>
                              <a:gd name="T22" fmla="+- 0 1640 1371"/>
                              <a:gd name="T23" fmla="*/ 1640 h 270"/>
                              <a:gd name="T24" fmla="+- 0 8839 8771"/>
                              <a:gd name="T25" fmla="*/ T24 w 69"/>
                              <a:gd name="T26" fmla="+- 0 1640 1371"/>
                              <a:gd name="T27" fmla="*/ 1640 h 270"/>
                              <a:gd name="T28" fmla="+- 0 8839 8771"/>
                              <a:gd name="T29" fmla="*/ T28 w 69"/>
                              <a:gd name="T30" fmla="+- 0 1639 1371"/>
                              <a:gd name="T31" fmla="*/ 1639 h 270"/>
                              <a:gd name="T32" fmla="+- 0 8822 8771"/>
                              <a:gd name="T33" fmla="*/ T32 w 69"/>
                              <a:gd name="T34" fmla="+- 0 1578 1371"/>
                              <a:gd name="T35" fmla="*/ 1578 h 270"/>
                              <a:gd name="T36" fmla="+- 0 8804 8771"/>
                              <a:gd name="T37" fmla="*/ T36 w 69"/>
                              <a:gd name="T38" fmla="+- 0 1508 1371"/>
                              <a:gd name="T39" fmla="*/ 1508 h 270"/>
                              <a:gd name="T40" fmla="+- 0 8787 8771"/>
                              <a:gd name="T41" fmla="*/ T40 w 69"/>
                              <a:gd name="T42" fmla="+- 0 1437 1371"/>
                              <a:gd name="T43" fmla="*/ 1437 h 270"/>
                              <a:gd name="T44" fmla="+- 0 8771 8771"/>
                              <a:gd name="T45" fmla="*/ T44 w 69"/>
                              <a:gd name="T46" fmla="+- 0 1371 1371"/>
                              <a:gd name="T47" fmla="*/ 1371 h 27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69" h="270">
                                <a:moveTo>
                                  <a:pt x="0" y="0"/>
                                </a:moveTo>
                                <a:lnTo>
                                  <a:pt x="15" y="64"/>
                                </a:lnTo>
                                <a:lnTo>
                                  <a:pt x="31" y="133"/>
                                </a:lnTo>
                                <a:lnTo>
                                  <a:pt x="48" y="203"/>
                                </a:lnTo>
                                <a:lnTo>
                                  <a:pt x="67" y="268"/>
                                </a:lnTo>
                                <a:lnTo>
                                  <a:pt x="67" y="269"/>
                                </a:lnTo>
                                <a:lnTo>
                                  <a:pt x="68" y="269"/>
                                </a:lnTo>
                                <a:lnTo>
                                  <a:pt x="68" y="268"/>
                                </a:lnTo>
                                <a:lnTo>
                                  <a:pt x="51" y="207"/>
                                </a:lnTo>
                                <a:lnTo>
                                  <a:pt x="33" y="137"/>
                                </a:lnTo>
                                <a:lnTo>
                                  <a:pt x="16" y="66"/>
                                </a:lnTo>
                                <a:lnTo>
                                  <a:pt x="0"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297" name="Picture 534"/>
                          <pic:cNvPicPr>
                            <a:picLocks noChangeAspect="1" noChangeArrowheads="1"/>
                          </pic:cNvPicPr>
                        </pic:nvPicPr>
                        <pic:blipFill>
                          <a:blip r:embed="rId308">
                            <a:extLst>
                              <a:ext uri="{28A0092B-C50C-407E-A947-70E740481C1C}">
                                <a14:useLocalDpi xmlns:a14="http://schemas.microsoft.com/office/drawing/2010/main" val="0"/>
                              </a:ext>
                            </a:extLst>
                          </a:blip>
                          <a:srcRect/>
                          <a:stretch>
                            <a:fillRect/>
                          </a:stretch>
                        </pic:blipFill>
                        <pic:spPr bwMode="auto">
                          <a:xfrm>
                            <a:off x="8831" y="1422"/>
                            <a:ext cx="108" cy="29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98" name="Freeform 535"/>
                        <wps:cNvSpPr>
                          <a:spLocks/>
                        </wps:cNvSpPr>
                        <wps:spPr bwMode="auto">
                          <a:xfrm>
                            <a:off x="8831" y="1422"/>
                            <a:ext cx="108" cy="293"/>
                          </a:xfrm>
                          <a:custGeom>
                            <a:avLst/>
                            <a:gdLst>
                              <a:gd name="T0" fmla="+- 0 8856 8832"/>
                              <a:gd name="T1" fmla="*/ T0 w 108"/>
                              <a:gd name="T2" fmla="+- 0 1709 1422"/>
                              <a:gd name="T3" fmla="*/ 1709 h 293"/>
                              <a:gd name="T4" fmla="+- 0 8863 8832"/>
                              <a:gd name="T5" fmla="*/ T4 w 108"/>
                              <a:gd name="T6" fmla="+- 0 1700 1422"/>
                              <a:gd name="T7" fmla="*/ 1700 h 293"/>
                              <a:gd name="T8" fmla="+- 0 8871 8832"/>
                              <a:gd name="T9" fmla="*/ T8 w 108"/>
                              <a:gd name="T10" fmla="+- 0 1690 1422"/>
                              <a:gd name="T11" fmla="*/ 1690 h 293"/>
                              <a:gd name="T12" fmla="+- 0 8879 8832"/>
                              <a:gd name="T13" fmla="*/ T12 w 108"/>
                              <a:gd name="T14" fmla="+- 0 1680 1422"/>
                              <a:gd name="T15" fmla="*/ 1680 h 293"/>
                              <a:gd name="T16" fmla="+- 0 8886 8832"/>
                              <a:gd name="T17" fmla="*/ T16 w 108"/>
                              <a:gd name="T18" fmla="+- 0 1671 1422"/>
                              <a:gd name="T19" fmla="*/ 1671 h 293"/>
                              <a:gd name="T20" fmla="+- 0 8895 8832"/>
                              <a:gd name="T21" fmla="*/ T20 w 108"/>
                              <a:gd name="T22" fmla="+- 0 1663 1422"/>
                              <a:gd name="T23" fmla="*/ 1663 h 293"/>
                              <a:gd name="T24" fmla="+- 0 8902 8832"/>
                              <a:gd name="T25" fmla="*/ T24 w 108"/>
                              <a:gd name="T26" fmla="+- 0 1651 1422"/>
                              <a:gd name="T27" fmla="*/ 1651 h 293"/>
                              <a:gd name="T28" fmla="+- 0 8909 8832"/>
                              <a:gd name="T29" fmla="*/ T28 w 108"/>
                              <a:gd name="T30" fmla="+- 0 1642 1422"/>
                              <a:gd name="T31" fmla="*/ 1642 h 293"/>
                              <a:gd name="T32" fmla="+- 0 8917 8832"/>
                              <a:gd name="T33" fmla="*/ T32 w 108"/>
                              <a:gd name="T34" fmla="+- 0 1633 1422"/>
                              <a:gd name="T35" fmla="*/ 1633 h 293"/>
                              <a:gd name="T36" fmla="+- 0 8921 8832"/>
                              <a:gd name="T37" fmla="*/ T36 w 108"/>
                              <a:gd name="T38" fmla="+- 0 1622 1422"/>
                              <a:gd name="T39" fmla="*/ 1622 h 293"/>
                              <a:gd name="T40" fmla="+- 0 8926 8832"/>
                              <a:gd name="T41" fmla="*/ T40 w 108"/>
                              <a:gd name="T42" fmla="+- 0 1610 1422"/>
                              <a:gd name="T43" fmla="*/ 1610 h 293"/>
                              <a:gd name="T44" fmla="+- 0 8930 8832"/>
                              <a:gd name="T45" fmla="*/ T44 w 108"/>
                              <a:gd name="T46" fmla="+- 0 1599 1422"/>
                              <a:gd name="T47" fmla="*/ 1599 h 293"/>
                              <a:gd name="T48" fmla="+- 0 8933 8832"/>
                              <a:gd name="T49" fmla="*/ T48 w 108"/>
                              <a:gd name="T50" fmla="+- 0 1587 1422"/>
                              <a:gd name="T51" fmla="*/ 1587 h 293"/>
                              <a:gd name="T52" fmla="+- 0 8936 8832"/>
                              <a:gd name="T53" fmla="*/ T52 w 108"/>
                              <a:gd name="T54" fmla="+- 0 1575 1422"/>
                              <a:gd name="T55" fmla="*/ 1575 h 293"/>
                              <a:gd name="T56" fmla="+- 0 8937 8832"/>
                              <a:gd name="T57" fmla="*/ T56 w 108"/>
                              <a:gd name="T58" fmla="+- 0 1564 1422"/>
                              <a:gd name="T59" fmla="*/ 1564 h 293"/>
                              <a:gd name="T60" fmla="+- 0 8940 8832"/>
                              <a:gd name="T61" fmla="*/ T60 w 108"/>
                              <a:gd name="T62" fmla="+- 0 1552 1422"/>
                              <a:gd name="T63" fmla="*/ 1552 h 293"/>
                              <a:gd name="T64" fmla="+- 0 8939 8832"/>
                              <a:gd name="T65" fmla="*/ T64 w 108"/>
                              <a:gd name="T66" fmla="+- 0 1540 1422"/>
                              <a:gd name="T67" fmla="*/ 1540 h 293"/>
                              <a:gd name="T68" fmla="+- 0 8940 8832"/>
                              <a:gd name="T69" fmla="*/ T68 w 108"/>
                              <a:gd name="T70" fmla="+- 0 1528 1422"/>
                              <a:gd name="T71" fmla="*/ 1528 h 293"/>
                              <a:gd name="T72" fmla="+- 0 8938 8832"/>
                              <a:gd name="T73" fmla="*/ T72 w 108"/>
                              <a:gd name="T74" fmla="+- 0 1517 1422"/>
                              <a:gd name="T75" fmla="*/ 1517 h 293"/>
                              <a:gd name="T76" fmla="+- 0 8937 8832"/>
                              <a:gd name="T77" fmla="*/ T76 w 108"/>
                              <a:gd name="T78" fmla="+- 0 1505 1422"/>
                              <a:gd name="T79" fmla="*/ 1505 h 293"/>
                              <a:gd name="T80" fmla="+- 0 8935 8832"/>
                              <a:gd name="T81" fmla="*/ T80 w 108"/>
                              <a:gd name="T82" fmla="+- 0 1494 1422"/>
                              <a:gd name="T83" fmla="*/ 1494 h 293"/>
                              <a:gd name="T84" fmla="+- 0 8932 8832"/>
                              <a:gd name="T85" fmla="*/ T84 w 108"/>
                              <a:gd name="T86" fmla="+- 0 1481 1422"/>
                              <a:gd name="T87" fmla="*/ 1481 h 293"/>
                              <a:gd name="T88" fmla="+- 0 8930 8832"/>
                              <a:gd name="T89" fmla="*/ T88 w 108"/>
                              <a:gd name="T90" fmla="+- 0 1470 1422"/>
                              <a:gd name="T91" fmla="*/ 1470 h 293"/>
                              <a:gd name="T92" fmla="+- 0 8926 8832"/>
                              <a:gd name="T93" fmla="*/ T92 w 108"/>
                              <a:gd name="T94" fmla="+- 0 1459 1422"/>
                              <a:gd name="T95" fmla="*/ 1459 h 293"/>
                              <a:gd name="T96" fmla="+- 0 8920 8832"/>
                              <a:gd name="T97" fmla="*/ T96 w 108"/>
                              <a:gd name="T98" fmla="+- 0 1447 1422"/>
                              <a:gd name="T99" fmla="*/ 1447 h 293"/>
                              <a:gd name="T100" fmla="+- 0 8917 8832"/>
                              <a:gd name="T101" fmla="*/ T100 w 108"/>
                              <a:gd name="T102" fmla="+- 0 1438 1422"/>
                              <a:gd name="T103" fmla="*/ 1438 h 293"/>
                              <a:gd name="T104" fmla="+- 0 8916 8832"/>
                              <a:gd name="T105" fmla="*/ T104 w 108"/>
                              <a:gd name="T106" fmla="+- 0 1433 1422"/>
                              <a:gd name="T107" fmla="*/ 1433 h 293"/>
                              <a:gd name="T108" fmla="+- 0 8910 8832"/>
                              <a:gd name="T109" fmla="*/ T108 w 108"/>
                              <a:gd name="T110" fmla="+- 0 1429 1422"/>
                              <a:gd name="T111" fmla="*/ 1429 h 293"/>
                              <a:gd name="T112" fmla="+- 0 8905 8832"/>
                              <a:gd name="T113" fmla="*/ T112 w 108"/>
                              <a:gd name="T114" fmla="+- 0 1435 1422"/>
                              <a:gd name="T115" fmla="*/ 1435 h 293"/>
                              <a:gd name="T116" fmla="+- 0 8899 8832"/>
                              <a:gd name="T117" fmla="*/ T116 w 108"/>
                              <a:gd name="T118" fmla="+- 0 1438 1422"/>
                              <a:gd name="T119" fmla="*/ 1438 h 293"/>
                              <a:gd name="T120" fmla="+- 0 8891 8832"/>
                              <a:gd name="T121" fmla="*/ T120 w 108"/>
                              <a:gd name="T122" fmla="+- 0 1449 1422"/>
                              <a:gd name="T123" fmla="*/ 1449 h 293"/>
                              <a:gd name="T124" fmla="+- 0 8883 8832"/>
                              <a:gd name="T125" fmla="*/ T124 w 108"/>
                              <a:gd name="T126" fmla="+- 0 1458 1422"/>
                              <a:gd name="T127" fmla="*/ 1458 h 293"/>
                              <a:gd name="T128" fmla="+- 0 8878 8832"/>
                              <a:gd name="T129" fmla="*/ T128 w 108"/>
                              <a:gd name="T130" fmla="+- 0 1468 1422"/>
                              <a:gd name="T131" fmla="*/ 1468 h 293"/>
                              <a:gd name="T132" fmla="+- 0 8872 8832"/>
                              <a:gd name="T133" fmla="*/ T132 w 108"/>
                              <a:gd name="T134" fmla="+- 0 1476 1422"/>
                              <a:gd name="T135" fmla="*/ 1476 h 293"/>
                              <a:gd name="T136" fmla="+- 0 8866 8832"/>
                              <a:gd name="T137" fmla="*/ T136 w 108"/>
                              <a:gd name="T138" fmla="+- 0 1486 1422"/>
                              <a:gd name="T139" fmla="*/ 1486 h 293"/>
                              <a:gd name="T140" fmla="+- 0 8860 8832"/>
                              <a:gd name="T141" fmla="*/ T140 w 108"/>
                              <a:gd name="T142" fmla="+- 0 1496 1422"/>
                              <a:gd name="T143" fmla="*/ 1496 h 293"/>
                              <a:gd name="T144" fmla="+- 0 8855 8832"/>
                              <a:gd name="T145" fmla="*/ T144 w 108"/>
                              <a:gd name="T146" fmla="+- 0 1507 1422"/>
                              <a:gd name="T147" fmla="*/ 1507 h 293"/>
                              <a:gd name="T148" fmla="+- 0 8851 8832"/>
                              <a:gd name="T149" fmla="*/ T148 w 108"/>
                              <a:gd name="T150" fmla="+- 0 1516 1422"/>
                              <a:gd name="T151" fmla="*/ 1516 h 293"/>
                              <a:gd name="T152" fmla="+- 0 8847 8832"/>
                              <a:gd name="T153" fmla="*/ T152 w 108"/>
                              <a:gd name="T154" fmla="+- 0 1526 1422"/>
                              <a:gd name="T155" fmla="*/ 1526 h 293"/>
                              <a:gd name="T156" fmla="+- 0 8841 8832"/>
                              <a:gd name="T157" fmla="*/ T156 w 108"/>
                              <a:gd name="T158" fmla="+- 0 1538 1422"/>
                              <a:gd name="T159" fmla="*/ 1538 h 293"/>
                              <a:gd name="T160" fmla="+- 0 8839 8832"/>
                              <a:gd name="T161" fmla="*/ T160 w 108"/>
                              <a:gd name="T162" fmla="+- 0 1547 1422"/>
                              <a:gd name="T163" fmla="*/ 1547 h 293"/>
                              <a:gd name="T164" fmla="+- 0 8837 8832"/>
                              <a:gd name="T165" fmla="*/ T164 w 108"/>
                              <a:gd name="T166" fmla="+- 0 1561 1422"/>
                              <a:gd name="T167" fmla="*/ 1561 h 293"/>
                              <a:gd name="T168" fmla="+- 0 8834 8832"/>
                              <a:gd name="T169" fmla="*/ T168 w 108"/>
                              <a:gd name="T170" fmla="+- 0 1572 1422"/>
                              <a:gd name="T171" fmla="*/ 1572 h 293"/>
                              <a:gd name="T172" fmla="+- 0 8833 8832"/>
                              <a:gd name="T173" fmla="*/ T172 w 108"/>
                              <a:gd name="T174" fmla="+- 0 1584 1422"/>
                              <a:gd name="T175" fmla="*/ 1584 h 293"/>
                              <a:gd name="T176" fmla="+- 0 8832 8832"/>
                              <a:gd name="T177" fmla="*/ T176 w 108"/>
                              <a:gd name="T178" fmla="+- 0 1597 1422"/>
                              <a:gd name="T179" fmla="*/ 1597 h 293"/>
                              <a:gd name="T180" fmla="+- 0 8832 8832"/>
                              <a:gd name="T181" fmla="*/ T180 w 108"/>
                              <a:gd name="T182" fmla="+- 0 1610 1422"/>
                              <a:gd name="T183" fmla="*/ 1610 h 293"/>
                              <a:gd name="T184" fmla="+- 0 8833 8832"/>
                              <a:gd name="T185" fmla="*/ T184 w 108"/>
                              <a:gd name="T186" fmla="+- 0 1622 1422"/>
                              <a:gd name="T187" fmla="*/ 1622 h 293"/>
                              <a:gd name="T188" fmla="+- 0 8833 8832"/>
                              <a:gd name="T189" fmla="*/ T188 w 108"/>
                              <a:gd name="T190" fmla="+- 0 1635 1422"/>
                              <a:gd name="T191" fmla="*/ 1635 h 293"/>
                              <a:gd name="T192" fmla="+- 0 8837 8832"/>
                              <a:gd name="T193" fmla="*/ T192 w 108"/>
                              <a:gd name="T194" fmla="+- 0 1647 1422"/>
                              <a:gd name="T195" fmla="*/ 1647 h 293"/>
                              <a:gd name="T196" fmla="+- 0 8839 8832"/>
                              <a:gd name="T197" fmla="*/ T196 w 108"/>
                              <a:gd name="T198" fmla="+- 0 1660 1422"/>
                              <a:gd name="T199" fmla="*/ 1660 h 293"/>
                              <a:gd name="T200" fmla="+- 0 8841 8832"/>
                              <a:gd name="T201" fmla="*/ T200 w 108"/>
                              <a:gd name="T202" fmla="+- 0 1670 1422"/>
                              <a:gd name="T203" fmla="*/ 1670 h 293"/>
                              <a:gd name="T204" fmla="+- 0 8846 8832"/>
                              <a:gd name="T205" fmla="*/ T204 w 108"/>
                              <a:gd name="T206" fmla="+- 0 1684 1422"/>
                              <a:gd name="T207" fmla="*/ 1684 h 293"/>
                              <a:gd name="T208" fmla="+- 0 8847 8832"/>
                              <a:gd name="T209" fmla="*/ T208 w 108"/>
                              <a:gd name="T210" fmla="+- 0 1696 1422"/>
                              <a:gd name="T211" fmla="*/ 1696 h 293"/>
                              <a:gd name="T212" fmla="+- 0 8851 8832"/>
                              <a:gd name="T213" fmla="*/ T212 w 108"/>
                              <a:gd name="T214" fmla="+- 0 1708 1422"/>
                              <a:gd name="T215" fmla="*/ 1708 h 293"/>
                              <a:gd name="T216" fmla="+- 0 8852 8832"/>
                              <a:gd name="T217" fmla="*/ T216 w 108"/>
                              <a:gd name="T218" fmla="+- 0 1714 1422"/>
                              <a:gd name="T219" fmla="*/ 1714 h 29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108" h="293">
                                <a:moveTo>
                                  <a:pt x="20" y="293"/>
                                </a:moveTo>
                                <a:lnTo>
                                  <a:pt x="24" y="287"/>
                                </a:lnTo>
                                <a:lnTo>
                                  <a:pt x="29" y="282"/>
                                </a:lnTo>
                                <a:lnTo>
                                  <a:pt x="31" y="278"/>
                                </a:lnTo>
                                <a:lnTo>
                                  <a:pt x="36" y="272"/>
                                </a:lnTo>
                                <a:lnTo>
                                  <a:pt x="39" y="268"/>
                                </a:lnTo>
                                <a:lnTo>
                                  <a:pt x="43" y="264"/>
                                </a:lnTo>
                                <a:lnTo>
                                  <a:pt x="47" y="258"/>
                                </a:lnTo>
                                <a:lnTo>
                                  <a:pt x="51" y="254"/>
                                </a:lnTo>
                                <a:lnTo>
                                  <a:pt x="54" y="249"/>
                                </a:lnTo>
                                <a:lnTo>
                                  <a:pt x="58" y="245"/>
                                </a:lnTo>
                                <a:lnTo>
                                  <a:pt x="63" y="241"/>
                                </a:lnTo>
                                <a:lnTo>
                                  <a:pt x="66" y="235"/>
                                </a:lnTo>
                                <a:lnTo>
                                  <a:pt x="70" y="229"/>
                                </a:lnTo>
                                <a:lnTo>
                                  <a:pt x="75" y="225"/>
                                </a:lnTo>
                                <a:lnTo>
                                  <a:pt x="77" y="220"/>
                                </a:lnTo>
                                <a:lnTo>
                                  <a:pt x="81" y="215"/>
                                </a:lnTo>
                                <a:lnTo>
                                  <a:pt x="85" y="211"/>
                                </a:lnTo>
                                <a:lnTo>
                                  <a:pt x="87" y="205"/>
                                </a:lnTo>
                                <a:lnTo>
                                  <a:pt x="89" y="200"/>
                                </a:lnTo>
                                <a:lnTo>
                                  <a:pt x="92" y="194"/>
                                </a:lnTo>
                                <a:lnTo>
                                  <a:pt x="94" y="188"/>
                                </a:lnTo>
                                <a:lnTo>
                                  <a:pt x="96" y="184"/>
                                </a:lnTo>
                                <a:lnTo>
                                  <a:pt x="98" y="177"/>
                                </a:lnTo>
                                <a:lnTo>
                                  <a:pt x="100" y="170"/>
                                </a:lnTo>
                                <a:lnTo>
                                  <a:pt x="101" y="165"/>
                                </a:lnTo>
                                <a:lnTo>
                                  <a:pt x="103" y="160"/>
                                </a:lnTo>
                                <a:lnTo>
                                  <a:pt x="104" y="153"/>
                                </a:lnTo>
                                <a:lnTo>
                                  <a:pt x="105" y="148"/>
                                </a:lnTo>
                                <a:lnTo>
                                  <a:pt x="105" y="142"/>
                                </a:lnTo>
                                <a:lnTo>
                                  <a:pt x="106" y="136"/>
                                </a:lnTo>
                                <a:lnTo>
                                  <a:pt x="108" y="130"/>
                                </a:lnTo>
                                <a:lnTo>
                                  <a:pt x="106" y="124"/>
                                </a:lnTo>
                                <a:lnTo>
                                  <a:pt x="107" y="118"/>
                                </a:lnTo>
                                <a:lnTo>
                                  <a:pt x="106" y="113"/>
                                </a:lnTo>
                                <a:lnTo>
                                  <a:pt x="108" y="106"/>
                                </a:lnTo>
                                <a:lnTo>
                                  <a:pt x="106" y="100"/>
                                </a:lnTo>
                                <a:lnTo>
                                  <a:pt x="106" y="95"/>
                                </a:lnTo>
                                <a:lnTo>
                                  <a:pt x="105" y="88"/>
                                </a:lnTo>
                                <a:lnTo>
                                  <a:pt x="105" y="83"/>
                                </a:lnTo>
                                <a:lnTo>
                                  <a:pt x="104" y="78"/>
                                </a:lnTo>
                                <a:lnTo>
                                  <a:pt x="103" y="72"/>
                                </a:lnTo>
                                <a:lnTo>
                                  <a:pt x="102" y="66"/>
                                </a:lnTo>
                                <a:lnTo>
                                  <a:pt x="100" y="59"/>
                                </a:lnTo>
                                <a:lnTo>
                                  <a:pt x="99" y="54"/>
                                </a:lnTo>
                                <a:lnTo>
                                  <a:pt x="98" y="48"/>
                                </a:lnTo>
                                <a:lnTo>
                                  <a:pt x="96" y="42"/>
                                </a:lnTo>
                                <a:lnTo>
                                  <a:pt x="94" y="37"/>
                                </a:lnTo>
                                <a:lnTo>
                                  <a:pt x="92" y="32"/>
                                </a:lnTo>
                                <a:lnTo>
                                  <a:pt x="88" y="25"/>
                                </a:lnTo>
                                <a:lnTo>
                                  <a:pt x="88" y="19"/>
                                </a:lnTo>
                                <a:lnTo>
                                  <a:pt x="85" y="16"/>
                                </a:lnTo>
                                <a:lnTo>
                                  <a:pt x="85" y="11"/>
                                </a:lnTo>
                                <a:lnTo>
                                  <a:pt x="84" y="11"/>
                                </a:lnTo>
                                <a:lnTo>
                                  <a:pt x="82" y="0"/>
                                </a:lnTo>
                                <a:lnTo>
                                  <a:pt x="78" y="7"/>
                                </a:lnTo>
                                <a:lnTo>
                                  <a:pt x="77" y="10"/>
                                </a:lnTo>
                                <a:lnTo>
                                  <a:pt x="73" y="13"/>
                                </a:lnTo>
                                <a:lnTo>
                                  <a:pt x="72" y="15"/>
                                </a:lnTo>
                                <a:lnTo>
                                  <a:pt x="67" y="16"/>
                                </a:lnTo>
                                <a:lnTo>
                                  <a:pt x="62" y="23"/>
                                </a:lnTo>
                                <a:lnTo>
                                  <a:pt x="59" y="27"/>
                                </a:lnTo>
                                <a:lnTo>
                                  <a:pt x="55" y="31"/>
                                </a:lnTo>
                                <a:lnTo>
                                  <a:pt x="51" y="36"/>
                                </a:lnTo>
                                <a:lnTo>
                                  <a:pt x="48" y="41"/>
                                </a:lnTo>
                                <a:lnTo>
                                  <a:pt x="46" y="46"/>
                                </a:lnTo>
                                <a:lnTo>
                                  <a:pt x="42" y="50"/>
                                </a:lnTo>
                                <a:lnTo>
                                  <a:pt x="40" y="54"/>
                                </a:lnTo>
                                <a:lnTo>
                                  <a:pt x="36" y="59"/>
                                </a:lnTo>
                                <a:lnTo>
                                  <a:pt x="34" y="64"/>
                                </a:lnTo>
                                <a:lnTo>
                                  <a:pt x="31" y="69"/>
                                </a:lnTo>
                                <a:lnTo>
                                  <a:pt x="28" y="74"/>
                                </a:lnTo>
                                <a:lnTo>
                                  <a:pt x="26" y="79"/>
                                </a:lnTo>
                                <a:lnTo>
                                  <a:pt x="23" y="85"/>
                                </a:lnTo>
                                <a:lnTo>
                                  <a:pt x="20" y="90"/>
                                </a:lnTo>
                                <a:lnTo>
                                  <a:pt x="19" y="94"/>
                                </a:lnTo>
                                <a:lnTo>
                                  <a:pt x="16" y="101"/>
                                </a:lnTo>
                                <a:lnTo>
                                  <a:pt x="15" y="104"/>
                                </a:lnTo>
                                <a:lnTo>
                                  <a:pt x="12" y="109"/>
                                </a:lnTo>
                                <a:lnTo>
                                  <a:pt x="9" y="116"/>
                                </a:lnTo>
                                <a:lnTo>
                                  <a:pt x="6" y="121"/>
                                </a:lnTo>
                                <a:lnTo>
                                  <a:pt x="7" y="125"/>
                                </a:lnTo>
                                <a:lnTo>
                                  <a:pt x="6" y="132"/>
                                </a:lnTo>
                                <a:lnTo>
                                  <a:pt x="5" y="139"/>
                                </a:lnTo>
                                <a:lnTo>
                                  <a:pt x="3" y="144"/>
                                </a:lnTo>
                                <a:lnTo>
                                  <a:pt x="2" y="150"/>
                                </a:lnTo>
                                <a:lnTo>
                                  <a:pt x="1" y="157"/>
                                </a:lnTo>
                                <a:lnTo>
                                  <a:pt x="1" y="162"/>
                                </a:lnTo>
                                <a:lnTo>
                                  <a:pt x="0" y="169"/>
                                </a:lnTo>
                                <a:lnTo>
                                  <a:pt x="0" y="175"/>
                                </a:lnTo>
                                <a:lnTo>
                                  <a:pt x="0" y="181"/>
                                </a:lnTo>
                                <a:lnTo>
                                  <a:pt x="0" y="188"/>
                                </a:lnTo>
                                <a:lnTo>
                                  <a:pt x="0" y="194"/>
                                </a:lnTo>
                                <a:lnTo>
                                  <a:pt x="1" y="200"/>
                                </a:lnTo>
                                <a:lnTo>
                                  <a:pt x="1" y="206"/>
                                </a:lnTo>
                                <a:lnTo>
                                  <a:pt x="1" y="213"/>
                                </a:lnTo>
                                <a:lnTo>
                                  <a:pt x="3" y="219"/>
                                </a:lnTo>
                                <a:lnTo>
                                  <a:pt x="5" y="225"/>
                                </a:lnTo>
                                <a:lnTo>
                                  <a:pt x="5" y="231"/>
                                </a:lnTo>
                                <a:lnTo>
                                  <a:pt x="7" y="238"/>
                                </a:lnTo>
                                <a:lnTo>
                                  <a:pt x="8" y="245"/>
                                </a:lnTo>
                                <a:lnTo>
                                  <a:pt x="9" y="248"/>
                                </a:lnTo>
                                <a:lnTo>
                                  <a:pt x="11" y="256"/>
                                </a:lnTo>
                                <a:lnTo>
                                  <a:pt x="14" y="262"/>
                                </a:lnTo>
                                <a:lnTo>
                                  <a:pt x="14" y="268"/>
                                </a:lnTo>
                                <a:lnTo>
                                  <a:pt x="15" y="274"/>
                                </a:lnTo>
                                <a:lnTo>
                                  <a:pt x="17" y="280"/>
                                </a:lnTo>
                                <a:lnTo>
                                  <a:pt x="19" y="286"/>
                                </a:lnTo>
                                <a:lnTo>
                                  <a:pt x="20" y="293"/>
                                </a:lnTo>
                                <a:lnTo>
                                  <a:pt x="20" y="292"/>
                                </a:lnTo>
                                <a:lnTo>
                                  <a:pt x="20" y="293"/>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99" name="Freeform 536"/>
                        <wps:cNvSpPr>
                          <a:spLocks/>
                        </wps:cNvSpPr>
                        <wps:spPr bwMode="auto">
                          <a:xfrm>
                            <a:off x="8852" y="1440"/>
                            <a:ext cx="58" cy="273"/>
                          </a:xfrm>
                          <a:custGeom>
                            <a:avLst/>
                            <a:gdLst>
                              <a:gd name="T0" fmla="+- 0 8909 8852"/>
                              <a:gd name="T1" fmla="*/ T0 w 58"/>
                              <a:gd name="T2" fmla="+- 0 1441 1441"/>
                              <a:gd name="T3" fmla="*/ 1441 h 273"/>
                              <a:gd name="T4" fmla="+- 0 8895 8852"/>
                              <a:gd name="T5" fmla="*/ T4 w 58"/>
                              <a:gd name="T6" fmla="+- 0 1505 1441"/>
                              <a:gd name="T7" fmla="*/ 1505 h 273"/>
                              <a:gd name="T8" fmla="+- 0 8879 8852"/>
                              <a:gd name="T9" fmla="*/ T8 w 58"/>
                              <a:gd name="T10" fmla="+- 0 1575 1441"/>
                              <a:gd name="T11" fmla="*/ 1575 h 273"/>
                              <a:gd name="T12" fmla="+- 0 8863 8852"/>
                              <a:gd name="T13" fmla="*/ T12 w 58"/>
                              <a:gd name="T14" fmla="+- 0 1645 1441"/>
                              <a:gd name="T15" fmla="*/ 1645 h 273"/>
                              <a:gd name="T16" fmla="+- 0 8852 8852"/>
                              <a:gd name="T17" fmla="*/ T16 w 58"/>
                              <a:gd name="T18" fmla="+- 0 1712 1441"/>
                              <a:gd name="T19" fmla="*/ 1712 h 273"/>
                              <a:gd name="T20" fmla="+- 0 8852 8852"/>
                              <a:gd name="T21" fmla="*/ T20 w 58"/>
                              <a:gd name="T22" fmla="+- 0 1713 1441"/>
                              <a:gd name="T23" fmla="*/ 1713 h 273"/>
                              <a:gd name="T24" fmla="+- 0 8853 8852"/>
                              <a:gd name="T25" fmla="*/ T24 w 58"/>
                              <a:gd name="T26" fmla="+- 0 1713 1441"/>
                              <a:gd name="T27" fmla="*/ 1713 h 273"/>
                              <a:gd name="T28" fmla="+- 0 8854 8852"/>
                              <a:gd name="T29" fmla="*/ T28 w 58"/>
                              <a:gd name="T30" fmla="+- 0 1712 1441"/>
                              <a:gd name="T31" fmla="*/ 1712 h 273"/>
                              <a:gd name="T32" fmla="+- 0 8864 8852"/>
                              <a:gd name="T33" fmla="*/ T32 w 58"/>
                              <a:gd name="T34" fmla="+- 0 1650 1441"/>
                              <a:gd name="T35" fmla="*/ 1650 h 273"/>
                              <a:gd name="T36" fmla="+- 0 8879 8852"/>
                              <a:gd name="T37" fmla="*/ T36 w 58"/>
                              <a:gd name="T38" fmla="+- 0 1579 1441"/>
                              <a:gd name="T39" fmla="*/ 1579 h 273"/>
                              <a:gd name="T40" fmla="+- 0 8895 8852"/>
                              <a:gd name="T41" fmla="*/ T40 w 58"/>
                              <a:gd name="T42" fmla="+- 0 1508 1441"/>
                              <a:gd name="T43" fmla="*/ 1508 h 273"/>
                              <a:gd name="T44" fmla="+- 0 8909 8852"/>
                              <a:gd name="T45" fmla="*/ T44 w 58"/>
                              <a:gd name="T46" fmla="+- 0 1441 1441"/>
                              <a:gd name="T47" fmla="*/ 1441 h 27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58" h="273">
                                <a:moveTo>
                                  <a:pt x="57" y="0"/>
                                </a:moveTo>
                                <a:lnTo>
                                  <a:pt x="43" y="64"/>
                                </a:lnTo>
                                <a:lnTo>
                                  <a:pt x="27" y="134"/>
                                </a:lnTo>
                                <a:lnTo>
                                  <a:pt x="11" y="204"/>
                                </a:lnTo>
                                <a:lnTo>
                                  <a:pt x="0" y="271"/>
                                </a:lnTo>
                                <a:lnTo>
                                  <a:pt x="0" y="272"/>
                                </a:lnTo>
                                <a:lnTo>
                                  <a:pt x="1" y="272"/>
                                </a:lnTo>
                                <a:lnTo>
                                  <a:pt x="2" y="271"/>
                                </a:lnTo>
                                <a:lnTo>
                                  <a:pt x="12" y="209"/>
                                </a:lnTo>
                                <a:lnTo>
                                  <a:pt x="27" y="138"/>
                                </a:lnTo>
                                <a:lnTo>
                                  <a:pt x="43" y="67"/>
                                </a:lnTo>
                                <a:lnTo>
                                  <a:pt x="57"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300" name="Picture 537"/>
                          <pic:cNvPicPr>
                            <a:picLocks noChangeAspect="1" noChangeArrowheads="1"/>
                          </pic:cNvPicPr>
                        </pic:nvPicPr>
                        <pic:blipFill>
                          <a:blip r:embed="rId309">
                            <a:extLst>
                              <a:ext uri="{28A0092B-C50C-407E-A947-70E740481C1C}">
                                <a14:useLocalDpi xmlns:a14="http://schemas.microsoft.com/office/drawing/2010/main" val="0"/>
                              </a:ext>
                            </a:extLst>
                          </a:blip>
                          <a:srcRect/>
                          <a:stretch>
                            <a:fillRect/>
                          </a:stretch>
                        </pic:blipFill>
                        <pic:spPr bwMode="auto">
                          <a:xfrm>
                            <a:off x="8733" y="1489"/>
                            <a:ext cx="136" cy="26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01" name="Freeform 538"/>
                        <wps:cNvSpPr>
                          <a:spLocks/>
                        </wps:cNvSpPr>
                        <wps:spPr bwMode="auto">
                          <a:xfrm>
                            <a:off x="8733" y="1489"/>
                            <a:ext cx="136" cy="269"/>
                          </a:xfrm>
                          <a:custGeom>
                            <a:avLst/>
                            <a:gdLst>
                              <a:gd name="T0" fmla="+- 0 8866 8733"/>
                              <a:gd name="T1" fmla="*/ T0 w 136"/>
                              <a:gd name="T2" fmla="+- 0 1751 1489"/>
                              <a:gd name="T3" fmla="*/ 1751 h 269"/>
                              <a:gd name="T4" fmla="+- 0 8866 8733"/>
                              <a:gd name="T5" fmla="*/ T4 w 136"/>
                              <a:gd name="T6" fmla="+- 0 1739 1489"/>
                              <a:gd name="T7" fmla="*/ 1739 h 269"/>
                              <a:gd name="T8" fmla="+- 0 8867 8733"/>
                              <a:gd name="T9" fmla="*/ T8 w 136"/>
                              <a:gd name="T10" fmla="+- 0 1727 1489"/>
                              <a:gd name="T11" fmla="*/ 1727 h 269"/>
                              <a:gd name="T12" fmla="+- 0 8866 8733"/>
                              <a:gd name="T13" fmla="*/ T12 w 136"/>
                              <a:gd name="T14" fmla="+- 0 1714 1489"/>
                              <a:gd name="T15" fmla="*/ 1714 h 269"/>
                              <a:gd name="T16" fmla="+- 0 8867 8733"/>
                              <a:gd name="T17" fmla="*/ T16 w 136"/>
                              <a:gd name="T18" fmla="+- 0 1703 1489"/>
                              <a:gd name="T19" fmla="*/ 1703 h 269"/>
                              <a:gd name="T20" fmla="+- 0 8868 8733"/>
                              <a:gd name="T21" fmla="*/ T20 w 136"/>
                              <a:gd name="T22" fmla="+- 0 1691 1489"/>
                              <a:gd name="T23" fmla="*/ 1691 h 269"/>
                              <a:gd name="T24" fmla="+- 0 8867 8733"/>
                              <a:gd name="T25" fmla="*/ T24 w 136"/>
                              <a:gd name="T26" fmla="+- 0 1677 1489"/>
                              <a:gd name="T27" fmla="*/ 1677 h 269"/>
                              <a:gd name="T28" fmla="+- 0 8867 8733"/>
                              <a:gd name="T29" fmla="*/ T28 w 136"/>
                              <a:gd name="T30" fmla="+- 0 1666 1489"/>
                              <a:gd name="T31" fmla="*/ 1666 h 269"/>
                              <a:gd name="T32" fmla="+- 0 8868 8733"/>
                              <a:gd name="T33" fmla="*/ T32 w 136"/>
                              <a:gd name="T34" fmla="+- 0 1653 1489"/>
                              <a:gd name="T35" fmla="*/ 1653 h 269"/>
                              <a:gd name="T36" fmla="+- 0 8864 8733"/>
                              <a:gd name="T37" fmla="*/ T36 w 136"/>
                              <a:gd name="T38" fmla="+- 0 1642 1489"/>
                              <a:gd name="T39" fmla="*/ 1642 h 269"/>
                              <a:gd name="T40" fmla="+- 0 8861 8733"/>
                              <a:gd name="T41" fmla="*/ T40 w 136"/>
                              <a:gd name="T42" fmla="+- 0 1630 1489"/>
                              <a:gd name="T43" fmla="*/ 1630 h 269"/>
                              <a:gd name="T44" fmla="+- 0 8857 8733"/>
                              <a:gd name="T45" fmla="*/ T44 w 136"/>
                              <a:gd name="T46" fmla="+- 0 1618 1489"/>
                              <a:gd name="T47" fmla="*/ 1618 h 269"/>
                              <a:gd name="T48" fmla="+- 0 8852 8733"/>
                              <a:gd name="T49" fmla="*/ T48 w 136"/>
                              <a:gd name="T50" fmla="+- 0 1607 1489"/>
                              <a:gd name="T51" fmla="*/ 1607 h 269"/>
                              <a:gd name="T52" fmla="+- 0 8847 8733"/>
                              <a:gd name="T53" fmla="*/ T52 w 136"/>
                              <a:gd name="T54" fmla="+- 0 1596 1489"/>
                              <a:gd name="T55" fmla="*/ 1596 h 269"/>
                              <a:gd name="T56" fmla="+- 0 8840 8733"/>
                              <a:gd name="T57" fmla="*/ T56 w 136"/>
                              <a:gd name="T58" fmla="+- 0 1587 1489"/>
                              <a:gd name="T59" fmla="*/ 1587 h 269"/>
                              <a:gd name="T60" fmla="+- 0 8836 8733"/>
                              <a:gd name="T61" fmla="*/ T60 w 136"/>
                              <a:gd name="T62" fmla="+- 0 1576 1489"/>
                              <a:gd name="T63" fmla="*/ 1576 h 269"/>
                              <a:gd name="T64" fmla="+- 0 8828 8733"/>
                              <a:gd name="T65" fmla="*/ T64 w 136"/>
                              <a:gd name="T66" fmla="+- 0 1567 1489"/>
                              <a:gd name="T67" fmla="*/ 1567 h 269"/>
                              <a:gd name="T68" fmla="+- 0 8821 8733"/>
                              <a:gd name="T69" fmla="*/ T68 w 136"/>
                              <a:gd name="T70" fmla="+- 0 1557 1489"/>
                              <a:gd name="T71" fmla="*/ 1557 h 269"/>
                              <a:gd name="T72" fmla="+- 0 8813 8733"/>
                              <a:gd name="T73" fmla="*/ T72 w 136"/>
                              <a:gd name="T74" fmla="+- 0 1549 1489"/>
                              <a:gd name="T75" fmla="*/ 1549 h 269"/>
                              <a:gd name="T76" fmla="+- 0 8804 8733"/>
                              <a:gd name="T77" fmla="*/ T76 w 136"/>
                              <a:gd name="T78" fmla="+- 0 1540 1489"/>
                              <a:gd name="T79" fmla="*/ 1540 h 269"/>
                              <a:gd name="T80" fmla="+- 0 8797 8733"/>
                              <a:gd name="T81" fmla="*/ T80 w 136"/>
                              <a:gd name="T82" fmla="+- 0 1533 1489"/>
                              <a:gd name="T83" fmla="*/ 1533 h 269"/>
                              <a:gd name="T84" fmla="+- 0 8786 8733"/>
                              <a:gd name="T85" fmla="*/ T84 w 136"/>
                              <a:gd name="T86" fmla="+- 0 1524 1489"/>
                              <a:gd name="T87" fmla="*/ 1524 h 269"/>
                              <a:gd name="T88" fmla="+- 0 8778 8733"/>
                              <a:gd name="T89" fmla="*/ T88 w 136"/>
                              <a:gd name="T90" fmla="+- 0 1517 1489"/>
                              <a:gd name="T91" fmla="*/ 1517 h 269"/>
                              <a:gd name="T92" fmla="+- 0 8767 8733"/>
                              <a:gd name="T93" fmla="*/ T92 w 136"/>
                              <a:gd name="T94" fmla="+- 0 1510 1489"/>
                              <a:gd name="T95" fmla="*/ 1510 h 269"/>
                              <a:gd name="T96" fmla="+- 0 8756 8733"/>
                              <a:gd name="T97" fmla="*/ T96 w 136"/>
                              <a:gd name="T98" fmla="+- 0 1505 1489"/>
                              <a:gd name="T99" fmla="*/ 1505 h 269"/>
                              <a:gd name="T100" fmla="+- 0 8749 8733"/>
                              <a:gd name="T101" fmla="*/ T100 w 136"/>
                              <a:gd name="T102" fmla="+- 0 1500 1489"/>
                              <a:gd name="T103" fmla="*/ 1500 h 269"/>
                              <a:gd name="T104" fmla="+- 0 8744 8733"/>
                              <a:gd name="T105" fmla="*/ T104 w 136"/>
                              <a:gd name="T106" fmla="+- 0 1496 1489"/>
                              <a:gd name="T107" fmla="*/ 1496 h 269"/>
                              <a:gd name="T108" fmla="+- 0 8737 8733"/>
                              <a:gd name="T109" fmla="*/ T108 w 136"/>
                              <a:gd name="T110" fmla="+- 0 1497 1489"/>
                              <a:gd name="T111" fmla="*/ 1497 h 269"/>
                              <a:gd name="T112" fmla="+- 0 8737 8733"/>
                              <a:gd name="T113" fmla="*/ T112 w 136"/>
                              <a:gd name="T114" fmla="+- 0 1504 1489"/>
                              <a:gd name="T115" fmla="*/ 1504 h 269"/>
                              <a:gd name="T116" fmla="+- 0 8734 8733"/>
                              <a:gd name="T117" fmla="*/ T116 w 136"/>
                              <a:gd name="T118" fmla="+- 0 1510 1489"/>
                              <a:gd name="T119" fmla="*/ 1510 h 269"/>
                              <a:gd name="T120" fmla="+- 0 8734 8733"/>
                              <a:gd name="T121" fmla="*/ T120 w 136"/>
                              <a:gd name="T122" fmla="+- 0 1524 1489"/>
                              <a:gd name="T123" fmla="*/ 1524 h 269"/>
                              <a:gd name="T124" fmla="+- 0 8733 8733"/>
                              <a:gd name="T125" fmla="*/ T124 w 136"/>
                              <a:gd name="T126" fmla="+- 0 1536 1489"/>
                              <a:gd name="T127" fmla="*/ 1536 h 269"/>
                              <a:gd name="T128" fmla="+- 0 8735 8733"/>
                              <a:gd name="T129" fmla="*/ T128 w 136"/>
                              <a:gd name="T130" fmla="+- 0 1547 1489"/>
                              <a:gd name="T131" fmla="*/ 1547 h 269"/>
                              <a:gd name="T132" fmla="+- 0 8736 8733"/>
                              <a:gd name="T133" fmla="*/ T132 w 136"/>
                              <a:gd name="T134" fmla="+- 0 1557 1489"/>
                              <a:gd name="T135" fmla="*/ 1557 h 269"/>
                              <a:gd name="T136" fmla="+- 0 8737 8733"/>
                              <a:gd name="T137" fmla="*/ T136 w 136"/>
                              <a:gd name="T138" fmla="+- 0 1569 1489"/>
                              <a:gd name="T139" fmla="*/ 1569 h 269"/>
                              <a:gd name="T140" fmla="+- 0 8738 8733"/>
                              <a:gd name="T141" fmla="*/ T140 w 136"/>
                              <a:gd name="T142" fmla="+- 0 1581 1489"/>
                              <a:gd name="T143" fmla="*/ 1581 h 269"/>
                              <a:gd name="T144" fmla="+- 0 8741 8733"/>
                              <a:gd name="T145" fmla="*/ T144 w 136"/>
                              <a:gd name="T146" fmla="+- 0 1592 1489"/>
                              <a:gd name="T147" fmla="*/ 1592 h 269"/>
                              <a:gd name="T148" fmla="+- 0 8743 8733"/>
                              <a:gd name="T149" fmla="*/ T148 w 136"/>
                              <a:gd name="T150" fmla="+- 0 1602 1489"/>
                              <a:gd name="T151" fmla="*/ 1602 h 269"/>
                              <a:gd name="T152" fmla="+- 0 8747 8733"/>
                              <a:gd name="T153" fmla="*/ T152 w 136"/>
                              <a:gd name="T154" fmla="+- 0 1612 1489"/>
                              <a:gd name="T155" fmla="*/ 1612 h 269"/>
                              <a:gd name="T156" fmla="+- 0 8750 8733"/>
                              <a:gd name="T157" fmla="*/ T156 w 136"/>
                              <a:gd name="T158" fmla="+- 0 1625 1489"/>
                              <a:gd name="T159" fmla="*/ 1625 h 269"/>
                              <a:gd name="T160" fmla="+- 0 8753 8733"/>
                              <a:gd name="T161" fmla="*/ T160 w 136"/>
                              <a:gd name="T162" fmla="+- 0 1634 1489"/>
                              <a:gd name="T163" fmla="*/ 1634 h 269"/>
                              <a:gd name="T164" fmla="+- 0 8760 8733"/>
                              <a:gd name="T165" fmla="*/ T164 w 136"/>
                              <a:gd name="T166" fmla="+- 0 1645 1489"/>
                              <a:gd name="T167" fmla="*/ 1645 h 269"/>
                              <a:gd name="T168" fmla="+- 0 8764 8733"/>
                              <a:gd name="T169" fmla="*/ T168 w 136"/>
                              <a:gd name="T170" fmla="+- 0 1656 1489"/>
                              <a:gd name="T171" fmla="*/ 1656 h 269"/>
                              <a:gd name="T172" fmla="+- 0 8771 8733"/>
                              <a:gd name="T173" fmla="*/ T172 w 136"/>
                              <a:gd name="T174" fmla="+- 0 1667 1489"/>
                              <a:gd name="T175" fmla="*/ 1667 h 269"/>
                              <a:gd name="T176" fmla="+- 0 8778 8733"/>
                              <a:gd name="T177" fmla="*/ T176 w 136"/>
                              <a:gd name="T178" fmla="+- 0 1677 1489"/>
                              <a:gd name="T179" fmla="*/ 1677 h 269"/>
                              <a:gd name="T180" fmla="+- 0 8786 8733"/>
                              <a:gd name="T181" fmla="*/ T180 w 136"/>
                              <a:gd name="T182" fmla="+- 0 1687 1489"/>
                              <a:gd name="T183" fmla="*/ 1687 h 269"/>
                              <a:gd name="T184" fmla="+- 0 8794 8733"/>
                              <a:gd name="T185" fmla="*/ T184 w 136"/>
                              <a:gd name="T186" fmla="+- 0 1697 1489"/>
                              <a:gd name="T187" fmla="*/ 1697 h 269"/>
                              <a:gd name="T188" fmla="+- 0 8803 8733"/>
                              <a:gd name="T189" fmla="*/ T188 w 136"/>
                              <a:gd name="T190" fmla="+- 0 1707 1489"/>
                              <a:gd name="T191" fmla="*/ 1707 h 269"/>
                              <a:gd name="T192" fmla="+- 0 8813 8733"/>
                              <a:gd name="T193" fmla="*/ T192 w 136"/>
                              <a:gd name="T194" fmla="+- 0 1714 1489"/>
                              <a:gd name="T195" fmla="*/ 1714 h 269"/>
                              <a:gd name="T196" fmla="+- 0 8822 8733"/>
                              <a:gd name="T197" fmla="*/ T196 w 136"/>
                              <a:gd name="T198" fmla="+- 0 1722 1489"/>
                              <a:gd name="T199" fmla="*/ 1722 h 269"/>
                              <a:gd name="T200" fmla="+- 0 8830 8733"/>
                              <a:gd name="T201" fmla="*/ T200 w 136"/>
                              <a:gd name="T202" fmla="+- 0 1730 1489"/>
                              <a:gd name="T203" fmla="*/ 1730 h 269"/>
                              <a:gd name="T204" fmla="+- 0 8842 8733"/>
                              <a:gd name="T205" fmla="*/ T204 w 136"/>
                              <a:gd name="T206" fmla="+- 0 1737 1489"/>
                              <a:gd name="T207" fmla="*/ 1737 h 269"/>
                              <a:gd name="T208" fmla="+- 0 8851 8733"/>
                              <a:gd name="T209" fmla="*/ T208 w 136"/>
                              <a:gd name="T210" fmla="+- 0 1746 1489"/>
                              <a:gd name="T211" fmla="*/ 1746 h 269"/>
                              <a:gd name="T212" fmla="+- 0 8861 8733"/>
                              <a:gd name="T213" fmla="*/ T212 w 136"/>
                              <a:gd name="T214" fmla="+- 0 1753 1489"/>
                              <a:gd name="T215" fmla="*/ 1753 h 269"/>
                              <a:gd name="T216" fmla="+- 0 8866 8733"/>
                              <a:gd name="T217" fmla="*/ T216 w 136"/>
                              <a:gd name="T218" fmla="+- 0 1757 1489"/>
                              <a:gd name="T219" fmla="*/ 1757 h 26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136" h="269">
                                <a:moveTo>
                                  <a:pt x="133" y="269"/>
                                </a:moveTo>
                                <a:lnTo>
                                  <a:pt x="133" y="262"/>
                                </a:lnTo>
                                <a:lnTo>
                                  <a:pt x="134" y="255"/>
                                </a:lnTo>
                                <a:lnTo>
                                  <a:pt x="133" y="250"/>
                                </a:lnTo>
                                <a:lnTo>
                                  <a:pt x="133" y="243"/>
                                </a:lnTo>
                                <a:lnTo>
                                  <a:pt x="134" y="238"/>
                                </a:lnTo>
                                <a:lnTo>
                                  <a:pt x="133" y="232"/>
                                </a:lnTo>
                                <a:lnTo>
                                  <a:pt x="133" y="225"/>
                                </a:lnTo>
                                <a:lnTo>
                                  <a:pt x="134" y="219"/>
                                </a:lnTo>
                                <a:lnTo>
                                  <a:pt x="134" y="214"/>
                                </a:lnTo>
                                <a:lnTo>
                                  <a:pt x="134" y="208"/>
                                </a:lnTo>
                                <a:lnTo>
                                  <a:pt x="135" y="202"/>
                                </a:lnTo>
                                <a:lnTo>
                                  <a:pt x="134" y="195"/>
                                </a:lnTo>
                                <a:lnTo>
                                  <a:pt x="134" y="188"/>
                                </a:lnTo>
                                <a:lnTo>
                                  <a:pt x="135" y="182"/>
                                </a:lnTo>
                                <a:lnTo>
                                  <a:pt x="134" y="177"/>
                                </a:lnTo>
                                <a:lnTo>
                                  <a:pt x="134" y="170"/>
                                </a:lnTo>
                                <a:lnTo>
                                  <a:pt x="135" y="164"/>
                                </a:lnTo>
                                <a:lnTo>
                                  <a:pt x="132" y="158"/>
                                </a:lnTo>
                                <a:lnTo>
                                  <a:pt x="131" y="153"/>
                                </a:lnTo>
                                <a:lnTo>
                                  <a:pt x="130" y="147"/>
                                </a:lnTo>
                                <a:lnTo>
                                  <a:pt x="128" y="141"/>
                                </a:lnTo>
                                <a:lnTo>
                                  <a:pt x="127" y="136"/>
                                </a:lnTo>
                                <a:lnTo>
                                  <a:pt x="124" y="129"/>
                                </a:lnTo>
                                <a:lnTo>
                                  <a:pt x="121" y="123"/>
                                </a:lnTo>
                                <a:lnTo>
                                  <a:pt x="119" y="118"/>
                                </a:lnTo>
                                <a:lnTo>
                                  <a:pt x="117" y="113"/>
                                </a:lnTo>
                                <a:lnTo>
                                  <a:pt x="114" y="107"/>
                                </a:lnTo>
                                <a:lnTo>
                                  <a:pt x="112" y="102"/>
                                </a:lnTo>
                                <a:lnTo>
                                  <a:pt x="107" y="98"/>
                                </a:lnTo>
                                <a:lnTo>
                                  <a:pt x="105" y="92"/>
                                </a:lnTo>
                                <a:lnTo>
                                  <a:pt x="103" y="87"/>
                                </a:lnTo>
                                <a:lnTo>
                                  <a:pt x="98" y="82"/>
                                </a:lnTo>
                                <a:lnTo>
                                  <a:pt x="95" y="78"/>
                                </a:lnTo>
                                <a:lnTo>
                                  <a:pt x="91" y="74"/>
                                </a:lnTo>
                                <a:lnTo>
                                  <a:pt x="88" y="68"/>
                                </a:lnTo>
                                <a:lnTo>
                                  <a:pt x="83" y="64"/>
                                </a:lnTo>
                                <a:lnTo>
                                  <a:pt x="80" y="60"/>
                                </a:lnTo>
                                <a:lnTo>
                                  <a:pt x="75" y="55"/>
                                </a:lnTo>
                                <a:lnTo>
                                  <a:pt x="71" y="51"/>
                                </a:lnTo>
                                <a:lnTo>
                                  <a:pt x="67" y="48"/>
                                </a:lnTo>
                                <a:lnTo>
                                  <a:pt x="64" y="44"/>
                                </a:lnTo>
                                <a:lnTo>
                                  <a:pt x="59" y="39"/>
                                </a:lnTo>
                                <a:lnTo>
                                  <a:pt x="53" y="35"/>
                                </a:lnTo>
                                <a:lnTo>
                                  <a:pt x="49" y="31"/>
                                </a:lnTo>
                                <a:lnTo>
                                  <a:pt x="45" y="28"/>
                                </a:lnTo>
                                <a:lnTo>
                                  <a:pt x="39" y="25"/>
                                </a:lnTo>
                                <a:lnTo>
                                  <a:pt x="34" y="21"/>
                                </a:lnTo>
                                <a:lnTo>
                                  <a:pt x="30" y="19"/>
                                </a:lnTo>
                                <a:lnTo>
                                  <a:pt x="23" y="16"/>
                                </a:lnTo>
                                <a:lnTo>
                                  <a:pt x="19" y="11"/>
                                </a:lnTo>
                                <a:lnTo>
                                  <a:pt x="16" y="11"/>
                                </a:lnTo>
                                <a:lnTo>
                                  <a:pt x="12" y="7"/>
                                </a:lnTo>
                                <a:lnTo>
                                  <a:pt x="11" y="7"/>
                                </a:lnTo>
                                <a:lnTo>
                                  <a:pt x="3" y="0"/>
                                </a:lnTo>
                                <a:lnTo>
                                  <a:pt x="4" y="8"/>
                                </a:lnTo>
                                <a:lnTo>
                                  <a:pt x="5" y="10"/>
                                </a:lnTo>
                                <a:lnTo>
                                  <a:pt x="4" y="15"/>
                                </a:lnTo>
                                <a:lnTo>
                                  <a:pt x="4" y="18"/>
                                </a:lnTo>
                                <a:lnTo>
                                  <a:pt x="1" y="21"/>
                                </a:lnTo>
                                <a:lnTo>
                                  <a:pt x="1" y="30"/>
                                </a:lnTo>
                                <a:lnTo>
                                  <a:pt x="1" y="35"/>
                                </a:lnTo>
                                <a:lnTo>
                                  <a:pt x="1" y="41"/>
                                </a:lnTo>
                                <a:lnTo>
                                  <a:pt x="0" y="47"/>
                                </a:lnTo>
                                <a:lnTo>
                                  <a:pt x="1" y="53"/>
                                </a:lnTo>
                                <a:lnTo>
                                  <a:pt x="2" y="58"/>
                                </a:lnTo>
                                <a:lnTo>
                                  <a:pt x="2" y="64"/>
                                </a:lnTo>
                                <a:lnTo>
                                  <a:pt x="3" y="68"/>
                                </a:lnTo>
                                <a:lnTo>
                                  <a:pt x="2" y="75"/>
                                </a:lnTo>
                                <a:lnTo>
                                  <a:pt x="4" y="80"/>
                                </a:lnTo>
                                <a:lnTo>
                                  <a:pt x="5" y="85"/>
                                </a:lnTo>
                                <a:lnTo>
                                  <a:pt x="5" y="92"/>
                                </a:lnTo>
                                <a:lnTo>
                                  <a:pt x="7" y="96"/>
                                </a:lnTo>
                                <a:lnTo>
                                  <a:pt x="8" y="103"/>
                                </a:lnTo>
                                <a:lnTo>
                                  <a:pt x="9" y="108"/>
                                </a:lnTo>
                                <a:lnTo>
                                  <a:pt x="10" y="113"/>
                                </a:lnTo>
                                <a:lnTo>
                                  <a:pt x="13" y="119"/>
                                </a:lnTo>
                                <a:lnTo>
                                  <a:pt x="14" y="123"/>
                                </a:lnTo>
                                <a:lnTo>
                                  <a:pt x="15" y="129"/>
                                </a:lnTo>
                                <a:lnTo>
                                  <a:pt x="17" y="136"/>
                                </a:lnTo>
                                <a:lnTo>
                                  <a:pt x="17" y="142"/>
                                </a:lnTo>
                                <a:lnTo>
                                  <a:pt x="20" y="145"/>
                                </a:lnTo>
                                <a:lnTo>
                                  <a:pt x="23" y="150"/>
                                </a:lnTo>
                                <a:lnTo>
                                  <a:pt x="27" y="156"/>
                                </a:lnTo>
                                <a:lnTo>
                                  <a:pt x="29" y="161"/>
                                </a:lnTo>
                                <a:lnTo>
                                  <a:pt x="31" y="167"/>
                                </a:lnTo>
                                <a:lnTo>
                                  <a:pt x="35" y="173"/>
                                </a:lnTo>
                                <a:lnTo>
                                  <a:pt x="38" y="178"/>
                                </a:lnTo>
                                <a:lnTo>
                                  <a:pt x="42" y="183"/>
                                </a:lnTo>
                                <a:lnTo>
                                  <a:pt x="45" y="188"/>
                                </a:lnTo>
                                <a:lnTo>
                                  <a:pt x="49" y="193"/>
                                </a:lnTo>
                                <a:lnTo>
                                  <a:pt x="53" y="198"/>
                                </a:lnTo>
                                <a:lnTo>
                                  <a:pt x="57" y="203"/>
                                </a:lnTo>
                                <a:lnTo>
                                  <a:pt x="61" y="208"/>
                                </a:lnTo>
                                <a:lnTo>
                                  <a:pt x="66" y="212"/>
                                </a:lnTo>
                                <a:lnTo>
                                  <a:pt x="70" y="218"/>
                                </a:lnTo>
                                <a:lnTo>
                                  <a:pt x="75" y="221"/>
                                </a:lnTo>
                                <a:lnTo>
                                  <a:pt x="80" y="225"/>
                                </a:lnTo>
                                <a:lnTo>
                                  <a:pt x="84" y="230"/>
                                </a:lnTo>
                                <a:lnTo>
                                  <a:pt x="89" y="233"/>
                                </a:lnTo>
                                <a:lnTo>
                                  <a:pt x="95" y="239"/>
                                </a:lnTo>
                                <a:lnTo>
                                  <a:pt x="97" y="241"/>
                                </a:lnTo>
                                <a:lnTo>
                                  <a:pt x="104" y="245"/>
                                </a:lnTo>
                                <a:lnTo>
                                  <a:pt x="109" y="248"/>
                                </a:lnTo>
                                <a:lnTo>
                                  <a:pt x="114" y="253"/>
                                </a:lnTo>
                                <a:lnTo>
                                  <a:pt x="118" y="257"/>
                                </a:lnTo>
                                <a:lnTo>
                                  <a:pt x="123" y="261"/>
                                </a:lnTo>
                                <a:lnTo>
                                  <a:pt x="128" y="264"/>
                                </a:lnTo>
                                <a:lnTo>
                                  <a:pt x="133" y="269"/>
                                </a:lnTo>
                                <a:lnTo>
                                  <a:pt x="133" y="268"/>
                                </a:lnTo>
                                <a:lnTo>
                                  <a:pt x="133" y="269"/>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02" name="Freeform 539"/>
                        <wps:cNvSpPr>
                          <a:spLocks/>
                        </wps:cNvSpPr>
                        <wps:spPr bwMode="auto">
                          <a:xfrm>
                            <a:off x="8743" y="1506"/>
                            <a:ext cx="123" cy="250"/>
                          </a:xfrm>
                          <a:custGeom>
                            <a:avLst/>
                            <a:gdLst>
                              <a:gd name="T0" fmla="+- 0 8743 8743"/>
                              <a:gd name="T1" fmla="*/ T0 w 123"/>
                              <a:gd name="T2" fmla="+- 0 1507 1507"/>
                              <a:gd name="T3" fmla="*/ 1507 h 250"/>
                              <a:gd name="T4" fmla="+- 0 8771 8743"/>
                              <a:gd name="T5" fmla="*/ T4 w 123"/>
                              <a:gd name="T6" fmla="+- 0 1566 1507"/>
                              <a:gd name="T7" fmla="*/ 1566 h 250"/>
                              <a:gd name="T8" fmla="+- 0 8801 8743"/>
                              <a:gd name="T9" fmla="*/ T8 w 123"/>
                              <a:gd name="T10" fmla="+- 0 1631 1507"/>
                              <a:gd name="T11" fmla="*/ 1631 h 250"/>
                              <a:gd name="T12" fmla="+- 0 8833 8743"/>
                              <a:gd name="T13" fmla="*/ T12 w 123"/>
                              <a:gd name="T14" fmla="+- 0 1696 1507"/>
                              <a:gd name="T15" fmla="*/ 1696 h 250"/>
                              <a:gd name="T16" fmla="+- 0 8864 8743"/>
                              <a:gd name="T17" fmla="*/ T16 w 123"/>
                              <a:gd name="T18" fmla="+- 0 1756 1507"/>
                              <a:gd name="T19" fmla="*/ 1756 h 250"/>
                              <a:gd name="T20" fmla="+- 0 8865 8743"/>
                              <a:gd name="T21" fmla="*/ T20 w 123"/>
                              <a:gd name="T22" fmla="+- 0 1756 1507"/>
                              <a:gd name="T23" fmla="*/ 1756 h 250"/>
                              <a:gd name="T24" fmla="+- 0 8866 8743"/>
                              <a:gd name="T25" fmla="*/ T24 w 123"/>
                              <a:gd name="T26" fmla="+- 0 1756 1507"/>
                              <a:gd name="T27" fmla="*/ 1756 h 250"/>
                              <a:gd name="T28" fmla="+- 0 8866 8743"/>
                              <a:gd name="T29" fmla="*/ T28 w 123"/>
                              <a:gd name="T30" fmla="+- 0 1755 1507"/>
                              <a:gd name="T31" fmla="*/ 1755 h 250"/>
                              <a:gd name="T32" fmla="+- 0 8836 8743"/>
                              <a:gd name="T33" fmla="*/ T32 w 123"/>
                              <a:gd name="T34" fmla="+- 0 1699 1507"/>
                              <a:gd name="T35" fmla="*/ 1699 h 250"/>
                              <a:gd name="T36" fmla="+- 0 8805 8743"/>
                              <a:gd name="T37" fmla="*/ T36 w 123"/>
                              <a:gd name="T38" fmla="+- 0 1635 1507"/>
                              <a:gd name="T39" fmla="*/ 1635 h 250"/>
                              <a:gd name="T40" fmla="+- 0 8773 8743"/>
                              <a:gd name="T41" fmla="*/ T40 w 123"/>
                              <a:gd name="T42" fmla="+- 0 1568 1507"/>
                              <a:gd name="T43" fmla="*/ 1568 h 250"/>
                              <a:gd name="T44" fmla="+- 0 8743 8743"/>
                              <a:gd name="T45" fmla="*/ T44 w 123"/>
                              <a:gd name="T46" fmla="+- 0 1507 1507"/>
                              <a:gd name="T47" fmla="*/ 1507 h 25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123" h="250">
                                <a:moveTo>
                                  <a:pt x="0" y="0"/>
                                </a:moveTo>
                                <a:lnTo>
                                  <a:pt x="28" y="59"/>
                                </a:lnTo>
                                <a:lnTo>
                                  <a:pt x="58" y="124"/>
                                </a:lnTo>
                                <a:lnTo>
                                  <a:pt x="90" y="189"/>
                                </a:lnTo>
                                <a:lnTo>
                                  <a:pt x="121" y="249"/>
                                </a:lnTo>
                                <a:lnTo>
                                  <a:pt x="122" y="249"/>
                                </a:lnTo>
                                <a:lnTo>
                                  <a:pt x="123" y="249"/>
                                </a:lnTo>
                                <a:lnTo>
                                  <a:pt x="123" y="248"/>
                                </a:lnTo>
                                <a:lnTo>
                                  <a:pt x="93" y="192"/>
                                </a:lnTo>
                                <a:lnTo>
                                  <a:pt x="62" y="128"/>
                                </a:lnTo>
                                <a:lnTo>
                                  <a:pt x="30" y="61"/>
                                </a:lnTo>
                                <a:lnTo>
                                  <a:pt x="0"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303" name="Picture 540"/>
                          <pic:cNvPicPr>
                            <a:picLocks noChangeAspect="1" noChangeArrowheads="1"/>
                          </pic:cNvPicPr>
                        </pic:nvPicPr>
                        <pic:blipFill>
                          <a:blip r:embed="rId310">
                            <a:extLst>
                              <a:ext uri="{28A0092B-C50C-407E-A947-70E740481C1C}">
                                <a14:useLocalDpi xmlns:a14="http://schemas.microsoft.com/office/drawing/2010/main" val="0"/>
                              </a:ext>
                            </a:extLst>
                          </a:blip>
                          <a:srcRect/>
                          <a:stretch>
                            <a:fillRect/>
                          </a:stretch>
                        </pic:blipFill>
                        <pic:spPr bwMode="auto">
                          <a:xfrm>
                            <a:off x="8845" y="1527"/>
                            <a:ext cx="103" cy="29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04" name="Freeform 541"/>
                        <wps:cNvSpPr>
                          <a:spLocks/>
                        </wps:cNvSpPr>
                        <wps:spPr bwMode="auto">
                          <a:xfrm>
                            <a:off x="8845" y="1527"/>
                            <a:ext cx="103" cy="299"/>
                          </a:xfrm>
                          <a:custGeom>
                            <a:avLst/>
                            <a:gdLst>
                              <a:gd name="T0" fmla="+- 0 8897 8845"/>
                              <a:gd name="T1" fmla="*/ T0 w 103"/>
                              <a:gd name="T2" fmla="+- 0 1820 1528"/>
                              <a:gd name="T3" fmla="*/ 1820 h 299"/>
                              <a:gd name="T4" fmla="+- 0 8902 8845"/>
                              <a:gd name="T5" fmla="*/ T4 w 103"/>
                              <a:gd name="T6" fmla="+- 0 1810 1528"/>
                              <a:gd name="T7" fmla="*/ 1810 h 299"/>
                              <a:gd name="T8" fmla="+- 0 8908 8845"/>
                              <a:gd name="T9" fmla="*/ T8 w 103"/>
                              <a:gd name="T10" fmla="+- 0 1799 1528"/>
                              <a:gd name="T11" fmla="*/ 1799 h 299"/>
                              <a:gd name="T12" fmla="+- 0 8913 8845"/>
                              <a:gd name="T13" fmla="*/ T12 w 103"/>
                              <a:gd name="T14" fmla="+- 0 1787 1528"/>
                              <a:gd name="T15" fmla="*/ 1787 h 299"/>
                              <a:gd name="T16" fmla="+- 0 8919 8845"/>
                              <a:gd name="T17" fmla="*/ T16 w 103"/>
                              <a:gd name="T18" fmla="+- 0 1777 1528"/>
                              <a:gd name="T19" fmla="*/ 1777 h 299"/>
                              <a:gd name="T20" fmla="+- 0 8925 8845"/>
                              <a:gd name="T21" fmla="*/ T20 w 103"/>
                              <a:gd name="T22" fmla="+- 0 1767 1528"/>
                              <a:gd name="T23" fmla="*/ 1767 h 299"/>
                              <a:gd name="T24" fmla="+- 0 8930 8845"/>
                              <a:gd name="T25" fmla="*/ T24 w 103"/>
                              <a:gd name="T26" fmla="+- 0 1754 1528"/>
                              <a:gd name="T27" fmla="*/ 1754 h 299"/>
                              <a:gd name="T28" fmla="+- 0 8935 8845"/>
                              <a:gd name="T29" fmla="*/ T28 w 103"/>
                              <a:gd name="T30" fmla="+- 0 1744 1528"/>
                              <a:gd name="T31" fmla="*/ 1744 h 299"/>
                              <a:gd name="T32" fmla="+- 0 8941 8845"/>
                              <a:gd name="T33" fmla="*/ T32 w 103"/>
                              <a:gd name="T34" fmla="+- 0 1733 1528"/>
                              <a:gd name="T35" fmla="*/ 1733 h 299"/>
                              <a:gd name="T36" fmla="+- 0 8942 8845"/>
                              <a:gd name="T37" fmla="*/ T36 w 103"/>
                              <a:gd name="T38" fmla="+- 0 1721 1528"/>
                              <a:gd name="T39" fmla="*/ 1721 h 299"/>
                              <a:gd name="T40" fmla="+- 0 8945 8845"/>
                              <a:gd name="T41" fmla="*/ T40 w 103"/>
                              <a:gd name="T42" fmla="+- 0 1708 1528"/>
                              <a:gd name="T43" fmla="*/ 1708 h 299"/>
                              <a:gd name="T44" fmla="+- 0 8947 8845"/>
                              <a:gd name="T45" fmla="*/ T44 w 103"/>
                              <a:gd name="T46" fmla="+- 0 1697 1528"/>
                              <a:gd name="T47" fmla="*/ 1697 h 299"/>
                              <a:gd name="T48" fmla="+- 0 8947 8845"/>
                              <a:gd name="T49" fmla="*/ T48 w 103"/>
                              <a:gd name="T50" fmla="+- 0 1684 1528"/>
                              <a:gd name="T51" fmla="*/ 1684 h 299"/>
                              <a:gd name="T52" fmla="+- 0 8947 8845"/>
                              <a:gd name="T53" fmla="*/ T52 w 103"/>
                              <a:gd name="T54" fmla="+- 0 1672 1528"/>
                              <a:gd name="T55" fmla="*/ 1672 h 299"/>
                              <a:gd name="T56" fmla="+- 0 8945 8845"/>
                              <a:gd name="T57" fmla="*/ T56 w 103"/>
                              <a:gd name="T58" fmla="+- 0 1661 1528"/>
                              <a:gd name="T59" fmla="*/ 1661 h 299"/>
                              <a:gd name="T60" fmla="+- 0 8946 8845"/>
                              <a:gd name="T61" fmla="*/ T60 w 103"/>
                              <a:gd name="T62" fmla="+- 0 1649 1528"/>
                              <a:gd name="T63" fmla="*/ 1649 h 299"/>
                              <a:gd name="T64" fmla="+- 0 8942 8845"/>
                              <a:gd name="T65" fmla="*/ T64 w 103"/>
                              <a:gd name="T66" fmla="+- 0 1638 1528"/>
                              <a:gd name="T67" fmla="*/ 1638 h 299"/>
                              <a:gd name="T68" fmla="+- 0 8941 8845"/>
                              <a:gd name="T69" fmla="*/ T68 w 103"/>
                              <a:gd name="T70" fmla="+- 0 1626 1528"/>
                              <a:gd name="T71" fmla="*/ 1626 h 299"/>
                              <a:gd name="T72" fmla="+- 0 8937 8845"/>
                              <a:gd name="T73" fmla="*/ T72 w 103"/>
                              <a:gd name="T74" fmla="+- 0 1615 1528"/>
                              <a:gd name="T75" fmla="*/ 1615 h 299"/>
                              <a:gd name="T76" fmla="+- 0 8933 8845"/>
                              <a:gd name="T77" fmla="*/ T76 w 103"/>
                              <a:gd name="T78" fmla="+- 0 1604 1528"/>
                              <a:gd name="T79" fmla="*/ 1604 h 299"/>
                              <a:gd name="T80" fmla="+- 0 8930 8845"/>
                              <a:gd name="T81" fmla="*/ T80 w 103"/>
                              <a:gd name="T82" fmla="+- 0 1593 1528"/>
                              <a:gd name="T83" fmla="*/ 1593 h 299"/>
                              <a:gd name="T84" fmla="+- 0 8924 8845"/>
                              <a:gd name="T85" fmla="*/ T84 w 103"/>
                              <a:gd name="T86" fmla="+- 0 1581 1528"/>
                              <a:gd name="T87" fmla="*/ 1581 h 299"/>
                              <a:gd name="T88" fmla="+- 0 8919 8845"/>
                              <a:gd name="T89" fmla="*/ T88 w 103"/>
                              <a:gd name="T90" fmla="+- 0 1571 1528"/>
                              <a:gd name="T91" fmla="*/ 1571 h 299"/>
                              <a:gd name="T92" fmla="+- 0 8913 8845"/>
                              <a:gd name="T93" fmla="*/ T92 w 103"/>
                              <a:gd name="T94" fmla="+- 0 1561 1528"/>
                              <a:gd name="T95" fmla="*/ 1561 h 299"/>
                              <a:gd name="T96" fmla="+- 0 8905 8845"/>
                              <a:gd name="T97" fmla="*/ T96 w 103"/>
                              <a:gd name="T98" fmla="+- 0 1550 1528"/>
                              <a:gd name="T99" fmla="*/ 1550 h 299"/>
                              <a:gd name="T100" fmla="+- 0 8901 8845"/>
                              <a:gd name="T101" fmla="*/ T100 w 103"/>
                              <a:gd name="T102" fmla="+- 0 1543 1528"/>
                              <a:gd name="T103" fmla="*/ 1543 h 299"/>
                              <a:gd name="T104" fmla="+- 0 8899 8845"/>
                              <a:gd name="T105" fmla="*/ T104 w 103"/>
                              <a:gd name="T106" fmla="+- 0 1538 1528"/>
                              <a:gd name="T107" fmla="*/ 1538 h 299"/>
                              <a:gd name="T108" fmla="+- 0 8891 8845"/>
                              <a:gd name="T109" fmla="*/ T108 w 103"/>
                              <a:gd name="T110" fmla="+- 0 1535 1528"/>
                              <a:gd name="T111" fmla="*/ 1535 h 299"/>
                              <a:gd name="T112" fmla="+- 0 8888 8845"/>
                              <a:gd name="T113" fmla="*/ T112 w 103"/>
                              <a:gd name="T114" fmla="+- 0 1542 1528"/>
                              <a:gd name="T115" fmla="*/ 1542 h 299"/>
                              <a:gd name="T116" fmla="+- 0 8883 8845"/>
                              <a:gd name="T117" fmla="*/ T116 w 103"/>
                              <a:gd name="T118" fmla="+- 0 1546 1528"/>
                              <a:gd name="T119" fmla="*/ 1546 h 299"/>
                              <a:gd name="T120" fmla="+- 0 8877 8845"/>
                              <a:gd name="T121" fmla="*/ T120 w 103"/>
                              <a:gd name="T122" fmla="+- 0 1558 1528"/>
                              <a:gd name="T123" fmla="*/ 1558 h 299"/>
                              <a:gd name="T124" fmla="+- 0 8871 8845"/>
                              <a:gd name="T125" fmla="*/ T124 w 103"/>
                              <a:gd name="T126" fmla="+- 0 1569 1528"/>
                              <a:gd name="T127" fmla="*/ 1569 h 299"/>
                              <a:gd name="T128" fmla="+- 0 8868 8845"/>
                              <a:gd name="T129" fmla="*/ T128 w 103"/>
                              <a:gd name="T130" fmla="+- 0 1580 1528"/>
                              <a:gd name="T131" fmla="*/ 1580 h 299"/>
                              <a:gd name="T132" fmla="+- 0 8864 8845"/>
                              <a:gd name="T133" fmla="*/ T132 w 103"/>
                              <a:gd name="T134" fmla="+- 0 1589 1528"/>
                              <a:gd name="T135" fmla="*/ 1589 h 299"/>
                              <a:gd name="T136" fmla="+- 0 8860 8845"/>
                              <a:gd name="T137" fmla="*/ T136 w 103"/>
                              <a:gd name="T138" fmla="+- 0 1600 1528"/>
                              <a:gd name="T139" fmla="*/ 1600 h 299"/>
                              <a:gd name="T140" fmla="+- 0 8856 8845"/>
                              <a:gd name="T141" fmla="*/ T140 w 103"/>
                              <a:gd name="T142" fmla="+- 0 1611 1528"/>
                              <a:gd name="T143" fmla="*/ 1611 h 299"/>
                              <a:gd name="T144" fmla="+- 0 8854 8845"/>
                              <a:gd name="T145" fmla="*/ T144 w 103"/>
                              <a:gd name="T146" fmla="+- 0 1623 1528"/>
                              <a:gd name="T147" fmla="*/ 1623 h 299"/>
                              <a:gd name="T148" fmla="+- 0 8852 8845"/>
                              <a:gd name="T149" fmla="*/ T148 w 103"/>
                              <a:gd name="T150" fmla="+- 0 1632 1528"/>
                              <a:gd name="T151" fmla="*/ 1632 h 299"/>
                              <a:gd name="T152" fmla="+- 0 8850 8845"/>
                              <a:gd name="T153" fmla="*/ T152 w 103"/>
                              <a:gd name="T154" fmla="+- 0 1643 1528"/>
                              <a:gd name="T155" fmla="*/ 1643 h 299"/>
                              <a:gd name="T156" fmla="+- 0 8847 8845"/>
                              <a:gd name="T157" fmla="*/ T156 w 103"/>
                              <a:gd name="T158" fmla="+- 0 1656 1528"/>
                              <a:gd name="T159" fmla="*/ 1656 h 299"/>
                              <a:gd name="T160" fmla="+- 0 8846 8845"/>
                              <a:gd name="T161" fmla="*/ T160 w 103"/>
                              <a:gd name="T162" fmla="+- 0 1665 1528"/>
                              <a:gd name="T163" fmla="*/ 1665 h 299"/>
                              <a:gd name="T164" fmla="+- 0 8848 8845"/>
                              <a:gd name="T165" fmla="*/ T164 w 103"/>
                              <a:gd name="T166" fmla="+- 0 1679 1528"/>
                              <a:gd name="T167" fmla="*/ 1679 h 299"/>
                              <a:gd name="T168" fmla="+- 0 8847 8845"/>
                              <a:gd name="T169" fmla="*/ T168 w 103"/>
                              <a:gd name="T170" fmla="+- 0 1691 1528"/>
                              <a:gd name="T171" fmla="*/ 1691 h 299"/>
                              <a:gd name="T172" fmla="+- 0 8848 8845"/>
                              <a:gd name="T173" fmla="*/ T172 w 103"/>
                              <a:gd name="T174" fmla="+- 0 1703 1528"/>
                              <a:gd name="T175" fmla="*/ 1703 h 299"/>
                              <a:gd name="T176" fmla="+- 0 8850 8845"/>
                              <a:gd name="T177" fmla="*/ T176 w 103"/>
                              <a:gd name="T178" fmla="+- 0 1715 1528"/>
                              <a:gd name="T179" fmla="*/ 1715 h 299"/>
                              <a:gd name="T180" fmla="+- 0 8853 8845"/>
                              <a:gd name="T181" fmla="*/ T180 w 103"/>
                              <a:gd name="T182" fmla="+- 0 1728 1528"/>
                              <a:gd name="T183" fmla="*/ 1728 h 299"/>
                              <a:gd name="T184" fmla="+- 0 8856 8845"/>
                              <a:gd name="T185" fmla="*/ T184 w 103"/>
                              <a:gd name="T186" fmla="+- 0 1740 1528"/>
                              <a:gd name="T187" fmla="*/ 1740 h 299"/>
                              <a:gd name="T188" fmla="+- 0 8859 8845"/>
                              <a:gd name="T189" fmla="*/ T188 w 103"/>
                              <a:gd name="T190" fmla="+- 0 1753 1528"/>
                              <a:gd name="T191" fmla="*/ 1753 h 299"/>
                              <a:gd name="T192" fmla="+- 0 8865 8845"/>
                              <a:gd name="T193" fmla="*/ T192 w 103"/>
                              <a:gd name="T194" fmla="+- 0 1764 1528"/>
                              <a:gd name="T195" fmla="*/ 1764 h 299"/>
                              <a:gd name="T196" fmla="+- 0 8870 8845"/>
                              <a:gd name="T197" fmla="*/ T196 w 103"/>
                              <a:gd name="T198" fmla="+- 0 1775 1528"/>
                              <a:gd name="T199" fmla="*/ 1775 h 299"/>
                              <a:gd name="T200" fmla="+- 0 8874 8845"/>
                              <a:gd name="T201" fmla="*/ T200 w 103"/>
                              <a:gd name="T202" fmla="+- 0 1785 1528"/>
                              <a:gd name="T203" fmla="*/ 1785 h 299"/>
                              <a:gd name="T204" fmla="+- 0 8882 8845"/>
                              <a:gd name="T205" fmla="*/ T204 w 103"/>
                              <a:gd name="T206" fmla="+- 0 1797 1528"/>
                              <a:gd name="T207" fmla="*/ 1797 h 299"/>
                              <a:gd name="T208" fmla="+- 0 8886 8845"/>
                              <a:gd name="T209" fmla="*/ T208 w 103"/>
                              <a:gd name="T210" fmla="+- 0 1809 1528"/>
                              <a:gd name="T211" fmla="*/ 1809 h 299"/>
                              <a:gd name="T212" fmla="+- 0 8891 8845"/>
                              <a:gd name="T213" fmla="*/ T212 w 103"/>
                              <a:gd name="T214" fmla="+- 0 1820 1528"/>
                              <a:gd name="T215" fmla="*/ 1820 h 299"/>
                              <a:gd name="T216" fmla="+- 0 8894 8845"/>
                              <a:gd name="T217" fmla="*/ T216 w 103"/>
                              <a:gd name="T218" fmla="+- 0 1826 1528"/>
                              <a:gd name="T219" fmla="*/ 1826 h 29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103" h="299">
                                <a:moveTo>
                                  <a:pt x="49" y="298"/>
                                </a:moveTo>
                                <a:lnTo>
                                  <a:pt x="52" y="292"/>
                                </a:lnTo>
                                <a:lnTo>
                                  <a:pt x="56" y="286"/>
                                </a:lnTo>
                                <a:lnTo>
                                  <a:pt x="57" y="282"/>
                                </a:lnTo>
                                <a:lnTo>
                                  <a:pt x="60" y="275"/>
                                </a:lnTo>
                                <a:lnTo>
                                  <a:pt x="63" y="271"/>
                                </a:lnTo>
                                <a:lnTo>
                                  <a:pt x="65" y="265"/>
                                </a:lnTo>
                                <a:lnTo>
                                  <a:pt x="68" y="259"/>
                                </a:lnTo>
                                <a:lnTo>
                                  <a:pt x="71" y="254"/>
                                </a:lnTo>
                                <a:lnTo>
                                  <a:pt x="74" y="249"/>
                                </a:lnTo>
                                <a:lnTo>
                                  <a:pt x="76" y="244"/>
                                </a:lnTo>
                                <a:lnTo>
                                  <a:pt x="80" y="239"/>
                                </a:lnTo>
                                <a:lnTo>
                                  <a:pt x="82" y="232"/>
                                </a:lnTo>
                                <a:lnTo>
                                  <a:pt x="85" y="226"/>
                                </a:lnTo>
                                <a:lnTo>
                                  <a:pt x="89" y="221"/>
                                </a:lnTo>
                                <a:lnTo>
                                  <a:pt x="90" y="216"/>
                                </a:lnTo>
                                <a:lnTo>
                                  <a:pt x="93" y="210"/>
                                </a:lnTo>
                                <a:lnTo>
                                  <a:pt x="96" y="205"/>
                                </a:lnTo>
                                <a:lnTo>
                                  <a:pt x="96" y="198"/>
                                </a:lnTo>
                                <a:lnTo>
                                  <a:pt x="97" y="193"/>
                                </a:lnTo>
                                <a:lnTo>
                                  <a:pt x="99" y="187"/>
                                </a:lnTo>
                                <a:lnTo>
                                  <a:pt x="100" y="180"/>
                                </a:lnTo>
                                <a:lnTo>
                                  <a:pt x="101" y="176"/>
                                </a:lnTo>
                                <a:lnTo>
                                  <a:pt x="102" y="169"/>
                                </a:lnTo>
                                <a:lnTo>
                                  <a:pt x="102" y="162"/>
                                </a:lnTo>
                                <a:lnTo>
                                  <a:pt x="102" y="156"/>
                                </a:lnTo>
                                <a:lnTo>
                                  <a:pt x="102" y="151"/>
                                </a:lnTo>
                                <a:lnTo>
                                  <a:pt x="102" y="144"/>
                                </a:lnTo>
                                <a:lnTo>
                                  <a:pt x="102" y="139"/>
                                </a:lnTo>
                                <a:lnTo>
                                  <a:pt x="100" y="133"/>
                                </a:lnTo>
                                <a:lnTo>
                                  <a:pt x="100" y="127"/>
                                </a:lnTo>
                                <a:lnTo>
                                  <a:pt x="101" y="121"/>
                                </a:lnTo>
                                <a:lnTo>
                                  <a:pt x="98" y="115"/>
                                </a:lnTo>
                                <a:lnTo>
                                  <a:pt x="97" y="110"/>
                                </a:lnTo>
                                <a:lnTo>
                                  <a:pt x="96" y="104"/>
                                </a:lnTo>
                                <a:lnTo>
                                  <a:pt x="96" y="98"/>
                                </a:lnTo>
                                <a:lnTo>
                                  <a:pt x="93" y="92"/>
                                </a:lnTo>
                                <a:lnTo>
                                  <a:pt x="92" y="87"/>
                                </a:lnTo>
                                <a:lnTo>
                                  <a:pt x="90" y="81"/>
                                </a:lnTo>
                                <a:lnTo>
                                  <a:pt x="88" y="76"/>
                                </a:lnTo>
                                <a:lnTo>
                                  <a:pt x="86" y="71"/>
                                </a:lnTo>
                                <a:lnTo>
                                  <a:pt x="85" y="65"/>
                                </a:lnTo>
                                <a:lnTo>
                                  <a:pt x="82" y="59"/>
                                </a:lnTo>
                                <a:lnTo>
                                  <a:pt x="79" y="53"/>
                                </a:lnTo>
                                <a:lnTo>
                                  <a:pt x="77" y="48"/>
                                </a:lnTo>
                                <a:lnTo>
                                  <a:pt x="74" y="43"/>
                                </a:lnTo>
                                <a:lnTo>
                                  <a:pt x="71" y="37"/>
                                </a:lnTo>
                                <a:lnTo>
                                  <a:pt x="68" y="33"/>
                                </a:lnTo>
                                <a:lnTo>
                                  <a:pt x="65" y="28"/>
                                </a:lnTo>
                                <a:lnTo>
                                  <a:pt x="60" y="22"/>
                                </a:lnTo>
                                <a:lnTo>
                                  <a:pt x="59" y="17"/>
                                </a:lnTo>
                                <a:lnTo>
                                  <a:pt x="56" y="15"/>
                                </a:lnTo>
                                <a:lnTo>
                                  <a:pt x="54" y="10"/>
                                </a:lnTo>
                                <a:lnTo>
                                  <a:pt x="49" y="0"/>
                                </a:lnTo>
                                <a:lnTo>
                                  <a:pt x="46" y="7"/>
                                </a:lnTo>
                                <a:lnTo>
                                  <a:pt x="46" y="10"/>
                                </a:lnTo>
                                <a:lnTo>
                                  <a:pt x="43" y="14"/>
                                </a:lnTo>
                                <a:lnTo>
                                  <a:pt x="42" y="16"/>
                                </a:lnTo>
                                <a:lnTo>
                                  <a:pt x="38" y="18"/>
                                </a:lnTo>
                                <a:lnTo>
                                  <a:pt x="34" y="26"/>
                                </a:lnTo>
                                <a:lnTo>
                                  <a:pt x="32" y="30"/>
                                </a:lnTo>
                                <a:lnTo>
                                  <a:pt x="29" y="35"/>
                                </a:lnTo>
                                <a:lnTo>
                                  <a:pt x="26" y="41"/>
                                </a:lnTo>
                                <a:lnTo>
                                  <a:pt x="24" y="46"/>
                                </a:lnTo>
                                <a:lnTo>
                                  <a:pt x="23" y="52"/>
                                </a:lnTo>
                                <a:lnTo>
                                  <a:pt x="20" y="56"/>
                                </a:lnTo>
                                <a:lnTo>
                                  <a:pt x="19" y="61"/>
                                </a:lnTo>
                                <a:lnTo>
                                  <a:pt x="16" y="67"/>
                                </a:lnTo>
                                <a:lnTo>
                                  <a:pt x="15" y="72"/>
                                </a:lnTo>
                                <a:lnTo>
                                  <a:pt x="14" y="77"/>
                                </a:lnTo>
                                <a:lnTo>
                                  <a:pt x="11" y="83"/>
                                </a:lnTo>
                                <a:lnTo>
                                  <a:pt x="10" y="88"/>
                                </a:lnTo>
                                <a:lnTo>
                                  <a:pt x="9" y="95"/>
                                </a:lnTo>
                                <a:lnTo>
                                  <a:pt x="7" y="100"/>
                                </a:lnTo>
                                <a:lnTo>
                                  <a:pt x="7" y="104"/>
                                </a:lnTo>
                                <a:lnTo>
                                  <a:pt x="6" y="111"/>
                                </a:lnTo>
                                <a:lnTo>
                                  <a:pt x="5" y="115"/>
                                </a:lnTo>
                                <a:lnTo>
                                  <a:pt x="3" y="121"/>
                                </a:lnTo>
                                <a:lnTo>
                                  <a:pt x="2" y="128"/>
                                </a:lnTo>
                                <a:lnTo>
                                  <a:pt x="0" y="134"/>
                                </a:lnTo>
                                <a:lnTo>
                                  <a:pt x="1" y="137"/>
                                </a:lnTo>
                                <a:lnTo>
                                  <a:pt x="2" y="144"/>
                                </a:lnTo>
                                <a:lnTo>
                                  <a:pt x="3" y="151"/>
                                </a:lnTo>
                                <a:lnTo>
                                  <a:pt x="2" y="156"/>
                                </a:lnTo>
                                <a:lnTo>
                                  <a:pt x="2" y="163"/>
                                </a:lnTo>
                                <a:lnTo>
                                  <a:pt x="2" y="169"/>
                                </a:lnTo>
                                <a:lnTo>
                                  <a:pt x="3" y="175"/>
                                </a:lnTo>
                                <a:lnTo>
                                  <a:pt x="4" y="181"/>
                                </a:lnTo>
                                <a:lnTo>
                                  <a:pt x="5" y="187"/>
                                </a:lnTo>
                                <a:lnTo>
                                  <a:pt x="6" y="194"/>
                                </a:lnTo>
                                <a:lnTo>
                                  <a:pt x="8" y="200"/>
                                </a:lnTo>
                                <a:lnTo>
                                  <a:pt x="9" y="206"/>
                                </a:lnTo>
                                <a:lnTo>
                                  <a:pt x="11" y="212"/>
                                </a:lnTo>
                                <a:lnTo>
                                  <a:pt x="13" y="218"/>
                                </a:lnTo>
                                <a:lnTo>
                                  <a:pt x="14" y="225"/>
                                </a:lnTo>
                                <a:lnTo>
                                  <a:pt x="18" y="230"/>
                                </a:lnTo>
                                <a:lnTo>
                                  <a:pt x="20" y="236"/>
                                </a:lnTo>
                                <a:lnTo>
                                  <a:pt x="22" y="241"/>
                                </a:lnTo>
                                <a:lnTo>
                                  <a:pt x="25" y="247"/>
                                </a:lnTo>
                                <a:lnTo>
                                  <a:pt x="28" y="254"/>
                                </a:lnTo>
                                <a:lnTo>
                                  <a:pt x="29" y="257"/>
                                </a:lnTo>
                                <a:lnTo>
                                  <a:pt x="33" y="264"/>
                                </a:lnTo>
                                <a:lnTo>
                                  <a:pt x="37" y="269"/>
                                </a:lnTo>
                                <a:lnTo>
                                  <a:pt x="38" y="276"/>
                                </a:lnTo>
                                <a:lnTo>
                                  <a:pt x="41" y="281"/>
                                </a:lnTo>
                                <a:lnTo>
                                  <a:pt x="43" y="286"/>
                                </a:lnTo>
                                <a:lnTo>
                                  <a:pt x="46" y="292"/>
                                </a:lnTo>
                                <a:lnTo>
                                  <a:pt x="49" y="298"/>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05" name="Freeform 542"/>
                        <wps:cNvSpPr>
                          <a:spLocks/>
                        </wps:cNvSpPr>
                        <wps:spPr bwMode="auto">
                          <a:xfrm>
                            <a:off x="8890" y="1546"/>
                            <a:ext cx="5" cy="279"/>
                          </a:xfrm>
                          <a:custGeom>
                            <a:avLst/>
                            <a:gdLst>
                              <a:gd name="T0" fmla="+- 0 8893 8891"/>
                              <a:gd name="T1" fmla="*/ T0 w 5"/>
                              <a:gd name="T2" fmla="+- 0 1547 1547"/>
                              <a:gd name="T3" fmla="*/ 1547 h 279"/>
                              <a:gd name="T4" fmla="+- 0 8892 8891"/>
                              <a:gd name="T5" fmla="*/ T4 w 5"/>
                              <a:gd name="T6" fmla="+- 0 1612 1547"/>
                              <a:gd name="T7" fmla="*/ 1612 h 279"/>
                              <a:gd name="T8" fmla="+- 0 8891 8891"/>
                              <a:gd name="T9" fmla="*/ T8 w 5"/>
                              <a:gd name="T10" fmla="+- 0 1684 1547"/>
                              <a:gd name="T11" fmla="*/ 1684 h 279"/>
                              <a:gd name="T12" fmla="+- 0 8891 8891"/>
                              <a:gd name="T13" fmla="*/ T12 w 5"/>
                              <a:gd name="T14" fmla="+- 0 1756 1547"/>
                              <a:gd name="T15" fmla="*/ 1756 h 279"/>
                              <a:gd name="T16" fmla="+- 0 8894 8891"/>
                              <a:gd name="T17" fmla="*/ T16 w 5"/>
                              <a:gd name="T18" fmla="+- 0 1824 1547"/>
                              <a:gd name="T19" fmla="*/ 1824 h 279"/>
                              <a:gd name="T20" fmla="+- 0 8894 8891"/>
                              <a:gd name="T21" fmla="*/ T20 w 5"/>
                              <a:gd name="T22" fmla="+- 0 1825 1547"/>
                              <a:gd name="T23" fmla="*/ 1825 h 279"/>
                              <a:gd name="T24" fmla="+- 0 8895 8891"/>
                              <a:gd name="T25" fmla="*/ T24 w 5"/>
                              <a:gd name="T26" fmla="+- 0 1825 1547"/>
                              <a:gd name="T27" fmla="*/ 1825 h 279"/>
                              <a:gd name="T28" fmla="+- 0 8895 8891"/>
                              <a:gd name="T29" fmla="*/ T28 w 5"/>
                              <a:gd name="T30" fmla="+- 0 1823 1547"/>
                              <a:gd name="T31" fmla="*/ 1823 h 279"/>
                              <a:gd name="T32" fmla="+- 0 8893 8891"/>
                              <a:gd name="T33" fmla="*/ T32 w 5"/>
                              <a:gd name="T34" fmla="+- 0 1760 1547"/>
                              <a:gd name="T35" fmla="*/ 1760 h 279"/>
                              <a:gd name="T36" fmla="+- 0 8892 8891"/>
                              <a:gd name="T37" fmla="*/ T36 w 5"/>
                              <a:gd name="T38" fmla="+- 0 1688 1547"/>
                              <a:gd name="T39" fmla="*/ 1688 h 279"/>
                              <a:gd name="T40" fmla="+- 0 8893 8891"/>
                              <a:gd name="T41" fmla="*/ T40 w 5"/>
                              <a:gd name="T42" fmla="+- 0 1615 1547"/>
                              <a:gd name="T43" fmla="*/ 1615 h 279"/>
                              <a:gd name="T44" fmla="+- 0 8893 8891"/>
                              <a:gd name="T45" fmla="*/ T44 w 5"/>
                              <a:gd name="T46" fmla="+- 0 1547 1547"/>
                              <a:gd name="T47" fmla="*/ 1547 h 27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5" h="279">
                                <a:moveTo>
                                  <a:pt x="2" y="0"/>
                                </a:moveTo>
                                <a:lnTo>
                                  <a:pt x="1" y="65"/>
                                </a:lnTo>
                                <a:lnTo>
                                  <a:pt x="0" y="137"/>
                                </a:lnTo>
                                <a:lnTo>
                                  <a:pt x="0" y="209"/>
                                </a:lnTo>
                                <a:lnTo>
                                  <a:pt x="3" y="277"/>
                                </a:lnTo>
                                <a:lnTo>
                                  <a:pt x="3" y="278"/>
                                </a:lnTo>
                                <a:lnTo>
                                  <a:pt x="4" y="278"/>
                                </a:lnTo>
                                <a:lnTo>
                                  <a:pt x="4" y="276"/>
                                </a:lnTo>
                                <a:lnTo>
                                  <a:pt x="2" y="213"/>
                                </a:lnTo>
                                <a:lnTo>
                                  <a:pt x="1" y="141"/>
                                </a:lnTo>
                                <a:lnTo>
                                  <a:pt x="2" y="68"/>
                                </a:lnTo>
                                <a:lnTo>
                                  <a:pt x="2"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306" name="Picture 543"/>
                          <pic:cNvPicPr>
                            <a:picLocks noChangeAspect="1" noChangeArrowheads="1"/>
                          </pic:cNvPicPr>
                        </pic:nvPicPr>
                        <pic:blipFill>
                          <a:blip r:embed="rId311">
                            <a:extLst>
                              <a:ext uri="{28A0092B-C50C-407E-A947-70E740481C1C}">
                                <a14:useLocalDpi xmlns:a14="http://schemas.microsoft.com/office/drawing/2010/main" val="0"/>
                              </a:ext>
                            </a:extLst>
                          </a:blip>
                          <a:srcRect/>
                          <a:stretch>
                            <a:fillRect/>
                          </a:stretch>
                        </pic:blipFill>
                        <pic:spPr bwMode="auto">
                          <a:xfrm>
                            <a:off x="8733" y="1630"/>
                            <a:ext cx="184" cy="2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07" name="Freeform 544"/>
                        <wps:cNvSpPr>
                          <a:spLocks/>
                        </wps:cNvSpPr>
                        <wps:spPr bwMode="auto">
                          <a:xfrm>
                            <a:off x="8733" y="1630"/>
                            <a:ext cx="184" cy="236"/>
                          </a:xfrm>
                          <a:custGeom>
                            <a:avLst/>
                            <a:gdLst>
                              <a:gd name="T0" fmla="+- 0 8916 8733"/>
                              <a:gd name="T1" fmla="*/ T0 w 184"/>
                              <a:gd name="T2" fmla="+- 0 1859 1630"/>
                              <a:gd name="T3" fmla="*/ 1859 h 236"/>
                              <a:gd name="T4" fmla="+- 0 8913 8733"/>
                              <a:gd name="T5" fmla="*/ T4 w 184"/>
                              <a:gd name="T6" fmla="+- 0 1848 1630"/>
                              <a:gd name="T7" fmla="*/ 1848 h 236"/>
                              <a:gd name="T8" fmla="+- 0 8911 8733"/>
                              <a:gd name="T9" fmla="*/ T8 w 184"/>
                              <a:gd name="T10" fmla="+- 0 1835 1630"/>
                              <a:gd name="T11" fmla="*/ 1835 h 236"/>
                              <a:gd name="T12" fmla="+- 0 8908 8733"/>
                              <a:gd name="T13" fmla="*/ T12 w 184"/>
                              <a:gd name="T14" fmla="+- 0 1823 1630"/>
                              <a:gd name="T15" fmla="*/ 1823 h 236"/>
                              <a:gd name="T16" fmla="+- 0 8906 8733"/>
                              <a:gd name="T17" fmla="*/ T16 w 184"/>
                              <a:gd name="T18" fmla="+- 0 1811 1630"/>
                              <a:gd name="T19" fmla="*/ 1811 h 236"/>
                              <a:gd name="T20" fmla="+- 0 8905 8733"/>
                              <a:gd name="T21" fmla="*/ T20 w 184"/>
                              <a:gd name="T22" fmla="+- 0 1800 1630"/>
                              <a:gd name="T23" fmla="*/ 1800 h 236"/>
                              <a:gd name="T24" fmla="+- 0 8901 8733"/>
                              <a:gd name="T25" fmla="*/ T24 w 184"/>
                              <a:gd name="T26" fmla="+- 0 1787 1630"/>
                              <a:gd name="T27" fmla="*/ 1787 h 236"/>
                              <a:gd name="T28" fmla="+- 0 8899 8733"/>
                              <a:gd name="T29" fmla="*/ T28 w 184"/>
                              <a:gd name="T30" fmla="+- 0 1775 1630"/>
                              <a:gd name="T31" fmla="*/ 1775 h 236"/>
                              <a:gd name="T32" fmla="+- 0 8897 8733"/>
                              <a:gd name="T33" fmla="*/ T32 w 184"/>
                              <a:gd name="T34" fmla="+- 0 1763 1630"/>
                              <a:gd name="T35" fmla="*/ 1763 h 236"/>
                              <a:gd name="T36" fmla="+- 0 8890 8733"/>
                              <a:gd name="T37" fmla="*/ T36 w 184"/>
                              <a:gd name="T38" fmla="+- 0 1753 1630"/>
                              <a:gd name="T39" fmla="*/ 1753 h 236"/>
                              <a:gd name="T40" fmla="+- 0 8885 8733"/>
                              <a:gd name="T41" fmla="*/ T40 w 184"/>
                              <a:gd name="T42" fmla="+- 0 1741 1630"/>
                              <a:gd name="T43" fmla="*/ 1741 h 236"/>
                              <a:gd name="T44" fmla="+- 0 8879 8733"/>
                              <a:gd name="T45" fmla="*/ T44 w 184"/>
                              <a:gd name="T46" fmla="+- 0 1731 1630"/>
                              <a:gd name="T47" fmla="*/ 1731 h 236"/>
                              <a:gd name="T48" fmla="+- 0 8872 8733"/>
                              <a:gd name="T49" fmla="*/ T48 w 184"/>
                              <a:gd name="T50" fmla="+- 0 1721 1630"/>
                              <a:gd name="T51" fmla="*/ 1721 h 236"/>
                              <a:gd name="T52" fmla="+- 0 8864 8733"/>
                              <a:gd name="T53" fmla="*/ T52 w 184"/>
                              <a:gd name="T54" fmla="+- 0 1712 1630"/>
                              <a:gd name="T55" fmla="*/ 1712 h 236"/>
                              <a:gd name="T56" fmla="+- 0 8856 8733"/>
                              <a:gd name="T57" fmla="*/ T56 w 184"/>
                              <a:gd name="T58" fmla="+- 0 1704 1630"/>
                              <a:gd name="T59" fmla="*/ 1704 h 236"/>
                              <a:gd name="T60" fmla="+- 0 8849 8733"/>
                              <a:gd name="T61" fmla="*/ T60 w 184"/>
                              <a:gd name="T62" fmla="+- 0 1694 1630"/>
                              <a:gd name="T63" fmla="*/ 1694 h 236"/>
                              <a:gd name="T64" fmla="+- 0 8839 8733"/>
                              <a:gd name="T65" fmla="*/ T64 w 184"/>
                              <a:gd name="T66" fmla="+- 0 1687 1630"/>
                              <a:gd name="T67" fmla="*/ 1687 h 236"/>
                              <a:gd name="T68" fmla="+- 0 8831 8733"/>
                              <a:gd name="T69" fmla="*/ T68 w 184"/>
                              <a:gd name="T70" fmla="+- 0 1679 1630"/>
                              <a:gd name="T71" fmla="*/ 1679 h 236"/>
                              <a:gd name="T72" fmla="+- 0 8821 8733"/>
                              <a:gd name="T73" fmla="*/ T72 w 184"/>
                              <a:gd name="T74" fmla="+- 0 1672 1630"/>
                              <a:gd name="T75" fmla="*/ 1672 h 236"/>
                              <a:gd name="T76" fmla="+- 0 8811 8733"/>
                              <a:gd name="T77" fmla="*/ T76 w 184"/>
                              <a:gd name="T78" fmla="+- 0 1666 1630"/>
                              <a:gd name="T79" fmla="*/ 1666 h 236"/>
                              <a:gd name="T80" fmla="+- 0 8802 8733"/>
                              <a:gd name="T81" fmla="*/ T80 w 184"/>
                              <a:gd name="T82" fmla="+- 0 1660 1630"/>
                              <a:gd name="T83" fmla="*/ 1660 h 236"/>
                              <a:gd name="T84" fmla="+- 0 8790 8733"/>
                              <a:gd name="T85" fmla="*/ T84 w 184"/>
                              <a:gd name="T86" fmla="+- 0 1653 1630"/>
                              <a:gd name="T87" fmla="*/ 1653 h 236"/>
                              <a:gd name="T88" fmla="+- 0 8781 8733"/>
                              <a:gd name="T89" fmla="*/ T88 w 184"/>
                              <a:gd name="T90" fmla="+- 0 1649 1630"/>
                              <a:gd name="T91" fmla="*/ 1649 h 236"/>
                              <a:gd name="T92" fmla="+- 0 8769 8733"/>
                              <a:gd name="T93" fmla="*/ T92 w 184"/>
                              <a:gd name="T94" fmla="+- 0 1644 1630"/>
                              <a:gd name="T95" fmla="*/ 1644 h 236"/>
                              <a:gd name="T96" fmla="+- 0 8756 8733"/>
                              <a:gd name="T97" fmla="*/ T96 w 184"/>
                              <a:gd name="T98" fmla="+- 0 1641 1630"/>
                              <a:gd name="T99" fmla="*/ 1641 h 236"/>
                              <a:gd name="T100" fmla="+- 0 8748 8733"/>
                              <a:gd name="T101" fmla="*/ T100 w 184"/>
                              <a:gd name="T102" fmla="+- 0 1638 1630"/>
                              <a:gd name="T103" fmla="*/ 1638 h 236"/>
                              <a:gd name="T104" fmla="+- 0 8743 8733"/>
                              <a:gd name="T105" fmla="*/ T104 w 184"/>
                              <a:gd name="T106" fmla="+- 0 1635 1630"/>
                              <a:gd name="T107" fmla="*/ 1635 h 236"/>
                              <a:gd name="T108" fmla="+- 0 8736 8733"/>
                              <a:gd name="T109" fmla="*/ T108 w 184"/>
                              <a:gd name="T110" fmla="+- 0 1638 1630"/>
                              <a:gd name="T111" fmla="*/ 1638 h 236"/>
                              <a:gd name="T112" fmla="+- 0 8738 8733"/>
                              <a:gd name="T113" fmla="*/ T112 w 184"/>
                              <a:gd name="T114" fmla="+- 0 1645 1630"/>
                              <a:gd name="T115" fmla="*/ 1645 h 236"/>
                              <a:gd name="T116" fmla="+- 0 8736 8733"/>
                              <a:gd name="T117" fmla="*/ T116 w 184"/>
                              <a:gd name="T118" fmla="+- 0 1651 1630"/>
                              <a:gd name="T119" fmla="*/ 1651 h 236"/>
                              <a:gd name="T120" fmla="+- 0 8739 8733"/>
                              <a:gd name="T121" fmla="*/ T120 w 184"/>
                              <a:gd name="T122" fmla="+- 0 1664 1630"/>
                              <a:gd name="T123" fmla="*/ 1664 h 236"/>
                              <a:gd name="T124" fmla="+- 0 8741 8733"/>
                              <a:gd name="T125" fmla="*/ T124 w 184"/>
                              <a:gd name="T126" fmla="+- 0 1676 1630"/>
                              <a:gd name="T127" fmla="*/ 1676 h 236"/>
                              <a:gd name="T128" fmla="+- 0 8745 8733"/>
                              <a:gd name="T129" fmla="*/ T128 w 184"/>
                              <a:gd name="T130" fmla="+- 0 1687 1630"/>
                              <a:gd name="T131" fmla="*/ 1687 h 236"/>
                              <a:gd name="T132" fmla="+- 0 8748 8733"/>
                              <a:gd name="T133" fmla="*/ T132 w 184"/>
                              <a:gd name="T134" fmla="+- 0 1696 1630"/>
                              <a:gd name="T135" fmla="*/ 1696 h 236"/>
                              <a:gd name="T136" fmla="+- 0 8751 8733"/>
                              <a:gd name="T137" fmla="*/ T136 w 184"/>
                              <a:gd name="T138" fmla="+- 0 1708 1630"/>
                              <a:gd name="T139" fmla="*/ 1708 h 236"/>
                              <a:gd name="T140" fmla="+- 0 8755 8733"/>
                              <a:gd name="T141" fmla="*/ T140 w 184"/>
                              <a:gd name="T142" fmla="+- 0 1719 1630"/>
                              <a:gd name="T143" fmla="*/ 1719 h 236"/>
                              <a:gd name="T144" fmla="+- 0 8760 8733"/>
                              <a:gd name="T145" fmla="*/ T144 w 184"/>
                              <a:gd name="T146" fmla="+- 0 1730 1630"/>
                              <a:gd name="T147" fmla="*/ 1730 h 236"/>
                              <a:gd name="T148" fmla="+- 0 8764 8733"/>
                              <a:gd name="T149" fmla="*/ T148 w 184"/>
                              <a:gd name="T150" fmla="+- 0 1738 1630"/>
                              <a:gd name="T151" fmla="*/ 1738 h 236"/>
                              <a:gd name="T152" fmla="+- 0 8770 8733"/>
                              <a:gd name="T153" fmla="*/ T152 w 184"/>
                              <a:gd name="T154" fmla="+- 0 1748 1630"/>
                              <a:gd name="T155" fmla="*/ 1748 h 236"/>
                              <a:gd name="T156" fmla="+- 0 8775 8733"/>
                              <a:gd name="T157" fmla="*/ T156 w 184"/>
                              <a:gd name="T158" fmla="+- 0 1760 1630"/>
                              <a:gd name="T159" fmla="*/ 1760 h 236"/>
                              <a:gd name="T160" fmla="+- 0 8780 8733"/>
                              <a:gd name="T161" fmla="*/ T160 w 184"/>
                              <a:gd name="T162" fmla="+- 0 1768 1630"/>
                              <a:gd name="T163" fmla="*/ 1768 h 236"/>
                              <a:gd name="T164" fmla="+- 0 8790 8733"/>
                              <a:gd name="T165" fmla="*/ T164 w 184"/>
                              <a:gd name="T166" fmla="+- 0 1778 1630"/>
                              <a:gd name="T167" fmla="*/ 1778 h 236"/>
                              <a:gd name="T168" fmla="+- 0 8796 8733"/>
                              <a:gd name="T169" fmla="*/ T168 w 184"/>
                              <a:gd name="T170" fmla="+- 0 1788 1630"/>
                              <a:gd name="T171" fmla="*/ 1788 h 236"/>
                              <a:gd name="T172" fmla="+- 0 8805 8733"/>
                              <a:gd name="T173" fmla="*/ T172 w 184"/>
                              <a:gd name="T174" fmla="+- 0 1796 1630"/>
                              <a:gd name="T175" fmla="*/ 1796 h 236"/>
                              <a:gd name="T176" fmla="+- 0 8814 8733"/>
                              <a:gd name="T177" fmla="*/ T176 w 184"/>
                              <a:gd name="T178" fmla="+- 0 1804 1630"/>
                              <a:gd name="T179" fmla="*/ 1804 h 236"/>
                              <a:gd name="T180" fmla="+- 0 8824 8733"/>
                              <a:gd name="T181" fmla="*/ T180 w 184"/>
                              <a:gd name="T182" fmla="+- 0 1813 1630"/>
                              <a:gd name="T183" fmla="*/ 1813 h 236"/>
                              <a:gd name="T184" fmla="+- 0 8834 8733"/>
                              <a:gd name="T185" fmla="*/ T184 w 184"/>
                              <a:gd name="T186" fmla="+- 0 1821 1630"/>
                              <a:gd name="T187" fmla="*/ 1821 h 236"/>
                              <a:gd name="T188" fmla="+- 0 8844 8733"/>
                              <a:gd name="T189" fmla="*/ T188 w 184"/>
                              <a:gd name="T190" fmla="+- 0 1829 1630"/>
                              <a:gd name="T191" fmla="*/ 1829 h 236"/>
                              <a:gd name="T192" fmla="+- 0 8856 8733"/>
                              <a:gd name="T193" fmla="*/ T192 w 184"/>
                              <a:gd name="T194" fmla="+- 0 1834 1630"/>
                              <a:gd name="T195" fmla="*/ 1834 h 236"/>
                              <a:gd name="T196" fmla="+- 0 8866 8733"/>
                              <a:gd name="T197" fmla="*/ T196 w 184"/>
                              <a:gd name="T198" fmla="+- 0 1840 1630"/>
                              <a:gd name="T199" fmla="*/ 1840 h 236"/>
                              <a:gd name="T200" fmla="+- 0 8876 8733"/>
                              <a:gd name="T201" fmla="*/ T200 w 184"/>
                              <a:gd name="T202" fmla="+- 0 1846 1630"/>
                              <a:gd name="T203" fmla="*/ 1846 h 236"/>
                              <a:gd name="T204" fmla="+- 0 8889 8733"/>
                              <a:gd name="T205" fmla="*/ T204 w 184"/>
                              <a:gd name="T206" fmla="+- 0 1851 1630"/>
                              <a:gd name="T207" fmla="*/ 1851 h 236"/>
                              <a:gd name="T208" fmla="+- 0 8900 8733"/>
                              <a:gd name="T209" fmla="*/ T208 w 184"/>
                              <a:gd name="T210" fmla="+- 0 1857 1630"/>
                              <a:gd name="T211" fmla="*/ 1857 h 236"/>
                              <a:gd name="T212" fmla="+- 0 8911 8733"/>
                              <a:gd name="T213" fmla="*/ T212 w 184"/>
                              <a:gd name="T214" fmla="+- 0 1862 1630"/>
                              <a:gd name="T215" fmla="*/ 1862 h 236"/>
                              <a:gd name="T216" fmla="+- 0 8917 8733"/>
                              <a:gd name="T217" fmla="*/ T216 w 184"/>
                              <a:gd name="T218" fmla="+- 0 1865 1630"/>
                              <a:gd name="T219" fmla="*/ 1865 h 23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184" h="236">
                                <a:moveTo>
                                  <a:pt x="184" y="236"/>
                                </a:moveTo>
                                <a:lnTo>
                                  <a:pt x="183" y="229"/>
                                </a:lnTo>
                                <a:lnTo>
                                  <a:pt x="182" y="222"/>
                                </a:lnTo>
                                <a:lnTo>
                                  <a:pt x="180" y="218"/>
                                </a:lnTo>
                                <a:lnTo>
                                  <a:pt x="178" y="210"/>
                                </a:lnTo>
                                <a:lnTo>
                                  <a:pt x="178" y="205"/>
                                </a:lnTo>
                                <a:lnTo>
                                  <a:pt x="177" y="200"/>
                                </a:lnTo>
                                <a:lnTo>
                                  <a:pt x="175" y="193"/>
                                </a:lnTo>
                                <a:lnTo>
                                  <a:pt x="174" y="187"/>
                                </a:lnTo>
                                <a:lnTo>
                                  <a:pt x="173" y="181"/>
                                </a:lnTo>
                                <a:lnTo>
                                  <a:pt x="172" y="176"/>
                                </a:lnTo>
                                <a:lnTo>
                                  <a:pt x="172" y="170"/>
                                </a:lnTo>
                                <a:lnTo>
                                  <a:pt x="170" y="163"/>
                                </a:lnTo>
                                <a:lnTo>
                                  <a:pt x="168" y="157"/>
                                </a:lnTo>
                                <a:lnTo>
                                  <a:pt x="168" y="150"/>
                                </a:lnTo>
                                <a:lnTo>
                                  <a:pt x="166" y="145"/>
                                </a:lnTo>
                                <a:lnTo>
                                  <a:pt x="164" y="139"/>
                                </a:lnTo>
                                <a:lnTo>
                                  <a:pt x="164" y="133"/>
                                </a:lnTo>
                                <a:lnTo>
                                  <a:pt x="160" y="128"/>
                                </a:lnTo>
                                <a:lnTo>
                                  <a:pt x="157" y="123"/>
                                </a:lnTo>
                                <a:lnTo>
                                  <a:pt x="155" y="117"/>
                                </a:lnTo>
                                <a:lnTo>
                                  <a:pt x="152" y="111"/>
                                </a:lnTo>
                                <a:lnTo>
                                  <a:pt x="150" y="107"/>
                                </a:lnTo>
                                <a:lnTo>
                                  <a:pt x="146" y="101"/>
                                </a:lnTo>
                                <a:lnTo>
                                  <a:pt x="142" y="96"/>
                                </a:lnTo>
                                <a:lnTo>
                                  <a:pt x="139" y="91"/>
                                </a:lnTo>
                                <a:lnTo>
                                  <a:pt x="136" y="87"/>
                                </a:lnTo>
                                <a:lnTo>
                                  <a:pt x="131" y="82"/>
                                </a:lnTo>
                                <a:lnTo>
                                  <a:pt x="128" y="77"/>
                                </a:lnTo>
                                <a:lnTo>
                                  <a:pt x="123" y="74"/>
                                </a:lnTo>
                                <a:lnTo>
                                  <a:pt x="119" y="69"/>
                                </a:lnTo>
                                <a:lnTo>
                                  <a:pt x="116" y="64"/>
                                </a:lnTo>
                                <a:lnTo>
                                  <a:pt x="110" y="61"/>
                                </a:lnTo>
                                <a:lnTo>
                                  <a:pt x="106" y="57"/>
                                </a:lnTo>
                                <a:lnTo>
                                  <a:pt x="102" y="53"/>
                                </a:lnTo>
                                <a:lnTo>
                                  <a:pt x="98" y="49"/>
                                </a:lnTo>
                                <a:lnTo>
                                  <a:pt x="93" y="46"/>
                                </a:lnTo>
                                <a:lnTo>
                                  <a:pt x="88" y="42"/>
                                </a:lnTo>
                                <a:lnTo>
                                  <a:pt x="83" y="39"/>
                                </a:lnTo>
                                <a:lnTo>
                                  <a:pt x="78" y="36"/>
                                </a:lnTo>
                                <a:lnTo>
                                  <a:pt x="74" y="33"/>
                                </a:lnTo>
                                <a:lnTo>
                                  <a:pt x="69" y="30"/>
                                </a:lnTo>
                                <a:lnTo>
                                  <a:pt x="63" y="27"/>
                                </a:lnTo>
                                <a:lnTo>
                                  <a:pt x="57" y="23"/>
                                </a:lnTo>
                                <a:lnTo>
                                  <a:pt x="53" y="21"/>
                                </a:lnTo>
                                <a:lnTo>
                                  <a:pt x="48" y="19"/>
                                </a:lnTo>
                                <a:lnTo>
                                  <a:pt x="41" y="16"/>
                                </a:lnTo>
                                <a:lnTo>
                                  <a:pt x="36" y="14"/>
                                </a:lnTo>
                                <a:lnTo>
                                  <a:pt x="31" y="13"/>
                                </a:lnTo>
                                <a:lnTo>
                                  <a:pt x="23" y="11"/>
                                </a:lnTo>
                                <a:lnTo>
                                  <a:pt x="19" y="7"/>
                                </a:lnTo>
                                <a:lnTo>
                                  <a:pt x="15" y="8"/>
                                </a:lnTo>
                                <a:lnTo>
                                  <a:pt x="11" y="5"/>
                                </a:lnTo>
                                <a:lnTo>
                                  <a:pt x="10" y="5"/>
                                </a:lnTo>
                                <a:lnTo>
                                  <a:pt x="0" y="0"/>
                                </a:lnTo>
                                <a:lnTo>
                                  <a:pt x="3" y="8"/>
                                </a:lnTo>
                                <a:lnTo>
                                  <a:pt x="5" y="10"/>
                                </a:lnTo>
                                <a:lnTo>
                                  <a:pt x="5" y="15"/>
                                </a:lnTo>
                                <a:lnTo>
                                  <a:pt x="6" y="17"/>
                                </a:lnTo>
                                <a:lnTo>
                                  <a:pt x="3" y="21"/>
                                </a:lnTo>
                                <a:lnTo>
                                  <a:pt x="5" y="30"/>
                                </a:lnTo>
                                <a:lnTo>
                                  <a:pt x="6" y="34"/>
                                </a:lnTo>
                                <a:lnTo>
                                  <a:pt x="7" y="40"/>
                                </a:lnTo>
                                <a:lnTo>
                                  <a:pt x="8" y="46"/>
                                </a:lnTo>
                                <a:lnTo>
                                  <a:pt x="10" y="52"/>
                                </a:lnTo>
                                <a:lnTo>
                                  <a:pt x="12" y="57"/>
                                </a:lnTo>
                                <a:lnTo>
                                  <a:pt x="13" y="62"/>
                                </a:lnTo>
                                <a:lnTo>
                                  <a:pt x="15" y="66"/>
                                </a:lnTo>
                                <a:lnTo>
                                  <a:pt x="16" y="73"/>
                                </a:lnTo>
                                <a:lnTo>
                                  <a:pt x="18" y="78"/>
                                </a:lnTo>
                                <a:lnTo>
                                  <a:pt x="20" y="83"/>
                                </a:lnTo>
                                <a:lnTo>
                                  <a:pt x="22" y="89"/>
                                </a:lnTo>
                                <a:lnTo>
                                  <a:pt x="25" y="93"/>
                                </a:lnTo>
                                <a:lnTo>
                                  <a:pt x="27" y="100"/>
                                </a:lnTo>
                                <a:lnTo>
                                  <a:pt x="29" y="104"/>
                                </a:lnTo>
                                <a:lnTo>
                                  <a:pt x="31" y="108"/>
                                </a:lnTo>
                                <a:lnTo>
                                  <a:pt x="35" y="114"/>
                                </a:lnTo>
                                <a:lnTo>
                                  <a:pt x="37" y="118"/>
                                </a:lnTo>
                                <a:lnTo>
                                  <a:pt x="39" y="123"/>
                                </a:lnTo>
                                <a:lnTo>
                                  <a:pt x="42" y="130"/>
                                </a:lnTo>
                                <a:lnTo>
                                  <a:pt x="44" y="136"/>
                                </a:lnTo>
                                <a:lnTo>
                                  <a:pt x="47" y="138"/>
                                </a:lnTo>
                                <a:lnTo>
                                  <a:pt x="52" y="143"/>
                                </a:lnTo>
                                <a:lnTo>
                                  <a:pt x="57" y="148"/>
                                </a:lnTo>
                                <a:lnTo>
                                  <a:pt x="59" y="152"/>
                                </a:lnTo>
                                <a:lnTo>
                                  <a:pt x="63" y="158"/>
                                </a:lnTo>
                                <a:lnTo>
                                  <a:pt x="68" y="163"/>
                                </a:lnTo>
                                <a:lnTo>
                                  <a:pt x="72" y="166"/>
                                </a:lnTo>
                                <a:lnTo>
                                  <a:pt x="77" y="171"/>
                                </a:lnTo>
                                <a:lnTo>
                                  <a:pt x="81" y="174"/>
                                </a:lnTo>
                                <a:lnTo>
                                  <a:pt x="86" y="179"/>
                                </a:lnTo>
                                <a:lnTo>
                                  <a:pt x="91" y="183"/>
                                </a:lnTo>
                                <a:lnTo>
                                  <a:pt x="96" y="187"/>
                                </a:lnTo>
                                <a:lnTo>
                                  <a:pt x="101" y="191"/>
                                </a:lnTo>
                                <a:lnTo>
                                  <a:pt x="106" y="194"/>
                                </a:lnTo>
                                <a:lnTo>
                                  <a:pt x="111" y="199"/>
                                </a:lnTo>
                                <a:lnTo>
                                  <a:pt x="117" y="201"/>
                                </a:lnTo>
                                <a:lnTo>
                                  <a:pt x="123" y="204"/>
                                </a:lnTo>
                                <a:lnTo>
                                  <a:pt x="128" y="207"/>
                                </a:lnTo>
                                <a:lnTo>
                                  <a:pt x="133" y="210"/>
                                </a:lnTo>
                                <a:lnTo>
                                  <a:pt x="140" y="214"/>
                                </a:lnTo>
                                <a:lnTo>
                                  <a:pt x="143" y="216"/>
                                </a:lnTo>
                                <a:lnTo>
                                  <a:pt x="150" y="219"/>
                                </a:lnTo>
                                <a:lnTo>
                                  <a:pt x="156" y="221"/>
                                </a:lnTo>
                                <a:lnTo>
                                  <a:pt x="162" y="224"/>
                                </a:lnTo>
                                <a:lnTo>
                                  <a:pt x="167" y="227"/>
                                </a:lnTo>
                                <a:lnTo>
                                  <a:pt x="172" y="230"/>
                                </a:lnTo>
                                <a:lnTo>
                                  <a:pt x="178" y="232"/>
                                </a:lnTo>
                                <a:lnTo>
                                  <a:pt x="184" y="236"/>
                                </a:lnTo>
                                <a:lnTo>
                                  <a:pt x="184" y="235"/>
                                </a:lnTo>
                                <a:lnTo>
                                  <a:pt x="184" y="236"/>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08" name="Freeform 545"/>
                        <wps:cNvSpPr>
                          <a:spLocks/>
                        </wps:cNvSpPr>
                        <wps:spPr bwMode="auto">
                          <a:xfrm>
                            <a:off x="8744" y="1645"/>
                            <a:ext cx="172" cy="219"/>
                          </a:xfrm>
                          <a:custGeom>
                            <a:avLst/>
                            <a:gdLst>
                              <a:gd name="T0" fmla="+- 0 8745 8745"/>
                              <a:gd name="T1" fmla="*/ T0 w 172"/>
                              <a:gd name="T2" fmla="+- 0 1645 1645"/>
                              <a:gd name="T3" fmla="*/ 1645 h 219"/>
                              <a:gd name="T4" fmla="+- 0 8784 8745"/>
                              <a:gd name="T5" fmla="*/ T4 w 172"/>
                              <a:gd name="T6" fmla="+- 0 1698 1645"/>
                              <a:gd name="T7" fmla="*/ 1698 h 219"/>
                              <a:gd name="T8" fmla="+- 0 8827 8745"/>
                              <a:gd name="T9" fmla="*/ T8 w 172"/>
                              <a:gd name="T10" fmla="+- 0 1755 1645"/>
                              <a:gd name="T11" fmla="*/ 1755 h 219"/>
                              <a:gd name="T12" fmla="+- 0 8871 8745"/>
                              <a:gd name="T13" fmla="*/ T12 w 172"/>
                              <a:gd name="T14" fmla="+- 0 1812 1645"/>
                              <a:gd name="T15" fmla="*/ 1812 h 219"/>
                              <a:gd name="T16" fmla="+- 0 8915 8745"/>
                              <a:gd name="T17" fmla="*/ T16 w 172"/>
                              <a:gd name="T18" fmla="+- 0 1864 1645"/>
                              <a:gd name="T19" fmla="*/ 1864 h 219"/>
                              <a:gd name="T20" fmla="+- 0 8916 8745"/>
                              <a:gd name="T21" fmla="*/ T20 w 172"/>
                              <a:gd name="T22" fmla="+- 0 1864 1645"/>
                              <a:gd name="T23" fmla="*/ 1864 h 219"/>
                              <a:gd name="T24" fmla="+- 0 8916 8745"/>
                              <a:gd name="T25" fmla="*/ T24 w 172"/>
                              <a:gd name="T26" fmla="+- 0 1864 1645"/>
                              <a:gd name="T27" fmla="*/ 1864 h 219"/>
                              <a:gd name="T28" fmla="+- 0 8916 8745"/>
                              <a:gd name="T29" fmla="*/ T28 w 172"/>
                              <a:gd name="T30" fmla="+- 0 1863 1645"/>
                              <a:gd name="T31" fmla="*/ 1863 h 219"/>
                              <a:gd name="T32" fmla="+- 0 8875 8745"/>
                              <a:gd name="T33" fmla="*/ T32 w 172"/>
                              <a:gd name="T34" fmla="+- 0 1814 1645"/>
                              <a:gd name="T35" fmla="*/ 1814 h 219"/>
                              <a:gd name="T36" fmla="+- 0 8831 8745"/>
                              <a:gd name="T37" fmla="*/ T36 w 172"/>
                              <a:gd name="T38" fmla="+- 0 1758 1645"/>
                              <a:gd name="T39" fmla="*/ 1758 h 219"/>
                              <a:gd name="T40" fmla="+- 0 8787 8745"/>
                              <a:gd name="T41" fmla="*/ T40 w 172"/>
                              <a:gd name="T42" fmla="+- 0 1699 1645"/>
                              <a:gd name="T43" fmla="*/ 1699 h 219"/>
                              <a:gd name="T44" fmla="+- 0 8745 8745"/>
                              <a:gd name="T45" fmla="*/ T44 w 172"/>
                              <a:gd name="T46" fmla="+- 0 1645 1645"/>
                              <a:gd name="T47" fmla="*/ 1645 h 21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172" h="219">
                                <a:moveTo>
                                  <a:pt x="0" y="0"/>
                                </a:moveTo>
                                <a:lnTo>
                                  <a:pt x="39" y="53"/>
                                </a:lnTo>
                                <a:lnTo>
                                  <a:pt x="82" y="110"/>
                                </a:lnTo>
                                <a:lnTo>
                                  <a:pt x="126" y="167"/>
                                </a:lnTo>
                                <a:lnTo>
                                  <a:pt x="170" y="219"/>
                                </a:lnTo>
                                <a:lnTo>
                                  <a:pt x="171" y="219"/>
                                </a:lnTo>
                                <a:lnTo>
                                  <a:pt x="171" y="218"/>
                                </a:lnTo>
                                <a:lnTo>
                                  <a:pt x="130" y="169"/>
                                </a:lnTo>
                                <a:lnTo>
                                  <a:pt x="86" y="113"/>
                                </a:lnTo>
                                <a:lnTo>
                                  <a:pt x="42" y="54"/>
                                </a:lnTo>
                                <a:lnTo>
                                  <a:pt x="0"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309" name="Picture 546"/>
                          <pic:cNvPicPr>
                            <a:picLocks noChangeAspect="1" noChangeArrowheads="1"/>
                          </pic:cNvPicPr>
                        </pic:nvPicPr>
                        <pic:blipFill>
                          <a:blip r:embed="rId312">
                            <a:extLst>
                              <a:ext uri="{28A0092B-C50C-407E-A947-70E740481C1C}">
                                <a14:useLocalDpi xmlns:a14="http://schemas.microsoft.com/office/drawing/2010/main" val="0"/>
                              </a:ext>
                            </a:extLst>
                          </a:blip>
                          <a:srcRect/>
                          <a:stretch>
                            <a:fillRect/>
                          </a:stretch>
                        </pic:blipFill>
                        <pic:spPr bwMode="auto">
                          <a:xfrm>
                            <a:off x="8876" y="1634"/>
                            <a:ext cx="109" cy="29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10" name="Freeform 547"/>
                        <wps:cNvSpPr>
                          <a:spLocks/>
                        </wps:cNvSpPr>
                        <wps:spPr bwMode="auto">
                          <a:xfrm>
                            <a:off x="8876" y="1634"/>
                            <a:ext cx="109" cy="293"/>
                          </a:xfrm>
                          <a:custGeom>
                            <a:avLst/>
                            <a:gdLst>
                              <a:gd name="T0" fmla="+- 0 8960 8876"/>
                              <a:gd name="T1" fmla="*/ T0 w 109"/>
                              <a:gd name="T2" fmla="+- 0 1920 1635"/>
                              <a:gd name="T3" fmla="*/ 1920 h 293"/>
                              <a:gd name="T4" fmla="+- 0 8963 8876"/>
                              <a:gd name="T5" fmla="*/ T4 w 109"/>
                              <a:gd name="T6" fmla="+- 0 1909 1635"/>
                              <a:gd name="T7" fmla="*/ 1909 h 293"/>
                              <a:gd name="T8" fmla="+- 0 8966 8876"/>
                              <a:gd name="T9" fmla="*/ T8 w 109"/>
                              <a:gd name="T10" fmla="+- 0 1897 1635"/>
                              <a:gd name="T11" fmla="*/ 1897 h 293"/>
                              <a:gd name="T12" fmla="+- 0 8969 8876"/>
                              <a:gd name="T13" fmla="*/ T12 w 109"/>
                              <a:gd name="T14" fmla="+- 0 1884 1635"/>
                              <a:gd name="T15" fmla="*/ 1884 h 293"/>
                              <a:gd name="T16" fmla="+- 0 8972 8876"/>
                              <a:gd name="T17" fmla="*/ T16 w 109"/>
                              <a:gd name="T18" fmla="+- 0 1873 1635"/>
                              <a:gd name="T19" fmla="*/ 1873 h 293"/>
                              <a:gd name="T20" fmla="+- 0 8976 8876"/>
                              <a:gd name="T21" fmla="*/ T20 w 109"/>
                              <a:gd name="T22" fmla="+- 0 1862 1635"/>
                              <a:gd name="T23" fmla="*/ 1862 h 293"/>
                              <a:gd name="T24" fmla="+- 0 8979 8876"/>
                              <a:gd name="T25" fmla="*/ T24 w 109"/>
                              <a:gd name="T26" fmla="+- 0 1849 1635"/>
                              <a:gd name="T27" fmla="*/ 1849 h 293"/>
                              <a:gd name="T28" fmla="+- 0 8981 8876"/>
                              <a:gd name="T29" fmla="*/ T28 w 109"/>
                              <a:gd name="T30" fmla="+- 0 1838 1635"/>
                              <a:gd name="T31" fmla="*/ 1838 h 293"/>
                              <a:gd name="T32" fmla="+- 0 8985 8876"/>
                              <a:gd name="T33" fmla="*/ T32 w 109"/>
                              <a:gd name="T34" fmla="+- 0 1825 1635"/>
                              <a:gd name="T35" fmla="*/ 1825 h 293"/>
                              <a:gd name="T36" fmla="+- 0 8984 8876"/>
                              <a:gd name="T37" fmla="*/ T36 w 109"/>
                              <a:gd name="T38" fmla="+- 0 1814 1635"/>
                              <a:gd name="T39" fmla="*/ 1814 h 293"/>
                              <a:gd name="T40" fmla="+- 0 8984 8876"/>
                              <a:gd name="T41" fmla="*/ T40 w 109"/>
                              <a:gd name="T42" fmla="+- 0 1801 1635"/>
                              <a:gd name="T43" fmla="*/ 1801 h 293"/>
                              <a:gd name="T44" fmla="+- 0 8983 8876"/>
                              <a:gd name="T45" fmla="*/ T44 w 109"/>
                              <a:gd name="T46" fmla="+- 0 1789 1635"/>
                              <a:gd name="T47" fmla="*/ 1789 h 293"/>
                              <a:gd name="T48" fmla="+- 0 8981 8876"/>
                              <a:gd name="T49" fmla="*/ T48 w 109"/>
                              <a:gd name="T50" fmla="+- 0 1777 1635"/>
                              <a:gd name="T51" fmla="*/ 1777 h 293"/>
                              <a:gd name="T52" fmla="+- 0 8978 8876"/>
                              <a:gd name="T53" fmla="*/ T52 w 109"/>
                              <a:gd name="T54" fmla="+- 0 1765 1635"/>
                              <a:gd name="T55" fmla="*/ 1765 h 293"/>
                              <a:gd name="T56" fmla="+- 0 8974 8876"/>
                              <a:gd name="T57" fmla="*/ T56 w 109"/>
                              <a:gd name="T58" fmla="+- 0 1754 1635"/>
                              <a:gd name="T59" fmla="*/ 1754 h 293"/>
                              <a:gd name="T60" fmla="+- 0 8973 8876"/>
                              <a:gd name="T61" fmla="*/ T60 w 109"/>
                              <a:gd name="T62" fmla="+- 0 1743 1635"/>
                              <a:gd name="T63" fmla="*/ 1743 h 293"/>
                              <a:gd name="T64" fmla="+- 0 8967 8876"/>
                              <a:gd name="T65" fmla="*/ T64 w 109"/>
                              <a:gd name="T66" fmla="+- 0 1732 1635"/>
                              <a:gd name="T67" fmla="*/ 1732 h 293"/>
                              <a:gd name="T68" fmla="+- 0 8963 8876"/>
                              <a:gd name="T69" fmla="*/ T68 w 109"/>
                              <a:gd name="T70" fmla="+- 0 1721 1635"/>
                              <a:gd name="T71" fmla="*/ 1721 h 293"/>
                              <a:gd name="T72" fmla="+- 0 8956 8876"/>
                              <a:gd name="T73" fmla="*/ T72 w 109"/>
                              <a:gd name="T74" fmla="+- 0 1711 1635"/>
                              <a:gd name="T75" fmla="*/ 1711 h 293"/>
                              <a:gd name="T76" fmla="+- 0 8950 8876"/>
                              <a:gd name="T77" fmla="*/ T76 w 109"/>
                              <a:gd name="T78" fmla="+- 0 1701 1635"/>
                              <a:gd name="T79" fmla="*/ 1701 h 293"/>
                              <a:gd name="T80" fmla="+- 0 8945 8876"/>
                              <a:gd name="T81" fmla="*/ T80 w 109"/>
                              <a:gd name="T82" fmla="+- 0 1691 1635"/>
                              <a:gd name="T83" fmla="*/ 1691 h 293"/>
                              <a:gd name="T84" fmla="+- 0 8937 8876"/>
                              <a:gd name="T85" fmla="*/ T84 w 109"/>
                              <a:gd name="T86" fmla="+- 0 1680 1635"/>
                              <a:gd name="T87" fmla="*/ 1680 h 293"/>
                              <a:gd name="T88" fmla="+- 0 8930 8876"/>
                              <a:gd name="T89" fmla="*/ T88 w 109"/>
                              <a:gd name="T90" fmla="+- 0 1672 1635"/>
                              <a:gd name="T91" fmla="*/ 1672 h 293"/>
                              <a:gd name="T92" fmla="+- 0 8922 8876"/>
                              <a:gd name="T93" fmla="*/ T92 w 109"/>
                              <a:gd name="T94" fmla="+- 0 1663 1635"/>
                              <a:gd name="T95" fmla="*/ 1663 h 293"/>
                              <a:gd name="T96" fmla="+- 0 8912 8876"/>
                              <a:gd name="T97" fmla="*/ T96 w 109"/>
                              <a:gd name="T98" fmla="+- 0 1654 1635"/>
                              <a:gd name="T99" fmla="*/ 1654 h 293"/>
                              <a:gd name="T100" fmla="+- 0 8906 8876"/>
                              <a:gd name="T101" fmla="*/ T100 w 109"/>
                              <a:gd name="T102" fmla="+- 0 1648 1635"/>
                              <a:gd name="T103" fmla="*/ 1648 h 293"/>
                              <a:gd name="T104" fmla="+- 0 8903 8876"/>
                              <a:gd name="T105" fmla="*/ T104 w 109"/>
                              <a:gd name="T106" fmla="+- 0 1643 1635"/>
                              <a:gd name="T107" fmla="*/ 1643 h 293"/>
                              <a:gd name="T108" fmla="+- 0 8895 8876"/>
                              <a:gd name="T109" fmla="*/ T108 w 109"/>
                              <a:gd name="T110" fmla="+- 0 1643 1635"/>
                              <a:gd name="T111" fmla="*/ 1643 h 293"/>
                              <a:gd name="T112" fmla="+- 0 8894 8876"/>
                              <a:gd name="T113" fmla="*/ T112 w 109"/>
                              <a:gd name="T114" fmla="+- 0 1650 1635"/>
                              <a:gd name="T115" fmla="*/ 1650 h 293"/>
                              <a:gd name="T116" fmla="+- 0 8889 8876"/>
                              <a:gd name="T117" fmla="*/ T116 w 109"/>
                              <a:gd name="T118" fmla="+- 0 1655 1635"/>
                              <a:gd name="T119" fmla="*/ 1655 h 293"/>
                              <a:gd name="T120" fmla="+- 0 8886 8876"/>
                              <a:gd name="T121" fmla="*/ T120 w 109"/>
                              <a:gd name="T122" fmla="+- 0 1668 1635"/>
                              <a:gd name="T123" fmla="*/ 1668 h 293"/>
                              <a:gd name="T124" fmla="+- 0 8883 8876"/>
                              <a:gd name="T125" fmla="*/ T124 w 109"/>
                              <a:gd name="T126" fmla="+- 0 1680 1635"/>
                              <a:gd name="T127" fmla="*/ 1680 h 293"/>
                              <a:gd name="T128" fmla="+- 0 8882 8876"/>
                              <a:gd name="T129" fmla="*/ T128 w 109"/>
                              <a:gd name="T130" fmla="+- 0 1691 1635"/>
                              <a:gd name="T131" fmla="*/ 1691 h 293"/>
                              <a:gd name="T132" fmla="+- 0 8880 8876"/>
                              <a:gd name="T133" fmla="*/ T132 w 109"/>
                              <a:gd name="T134" fmla="+- 0 1701 1635"/>
                              <a:gd name="T135" fmla="*/ 1701 h 293"/>
                              <a:gd name="T136" fmla="+- 0 8878 8876"/>
                              <a:gd name="T137" fmla="*/ T136 w 109"/>
                              <a:gd name="T138" fmla="+- 0 1713 1635"/>
                              <a:gd name="T139" fmla="*/ 1713 h 293"/>
                              <a:gd name="T140" fmla="+- 0 8877 8876"/>
                              <a:gd name="T141" fmla="*/ T140 w 109"/>
                              <a:gd name="T142" fmla="+- 0 1724 1635"/>
                              <a:gd name="T143" fmla="*/ 1724 h 293"/>
                              <a:gd name="T144" fmla="+- 0 8877 8876"/>
                              <a:gd name="T145" fmla="*/ T144 w 109"/>
                              <a:gd name="T146" fmla="+- 0 1736 1635"/>
                              <a:gd name="T147" fmla="*/ 1736 h 293"/>
                              <a:gd name="T148" fmla="+- 0 8877 8876"/>
                              <a:gd name="T149" fmla="*/ T148 w 109"/>
                              <a:gd name="T150" fmla="+- 0 1746 1635"/>
                              <a:gd name="T151" fmla="*/ 1746 h 293"/>
                              <a:gd name="T152" fmla="+- 0 8877 8876"/>
                              <a:gd name="T153" fmla="*/ T152 w 109"/>
                              <a:gd name="T154" fmla="+- 0 1757 1635"/>
                              <a:gd name="T155" fmla="*/ 1757 h 293"/>
                              <a:gd name="T156" fmla="+- 0 8877 8876"/>
                              <a:gd name="T157" fmla="*/ T156 w 109"/>
                              <a:gd name="T158" fmla="+- 0 1770 1635"/>
                              <a:gd name="T159" fmla="*/ 1770 h 293"/>
                              <a:gd name="T160" fmla="+- 0 8878 8876"/>
                              <a:gd name="T161" fmla="*/ T160 w 109"/>
                              <a:gd name="T162" fmla="+- 0 1779 1635"/>
                              <a:gd name="T163" fmla="*/ 1779 h 293"/>
                              <a:gd name="T164" fmla="+- 0 8883 8876"/>
                              <a:gd name="T165" fmla="*/ T164 w 109"/>
                              <a:gd name="T166" fmla="+- 0 1792 1635"/>
                              <a:gd name="T167" fmla="*/ 1792 h 293"/>
                              <a:gd name="T168" fmla="+- 0 8884 8876"/>
                              <a:gd name="T169" fmla="*/ T168 w 109"/>
                              <a:gd name="T170" fmla="+- 0 1804 1635"/>
                              <a:gd name="T171" fmla="*/ 1804 h 293"/>
                              <a:gd name="T172" fmla="+- 0 8888 8876"/>
                              <a:gd name="T173" fmla="*/ T172 w 109"/>
                              <a:gd name="T174" fmla="+- 0 1816 1635"/>
                              <a:gd name="T175" fmla="*/ 1816 h 293"/>
                              <a:gd name="T176" fmla="+- 0 8893 8876"/>
                              <a:gd name="T177" fmla="*/ T176 w 109"/>
                              <a:gd name="T178" fmla="+- 0 1827 1635"/>
                              <a:gd name="T179" fmla="*/ 1827 h 293"/>
                              <a:gd name="T180" fmla="+- 0 8898 8876"/>
                              <a:gd name="T181" fmla="*/ T180 w 109"/>
                              <a:gd name="T182" fmla="+- 0 1839 1635"/>
                              <a:gd name="T183" fmla="*/ 1839 h 293"/>
                              <a:gd name="T184" fmla="+- 0 8903 8876"/>
                              <a:gd name="T185" fmla="*/ T184 w 109"/>
                              <a:gd name="T186" fmla="+- 0 1850 1635"/>
                              <a:gd name="T187" fmla="*/ 1850 h 293"/>
                              <a:gd name="T188" fmla="+- 0 8909 8876"/>
                              <a:gd name="T189" fmla="*/ T188 w 109"/>
                              <a:gd name="T190" fmla="+- 0 1862 1635"/>
                              <a:gd name="T191" fmla="*/ 1862 h 293"/>
                              <a:gd name="T192" fmla="+- 0 8917 8876"/>
                              <a:gd name="T193" fmla="*/ T192 w 109"/>
                              <a:gd name="T194" fmla="+- 0 1872 1635"/>
                              <a:gd name="T195" fmla="*/ 1872 h 293"/>
                              <a:gd name="T196" fmla="+- 0 8924 8876"/>
                              <a:gd name="T197" fmla="*/ T196 w 109"/>
                              <a:gd name="T198" fmla="+- 0 1882 1635"/>
                              <a:gd name="T199" fmla="*/ 1882 h 293"/>
                              <a:gd name="T200" fmla="+- 0 8931 8876"/>
                              <a:gd name="T201" fmla="*/ T200 w 109"/>
                              <a:gd name="T202" fmla="+- 0 1891 1635"/>
                              <a:gd name="T203" fmla="*/ 1891 h 293"/>
                              <a:gd name="T204" fmla="+- 0 8940 8876"/>
                              <a:gd name="T205" fmla="*/ T204 w 109"/>
                              <a:gd name="T206" fmla="+- 0 1901 1635"/>
                              <a:gd name="T207" fmla="*/ 1901 h 293"/>
                              <a:gd name="T208" fmla="+- 0 8947 8876"/>
                              <a:gd name="T209" fmla="*/ T208 w 109"/>
                              <a:gd name="T210" fmla="+- 0 1912 1635"/>
                              <a:gd name="T211" fmla="*/ 1912 h 293"/>
                              <a:gd name="T212" fmla="+- 0 8954 8876"/>
                              <a:gd name="T213" fmla="*/ T212 w 109"/>
                              <a:gd name="T214" fmla="+- 0 1921 1635"/>
                              <a:gd name="T215" fmla="*/ 1921 h 293"/>
                              <a:gd name="T216" fmla="+- 0 8959 8876"/>
                              <a:gd name="T217" fmla="*/ T216 w 109"/>
                              <a:gd name="T218" fmla="+- 0 1926 1635"/>
                              <a:gd name="T219" fmla="*/ 1926 h 29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109" h="293">
                                <a:moveTo>
                                  <a:pt x="83" y="292"/>
                                </a:moveTo>
                                <a:lnTo>
                                  <a:pt x="84" y="285"/>
                                </a:lnTo>
                                <a:lnTo>
                                  <a:pt x="87" y="278"/>
                                </a:lnTo>
                                <a:lnTo>
                                  <a:pt x="87" y="274"/>
                                </a:lnTo>
                                <a:lnTo>
                                  <a:pt x="88" y="267"/>
                                </a:lnTo>
                                <a:lnTo>
                                  <a:pt x="90" y="262"/>
                                </a:lnTo>
                                <a:lnTo>
                                  <a:pt x="92" y="256"/>
                                </a:lnTo>
                                <a:lnTo>
                                  <a:pt x="93" y="249"/>
                                </a:lnTo>
                                <a:lnTo>
                                  <a:pt x="95" y="244"/>
                                </a:lnTo>
                                <a:lnTo>
                                  <a:pt x="96" y="238"/>
                                </a:lnTo>
                                <a:lnTo>
                                  <a:pt x="98" y="233"/>
                                </a:lnTo>
                                <a:lnTo>
                                  <a:pt x="100" y="227"/>
                                </a:lnTo>
                                <a:lnTo>
                                  <a:pt x="101" y="220"/>
                                </a:lnTo>
                                <a:lnTo>
                                  <a:pt x="103" y="214"/>
                                </a:lnTo>
                                <a:lnTo>
                                  <a:pt x="106" y="208"/>
                                </a:lnTo>
                                <a:lnTo>
                                  <a:pt x="105" y="203"/>
                                </a:lnTo>
                                <a:lnTo>
                                  <a:pt x="107" y="196"/>
                                </a:lnTo>
                                <a:lnTo>
                                  <a:pt x="109" y="190"/>
                                </a:lnTo>
                                <a:lnTo>
                                  <a:pt x="108" y="184"/>
                                </a:lnTo>
                                <a:lnTo>
                                  <a:pt x="108" y="179"/>
                                </a:lnTo>
                                <a:lnTo>
                                  <a:pt x="108" y="172"/>
                                </a:lnTo>
                                <a:lnTo>
                                  <a:pt x="108" y="166"/>
                                </a:lnTo>
                                <a:lnTo>
                                  <a:pt x="108" y="161"/>
                                </a:lnTo>
                                <a:lnTo>
                                  <a:pt x="107" y="154"/>
                                </a:lnTo>
                                <a:lnTo>
                                  <a:pt x="106" y="148"/>
                                </a:lnTo>
                                <a:lnTo>
                                  <a:pt x="105" y="142"/>
                                </a:lnTo>
                                <a:lnTo>
                                  <a:pt x="104" y="137"/>
                                </a:lnTo>
                                <a:lnTo>
                                  <a:pt x="102" y="130"/>
                                </a:lnTo>
                                <a:lnTo>
                                  <a:pt x="102" y="125"/>
                                </a:lnTo>
                                <a:lnTo>
                                  <a:pt x="98" y="119"/>
                                </a:lnTo>
                                <a:lnTo>
                                  <a:pt x="97" y="114"/>
                                </a:lnTo>
                                <a:lnTo>
                                  <a:pt x="97" y="108"/>
                                </a:lnTo>
                                <a:lnTo>
                                  <a:pt x="93" y="102"/>
                                </a:lnTo>
                                <a:lnTo>
                                  <a:pt x="91" y="97"/>
                                </a:lnTo>
                                <a:lnTo>
                                  <a:pt x="88" y="92"/>
                                </a:lnTo>
                                <a:lnTo>
                                  <a:pt x="87" y="86"/>
                                </a:lnTo>
                                <a:lnTo>
                                  <a:pt x="83" y="81"/>
                                </a:lnTo>
                                <a:lnTo>
                                  <a:pt x="80" y="76"/>
                                </a:lnTo>
                                <a:lnTo>
                                  <a:pt x="77" y="70"/>
                                </a:lnTo>
                                <a:lnTo>
                                  <a:pt x="74" y="66"/>
                                </a:lnTo>
                                <a:lnTo>
                                  <a:pt x="71" y="61"/>
                                </a:lnTo>
                                <a:lnTo>
                                  <a:pt x="69" y="56"/>
                                </a:lnTo>
                                <a:lnTo>
                                  <a:pt x="65" y="51"/>
                                </a:lnTo>
                                <a:lnTo>
                                  <a:pt x="61" y="45"/>
                                </a:lnTo>
                                <a:lnTo>
                                  <a:pt x="58" y="41"/>
                                </a:lnTo>
                                <a:lnTo>
                                  <a:pt x="54" y="37"/>
                                </a:lnTo>
                                <a:lnTo>
                                  <a:pt x="50" y="32"/>
                                </a:lnTo>
                                <a:lnTo>
                                  <a:pt x="46" y="28"/>
                                </a:lnTo>
                                <a:lnTo>
                                  <a:pt x="42" y="24"/>
                                </a:lnTo>
                                <a:lnTo>
                                  <a:pt x="36" y="19"/>
                                </a:lnTo>
                                <a:lnTo>
                                  <a:pt x="33" y="14"/>
                                </a:lnTo>
                                <a:lnTo>
                                  <a:pt x="30" y="13"/>
                                </a:lnTo>
                                <a:lnTo>
                                  <a:pt x="27" y="9"/>
                                </a:lnTo>
                                <a:lnTo>
                                  <a:pt x="27" y="8"/>
                                </a:lnTo>
                                <a:lnTo>
                                  <a:pt x="20" y="0"/>
                                </a:lnTo>
                                <a:lnTo>
                                  <a:pt x="19" y="8"/>
                                </a:lnTo>
                                <a:lnTo>
                                  <a:pt x="20" y="10"/>
                                </a:lnTo>
                                <a:lnTo>
                                  <a:pt x="18" y="15"/>
                                </a:lnTo>
                                <a:lnTo>
                                  <a:pt x="17" y="17"/>
                                </a:lnTo>
                                <a:lnTo>
                                  <a:pt x="13" y="20"/>
                                </a:lnTo>
                                <a:lnTo>
                                  <a:pt x="11" y="29"/>
                                </a:lnTo>
                                <a:lnTo>
                                  <a:pt x="10" y="33"/>
                                </a:lnTo>
                                <a:lnTo>
                                  <a:pt x="9" y="38"/>
                                </a:lnTo>
                                <a:lnTo>
                                  <a:pt x="7" y="45"/>
                                </a:lnTo>
                                <a:lnTo>
                                  <a:pt x="6" y="50"/>
                                </a:lnTo>
                                <a:lnTo>
                                  <a:pt x="6" y="56"/>
                                </a:lnTo>
                                <a:lnTo>
                                  <a:pt x="4" y="61"/>
                                </a:lnTo>
                                <a:lnTo>
                                  <a:pt x="4" y="66"/>
                                </a:lnTo>
                                <a:lnTo>
                                  <a:pt x="2" y="72"/>
                                </a:lnTo>
                                <a:lnTo>
                                  <a:pt x="2" y="78"/>
                                </a:lnTo>
                                <a:lnTo>
                                  <a:pt x="2" y="83"/>
                                </a:lnTo>
                                <a:lnTo>
                                  <a:pt x="1" y="89"/>
                                </a:lnTo>
                                <a:lnTo>
                                  <a:pt x="1" y="94"/>
                                </a:lnTo>
                                <a:lnTo>
                                  <a:pt x="1" y="101"/>
                                </a:lnTo>
                                <a:lnTo>
                                  <a:pt x="0" y="106"/>
                                </a:lnTo>
                                <a:lnTo>
                                  <a:pt x="1" y="111"/>
                                </a:lnTo>
                                <a:lnTo>
                                  <a:pt x="1" y="118"/>
                                </a:lnTo>
                                <a:lnTo>
                                  <a:pt x="1" y="122"/>
                                </a:lnTo>
                                <a:lnTo>
                                  <a:pt x="1" y="128"/>
                                </a:lnTo>
                                <a:lnTo>
                                  <a:pt x="1" y="135"/>
                                </a:lnTo>
                                <a:lnTo>
                                  <a:pt x="0" y="141"/>
                                </a:lnTo>
                                <a:lnTo>
                                  <a:pt x="2" y="144"/>
                                </a:lnTo>
                                <a:lnTo>
                                  <a:pt x="4" y="150"/>
                                </a:lnTo>
                                <a:lnTo>
                                  <a:pt x="7" y="157"/>
                                </a:lnTo>
                                <a:lnTo>
                                  <a:pt x="7" y="162"/>
                                </a:lnTo>
                                <a:lnTo>
                                  <a:pt x="8" y="169"/>
                                </a:lnTo>
                                <a:lnTo>
                                  <a:pt x="10" y="175"/>
                                </a:lnTo>
                                <a:lnTo>
                                  <a:pt x="12" y="181"/>
                                </a:lnTo>
                                <a:lnTo>
                                  <a:pt x="14" y="187"/>
                                </a:lnTo>
                                <a:lnTo>
                                  <a:pt x="17" y="192"/>
                                </a:lnTo>
                                <a:lnTo>
                                  <a:pt x="19" y="198"/>
                                </a:lnTo>
                                <a:lnTo>
                                  <a:pt x="22" y="204"/>
                                </a:lnTo>
                                <a:lnTo>
                                  <a:pt x="24" y="210"/>
                                </a:lnTo>
                                <a:lnTo>
                                  <a:pt x="27" y="215"/>
                                </a:lnTo>
                                <a:lnTo>
                                  <a:pt x="30" y="221"/>
                                </a:lnTo>
                                <a:lnTo>
                                  <a:pt x="33" y="227"/>
                                </a:lnTo>
                                <a:lnTo>
                                  <a:pt x="37" y="231"/>
                                </a:lnTo>
                                <a:lnTo>
                                  <a:pt x="41" y="237"/>
                                </a:lnTo>
                                <a:lnTo>
                                  <a:pt x="44" y="242"/>
                                </a:lnTo>
                                <a:lnTo>
                                  <a:pt x="48" y="247"/>
                                </a:lnTo>
                                <a:lnTo>
                                  <a:pt x="52" y="253"/>
                                </a:lnTo>
                                <a:lnTo>
                                  <a:pt x="55" y="256"/>
                                </a:lnTo>
                                <a:lnTo>
                                  <a:pt x="59" y="262"/>
                                </a:lnTo>
                                <a:lnTo>
                                  <a:pt x="64" y="266"/>
                                </a:lnTo>
                                <a:lnTo>
                                  <a:pt x="67" y="272"/>
                                </a:lnTo>
                                <a:lnTo>
                                  <a:pt x="71" y="277"/>
                                </a:lnTo>
                                <a:lnTo>
                                  <a:pt x="74" y="281"/>
                                </a:lnTo>
                                <a:lnTo>
                                  <a:pt x="78" y="286"/>
                                </a:lnTo>
                                <a:lnTo>
                                  <a:pt x="83" y="292"/>
                                </a:lnTo>
                                <a:lnTo>
                                  <a:pt x="83" y="291"/>
                                </a:lnTo>
                                <a:lnTo>
                                  <a:pt x="83" y="292"/>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11" name="Freeform 548"/>
                        <wps:cNvSpPr>
                          <a:spLocks/>
                        </wps:cNvSpPr>
                        <wps:spPr bwMode="auto">
                          <a:xfrm>
                            <a:off x="8899" y="1653"/>
                            <a:ext cx="60" cy="272"/>
                          </a:xfrm>
                          <a:custGeom>
                            <a:avLst/>
                            <a:gdLst>
                              <a:gd name="T0" fmla="+- 0 8899 8899"/>
                              <a:gd name="T1" fmla="*/ T0 w 60"/>
                              <a:gd name="T2" fmla="+- 0 1653 1653"/>
                              <a:gd name="T3" fmla="*/ 1653 h 272"/>
                              <a:gd name="T4" fmla="+- 0 8912 8899"/>
                              <a:gd name="T5" fmla="*/ T4 w 60"/>
                              <a:gd name="T6" fmla="+- 0 1718 1653"/>
                              <a:gd name="T7" fmla="*/ 1718 h 272"/>
                              <a:gd name="T8" fmla="+- 0 8926 8899"/>
                              <a:gd name="T9" fmla="*/ T8 w 60"/>
                              <a:gd name="T10" fmla="+- 0 1788 1653"/>
                              <a:gd name="T11" fmla="*/ 1788 h 272"/>
                              <a:gd name="T12" fmla="+- 0 8941 8899"/>
                              <a:gd name="T13" fmla="*/ T12 w 60"/>
                              <a:gd name="T14" fmla="+- 0 1859 1653"/>
                              <a:gd name="T15" fmla="*/ 1859 h 272"/>
                              <a:gd name="T16" fmla="+- 0 8957 8899"/>
                              <a:gd name="T17" fmla="*/ T16 w 60"/>
                              <a:gd name="T18" fmla="+- 0 1924 1653"/>
                              <a:gd name="T19" fmla="*/ 1924 h 272"/>
                              <a:gd name="T20" fmla="+- 0 8958 8899"/>
                              <a:gd name="T21" fmla="*/ T20 w 60"/>
                              <a:gd name="T22" fmla="+- 0 1925 1653"/>
                              <a:gd name="T23" fmla="*/ 1925 h 272"/>
                              <a:gd name="T24" fmla="+- 0 8959 8899"/>
                              <a:gd name="T25" fmla="*/ T24 w 60"/>
                              <a:gd name="T26" fmla="+- 0 1925 1653"/>
                              <a:gd name="T27" fmla="*/ 1925 h 272"/>
                              <a:gd name="T28" fmla="+- 0 8959 8899"/>
                              <a:gd name="T29" fmla="*/ T28 w 60"/>
                              <a:gd name="T30" fmla="+- 0 1924 1653"/>
                              <a:gd name="T31" fmla="*/ 1924 h 272"/>
                              <a:gd name="T32" fmla="+- 0 8943 8899"/>
                              <a:gd name="T33" fmla="*/ T32 w 60"/>
                              <a:gd name="T34" fmla="+- 0 1862 1653"/>
                              <a:gd name="T35" fmla="*/ 1862 h 272"/>
                              <a:gd name="T36" fmla="+- 0 8928 8899"/>
                              <a:gd name="T37" fmla="*/ T36 w 60"/>
                              <a:gd name="T38" fmla="+- 0 1792 1653"/>
                              <a:gd name="T39" fmla="*/ 1792 h 272"/>
                              <a:gd name="T40" fmla="+- 0 8914 8899"/>
                              <a:gd name="T41" fmla="*/ T40 w 60"/>
                              <a:gd name="T42" fmla="+- 0 1720 1653"/>
                              <a:gd name="T43" fmla="*/ 1720 h 272"/>
                              <a:gd name="T44" fmla="+- 0 8899 8899"/>
                              <a:gd name="T45" fmla="*/ T44 w 60"/>
                              <a:gd name="T46" fmla="+- 0 1653 1653"/>
                              <a:gd name="T47" fmla="*/ 1653 h 27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60" h="272">
                                <a:moveTo>
                                  <a:pt x="0" y="0"/>
                                </a:moveTo>
                                <a:lnTo>
                                  <a:pt x="13" y="65"/>
                                </a:lnTo>
                                <a:lnTo>
                                  <a:pt x="27" y="135"/>
                                </a:lnTo>
                                <a:lnTo>
                                  <a:pt x="42" y="206"/>
                                </a:lnTo>
                                <a:lnTo>
                                  <a:pt x="58" y="271"/>
                                </a:lnTo>
                                <a:lnTo>
                                  <a:pt x="59" y="272"/>
                                </a:lnTo>
                                <a:lnTo>
                                  <a:pt x="60" y="272"/>
                                </a:lnTo>
                                <a:lnTo>
                                  <a:pt x="60" y="271"/>
                                </a:lnTo>
                                <a:lnTo>
                                  <a:pt x="44" y="209"/>
                                </a:lnTo>
                                <a:lnTo>
                                  <a:pt x="29" y="139"/>
                                </a:lnTo>
                                <a:lnTo>
                                  <a:pt x="15" y="67"/>
                                </a:lnTo>
                                <a:lnTo>
                                  <a:pt x="0"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312" name="Picture 549"/>
                          <pic:cNvPicPr>
                            <a:picLocks noChangeAspect="1" noChangeArrowheads="1"/>
                          </pic:cNvPicPr>
                        </pic:nvPicPr>
                        <pic:blipFill>
                          <a:blip r:embed="rId313">
                            <a:extLst>
                              <a:ext uri="{28A0092B-C50C-407E-A947-70E740481C1C}">
                                <a14:useLocalDpi xmlns:a14="http://schemas.microsoft.com/office/drawing/2010/main" val="0"/>
                              </a:ext>
                            </a:extLst>
                          </a:blip>
                          <a:srcRect/>
                          <a:stretch>
                            <a:fillRect/>
                          </a:stretch>
                        </pic:blipFill>
                        <pic:spPr bwMode="auto">
                          <a:xfrm>
                            <a:off x="8760" y="1768"/>
                            <a:ext cx="229" cy="19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13" name="Freeform 550"/>
                        <wps:cNvSpPr>
                          <a:spLocks/>
                        </wps:cNvSpPr>
                        <wps:spPr bwMode="auto">
                          <a:xfrm>
                            <a:off x="8760" y="1768"/>
                            <a:ext cx="229" cy="193"/>
                          </a:xfrm>
                          <a:custGeom>
                            <a:avLst/>
                            <a:gdLst>
                              <a:gd name="T0" fmla="+- 0 8986 8760"/>
                              <a:gd name="T1" fmla="*/ T0 w 229"/>
                              <a:gd name="T2" fmla="+- 0 1955 1768"/>
                              <a:gd name="T3" fmla="*/ 1955 h 193"/>
                              <a:gd name="T4" fmla="+- 0 8982 8760"/>
                              <a:gd name="T5" fmla="*/ T4 w 229"/>
                              <a:gd name="T6" fmla="+- 0 1944 1768"/>
                              <a:gd name="T7" fmla="*/ 1944 h 193"/>
                              <a:gd name="T8" fmla="+- 0 8977 8760"/>
                              <a:gd name="T9" fmla="*/ T8 w 229"/>
                              <a:gd name="T10" fmla="+- 0 1932 1768"/>
                              <a:gd name="T11" fmla="*/ 1932 h 193"/>
                              <a:gd name="T12" fmla="+- 0 8971 8760"/>
                              <a:gd name="T13" fmla="*/ T12 w 229"/>
                              <a:gd name="T14" fmla="+- 0 1921 1768"/>
                              <a:gd name="T15" fmla="*/ 1921 h 193"/>
                              <a:gd name="T16" fmla="+- 0 8967 8760"/>
                              <a:gd name="T17" fmla="*/ T16 w 229"/>
                              <a:gd name="T18" fmla="+- 0 1910 1768"/>
                              <a:gd name="T19" fmla="*/ 1910 h 193"/>
                              <a:gd name="T20" fmla="+- 0 8963 8760"/>
                              <a:gd name="T21" fmla="*/ T20 w 229"/>
                              <a:gd name="T22" fmla="+- 0 1898 1768"/>
                              <a:gd name="T23" fmla="*/ 1898 h 193"/>
                              <a:gd name="T24" fmla="+- 0 8957 8760"/>
                              <a:gd name="T25" fmla="*/ T24 w 229"/>
                              <a:gd name="T26" fmla="+- 0 1887 1768"/>
                              <a:gd name="T27" fmla="*/ 1887 h 193"/>
                              <a:gd name="T28" fmla="+- 0 8952 8760"/>
                              <a:gd name="T29" fmla="*/ T28 w 229"/>
                              <a:gd name="T30" fmla="+- 0 1876 1768"/>
                              <a:gd name="T31" fmla="*/ 1876 h 193"/>
                              <a:gd name="T32" fmla="+- 0 8948 8760"/>
                              <a:gd name="T33" fmla="*/ T32 w 229"/>
                              <a:gd name="T34" fmla="+- 0 1864 1768"/>
                              <a:gd name="T35" fmla="*/ 1864 h 193"/>
                              <a:gd name="T36" fmla="+- 0 8940 8760"/>
                              <a:gd name="T37" fmla="*/ T36 w 229"/>
                              <a:gd name="T38" fmla="+- 0 1856 1768"/>
                              <a:gd name="T39" fmla="*/ 1856 h 193"/>
                              <a:gd name="T40" fmla="+- 0 8932 8760"/>
                              <a:gd name="T41" fmla="*/ T40 w 229"/>
                              <a:gd name="T42" fmla="+- 0 1846 1768"/>
                              <a:gd name="T43" fmla="*/ 1846 h 193"/>
                              <a:gd name="T44" fmla="+- 0 8924 8760"/>
                              <a:gd name="T45" fmla="*/ T44 w 229"/>
                              <a:gd name="T46" fmla="+- 0 1837 1768"/>
                              <a:gd name="T47" fmla="*/ 1837 h 193"/>
                              <a:gd name="T48" fmla="+- 0 8915 8760"/>
                              <a:gd name="T49" fmla="*/ T48 w 229"/>
                              <a:gd name="T50" fmla="+- 0 1828 1768"/>
                              <a:gd name="T51" fmla="*/ 1828 h 193"/>
                              <a:gd name="T52" fmla="+- 0 8906 8760"/>
                              <a:gd name="T53" fmla="*/ T52 w 229"/>
                              <a:gd name="T54" fmla="+- 0 1821 1768"/>
                              <a:gd name="T55" fmla="*/ 1821 h 193"/>
                              <a:gd name="T56" fmla="+- 0 8896 8760"/>
                              <a:gd name="T57" fmla="*/ T56 w 229"/>
                              <a:gd name="T58" fmla="+- 0 1815 1768"/>
                              <a:gd name="T59" fmla="*/ 1815 h 193"/>
                              <a:gd name="T60" fmla="+- 0 8887 8760"/>
                              <a:gd name="T61" fmla="*/ T60 w 229"/>
                              <a:gd name="T62" fmla="+- 0 1806 1768"/>
                              <a:gd name="T63" fmla="*/ 1806 h 193"/>
                              <a:gd name="T64" fmla="+- 0 8876 8760"/>
                              <a:gd name="T65" fmla="*/ T64 w 229"/>
                              <a:gd name="T66" fmla="+- 0 1802 1768"/>
                              <a:gd name="T67" fmla="*/ 1802 h 193"/>
                              <a:gd name="T68" fmla="+- 0 8866 8760"/>
                              <a:gd name="T69" fmla="*/ T68 w 229"/>
                              <a:gd name="T70" fmla="+- 0 1795 1768"/>
                              <a:gd name="T71" fmla="*/ 1795 h 193"/>
                              <a:gd name="T72" fmla="+- 0 8855 8760"/>
                              <a:gd name="T73" fmla="*/ T72 w 229"/>
                              <a:gd name="T74" fmla="+- 0 1791 1768"/>
                              <a:gd name="T75" fmla="*/ 1791 h 193"/>
                              <a:gd name="T76" fmla="+- 0 8844 8760"/>
                              <a:gd name="T77" fmla="*/ T76 w 229"/>
                              <a:gd name="T78" fmla="+- 0 1787 1768"/>
                              <a:gd name="T79" fmla="*/ 1787 h 193"/>
                              <a:gd name="T80" fmla="+- 0 8834 8760"/>
                              <a:gd name="T81" fmla="*/ T80 w 229"/>
                              <a:gd name="T82" fmla="+- 0 1783 1768"/>
                              <a:gd name="T83" fmla="*/ 1783 h 193"/>
                              <a:gd name="T84" fmla="+- 0 8821 8760"/>
                              <a:gd name="T85" fmla="*/ T84 w 229"/>
                              <a:gd name="T86" fmla="+- 0 1779 1768"/>
                              <a:gd name="T87" fmla="*/ 1779 h 193"/>
                              <a:gd name="T88" fmla="+- 0 8811 8760"/>
                              <a:gd name="T89" fmla="*/ T88 w 229"/>
                              <a:gd name="T90" fmla="+- 0 1777 1768"/>
                              <a:gd name="T91" fmla="*/ 1777 h 193"/>
                              <a:gd name="T92" fmla="+- 0 8798 8760"/>
                              <a:gd name="T93" fmla="*/ T92 w 229"/>
                              <a:gd name="T94" fmla="+- 0 1775 1768"/>
                              <a:gd name="T95" fmla="*/ 1775 h 193"/>
                              <a:gd name="T96" fmla="+- 0 8785 8760"/>
                              <a:gd name="T97" fmla="*/ T96 w 229"/>
                              <a:gd name="T98" fmla="+- 0 1774 1768"/>
                              <a:gd name="T99" fmla="*/ 1774 h 193"/>
                              <a:gd name="T100" fmla="+- 0 8777 8760"/>
                              <a:gd name="T101" fmla="*/ T100 w 229"/>
                              <a:gd name="T102" fmla="+- 0 1772 1768"/>
                              <a:gd name="T103" fmla="*/ 1772 h 193"/>
                              <a:gd name="T104" fmla="+- 0 8771 8760"/>
                              <a:gd name="T105" fmla="*/ T104 w 229"/>
                              <a:gd name="T106" fmla="+- 0 1771 1768"/>
                              <a:gd name="T107" fmla="*/ 1771 h 193"/>
                              <a:gd name="T108" fmla="+- 0 8765 8760"/>
                              <a:gd name="T109" fmla="*/ T108 w 229"/>
                              <a:gd name="T110" fmla="+- 0 1775 1768"/>
                              <a:gd name="T111" fmla="*/ 1775 h 193"/>
                              <a:gd name="T112" fmla="+- 0 8768 8760"/>
                              <a:gd name="T113" fmla="*/ T112 w 229"/>
                              <a:gd name="T114" fmla="+- 0 1781 1768"/>
                              <a:gd name="T115" fmla="*/ 1781 h 193"/>
                              <a:gd name="T116" fmla="+- 0 8768 8760"/>
                              <a:gd name="T117" fmla="*/ T116 w 229"/>
                              <a:gd name="T118" fmla="+- 0 1788 1768"/>
                              <a:gd name="T119" fmla="*/ 1788 h 193"/>
                              <a:gd name="T120" fmla="+- 0 8773 8760"/>
                              <a:gd name="T121" fmla="*/ T120 w 229"/>
                              <a:gd name="T122" fmla="+- 0 1800 1768"/>
                              <a:gd name="T123" fmla="*/ 1800 h 193"/>
                              <a:gd name="T124" fmla="+- 0 8777 8760"/>
                              <a:gd name="T125" fmla="*/ T124 w 229"/>
                              <a:gd name="T126" fmla="+- 0 1812 1768"/>
                              <a:gd name="T127" fmla="*/ 1812 h 193"/>
                              <a:gd name="T128" fmla="+- 0 8784 8760"/>
                              <a:gd name="T129" fmla="*/ T128 w 229"/>
                              <a:gd name="T130" fmla="+- 0 1821 1768"/>
                              <a:gd name="T131" fmla="*/ 1821 h 193"/>
                              <a:gd name="T132" fmla="+- 0 8789 8760"/>
                              <a:gd name="T133" fmla="*/ T132 w 229"/>
                              <a:gd name="T134" fmla="+- 0 1830 1768"/>
                              <a:gd name="T135" fmla="*/ 1830 h 193"/>
                              <a:gd name="T136" fmla="+- 0 8794 8760"/>
                              <a:gd name="T137" fmla="*/ T136 w 229"/>
                              <a:gd name="T138" fmla="+- 0 1841 1768"/>
                              <a:gd name="T139" fmla="*/ 1841 h 193"/>
                              <a:gd name="T140" fmla="+- 0 8800 8760"/>
                              <a:gd name="T141" fmla="*/ T140 w 229"/>
                              <a:gd name="T142" fmla="+- 0 1851 1768"/>
                              <a:gd name="T143" fmla="*/ 1851 h 193"/>
                              <a:gd name="T144" fmla="+- 0 8807 8760"/>
                              <a:gd name="T145" fmla="*/ T144 w 229"/>
                              <a:gd name="T146" fmla="+- 0 1860 1768"/>
                              <a:gd name="T147" fmla="*/ 1860 h 193"/>
                              <a:gd name="T148" fmla="+- 0 8813 8760"/>
                              <a:gd name="T149" fmla="*/ T148 w 229"/>
                              <a:gd name="T150" fmla="+- 0 1868 1768"/>
                              <a:gd name="T151" fmla="*/ 1868 h 193"/>
                              <a:gd name="T152" fmla="+- 0 8821 8760"/>
                              <a:gd name="T153" fmla="*/ T152 w 229"/>
                              <a:gd name="T154" fmla="+- 0 1876 1768"/>
                              <a:gd name="T155" fmla="*/ 1876 h 193"/>
                              <a:gd name="T156" fmla="+- 0 8829 8760"/>
                              <a:gd name="T157" fmla="*/ T156 w 229"/>
                              <a:gd name="T158" fmla="+- 0 1887 1768"/>
                              <a:gd name="T159" fmla="*/ 1887 h 193"/>
                              <a:gd name="T160" fmla="+- 0 8835 8760"/>
                              <a:gd name="T161" fmla="*/ T160 w 229"/>
                              <a:gd name="T162" fmla="+- 0 1893 1768"/>
                              <a:gd name="T163" fmla="*/ 1893 h 193"/>
                              <a:gd name="T164" fmla="+- 0 8846 8760"/>
                              <a:gd name="T165" fmla="*/ T164 w 229"/>
                              <a:gd name="T166" fmla="+- 0 1901 1768"/>
                              <a:gd name="T167" fmla="*/ 1901 h 193"/>
                              <a:gd name="T168" fmla="+- 0 8855 8760"/>
                              <a:gd name="T169" fmla="*/ T168 w 229"/>
                              <a:gd name="T170" fmla="+- 0 1909 1768"/>
                              <a:gd name="T171" fmla="*/ 1909 h 193"/>
                              <a:gd name="T172" fmla="+- 0 8865 8760"/>
                              <a:gd name="T173" fmla="*/ T172 w 229"/>
                              <a:gd name="T174" fmla="+- 0 1916 1768"/>
                              <a:gd name="T175" fmla="*/ 1916 h 193"/>
                              <a:gd name="T176" fmla="+- 0 8876 8760"/>
                              <a:gd name="T177" fmla="*/ T176 w 229"/>
                              <a:gd name="T178" fmla="+- 0 1922 1768"/>
                              <a:gd name="T179" fmla="*/ 1922 h 193"/>
                              <a:gd name="T180" fmla="+- 0 8887 8760"/>
                              <a:gd name="T181" fmla="*/ T180 w 229"/>
                              <a:gd name="T182" fmla="+- 0 1929 1768"/>
                              <a:gd name="T183" fmla="*/ 1929 h 193"/>
                              <a:gd name="T184" fmla="+- 0 8899 8760"/>
                              <a:gd name="T185" fmla="*/ T184 w 229"/>
                              <a:gd name="T186" fmla="+- 0 1934 1768"/>
                              <a:gd name="T187" fmla="*/ 1934 h 193"/>
                              <a:gd name="T188" fmla="+- 0 8910 8760"/>
                              <a:gd name="T189" fmla="*/ T188 w 229"/>
                              <a:gd name="T190" fmla="+- 0 1940 1768"/>
                              <a:gd name="T191" fmla="*/ 1940 h 193"/>
                              <a:gd name="T192" fmla="+- 0 8922 8760"/>
                              <a:gd name="T193" fmla="*/ T192 w 229"/>
                              <a:gd name="T194" fmla="+- 0 1942 1768"/>
                              <a:gd name="T195" fmla="*/ 1942 h 193"/>
                              <a:gd name="T196" fmla="+- 0 8934 8760"/>
                              <a:gd name="T197" fmla="*/ T196 w 229"/>
                              <a:gd name="T198" fmla="+- 0 1946 1768"/>
                              <a:gd name="T199" fmla="*/ 1946 h 193"/>
                              <a:gd name="T200" fmla="+- 0 8945 8760"/>
                              <a:gd name="T201" fmla="*/ T200 w 229"/>
                              <a:gd name="T202" fmla="+- 0 1949 1768"/>
                              <a:gd name="T203" fmla="*/ 1949 h 193"/>
                              <a:gd name="T204" fmla="+- 0 8959 8760"/>
                              <a:gd name="T205" fmla="*/ T204 w 229"/>
                              <a:gd name="T206" fmla="+- 0 1951 1768"/>
                              <a:gd name="T207" fmla="*/ 1951 h 193"/>
                              <a:gd name="T208" fmla="+- 0 8971 8760"/>
                              <a:gd name="T209" fmla="*/ T208 w 229"/>
                              <a:gd name="T210" fmla="+- 0 1956 1768"/>
                              <a:gd name="T211" fmla="*/ 1956 h 193"/>
                              <a:gd name="T212" fmla="+- 0 8982 8760"/>
                              <a:gd name="T213" fmla="*/ T212 w 229"/>
                              <a:gd name="T214" fmla="+- 0 1959 1768"/>
                              <a:gd name="T215" fmla="*/ 1959 h 193"/>
                              <a:gd name="T216" fmla="+- 0 8989 8760"/>
                              <a:gd name="T217" fmla="*/ T216 w 229"/>
                              <a:gd name="T218" fmla="+- 0 1960 1768"/>
                              <a:gd name="T219" fmla="*/ 1960 h 19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229" h="193">
                                <a:moveTo>
                                  <a:pt x="229" y="192"/>
                                </a:moveTo>
                                <a:lnTo>
                                  <a:pt x="226" y="187"/>
                                </a:lnTo>
                                <a:lnTo>
                                  <a:pt x="224" y="180"/>
                                </a:lnTo>
                                <a:lnTo>
                                  <a:pt x="222" y="176"/>
                                </a:lnTo>
                                <a:lnTo>
                                  <a:pt x="218" y="169"/>
                                </a:lnTo>
                                <a:lnTo>
                                  <a:pt x="217" y="164"/>
                                </a:lnTo>
                                <a:lnTo>
                                  <a:pt x="214" y="159"/>
                                </a:lnTo>
                                <a:lnTo>
                                  <a:pt x="211" y="153"/>
                                </a:lnTo>
                                <a:lnTo>
                                  <a:pt x="209" y="147"/>
                                </a:lnTo>
                                <a:lnTo>
                                  <a:pt x="207" y="142"/>
                                </a:lnTo>
                                <a:lnTo>
                                  <a:pt x="205" y="137"/>
                                </a:lnTo>
                                <a:lnTo>
                                  <a:pt x="203" y="130"/>
                                </a:lnTo>
                                <a:lnTo>
                                  <a:pt x="200" y="125"/>
                                </a:lnTo>
                                <a:lnTo>
                                  <a:pt x="197" y="119"/>
                                </a:lnTo>
                                <a:lnTo>
                                  <a:pt x="196" y="112"/>
                                </a:lnTo>
                                <a:lnTo>
                                  <a:pt x="192" y="108"/>
                                </a:lnTo>
                                <a:lnTo>
                                  <a:pt x="190" y="102"/>
                                </a:lnTo>
                                <a:lnTo>
                                  <a:pt x="188" y="96"/>
                                </a:lnTo>
                                <a:lnTo>
                                  <a:pt x="183" y="92"/>
                                </a:lnTo>
                                <a:lnTo>
                                  <a:pt x="180" y="88"/>
                                </a:lnTo>
                                <a:lnTo>
                                  <a:pt x="176" y="82"/>
                                </a:lnTo>
                                <a:lnTo>
                                  <a:pt x="172" y="78"/>
                                </a:lnTo>
                                <a:lnTo>
                                  <a:pt x="169" y="74"/>
                                </a:lnTo>
                                <a:lnTo>
                                  <a:pt x="164" y="69"/>
                                </a:lnTo>
                                <a:lnTo>
                                  <a:pt x="159" y="64"/>
                                </a:lnTo>
                                <a:lnTo>
                                  <a:pt x="155" y="60"/>
                                </a:lnTo>
                                <a:lnTo>
                                  <a:pt x="151" y="57"/>
                                </a:lnTo>
                                <a:lnTo>
                                  <a:pt x="146" y="53"/>
                                </a:lnTo>
                                <a:lnTo>
                                  <a:pt x="141" y="49"/>
                                </a:lnTo>
                                <a:lnTo>
                                  <a:pt x="136" y="47"/>
                                </a:lnTo>
                                <a:lnTo>
                                  <a:pt x="131" y="43"/>
                                </a:lnTo>
                                <a:lnTo>
                                  <a:pt x="127" y="38"/>
                                </a:lnTo>
                                <a:lnTo>
                                  <a:pt x="121" y="37"/>
                                </a:lnTo>
                                <a:lnTo>
                                  <a:pt x="116" y="34"/>
                                </a:lnTo>
                                <a:lnTo>
                                  <a:pt x="111" y="31"/>
                                </a:lnTo>
                                <a:lnTo>
                                  <a:pt x="106" y="27"/>
                                </a:lnTo>
                                <a:lnTo>
                                  <a:pt x="100" y="26"/>
                                </a:lnTo>
                                <a:lnTo>
                                  <a:pt x="95" y="23"/>
                                </a:lnTo>
                                <a:lnTo>
                                  <a:pt x="89" y="21"/>
                                </a:lnTo>
                                <a:lnTo>
                                  <a:pt x="84" y="19"/>
                                </a:lnTo>
                                <a:lnTo>
                                  <a:pt x="79" y="17"/>
                                </a:lnTo>
                                <a:lnTo>
                                  <a:pt x="74" y="15"/>
                                </a:lnTo>
                                <a:lnTo>
                                  <a:pt x="68" y="13"/>
                                </a:lnTo>
                                <a:lnTo>
                                  <a:pt x="61" y="11"/>
                                </a:lnTo>
                                <a:lnTo>
                                  <a:pt x="56" y="10"/>
                                </a:lnTo>
                                <a:lnTo>
                                  <a:pt x="51" y="9"/>
                                </a:lnTo>
                                <a:lnTo>
                                  <a:pt x="44" y="8"/>
                                </a:lnTo>
                                <a:lnTo>
                                  <a:pt x="38" y="7"/>
                                </a:lnTo>
                                <a:lnTo>
                                  <a:pt x="33" y="6"/>
                                </a:lnTo>
                                <a:lnTo>
                                  <a:pt x="25" y="6"/>
                                </a:lnTo>
                                <a:lnTo>
                                  <a:pt x="20" y="4"/>
                                </a:lnTo>
                                <a:lnTo>
                                  <a:pt x="17" y="4"/>
                                </a:lnTo>
                                <a:lnTo>
                                  <a:pt x="12" y="3"/>
                                </a:lnTo>
                                <a:lnTo>
                                  <a:pt x="11" y="3"/>
                                </a:lnTo>
                                <a:lnTo>
                                  <a:pt x="0" y="0"/>
                                </a:lnTo>
                                <a:lnTo>
                                  <a:pt x="5" y="7"/>
                                </a:lnTo>
                                <a:lnTo>
                                  <a:pt x="7" y="9"/>
                                </a:lnTo>
                                <a:lnTo>
                                  <a:pt x="8" y="13"/>
                                </a:lnTo>
                                <a:lnTo>
                                  <a:pt x="9" y="16"/>
                                </a:lnTo>
                                <a:lnTo>
                                  <a:pt x="8" y="20"/>
                                </a:lnTo>
                                <a:lnTo>
                                  <a:pt x="12" y="28"/>
                                </a:lnTo>
                                <a:lnTo>
                                  <a:pt x="13" y="32"/>
                                </a:lnTo>
                                <a:lnTo>
                                  <a:pt x="15" y="38"/>
                                </a:lnTo>
                                <a:lnTo>
                                  <a:pt x="17" y="44"/>
                                </a:lnTo>
                                <a:lnTo>
                                  <a:pt x="20" y="49"/>
                                </a:lnTo>
                                <a:lnTo>
                                  <a:pt x="24" y="53"/>
                                </a:lnTo>
                                <a:lnTo>
                                  <a:pt x="25" y="59"/>
                                </a:lnTo>
                                <a:lnTo>
                                  <a:pt x="29" y="62"/>
                                </a:lnTo>
                                <a:lnTo>
                                  <a:pt x="31" y="69"/>
                                </a:lnTo>
                                <a:lnTo>
                                  <a:pt x="34" y="73"/>
                                </a:lnTo>
                                <a:lnTo>
                                  <a:pt x="37" y="77"/>
                                </a:lnTo>
                                <a:lnTo>
                                  <a:pt x="40" y="83"/>
                                </a:lnTo>
                                <a:lnTo>
                                  <a:pt x="44" y="86"/>
                                </a:lnTo>
                                <a:lnTo>
                                  <a:pt x="47" y="92"/>
                                </a:lnTo>
                                <a:lnTo>
                                  <a:pt x="50" y="96"/>
                                </a:lnTo>
                                <a:lnTo>
                                  <a:pt x="53" y="100"/>
                                </a:lnTo>
                                <a:lnTo>
                                  <a:pt x="58" y="105"/>
                                </a:lnTo>
                                <a:lnTo>
                                  <a:pt x="61" y="108"/>
                                </a:lnTo>
                                <a:lnTo>
                                  <a:pt x="64" y="113"/>
                                </a:lnTo>
                                <a:lnTo>
                                  <a:pt x="69" y="119"/>
                                </a:lnTo>
                                <a:lnTo>
                                  <a:pt x="72" y="124"/>
                                </a:lnTo>
                                <a:lnTo>
                                  <a:pt x="75" y="125"/>
                                </a:lnTo>
                                <a:lnTo>
                                  <a:pt x="80" y="129"/>
                                </a:lnTo>
                                <a:lnTo>
                                  <a:pt x="86" y="133"/>
                                </a:lnTo>
                                <a:lnTo>
                                  <a:pt x="90" y="137"/>
                                </a:lnTo>
                                <a:lnTo>
                                  <a:pt x="95" y="141"/>
                                </a:lnTo>
                                <a:lnTo>
                                  <a:pt x="100" y="145"/>
                                </a:lnTo>
                                <a:lnTo>
                                  <a:pt x="105" y="148"/>
                                </a:lnTo>
                                <a:lnTo>
                                  <a:pt x="111" y="151"/>
                                </a:lnTo>
                                <a:lnTo>
                                  <a:pt x="116" y="154"/>
                                </a:lnTo>
                                <a:lnTo>
                                  <a:pt x="122" y="158"/>
                                </a:lnTo>
                                <a:lnTo>
                                  <a:pt x="127" y="161"/>
                                </a:lnTo>
                                <a:lnTo>
                                  <a:pt x="132" y="164"/>
                                </a:lnTo>
                                <a:lnTo>
                                  <a:pt x="139" y="166"/>
                                </a:lnTo>
                                <a:lnTo>
                                  <a:pt x="144" y="168"/>
                                </a:lnTo>
                                <a:lnTo>
                                  <a:pt x="150" y="172"/>
                                </a:lnTo>
                                <a:lnTo>
                                  <a:pt x="156" y="172"/>
                                </a:lnTo>
                                <a:lnTo>
                                  <a:pt x="162" y="174"/>
                                </a:lnTo>
                                <a:lnTo>
                                  <a:pt x="168" y="177"/>
                                </a:lnTo>
                                <a:lnTo>
                                  <a:pt x="174" y="178"/>
                                </a:lnTo>
                                <a:lnTo>
                                  <a:pt x="182" y="181"/>
                                </a:lnTo>
                                <a:lnTo>
                                  <a:pt x="185" y="181"/>
                                </a:lnTo>
                                <a:lnTo>
                                  <a:pt x="192" y="183"/>
                                </a:lnTo>
                                <a:lnTo>
                                  <a:pt x="199" y="183"/>
                                </a:lnTo>
                                <a:lnTo>
                                  <a:pt x="205" y="186"/>
                                </a:lnTo>
                                <a:lnTo>
                                  <a:pt x="211" y="188"/>
                                </a:lnTo>
                                <a:lnTo>
                                  <a:pt x="216" y="190"/>
                                </a:lnTo>
                                <a:lnTo>
                                  <a:pt x="222" y="191"/>
                                </a:lnTo>
                                <a:lnTo>
                                  <a:pt x="229" y="192"/>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14" name="Freeform 551"/>
                        <wps:cNvSpPr>
                          <a:spLocks/>
                        </wps:cNvSpPr>
                        <wps:spPr bwMode="auto">
                          <a:xfrm>
                            <a:off x="8774" y="1780"/>
                            <a:ext cx="214" cy="179"/>
                          </a:xfrm>
                          <a:custGeom>
                            <a:avLst/>
                            <a:gdLst>
                              <a:gd name="T0" fmla="+- 0 8775 8775"/>
                              <a:gd name="T1" fmla="*/ T0 w 214"/>
                              <a:gd name="T2" fmla="+- 0 1781 1781"/>
                              <a:gd name="T3" fmla="*/ 1781 h 179"/>
                              <a:gd name="T4" fmla="+- 0 8825 8775"/>
                              <a:gd name="T5" fmla="*/ T4 w 214"/>
                              <a:gd name="T6" fmla="+- 0 1824 1781"/>
                              <a:gd name="T7" fmla="*/ 1824 h 179"/>
                              <a:gd name="T8" fmla="+- 0 8878 8775"/>
                              <a:gd name="T9" fmla="*/ T8 w 214"/>
                              <a:gd name="T10" fmla="+- 0 1871 1781"/>
                              <a:gd name="T11" fmla="*/ 1871 h 179"/>
                              <a:gd name="T12" fmla="+- 0 8933 8775"/>
                              <a:gd name="T13" fmla="*/ T12 w 214"/>
                              <a:gd name="T14" fmla="+- 0 1918 1781"/>
                              <a:gd name="T15" fmla="*/ 1918 h 179"/>
                              <a:gd name="T16" fmla="+- 0 8987 8775"/>
                              <a:gd name="T17" fmla="*/ T16 w 214"/>
                              <a:gd name="T18" fmla="+- 0 1959 1781"/>
                              <a:gd name="T19" fmla="*/ 1959 h 179"/>
                              <a:gd name="T20" fmla="+- 0 8988 8775"/>
                              <a:gd name="T21" fmla="*/ T20 w 214"/>
                              <a:gd name="T22" fmla="+- 0 1960 1781"/>
                              <a:gd name="T23" fmla="*/ 1960 h 179"/>
                              <a:gd name="T24" fmla="+- 0 8988 8775"/>
                              <a:gd name="T25" fmla="*/ T24 w 214"/>
                              <a:gd name="T26" fmla="+- 0 1959 1781"/>
                              <a:gd name="T27" fmla="*/ 1959 h 179"/>
                              <a:gd name="T28" fmla="+- 0 8988 8775"/>
                              <a:gd name="T29" fmla="*/ T28 w 214"/>
                              <a:gd name="T30" fmla="+- 0 1958 1781"/>
                              <a:gd name="T31" fmla="*/ 1958 h 179"/>
                              <a:gd name="T32" fmla="+- 0 8938 8775"/>
                              <a:gd name="T33" fmla="*/ T32 w 214"/>
                              <a:gd name="T34" fmla="+- 0 1919 1781"/>
                              <a:gd name="T35" fmla="*/ 1919 h 179"/>
                              <a:gd name="T36" fmla="+- 0 8883 8775"/>
                              <a:gd name="T37" fmla="*/ T36 w 214"/>
                              <a:gd name="T38" fmla="+- 0 1873 1781"/>
                              <a:gd name="T39" fmla="*/ 1873 h 179"/>
                              <a:gd name="T40" fmla="+- 0 8827 8775"/>
                              <a:gd name="T41" fmla="*/ T40 w 214"/>
                              <a:gd name="T42" fmla="+- 0 1825 1781"/>
                              <a:gd name="T43" fmla="*/ 1825 h 179"/>
                              <a:gd name="T44" fmla="+- 0 8775 8775"/>
                              <a:gd name="T45" fmla="*/ T44 w 214"/>
                              <a:gd name="T46" fmla="+- 0 1781 1781"/>
                              <a:gd name="T47" fmla="*/ 1781 h 17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214" h="179">
                                <a:moveTo>
                                  <a:pt x="0" y="0"/>
                                </a:moveTo>
                                <a:lnTo>
                                  <a:pt x="50" y="43"/>
                                </a:lnTo>
                                <a:lnTo>
                                  <a:pt x="103" y="90"/>
                                </a:lnTo>
                                <a:lnTo>
                                  <a:pt x="158" y="137"/>
                                </a:lnTo>
                                <a:lnTo>
                                  <a:pt x="212" y="178"/>
                                </a:lnTo>
                                <a:lnTo>
                                  <a:pt x="213" y="179"/>
                                </a:lnTo>
                                <a:lnTo>
                                  <a:pt x="213" y="178"/>
                                </a:lnTo>
                                <a:lnTo>
                                  <a:pt x="213" y="177"/>
                                </a:lnTo>
                                <a:lnTo>
                                  <a:pt x="163" y="138"/>
                                </a:lnTo>
                                <a:lnTo>
                                  <a:pt x="108" y="92"/>
                                </a:lnTo>
                                <a:lnTo>
                                  <a:pt x="52" y="44"/>
                                </a:lnTo>
                                <a:lnTo>
                                  <a:pt x="0"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315" name="Picture 552"/>
                          <pic:cNvPicPr>
                            <a:picLocks noChangeAspect="1" noChangeArrowheads="1"/>
                          </pic:cNvPicPr>
                        </pic:nvPicPr>
                        <pic:blipFill>
                          <a:blip r:embed="rId174">
                            <a:extLst>
                              <a:ext uri="{28A0092B-C50C-407E-A947-70E740481C1C}">
                                <a14:useLocalDpi xmlns:a14="http://schemas.microsoft.com/office/drawing/2010/main" val="0"/>
                              </a:ext>
                            </a:extLst>
                          </a:blip>
                          <a:srcRect/>
                          <a:stretch>
                            <a:fillRect/>
                          </a:stretch>
                        </pic:blipFill>
                        <pic:spPr bwMode="auto">
                          <a:xfrm>
                            <a:off x="8916" y="1738"/>
                            <a:ext cx="131" cy="2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16" name="Freeform 553"/>
                        <wps:cNvSpPr>
                          <a:spLocks/>
                        </wps:cNvSpPr>
                        <wps:spPr bwMode="auto">
                          <a:xfrm>
                            <a:off x="8916" y="1738"/>
                            <a:ext cx="131" cy="273"/>
                          </a:xfrm>
                          <a:custGeom>
                            <a:avLst/>
                            <a:gdLst>
                              <a:gd name="T0" fmla="+- 0 9043 8917"/>
                              <a:gd name="T1" fmla="*/ T0 w 131"/>
                              <a:gd name="T2" fmla="+- 0 2005 1739"/>
                              <a:gd name="T3" fmla="*/ 2005 h 273"/>
                              <a:gd name="T4" fmla="+- 0 9043 8917"/>
                              <a:gd name="T5" fmla="*/ T4 w 131"/>
                              <a:gd name="T6" fmla="+- 0 1993 1739"/>
                              <a:gd name="T7" fmla="*/ 1993 h 273"/>
                              <a:gd name="T8" fmla="+- 0 9044 8917"/>
                              <a:gd name="T9" fmla="*/ T8 w 131"/>
                              <a:gd name="T10" fmla="+- 0 1981 1739"/>
                              <a:gd name="T11" fmla="*/ 1981 h 273"/>
                              <a:gd name="T12" fmla="+- 0 9044 8917"/>
                              <a:gd name="T13" fmla="*/ T12 w 131"/>
                              <a:gd name="T14" fmla="+- 0 1968 1739"/>
                              <a:gd name="T15" fmla="*/ 1968 h 273"/>
                              <a:gd name="T16" fmla="+- 0 9045 8917"/>
                              <a:gd name="T17" fmla="*/ T16 w 131"/>
                              <a:gd name="T18" fmla="+- 0 1956 1739"/>
                              <a:gd name="T19" fmla="*/ 1956 h 273"/>
                              <a:gd name="T20" fmla="+- 0 9046 8917"/>
                              <a:gd name="T21" fmla="*/ T20 w 131"/>
                              <a:gd name="T22" fmla="+- 0 1945 1739"/>
                              <a:gd name="T23" fmla="*/ 1945 h 273"/>
                              <a:gd name="T24" fmla="+- 0 9046 8917"/>
                              <a:gd name="T25" fmla="*/ T24 w 131"/>
                              <a:gd name="T26" fmla="+- 0 1931 1739"/>
                              <a:gd name="T27" fmla="*/ 1931 h 273"/>
                              <a:gd name="T28" fmla="+- 0 9046 8917"/>
                              <a:gd name="T29" fmla="*/ T28 w 131"/>
                              <a:gd name="T30" fmla="+- 0 1920 1739"/>
                              <a:gd name="T31" fmla="*/ 1920 h 273"/>
                              <a:gd name="T32" fmla="+- 0 9047 8917"/>
                              <a:gd name="T33" fmla="*/ T32 w 131"/>
                              <a:gd name="T34" fmla="+- 0 1907 1739"/>
                              <a:gd name="T35" fmla="*/ 1907 h 273"/>
                              <a:gd name="T36" fmla="+- 0 9043 8917"/>
                              <a:gd name="T37" fmla="*/ T36 w 131"/>
                              <a:gd name="T38" fmla="+- 0 1896 1739"/>
                              <a:gd name="T39" fmla="*/ 1896 h 273"/>
                              <a:gd name="T40" fmla="+- 0 9041 8917"/>
                              <a:gd name="T41" fmla="*/ T40 w 131"/>
                              <a:gd name="T42" fmla="+- 0 1883 1739"/>
                              <a:gd name="T43" fmla="*/ 1883 h 273"/>
                              <a:gd name="T44" fmla="+- 0 9038 8917"/>
                              <a:gd name="T45" fmla="*/ T44 w 131"/>
                              <a:gd name="T46" fmla="+- 0 1872 1739"/>
                              <a:gd name="T47" fmla="*/ 1872 h 273"/>
                              <a:gd name="T48" fmla="+- 0 9033 8917"/>
                              <a:gd name="T49" fmla="*/ T48 w 131"/>
                              <a:gd name="T50" fmla="+- 0 1860 1739"/>
                              <a:gd name="T51" fmla="*/ 1860 h 273"/>
                              <a:gd name="T52" fmla="+- 0 9028 8917"/>
                              <a:gd name="T53" fmla="*/ T52 w 131"/>
                              <a:gd name="T54" fmla="+- 0 1850 1739"/>
                              <a:gd name="T55" fmla="*/ 1850 h 273"/>
                              <a:gd name="T56" fmla="+- 0 9022 8917"/>
                              <a:gd name="T57" fmla="*/ T56 w 131"/>
                              <a:gd name="T58" fmla="+- 0 1840 1739"/>
                              <a:gd name="T59" fmla="*/ 1840 h 273"/>
                              <a:gd name="T60" fmla="+- 0 9018 8917"/>
                              <a:gd name="T61" fmla="*/ T60 w 131"/>
                              <a:gd name="T62" fmla="+- 0 1829 1739"/>
                              <a:gd name="T63" fmla="*/ 1829 h 273"/>
                              <a:gd name="T64" fmla="+- 0 9010 8917"/>
                              <a:gd name="T65" fmla="*/ T64 w 131"/>
                              <a:gd name="T66" fmla="+- 0 1820 1739"/>
                              <a:gd name="T67" fmla="*/ 1820 h 273"/>
                              <a:gd name="T68" fmla="+- 0 9004 8917"/>
                              <a:gd name="T69" fmla="*/ T68 w 131"/>
                              <a:gd name="T70" fmla="+- 0 1809 1739"/>
                              <a:gd name="T71" fmla="*/ 1809 h 273"/>
                              <a:gd name="T72" fmla="+- 0 8995 8917"/>
                              <a:gd name="T73" fmla="*/ T72 w 131"/>
                              <a:gd name="T74" fmla="+- 0 1801 1739"/>
                              <a:gd name="T75" fmla="*/ 1801 h 273"/>
                              <a:gd name="T76" fmla="+- 0 8988 8917"/>
                              <a:gd name="T77" fmla="*/ T76 w 131"/>
                              <a:gd name="T78" fmla="+- 0 1792 1739"/>
                              <a:gd name="T79" fmla="*/ 1792 h 273"/>
                              <a:gd name="T80" fmla="+- 0 8980 8917"/>
                              <a:gd name="T81" fmla="*/ T80 w 131"/>
                              <a:gd name="T82" fmla="+- 0 1784 1739"/>
                              <a:gd name="T83" fmla="*/ 1784 h 273"/>
                              <a:gd name="T84" fmla="+- 0 8970 8917"/>
                              <a:gd name="T85" fmla="*/ T84 w 131"/>
                              <a:gd name="T86" fmla="+- 0 1775 1739"/>
                              <a:gd name="T87" fmla="*/ 1775 h 273"/>
                              <a:gd name="T88" fmla="+- 0 8962 8917"/>
                              <a:gd name="T89" fmla="*/ T88 w 131"/>
                              <a:gd name="T90" fmla="+- 0 1768 1739"/>
                              <a:gd name="T91" fmla="*/ 1768 h 273"/>
                              <a:gd name="T92" fmla="+- 0 8952 8917"/>
                              <a:gd name="T93" fmla="*/ T92 w 131"/>
                              <a:gd name="T94" fmla="+- 0 1761 1739"/>
                              <a:gd name="T95" fmla="*/ 1761 h 273"/>
                              <a:gd name="T96" fmla="+- 0 8940 8917"/>
                              <a:gd name="T97" fmla="*/ T96 w 131"/>
                              <a:gd name="T98" fmla="+- 0 1755 1739"/>
                              <a:gd name="T99" fmla="*/ 1755 h 273"/>
                              <a:gd name="T100" fmla="+- 0 8933 8917"/>
                              <a:gd name="T101" fmla="*/ T100 w 131"/>
                              <a:gd name="T102" fmla="+- 0 1750 1739"/>
                              <a:gd name="T103" fmla="*/ 1750 h 273"/>
                              <a:gd name="T104" fmla="+- 0 8929 8917"/>
                              <a:gd name="T105" fmla="*/ T104 w 131"/>
                              <a:gd name="T106" fmla="+- 0 1746 1739"/>
                              <a:gd name="T107" fmla="*/ 1746 h 273"/>
                              <a:gd name="T108" fmla="+- 0 8921 8917"/>
                              <a:gd name="T109" fmla="*/ T108 w 131"/>
                              <a:gd name="T110" fmla="+- 0 1747 1739"/>
                              <a:gd name="T111" fmla="*/ 1747 h 273"/>
                              <a:gd name="T112" fmla="+- 0 8921 8917"/>
                              <a:gd name="T113" fmla="*/ T112 w 131"/>
                              <a:gd name="T114" fmla="+- 0 1754 1739"/>
                              <a:gd name="T115" fmla="*/ 1754 h 273"/>
                              <a:gd name="T116" fmla="+- 0 8918 8917"/>
                              <a:gd name="T117" fmla="*/ T116 w 131"/>
                              <a:gd name="T118" fmla="+- 0 1760 1739"/>
                              <a:gd name="T119" fmla="*/ 1760 h 273"/>
                              <a:gd name="T120" fmla="+- 0 8918 8917"/>
                              <a:gd name="T121" fmla="*/ T120 w 131"/>
                              <a:gd name="T122" fmla="+- 0 1773 1739"/>
                              <a:gd name="T123" fmla="*/ 1773 h 273"/>
                              <a:gd name="T124" fmla="+- 0 8917 8917"/>
                              <a:gd name="T125" fmla="*/ T124 w 131"/>
                              <a:gd name="T126" fmla="+- 0 1786 1739"/>
                              <a:gd name="T127" fmla="*/ 1786 h 273"/>
                              <a:gd name="T128" fmla="+- 0 8918 8917"/>
                              <a:gd name="T129" fmla="*/ T128 w 131"/>
                              <a:gd name="T130" fmla="+- 0 1797 1739"/>
                              <a:gd name="T131" fmla="*/ 1797 h 273"/>
                              <a:gd name="T132" fmla="+- 0 8919 8917"/>
                              <a:gd name="T133" fmla="*/ T132 w 131"/>
                              <a:gd name="T134" fmla="+- 0 1807 1739"/>
                              <a:gd name="T135" fmla="*/ 1807 h 273"/>
                              <a:gd name="T136" fmla="+- 0 8919 8917"/>
                              <a:gd name="T137" fmla="*/ T136 w 131"/>
                              <a:gd name="T138" fmla="+- 0 1819 1739"/>
                              <a:gd name="T139" fmla="*/ 1819 h 273"/>
                              <a:gd name="T140" fmla="+- 0 8920 8917"/>
                              <a:gd name="T141" fmla="*/ T140 w 131"/>
                              <a:gd name="T142" fmla="+- 0 1831 1739"/>
                              <a:gd name="T143" fmla="*/ 1831 h 273"/>
                              <a:gd name="T144" fmla="+- 0 8923 8917"/>
                              <a:gd name="T145" fmla="*/ T144 w 131"/>
                              <a:gd name="T146" fmla="+- 0 1842 1739"/>
                              <a:gd name="T147" fmla="*/ 1842 h 273"/>
                              <a:gd name="T148" fmla="+- 0 8925 8917"/>
                              <a:gd name="T149" fmla="*/ T148 w 131"/>
                              <a:gd name="T150" fmla="+- 0 1852 1739"/>
                              <a:gd name="T151" fmla="*/ 1852 h 273"/>
                              <a:gd name="T152" fmla="+- 0 8928 8917"/>
                              <a:gd name="T153" fmla="*/ T152 w 131"/>
                              <a:gd name="T154" fmla="+- 0 1862 1739"/>
                              <a:gd name="T155" fmla="*/ 1862 h 273"/>
                              <a:gd name="T156" fmla="+- 0 8930 8917"/>
                              <a:gd name="T157" fmla="*/ T156 w 131"/>
                              <a:gd name="T158" fmla="+- 0 1875 1739"/>
                              <a:gd name="T159" fmla="*/ 1875 h 273"/>
                              <a:gd name="T160" fmla="+- 0 8933 8917"/>
                              <a:gd name="T161" fmla="*/ T160 w 131"/>
                              <a:gd name="T162" fmla="+- 0 1884 1739"/>
                              <a:gd name="T163" fmla="*/ 1884 h 273"/>
                              <a:gd name="T164" fmla="+- 0 8940 8917"/>
                              <a:gd name="T165" fmla="*/ T164 w 131"/>
                              <a:gd name="T166" fmla="+- 0 1896 1739"/>
                              <a:gd name="T167" fmla="*/ 1896 h 273"/>
                              <a:gd name="T168" fmla="+- 0 8944 8917"/>
                              <a:gd name="T169" fmla="*/ T168 w 131"/>
                              <a:gd name="T170" fmla="+- 0 1907 1739"/>
                              <a:gd name="T171" fmla="*/ 1907 h 273"/>
                              <a:gd name="T172" fmla="+- 0 8951 8917"/>
                              <a:gd name="T173" fmla="*/ T172 w 131"/>
                              <a:gd name="T174" fmla="+- 0 1918 1739"/>
                              <a:gd name="T175" fmla="*/ 1918 h 273"/>
                              <a:gd name="T176" fmla="+- 0 8957 8917"/>
                              <a:gd name="T177" fmla="*/ T176 w 131"/>
                              <a:gd name="T178" fmla="+- 0 1928 1739"/>
                              <a:gd name="T179" fmla="*/ 1928 h 273"/>
                              <a:gd name="T180" fmla="+- 0 8965 8917"/>
                              <a:gd name="T181" fmla="*/ T180 w 131"/>
                              <a:gd name="T182" fmla="+- 0 1939 1739"/>
                              <a:gd name="T183" fmla="*/ 1939 h 273"/>
                              <a:gd name="T184" fmla="+- 0 8973 8917"/>
                              <a:gd name="T185" fmla="*/ T184 w 131"/>
                              <a:gd name="T186" fmla="+- 0 1948 1739"/>
                              <a:gd name="T187" fmla="*/ 1948 h 273"/>
                              <a:gd name="T188" fmla="+- 0 8981 8917"/>
                              <a:gd name="T189" fmla="*/ T188 w 131"/>
                              <a:gd name="T190" fmla="+- 0 1958 1739"/>
                              <a:gd name="T191" fmla="*/ 1958 h 273"/>
                              <a:gd name="T192" fmla="+- 0 8990 8917"/>
                              <a:gd name="T193" fmla="*/ T192 w 131"/>
                              <a:gd name="T194" fmla="+- 0 1966 1739"/>
                              <a:gd name="T195" fmla="*/ 1966 h 273"/>
                              <a:gd name="T196" fmla="+- 0 8999 8917"/>
                              <a:gd name="T197" fmla="*/ T196 w 131"/>
                              <a:gd name="T198" fmla="+- 0 1975 1739"/>
                              <a:gd name="T199" fmla="*/ 1975 h 273"/>
                              <a:gd name="T200" fmla="+- 0 9008 8917"/>
                              <a:gd name="T201" fmla="*/ T200 w 131"/>
                              <a:gd name="T202" fmla="+- 0 1982 1739"/>
                              <a:gd name="T203" fmla="*/ 1982 h 273"/>
                              <a:gd name="T204" fmla="+- 0 9019 8917"/>
                              <a:gd name="T205" fmla="*/ T204 w 131"/>
                              <a:gd name="T206" fmla="+- 0 1990 1739"/>
                              <a:gd name="T207" fmla="*/ 1990 h 273"/>
                              <a:gd name="T208" fmla="+- 0 9028 8917"/>
                              <a:gd name="T209" fmla="*/ T208 w 131"/>
                              <a:gd name="T210" fmla="+- 0 2000 1739"/>
                              <a:gd name="T211" fmla="*/ 2000 h 273"/>
                              <a:gd name="T212" fmla="+- 0 9037 8917"/>
                              <a:gd name="T213" fmla="*/ T212 w 131"/>
                              <a:gd name="T214" fmla="+- 0 2007 1739"/>
                              <a:gd name="T215" fmla="*/ 2007 h 273"/>
                              <a:gd name="T216" fmla="+- 0 9042 8917"/>
                              <a:gd name="T217" fmla="*/ T216 w 131"/>
                              <a:gd name="T218" fmla="+- 0 2011 1739"/>
                              <a:gd name="T219" fmla="*/ 2011 h 27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131" h="273">
                                <a:moveTo>
                                  <a:pt x="126" y="273"/>
                                </a:moveTo>
                                <a:lnTo>
                                  <a:pt x="126" y="266"/>
                                </a:lnTo>
                                <a:lnTo>
                                  <a:pt x="127" y="259"/>
                                </a:lnTo>
                                <a:lnTo>
                                  <a:pt x="126" y="254"/>
                                </a:lnTo>
                                <a:lnTo>
                                  <a:pt x="126" y="247"/>
                                </a:lnTo>
                                <a:lnTo>
                                  <a:pt x="127" y="242"/>
                                </a:lnTo>
                                <a:lnTo>
                                  <a:pt x="127" y="236"/>
                                </a:lnTo>
                                <a:lnTo>
                                  <a:pt x="127" y="229"/>
                                </a:lnTo>
                                <a:lnTo>
                                  <a:pt x="128" y="223"/>
                                </a:lnTo>
                                <a:lnTo>
                                  <a:pt x="128" y="217"/>
                                </a:lnTo>
                                <a:lnTo>
                                  <a:pt x="128" y="212"/>
                                </a:lnTo>
                                <a:lnTo>
                                  <a:pt x="129" y="206"/>
                                </a:lnTo>
                                <a:lnTo>
                                  <a:pt x="129" y="199"/>
                                </a:lnTo>
                                <a:lnTo>
                                  <a:pt x="129" y="192"/>
                                </a:lnTo>
                                <a:lnTo>
                                  <a:pt x="131" y="186"/>
                                </a:lnTo>
                                <a:lnTo>
                                  <a:pt x="129" y="181"/>
                                </a:lnTo>
                                <a:lnTo>
                                  <a:pt x="129" y="174"/>
                                </a:lnTo>
                                <a:lnTo>
                                  <a:pt x="130" y="168"/>
                                </a:lnTo>
                                <a:lnTo>
                                  <a:pt x="128" y="162"/>
                                </a:lnTo>
                                <a:lnTo>
                                  <a:pt x="126" y="157"/>
                                </a:lnTo>
                                <a:lnTo>
                                  <a:pt x="126" y="151"/>
                                </a:lnTo>
                                <a:lnTo>
                                  <a:pt x="124" y="144"/>
                                </a:lnTo>
                                <a:lnTo>
                                  <a:pt x="123" y="140"/>
                                </a:lnTo>
                                <a:lnTo>
                                  <a:pt x="121" y="133"/>
                                </a:lnTo>
                                <a:lnTo>
                                  <a:pt x="118" y="127"/>
                                </a:lnTo>
                                <a:lnTo>
                                  <a:pt x="116" y="121"/>
                                </a:lnTo>
                                <a:lnTo>
                                  <a:pt x="114" y="116"/>
                                </a:lnTo>
                                <a:lnTo>
                                  <a:pt x="111" y="111"/>
                                </a:lnTo>
                                <a:lnTo>
                                  <a:pt x="109" y="105"/>
                                </a:lnTo>
                                <a:lnTo>
                                  <a:pt x="105" y="101"/>
                                </a:lnTo>
                                <a:lnTo>
                                  <a:pt x="103" y="95"/>
                                </a:lnTo>
                                <a:lnTo>
                                  <a:pt x="101" y="90"/>
                                </a:lnTo>
                                <a:lnTo>
                                  <a:pt x="96" y="85"/>
                                </a:lnTo>
                                <a:lnTo>
                                  <a:pt x="93" y="81"/>
                                </a:lnTo>
                                <a:lnTo>
                                  <a:pt x="90" y="76"/>
                                </a:lnTo>
                                <a:lnTo>
                                  <a:pt x="87" y="70"/>
                                </a:lnTo>
                                <a:lnTo>
                                  <a:pt x="82" y="67"/>
                                </a:lnTo>
                                <a:lnTo>
                                  <a:pt x="78" y="62"/>
                                </a:lnTo>
                                <a:lnTo>
                                  <a:pt x="74" y="57"/>
                                </a:lnTo>
                                <a:lnTo>
                                  <a:pt x="71" y="53"/>
                                </a:lnTo>
                                <a:lnTo>
                                  <a:pt x="67" y="50"/>
                                </a:lnTo>
                                <a:lnTo>
                                  <a:pt x="63" y="45"/>
                                </a:lnTo>
                                <a:lnTo>
                                  <a:pt x="58" y="41"/>
                                </a:lnTo>
                                <a:lnTo>
                                  <a:pt x="53" y="36"/>
                                </a:lnTo>
                                <a:lnTo>
                                  <a:pt x="49" y="33"/>
                                </a:lnTo>
                                <a:lnTo>
                                  <a:pt x="45" y="29"/>
                                </a:lnTo>
                                <a:lnTo>
                                  <a:pt x="39" y="25"/>
                                </a:lnTo>
                                <a:lnTo>
                                  <a:pt x="35" y="22"/>
                                </a:lnTo>
                                <a:lnTo>
                                  <a:pt x="30" y="19"/>
                                </a:lnTo>
                                <a:lnTo>
                                  <a:pt x="23" y="16"/>
                                </a:lnTo>
                                <a:lnTo>
                                  <a:pt x="20" y="12"/>
                                </a:lnTo>
                                <a:lnTo>
                                  <a:pt x="16" y="11"/>
                                </a:lnTo>
                                <a:lnTo>
                                  <a:pt x="12" y="7"/>
                                </a:lnTo>
                                <a:lnTo>
                                  <a:pt x="3" y="0"/>
                                </a:lnTo>
                                <a:lnTo>
                                  <a:pt x="4" y="8"/>
                                </a:lnTo>
                                <a:lnTo>
                                  <a:pt x="5" y="10"/>
                                </a:lnTo>
                                <a:lnTo>
                                  <a:pt x="4" y="15"/>
                                </a:lnTo>
                                <a:lnTo>
                                  <a:pt x="5" y="18"/>
                                </a:lnTo>
                                <a:lnTo>
                                  <a:pt x="1" y="21"/>
                                </a:lnTo>
                                <a:lnTo>
                                  <a:pt x="1" y="30"/>
                                </a:lnTo>
                                <a:lnTo>
                                  <a:pt x="1" y="34"/>
                                </a:lnTo>
                                <a:lnTo>
                                  <a:pt x="0" y="40"/>
                                </a:lnTo>
                                <a:lnTo>
                                  <a:pt x="0" y="47"/>
                                </a:lnTo>
                                <a:lnTo>
                                  <a:pt x="0" y="52"/>
                                </a:lnTo>
                                <a:lnTo>
                                  <a:pt x="1" y="58"/>
                                </a:lnTo>
                                <a:lnTo>
                                  <a:pt x="0" y="63"/>
                                </a:lnTo>
                                <a:lnTo>
                                  <a:pt x="2" y="68"/>
                                </a:lnTo>
                                <a:lnTo>
                                  <a:pt x="1" y="75"/>
                                </a:lnTo>
                                <a:lnTo>
                                  <a:pt x="2" y="80"/>
                                </a:lnTo>
                                <a:lnTo>
                                  <a:pt x="3" y="85"/>
                                </a:lnTo>
                                <a:lnTo>
                                  <a:pt x="3" y="92"/>
                                </a:lnTo>
                                <a:lnTo>
                                  <a:pt x="5" y="96"/>
                                </a:lnTo>
                                <a:lnTo>
                                  <a:pt x="6" y="103"/>
                                </a:lnTo>
                                <a:lnTo>
                                  <a:pt x="6" y="108"/>
                                </a:lnTo>
                                <a:lnTo>
                                  <a:pt x="8" y="113"/>
                                </a:lnTo>
                                <a:lnTo>
                                  <a:pt x="10" y="119"/>
                                </a:lnTo>
                                <a:lnTo>
                                  <a:pt x="11" y="123"/>
                                </a:lnTo>
                                <a:lnTo>
                                  <a:pt x="11" y="129"/>
                                </a:lnTo>
                                <a:lnTo>
                                  <a:pt x="13" y="136"/>
                                </a:lnTo>
                                <a:lnTo>
                                  <a:pt x="14" y="142"/>
                                </a:lnTo>
                                <a:lnTo>
                                  <a:pt x="16" y="145"/>
                                </a:lnTo>
                                <a:lnTo>
                                  <a:pt x="19" y="151"/>
                                </a:lnTo>
                                <a:lnTo>
                                  <a:pt x="23" y="157"/>
                                </a:lnTo>
                                <a:lnTo>
                                  <a:pt x="25" y="162"/>
                                </a:lnTo>
                                <a:lnTo>
                                  <a:pt x="27" y="168"/>
                                </a:lnTo>
                                <a:lnTo>
                                  <a:pt x="30" y="174"/>
                                </a:lnTo>
                                <a:lnTo>
                                  <a:pt x="34" y="179"/>
                                </a:lnTo>
                                <a:lnTo>
                                  <a:pt x="37" y="184"/>
                                </a:lnTo>
                                <a:lnTo>
                                  <a:pt x="40" y="189"/>
                                </a:lnTo>
                                <a:lnTo>
                                  <a:pt x="44" y="194"/>
                                </a:lnTo>
                                <a:lnTo>
                                  <a:pt x="48" y="200"/>
                                </a:lnTo>
                                <a:lnTo>
                                  <a:pt x="51" y="205"/>
                                </a:lnTo>
                                <a:lnTo>
                                  <a:pt x="56" y="209"/>
                                </a:lnTo>
                                <a:lnTo>
                                  <a:pt x="60" y="214"/>
                                </a:lnTo>
                                <a:lnTo>
                                  <a:pt x="64" y="219"/>
                                </a:lnTo>
                                <a:lnTo>
                                  <a:pt x="69" y="223"/>
                                </a:lnTo>
                                <a:lnTo>
                                  <a:pt x="73" y="227"/>
                                </a:lnTo>
                                <a:lnTo>
                                  <a:pt x="78" y="232"/>
                                </a:lnTo>
                                <a:lnTo>
                                  <a:pt x="82" y="236"/>
                                </a:lnTo>
                                <a:lnTo>
                                  <a:pt x="88" y="241"/>
                                </a:lnTo>
                                <a:lnTo>
                                  <a:pt x="91" y="243"/>
                                </a:lnTo>
                                <a:lnTo>
                                  <a:pt x="97" y="248"/>
                                </a:lnTo>
                                <a:lnTo>
                                  <a:pt x="102" y="251"/>
                                </a:lnTo>
                                <a:lnTo>
                                  <a:pt x="106" y="256"/>
                                </a:lnTo>
                                <a:lnTo>
                                  <a:pt x="111" y="261"/>
                                </a:lnTo>
                                <a:lnTo>
                                  <a:pt x="115" y="264"/>
                                </a:lnTo>
                                <a:lnTo>
                                  <a:pt x="120" y="268"/>
                                </a:lnTo>
                                <a:lnTo>
                                  <a:pt x="126" y="273"/>
                                </a:lnTo>
                                <a:lnTo>
                                  <a:pt x="125" y="272"/>
                                </a:lnTo>
                                <a:lnTo>
                                  <a:pt x="126" y="273"/>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17" name="Freeform 554"/>
                        <wps:cNvSpPr>
                          <a:spLocks/>
                        </wps:cNvSpPr>
                        <wps:spPr bwMode="auto">
                          <a:xfrm>
                            <a:off x="8927" y="1756"/>
                            <a:ext cx="115" cy="254"/>
                          </a:xfrm>
                          <a:custGeom>
                            <a:avLst/>
                            <a:gdLst>
                              <a:gd name="T0" fmla="+- 0 8928 8928"/>
                              <a:gd name="T1" fmla="*/ T0 w 115"/>
                              <a:gd name="T2" fmla="+- 0 1757 1757"/>
                              <a:gd name="T3" fmla="*/ 1757 h 254"/>
                              <a:gd name="T4" fmla="+- 0 8954 8928"/>
                              <a:gd name="T5" fmla="*/ T4 w 115"/>
                              <a:gd name="T6" fmla="+- 0 1817 1757"/>
                              <a:gd name="T7" fmla="*/ 1817 h 254"/>
                              <a:gd name="T8" fmla="+- 0 8982 8928"/>
                              <a:gd name="T9" fmla="*/ T8 w 115"/>
                              <a:gd name="T10" fmla="+- 0 1883 1757"/>
                              <a:gd name="T11" fmla="*/ 1883 h 254"/>
                              <a:gd name="T12" fmla="+- 0 9011 8928"/>
                              <a:gd name="T13" fmla="*/ T12 w 115"/>
                              <a:gd name="T14" fmla="+- 0 1949 1757"/>
                              <a:gd name="T15" fmla="*/ 1949 h 254"/>
                              <a:gd name="T16" fmla="+- 0 9041 8928"/>
                              <a:gd name="T17" fmla="*/ T16 w 115"/>
                              <a:gd name="T18" fmla="+- 0 2009 1757"/>
                              <a:gd name="T19" fmla="*/ 2009 h 254"/>
                              <a:gd name="T20" fmla="+- 0 9042 8928"/>
                              <a:gd name="T21" fmla="*/ T20 w 115"/>
                              <a:gd name="T22" fmla="+- 0 2010 1757"/>
                              <a:gd name="T23" fmla="*/ 2010 h 254"/>
                              <a:gd name="T24" fmla="+- 0 9042 8928"/>
                              <a:gd name="T25" fmla="*/ T24 w 115"/>
                              <a:gd name="T26" fmla="+- 0 2010 1757"/>
                              <a:gd name="T27" fmla="*/ 2010 h 254"/>
                              <a:gd name="T28" fmla="+- 0 9042 8928"/>
                              <a:gd name="T29" fmla="*/ T28 w 115"/>
                              <a:gd name="T30" fmla="+- 0 2009 1757"/>
                              <a:gd name="T31" fmla="*/ 2009 h 254"/>
                              <a:gd name="T32" fmla="+- 0 9014 8928"/>
                              <a:gd name="T33" fmla="*/ T32 w 115"/>
                              <a:gd name="T34" fmla="+- 0 1952 1757"/>
                              <a:gd name="T35" fmla="*/ 1952 h 254"/>
                              <a:gd name="T36" fmla="+- 0 8985 8928"/>
                              <a:gd name="T37" fmla="*/ T36 w 115"/>
                              <a:gd name="T38" fmla="+- 0 1886 1757"/>
                              <a:gd name="T39" fmla="*/ 1886 h 254"/>
                              <a:gd name="T40" fmla="+- 0 8955 8928"/>
                              <a:gd name="T41" fmla="*/ T40 w 115"/>
                              <a:gd name="T42" fmla="+- 0 1819 1757"/>
                              <a:gd name="T43" fmla="*/ 1819 h 254"/>
                              <a:gd name="T44" fmla="+- 0 8928 8928"/>
                              <a:gd name="T45" fmla="*/ T44 w 115"/>
                              <a:gd name="T46" fmla="+- 0 1757 1757"/>
                              <a:gd name="T47" fmla="*/ 1757 h 25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115" h="254">
                                <a:moveTo>
                                  <a:pt x="0" y="0"/>
                                </a:moveTo>
                                <a:lnTo>
                                  <a:pt x="26" y="60"/>
                                </a:lnTo>
                                <a:lnTo>
                                  <a:pt x="54" y="126"/>
                                </a:lnTo>
                                <a:lnTo>
                                  <a:pt x="83" y="192"/>
                                </a:lnTo>
                                <a:lnTo>
                                  <a:pt x="113" y="252"/>
                                </a:lnTo>
                                <a:lnTo>
                                  <a:pt x="114" y="253"/>
                                </a:lnTo>
                                <a:lnTo>
                                  <a:pt x="114" y="252"/>
                                </a:lnTo>
                                <a:lnTo>
                                  <a:pt x="86" y="195"/>
                                </a:lnTo>
                                <a:lnTo>
                                  <a:pt x="57" y="129"/>
                                </a:lnTo>
                                <a:lnTo>
                                  <a:pt x="27" y="62"/>
                                </a:lnTo>
                                <a:lnTo>
                                  <a:pt x="0"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318" name="Picture 555"/>
                          <pic:cNvPicPr>
                            <a:picLocks noChangeAspect="1" noChangeArrowheads="1"/>
                          </pic:cNvPicPr>
                        </pic:nvPicPr>
                        <pic:blipFill>
                          <a:blip r:embed="rId173">
                            <a:extLst>
                              <a:ext uri="{28A0092B-C50C-407E-A947-70E740481C1C}">
                                <a14:useLocalDpi xmlns:a14="http://schemas.microsoft.com/office/drawing/2010/main" val="0"/>
                              </a:ext>
                            </a:extLst>
                          </a:blip>
                          <a:srcRect/>
                          <a:stretch>
                            <a:fillRect/>
                          </a:stretch>
                        </pic:blipFill>
                        <pic:spPr bwMode="auto">
                          <a:xfrm>
                            <a:off x="8815" y="1895"/>
                            <a:ext cx="264" cy="14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19" name="Freeform 556"/>
                        <wps:cNvSpPr>
                          <a:spLocks/>
                        </wps:cNvSpPr>
                        <wps:spPr bwMode="auto">
                          <a:xfrm>
                            <a:off x="8815" y="1895"/>
                            <a:ext cx="264" cy="143"/>
                          </a:xfrm>
                          <a:custGeom>
                            <a:avLst/>
                            <a:gdLst>
                              <a:gd name="T0" fmla="+- 0 9076 8816"/>
                              <a:gd name="T1" fmla="*/ T0 w 264"/>
                              <a:gd name="T2" fmla="+- 0 2033 1896"/>
                              <a:gd name="T3" fmla="*/ 2033 h 143"/>
                              <a:gd name="T4" fmla="+- 0 9068 8816"/>
                              <a:gd name="T5" fmla="*/ T4 w 264"/>
                              <a:gd name="T6" fmla="+- 0 2023 1896"/>
                              <a:gd name="T7" fmla="*/ 2023 h 143"/>
                              <a:gd name="T8" fmla="+- 0 9061 8816"/>
                              <a:gd name="T9" fmla="*/ T8 w 264"/>
                              <a:gd name="T10" fmla="+- 0 2013 1896"/>
                              <a:gd name="T11" fmla="*/ 2013 h 143"/>
                              <a:gd name="T12" fmla="+- 0 9053 8816"/>
                              <a:gd name="T13" fmla="*/ T12 w 264"/>
                              <a:gd name="T14" fmla="+- 0 2003 1896"/>
                              <a:gd name="T15" fmla="*/ 2003 h 143"/>
                              <a:gd name="T16" fmla="+- 0 9047 8816"/>
                              <a:gd name="T17" fmla="*/ T16 w 264"/>
                              <a:gd name="T18" fmla="+- 0 1993 1896"/>
                              <a:gd name="T19" fmla="*/ 1993 h 143"/>
                              <a:gd name="T20" fmla="+- 0 9041 8816"/>
                              <a:gd name="T21" fmla="*/ T20 w 264"/>
                              <a:gd name="T22" fmla="+- 0 1983 1896"/>
                              <a:gd name="T23" fmla="*/ 1983 h 143"/>
                              <a:gd name="T24" fmla="+- 0 9033 8816"/>
                              <a:gd name="T25" fmla="*/ T24 w 264"/>
                              <a:gd name="T26" fmla="+- 0 1973 1896"/>
                              <a:gd name="T27" fmla="*/ 1973 h 143"/>
                              <a:gd name="T28" fmla="+- 0 9026 8816"/>
                              <a:gd name="T29" fmla="*/ T28 w 264"/>
                              <a:gd name="T30" fmla="+- 0 1963 1896"/>
                              <a:gd name="T31" fmla="*/ 1963 h 143"/>
                              <a:gd name="T32" fmla="+- 0 9019 8816"/>
                              <a:gd name="T33" fmla="*/ T32 w 264"/>
                              <a:gd name="T34" fmla="+- 0 1953 1896"/>
                              <a:gd name="T35" fmla="*/ 1953 h 143"/>
                              <a:gd name="T36" fmla="+- 0 9009 8816"/>
                              <a:gd name="T37" fmla="*/ T36 w 264"/>
                              <a:gd name="T38" fmla="+- 0 1946 1896"/>
                              <a:gd name="T39" fmla="*/ 1946 h 143"/>
                              <a:gd name="T40" fmla="+- 0 8999 8816"/>
                              <a:gd name="T41" fmla="*/ T40 w 264"/>
                              <a:gd name="T42" fmla="+- 0 1938 1896"/>
                              <a:gd name="T43" fmla="*/ 1938 h 143"/>
                              <a:gd name="T44" fmla="+- 0 8990 8816"/>
                              <a:gd name="T45" fmla="*/ T44 w 264"/>
                              <a:gd name="T46" fmla="+- 0 1931 1896"/>
                              <a:gd name="T47" fmla="*/ 1931 h 143"/>
                              <a:gd name="T48" fmla="+- 0 8979 8816"/>
                              <a:gd name="T49" fmla="*/ T48 w 264"/>
                              <a:gd name="T50" fmla="+- 0 1925 1896"/>
                              <a:gd name="T51" fmla="*/ 1925 h 143"/>
                              <a:gd name="T52" fmla="+- 0 8969 8816"/>
                              <a:gd name="T53" fmla="*/ T52 w 264"/>
                              <a:gd name="T54" fmla="+- 0 1919 1896"/>
                              <a:gd name="T55" fmla="*/ 1919 h 143"/>
                              <a:gd name="T56" fmla="+- 0 8958 8816"/>
                              <a:gd name="T57" fmla="*/ T56 w 264"/>
                              <a:gd name="T58" fmla="+- 0 1915 1896"/>
                              <a:gd name="T59" fmla="*/ 1915 h 143"/>
                              <a:gd name="T60" fmla="+- 0 8948 8816"/>
                              <a:gd name="T61" fmla="*/ T60 w 264"/>
                              <a:gd name="T62" fmla="+- 0 1909 1896"/>
                              <a:gd name="T63" fmla="*/ 1909 h 143"/>
                              <a:gd name="T64" fmla="+- 0 8936 8816"/>
                              <a:gd name="T65" fmla="*/ T64 w 264"/>
                              <a:gd name="T66" fmla="+- 0 1907 1896"/>
                              <a:gd name="T67" fmla="*/ 1907 h 143"/>
                              <a:gd name="T68" fmla="+- 0 8925 8816"/>
                              <a:gd name="T69" fmla="*/ T68 w 264"/>
                              <a:gd name="T70" fmla="+- 0 1902 1896"/>
                              <a:gd name="T71" fmla="*/ 1902 h 143"/>
                              <a:gd name="T72" fmla="+- 0 8913 8816"/>
                              <a:gd name="T73" fmla="*/ T72 w 264"/>
                              <a:gd name="T74" fmla="+- 0 1901 1896"/>
                              <a:gd name="T75" fmla="*/ 1901 h 143"/>
                              <a:gd name="T76" fmla="+- 0 8901 8816"/>
                              <a:gd name="T77" fmla="*/ T76 w 264"/>
                              <a:gd name="T78" fmla="+- 0 1899 1896"/>
                              <a:gd name="T79" fmla="*/ 1899 h 143"/>
                              <a:gd name="T80" fmla="+- 0 8891 8816"/>
                              <a:gd name="T81" fmla="*/ T80 w 264"/>
                              <a:gd name="T82" fmla="+- 0 1897 1896"/>
                              <a:gd name="T83" fmla="*/ 1897 h 143"/>
                              <a:gd name="T84" fmla="+- 0 8877 8816"/>
                              <a:gd name="T85" fmla="*/ T84 w 264"/>
                              <a:gd name="T86" fmla="+- 0 1896 1896"/>
                              <a:gd name="T87" fmla="*/ 1896 h 143"/>
                              <a:gd name="T88" fmla="+- 0 8866 8816"/>
                              <a:gd name="T89" fmla="*/ T88 w 264"/>
                              <a:gd name="T90" fmla="+- 0 1896 1896"/>
                              <a:gd name="T91" fmla="*/ 1896 h 143"/>
                              <a:gd name="T92" fmla="+- 0 8854 8816"/>
                              <a:gd name="T93" fmla="*/ T92 w 264"/>
                              <a:gd name="T94" fmla="+- 0 1896 1896"/>
                              <a:gd name="T95" fmla="*/ 1896 h 143"/>
                              <a:gd name="T96" fmla="+- 0 8841 8816"/>
                              <a:gd name="T97" fmla="*/ T96 w 264"/>
                              <a:gd name="T98" fmla="+- 0 1898 1896"/>
                              <a:gd name="T99" fmla="*/ 1898 h 143"/>
                              <a:gd name="T100" fmla="+- 0 8832 8816"/>
                              <a:gd name="T101" fmla="*/ T100 w 264"/>
                              <a:gd name="T102" fmla="+- 0 1899 1896"/>
                              <a:gd name="T103" fmla="*/ 1899 h 143"/>
                              <a:gd name="T104" fmla="+- 0 8827 8816"/>
                              <a:gd name="T105" fmla="*/ T104 w 264"/>
                              <a:gd name="T106" fmla="+- 0 1898 1896"/>
                              <a:gd name="T107" fmla="*/ 1898 h 143"/>
                              <a:gd name="T108" fmla="+- 0 8821 8816"/>
                              <a:gd name="T109" fmla="*/ T108 w 264"/>
                              <a:gd name="T110" fmla="+- 0 1903 1896"/>
                              <a:gd name="T111" fmla="*/ 1903 h 143"/>
                              <a:gd name="T112" fmla="+- 0 8826 8816"/>
                              <a:gd name="T113" fmla="*/ T112 w 264"/>
                              <a:gd name="T114" fmla="+- 0 1909 1896"/>
                              <a:gd name="T115" fmla="*/ 1909 h 143"/>
                              <a:gd name="T116" fmla="+- 0 8827 8816"/>
                              <a:gd name="T117" fmla="*/ T116 w 264"/>
                              <a:gd name="T118" fmla="+- 0 1916 1896"/>
                              <a:gd name="T119" fmla="*/ 1916 h 143"/>
                              <a:gd name="T120" fmla="+- 0 8835 8816"/>
                              <a:gd name="T121" fmla="*/ T120 w 264"/>
                              <a:gd name="T122" fmla="+- 0 1927 1896"/>
                              <a:gd name="T123" fmla="*/ 1927 h 143"/>
                              <a:gd name="T124" fmla="+- 0 8841 8816"/>
                              <a:gd name="T125" fmla="*/ T124 w 264"/>
                              <a:gd name="T126" fmla="+- 0 1937 1896"/>
                              <a:gd name="T127" fmla="*/ 1937 h 143"/>
                              <a:gd name="T128" fmla="+- 0 8850 8816"/>
                              <a:gd name="T129" fmla="*/ T128 w 264"/>
                              <a:gd name="T130" fmla="+- 0 1945 1896"/>
                              <a:gd name="T131" fmla="*/ 1945 h 143"/>
                              <a:gd name="T132" fmla="+- 0 8856 8816"/>
                              <a:gd name="T133" fmla="*/ T132 w 264"/>
                              <a:gd name="T134" fmla="+- 0 1952 1896"/>
                              <a:gd name="T135" fmla="*/ 1952 h 143"/>
                              <a:gd name="T136" fmla="+- 0 8864 8816"/>
                              <a:gd name="T137" fmla="*/ T136 w 264"/>
                              <a:gd name="T138" fmla="+- 0 1962 1896"/>
                              <a:gd name="T139" fmla="*/ 1962 h 143"/>
                              <a:gd name="T140" fmla="+- 0 8872 8816"/>
                              <a:gd name="T141" fmla="*/ T140 w 264"/>
                              <a:gd name="T142" fmla="+- 0 1970 1896"/>
                              <a:gd name="T143" fmla="*/ 1970 h 143"/>
                              <a:gd name="T144" fmla="+- 0 8881 8816"/>
                              <a:gd name="T145" fmla="*/ T144 w 264"/>
                              <a:gd name="T146" fmla="+- 0 1978 1896"/>
                              <a:gd name="T147" fmla="*/ 1978 h 143"/>
                              <a:gd name="T148" fmla="+- 0 8888 8816"/>
                              <a:gd name="T149" fmla="*/ T148 w 264"/>
                              <a:gd name="T150" fmla="+- 0 1984 1896"/>
                              <a:gd name="T151" fmla="*/ 1984 h 143"/>
                              <a:gd name="T152" fmla="+- 0 8897 8816"/>
                              <a:gd name="T153" fmla="*/ T152 w 264"/>
                              <a:gd name="T154" fmla="+- 0 1991 1896"/>
                              <a:gd name="T155" fmla="*/ 1991 h 143"/>
                              <a:gd name="T156" fmla="+- 0 8907 8816"/>
                              <a:gd name="T157" fmla="*/ T156 w 264"/>
                              <a:gd name="T158" fmla="+- 0 1999 1896"/>
                              <a:gd name="T159" fmla="*/ 1999 h 143"/>
                              <a:gd name="T160" fmla="+- 0 8915 8816"/>
                              <a:gd name="T161" fmla="*/ T160 w 264"/>
                              <a:gd name="T162" fmla="+- 0 2004 1896"/>
                              <a:gd name="T163" fmla="*/ 2004 h 143"/>
                              <a:gd name="T164" fmla="+- 0 8927 8816"/>
                              <a:gd name="T165" fmla="*/ T164 w 264"/>
                              <a:gd name="T166" fmla="+- 0 2010 1896"/>
                              <a:gd name="T167" fmla="*/ 2010 h 143"/>
                              <a:gd name="T168" fmla="+- 0 8937 8816"/>
                              <a:gd name="T169" fmla="*/ T168 w 264"/>
                              <a:gd name="T170" fmla="+- 0 2016 1896"/>
                              <a:gd name="T171" fmla="*/ 2016 h 143"/>
                              <a:gd name="T172" fmla="+- 0 8949 8816"/>
                              <a:gd name="T173" fmla="*/ T172 w 264"/>
                              <a:gd name="T174" fmla="+- 0 2020 1896"/>
                              <a:gd name="T175" fmla="*/ 2020 h 143"/>
                              <a:gd name="T176" fmla="+- 0 8960 8816"/>
                              <a:gd name="T177" fmla="*/ T176 w 264"/>
                              <a:gd name="T178" fmla="+- 0 2024 1896"/>
                              <a:gd name="T179" fmla="*/ 2024 h 143"/>
                              <a:gd name="T180" fmla="+- 0 8973 8816"/>
                              <a:gd name="T181" fmla="*/ T180 w 264"/>
                              <a:gd name="T182" fmla="+- 0 2028 1896"/>
                              <a:gd name="T183" fmla="*/ 2028 h 143"/>
                              <a:gd name="T184" fmla="+- 0 8985 8816"/>
                              <a:gd name="T185" fmla="*/ T184 w 264"/>
                              <a:gd name="T186" fmla="+- 0 2031 1896"/>
                              <a:gd name="T187" fmla="*/ 2031 h 143"/>
                              <a:gd name="T188" fmla="+- 0 8998 8816"/>
                              <a:gd name="T189" fmla="*/ T188 w 264"/>
                              <a:gd name="T190" fmla="+- 0 2034 1896"/>
                              <a:gd name="T191" fmla="*/ 2034 h 143"/>
                              <a:gd name="T192" fmla="+- 0 9010 8816"/>
                              <a:gd name="T193" fmla="*/ T192 w 264"/>
                              <a:gd name="T194" fmla="+- 0 2034 1896"/>
                              <a:gd name="T195" fmla="*/ 2034 h 143"/>
                              <a:gd name="T196" fmla="+- 0 9023 8816"/>
                              <a:gd name="T197" fmla="*/ T196 w 264"/>
                              <a:gd name="T198" fmla="+- 0 2036 1896"/>
                              <a:gd name="T199" fmla="*/ 2036 h 143"/>
                              <a:gd name="T200" fmla="+- 0 9034 8816"/>
                              <a:gd name="T201" fmla="*/ T200 w 264"/>
                              <a:gd name="T202" fmla="+- 0 2037 1896"/>
                              <a:gd name="T203" fmla="*/ 2037 h 143"/>
                              <a:gd name="T204" fmla="+- 0 9048 8816"/>
                              <a:gd name="T205" fmla="*/ T204 w 264"/>
                              <a:gd name="T206" fmla="+- 0 2036 1896"/>
                              <a:gd name="T207" fmla="*/ 2036 h 143"/>
                              <a:gd name="T208" fmla="+- 0 9060 8816"/>
                              <a:gd name="T209" fmla="*/ T208 w 264"/>
                              <a:gd name="T210" fmla="+- 0 2038 1896"/>
                              <a:gd name="T211" fmla="*/ 2038 h 143"/>
                              <a:gd name="T212" fmla="+- 0 9072 8816"/>
                              <a:gd name="T213" fmla="*/ T212 w 264"/>
                              <a:gd name="T214" fmla="+- 0 2038 1896"/>
                              <a:gd name="T215" fmla="*/ 2038 h 143"/>
                              <a:gd name="T216" fmla="+- 0 9079 8816"/>
                              <a:gd name="T217" fmla="*/ T216 w 264"/>
                              <a:gd name="T218" fmla="+- 0 2038 1896"/>
                              <a:gd name="T219" fmla="*/ 2038 h 14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264" h="143">
                                <a:moveTo>
                                  <a:pt x="263" y="142"/>
                                </a:moveTo>
                                <a:lnTo>
                                  <a:pt x="260" y="137"/>
                                </a:lnTo>
                                <a:lnTo>
                                  <a:pt x="256" y="131"/>
                                </a:lnTo>
                                <a:lnTo>
                                  <a:pt x="252" y="127"/>
                                </a:lnTo>
                                <a:lnTo>
                                  <a:pt x="248" y="122"/>
                                </a:lnTo>
                                <a:lnTo>
                                  <a:pt x="245" y="117"/>
                                </a:lnTo>
                                <a:lnTo>
                                  <a:pt x="242" y="112"/>
                                </a:lnTo>
                                <a:lnTo>
                                  <a:pt x="237" y="107"/>
                                </a:lnTo>
                                <a:lnTo>
                                  <a:pt x="234" y="102"/>
                                </a:lnTo>
                                <a:lnTo>
                                  <a:pt x="231" y="97"/>
                                </a:lnTo>
                                <a:lnTo>
                                  <a:pt x="228" y="93"/>
                                </a:lnTo>
                                <a:lnTo>
                                  <a:pt x="225" y="87"/>
                                </a:lnTo>
                                <a:lnTo>
                                  <a:pt x="221" y="82"/>
                                </a:lnTo>
                                <a:lnTo>
                                  <a:pt x="217" y="77"/>
                                </a:lnTo>
                                <a:lnTo>
                                  <a:pt x="214" y="71"/>
                                </a:lnTo>
                                <a:lnTo>
                                  <a:pt x="210" y="67"/>
                                </a:lnTo>
                                <a:lnTo>
                                  <a:pt x="206" y="62"/>
                                </a:lnTo>
                                <a:lnTo>
                                  <a:pt x="203" y="57"/>
                                </a:lnTo>
                                <a:lnTo>
                                  <a:pt x="198" y="54"/>
                                </a:lnTo>
                                <a:lnTo>
                                  <a:pt x="193" y="50"/>
                                </a:lnTo>
                                <a:lnTo>
                                  <a:pt x="189" y="46"/>
                                </a:lnTo>
                                <a:lnTo>
                                  <a:pt x="183" y="42"/>
                                </a:lnTo>
                                <a:lnTo>
                                  <a:pt x="180" y="39"/>
                                </a:lnTo>
                                <a:lnTo>
                                  <a:pt x="174" y="35"/>
                                </a:lnTo>
                                <a:lnTo>
                                  <a:pt x="168" y="32"/>
                                </a:lnTo>
                                <a:lnTo>
                                  <a:pt x="163" y="29"/>
                                </a:lnTo>
                                <a:lnTo>
                                  <a:pt x="159" y="26"/>
                                </a:lnTo>
                                <a:lnTo>
                                  <a:pt x="153" y="23"/>
                                </a:lnTo>
                                <a:lnTo>
                                  <a:pt x="148" y="20"/>
                                </a:lnTo>
                                <a:lnTo>
                                  <a:pt x="142" y="19"/>
                                </a:lnTo>
                                <a:lnTo>
                                  <a:pt x="136" y="16"/>
                                </a:lnTo>
                                <a:lnTo>
                                  <a:pt x="132" y="13"/>
                                </a:lnTo>
                                <a:lnTo>
                                  <a:pt x="125" y="12"/>
                                </a:lnTo>
                                <a:lnTo>
                                  <a:pt x="120" y="11"/>
                                </a:lnTo>
                                <a:lnTo>
                                  <a:pt x="114" y="9"/>
                                </a:lnTo>
                                <a:lnTo>
                                  <a:pt x="109" y="6"/>
                                </a:lnTo>
                                <a:lnTo>
                                  <a:pt x="103" y="6"/>
                                </a:lnTo>
                                <a:lnTo>
                                  <a:pt x="97" y="5"/>
                                </a:lnTo>
                                <a:lnTo>
                                  <a:pt x="91" y="4"/>
                                </a:lnTo>
                                <a:lnTo>
                                  <a:pt x="85" y="3"/>
                                </a:lnTo>
                                <a:lnTo>
                                  <a:pt x="80" y="2"/>
                                </a:lnTo>
                                <a:lnTo>
                                  <a:pt x="75" y="1"/>
                                </a:lnTo>
                                <a:lnTo>
                                  <a:pt x="68" y="1"/>
                                </a:lnTo>
                                <a:lnTo>
                                  <a:pt x="61" y="0"/>
                                </a:lnTo>
                                <a:lnTo>
                                  <a:pt x="56" y="0"/>
                                </a:lnTo>
                                <a:lnTo>
                                  <a:pt x="50" y="0"/>
                                </a:lnTo>
                                <a:lnTo>
                                  <a:pt x="44" y="0"/>
                                </a:lnTo>
                                <a:lnTo>
                                  <a:pt x="38" y="0"/>
                                </a:lnTo>
                                <a:lnTo>
                                  <a:pt x="33" y="1"/>
                                </a:lnTo>
                                <a:lnTo>
                                  <a:pt x="25" y="2"/>
                                </a:lnTo>
                                <a:lnTo>
                                  <a:pt x="20" y="1"/>
                                </a:lnTo>
                                <a:lnTo>
                                  <a:pt x="16" y="3"/>
                                </a:lnTo>
                                <a:lnTo>
                                  <a:pt x="11" y="2"/>
                                </a:lnTo>
                                <a:lnTo>
                                  <a:pt x="0" y="2"/>
                                </a:lnTo>
                                <a:lnTo>
                                  <a:pt x="5" y="7"/>
                                </a:lnTo>
                                <a:lnTo>
                                  <a:pt x="8" y="9"/>
                                </a:lnTo>
                                <a:lnTo>
                                  <a:pt x="10" y="13"/>
                                </a:lnTo>
                                <a:lnTo>
                                  <a:pt x="11" y="15"/>
                                </a:lnTo>
                                <a:lnTo>
                                  <a:pt x="11" y="20"/>
                                </a:lnTo>
                                <a:lnTo>
                                  <a:pt x="16" y="27"/>
                                </a:lnTo>
                                <a:lnTo>
                                  <a:pt x="19" y="31"/>
                                </a:lnTo>
                                <a:lnTo>
                                  <a:pt x="22" y="35"/>
                                </a:lnTo>
                                <a:lnTo>
                                  <a:pt x="25" y="41"/>
                                </a:lnTo>
                                <a:lnTo>
                                  <a:pt x="29" y="45"/>
                                </a:lnTo>
                                <a:lnTo>
                                  <a:pt x="34" y="49"/>
                                </a:lnTo>
                                <a:lnTo>
                                  <a:pt x="36" y="54"/>
                                </a:lnTo>
                                <a:lnTo>
                                  <a:pt x="40" y="56"/>
                                </a:lnTo>
                                <a:lnTo>
                                  <a:pt x="44" y="62"/>
                                </a:lnTo>
                                <a:lnTo>
                                  <a:pt x="48" y="66"/>
                                </a:lnTo>
                                <a:lnTo>
                                  <a:pt x="51" y="69"/>
                                </a:lnTo>
                                <a:lnTo>
                                  <a:pt x="56" y="74"/>
                                </a:lnTo>
                                <a:lnTo>
                                  <a:pt x="60" y="77"/>
                                </a:lnTo>
                                <a:lnTo>
                                  <a:pt x="65" y="82"/>
                                </a:lnTo>
                                <a:lnTo>
                                  <a:pt x="68" y="85"/>
                                </a:lnTo>
                                <a:lnTo>
                                  <a:pt x="72" y="88"/>
                                </a:lnTo>
                                <a:lnTo>
                                  <a:pt x="78" y="92"/>
                                </a:lnTo>
                                <a:lnTo>
                                  <a:pt x="81" y="95"/>
                                </a:lnTo>
                                <a:lnTo>
                                  <a:pt x="85" y="99"/>
                                </a:lnTo>
                                <a:lnTo>
                                  <a:pt x="91" y="103"/>
                                </a:lnTo>
                                <a:lnTo>
                                  <a:pt x="95" y="108"/>
                                </a:lnTo>
                                <a:lnTo>
                                  <a:pt x="99" y="108"/>
                                </a:lnTo>
                                <a:lnTo>
                                  <a:pt x="105" y="111"/>
                                </a:lnTo>
                                <a:lnTo>
                                  <a:pt x="111" y="114"/>
                                </a:lnTo>
                                <a:lnTo>
                                  <a:pt x="116" y="117"/>
                                </a:lnTo>
                                <a:lnTo>
                                  <a:pt x="121" y="120"/>
                                </a:lnTo>
                                <a:lnTo>
                                  <a:pt x="128" y="123"/>
                                </a:lnTo>
                                <a:lnTo>
                                  <a:pt x="133" y="124"/>
                                </a:lnTo>
                                <a:lnTo>
                                  <a:pt x="139" y="127"/>
                                </a:lnTo>
                                <a:lnTo>
                                  <a:pt x="144" y="128"/>
                                </a:lnTo>
                                <a:lnTo>
                                  <a:pt x="151" y="131"/>
                                </a:lnTo>
                                <a:lnTo>
                                  <a:pt x="157" y="132"/>
                                </a:lnTo>
                                <a:lnTo>
                                  <a:pt x="163" y="134"/>
                                </a:lnTo>
                                <a:lnTo>
                                  <a:pt x="169" y="135"/>
                                </a:lnTo>
                                <a:lnTo>
                                  <a:pt x="175" y="136"/>
                                </a:lnTo>
                                <a:lnTo>
                                  <a:pt x="182" y="138"/>
                                </a:lnTo>
                                <a:lnTo>
                                  <a:pt x="188" y="138"/>
                                </a:lnTo>
                                <a:lnTo>
                                  <a:pt x="194" y="138"/>
                                </a:lnTo>
                                <a:lnTo>
                                  <a:pt x="200" y="139"/>
                                </a:lnTo>
                                <a:lnTo>
                                  <a:pt x="207" y="140"/>
                                </a:lnTo>
                                <a:lnTo>
                                  <a:pt x="214" y="141"/>
                                </a:lnTo>
                                <a:lnTo>
                                  <a:pt x="218" y="141"/>
                                </a:lnTo>
                                <a:lnTo>
                                  <a:pt x="226" y="141"/>
                                </a:lnTo>
                                <a:lnTo>
                                  <a:pt x="232" y="140"/>
                                </a:lnTo>
                                <a:lnTo>
                                  <a:pt x="238" y="141"/>
                                </a:lnTo>
                                <a:lnTo>
                                  <a:pt x="244" y="142"/>
                                </a:lnTo>
                                <a:lnTo>
                                  <a:pt x="250" y="142"/>
                                </a:lnTo>
                                <a:lnTo>
                                  <a:pt x="256" y="142"/>
                                </a:lnTo>
                                <a:lnTo>
                                  <a:pt x="263" y="142"/>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20" name="Freeform 557"/>
                        <wps:cNvSpPr>
                          <a:spLocks/>
                        </wps:cNvSpPr>
                        <wps:spPr bwMode="auto">
                          <a:xfrm>
                            <a:off x="8832" y="1907"/>
                            <a:ext cx="246" cy="131"/>
                          </a:xfrm>
                          <a:custGeom>
                            <a:avLst/>
                            <a:gdLst>
                              <a:gd name="T0" fmla="+- 0 8832 8832"/>
                              <a:gd name="T1" fmla="*/ T0 w 246"/>
                              <a:gd name="T2" fmla="+- 0 1907 1907"/>
                              <a:gd name="T3" fmla="*/ 1907 h 131"/>
                              <a:gd name="T4" fmla="+- 0 8890 8832"/>
                              <a:gd name="T5" fmla="*/ T4 w 246"/>
                              <a:gd name="T6" fmla="+- 0 1939 1907"/>
                              <a:gd name="T7" fmla="*/ 1939 h 131"/>
                              <a:gd name="T8" fmla="+- 0 8952 8832"/>
                              <a:gd name="T9" fmla="*/ T8 w 246"/>
                              <a:gd name="T10" fmla="+- 0 1974 1907"/>
                              <a:gd name="T11" fmla="*/ 1974 h 131"/>
                              <a:gd name="T12" fmla="+- 0 9016 8832"/>
                              <a:gd name="T13" fmla="*/ T12 w 246"/>
                              <a:gd name="T14" fmla="+- 0 2008 1907"/>
                              <a:gd name="T15" fmla="*/ 2008 h 131"/>
                              <a:gd name="T16" fmla="+- 0 9077 8832"/>
                              <a:gd name="T17" fmla="*/ T16 w 246"/>
                              <a:gd name="T18" fmla="+- 0 2038 1907"/>
                              <a:gd name="T19" fmla="*/ 2038 h 131"/>
                              <a:gd name="T20" fmla="+- 0 9078 8832"/>
                              <a:gd name="T21" fmla="*/ T20 w 246"/>
                              <a:gd name="T22" fmla="+- 0 2038 1907"/>
                              <a:gd name="T23" fmla="*/ 2038 h 131"/>
                              <a:gd name="T24" fmla="+- 0 9078 8832"/>
                              <a:gd name="T25" fmla="*/ T24 w 246"/>
                              <a:gd name="T26" fmla="+- 0 2037 1907"/>
                              <a:gd name="T27" fmla="*/ 2037 h 131"/>
                              <a:gd name="T28" fmla="+- 0 9077 8832"/>
                              <a:gd name="T29" fmla="*/ T28 w 246"/>
                              <a:gd name="T30" fmla="+- 0 2036 1907"/>
                              <a:gd name="T31" fmla="*/ 2036 h 131"/>
                              <a:gd name="T32" fmla="+- 0 9020 8832"/>
                              <a:gd name="T33" fmla="*/ T32 w 246"/>
                              <a:gd name="T34" fmla="+- 0 2009 1907"/>
                              <a:gd name="T35" fmla="*/ 2009 h 131"/>
                              <a:gd name="T36" fmla="+- 0 8957 8832"/>
                              <a:gd name="T37" fmla="*/ T36 w 246"/>
                              <a:gd name="T38" fmla="+- 0 1975 1907"/>
                              <a:gd name="T39" fmla="*/ 1975 h 131"/>
                              <a:gd name="T40" fmla="+- 0 8893 8832"/>
                              <a:gd name="T41" fmla="*/ T40 w 246"/>
                              <a:gd name="T42" fmla="+- 0 1940 1907"/>
                              <a:gd name="T43" fmla="*/ 1940 h 131"/>
                              <a:gd name="T44" fmla="+- 0 8832 8832"/>
                              <a:gd name="T45" fmla="*/ T44 w 246"/>
                              <a:gd name="T46" fmla="+- 0 1907 1907"/>
                              <a:gd name="T47" fmla="*/ 1907 h 13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246" h="131">
                                <a:moveTo>
                                  <a:pt x="0" y="0"/>
                                </a:moveTo>
                                <a:lnTo>
                                  <a:pt x="58" y="32"/>
                                </a:lnTo>
                                <a:lnTo>
                                  <a:pt x="120" y="67"/>
                                </a:lnTo>
                                <a:lnTo>
                                  <a:pt x="184" y="101"/>
                                </a:lnTo>
                                <a:lnTo>
                                  <a:pt x="245" y="131"/>
                                </a:lnTo>
                                <a:lnTo>
                                  <a:pt x="246" y="131"/>
                                </a:lnTo>
                                <a:lnTo>
                                  <a:pt x="246" y="130"/>
                                </a:lnTo>
                                <a:lnTo>
                                  <a:pt x="245" y="129"/>
                                </a:lnTo>
                                <a:lnTo>
                                  <a:pt x="188" y="102"/>
                                </a:lnTo>
                                <a:lnTo>
                                  <a:pt x="125" y="68"/>
                                </a:lnTo>
                                <a:lnTo>
                                  <a:pt x="61" y="33"/>
                                </a:lnTo>
                                <a:lnTo>
                                  <a:pt x="0"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FD34220" id="Grupo 2" o:spid="_x0000_s1026" style="position:absolute;margin-left:16.55pt;margin-top:30.35pt;width:67.75pt;height:82.1pt;z-index:-251654144;mso-wrap-distance-left:0;mso-wrap-distance-right:0;mso-position-horizontal:right;mso-position-horizontal-relative:margin" coordorigin="8733,608" coordsize="1355,164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40" o:spid="_x0000_s1027" type="#_x0000_t75" style="position:absolute;left:8815;top:1895;width:264;height:1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">
                  <v:imagedata r:id="rId314" o:title=""/>
                </v:shape>
                <v:shape id="Freeform 241" o:spid="_x0000_s1028" style="position:absolute;left:8815;top:1895;width:264;height:143;visibility:visible;mso-wrap-style:square;v-text-anchor:top" coordsize="264,1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" path="m263,142r-3,-5l256,131r-4,-4l248,122r-3,-5l242,112r-5,-5l234,102r-3,-5l228,93r-3,-6l221,82r-4,-5l214,71r-4,-4l206,62r-3,-5l198,54r-5,-4l189,46r-6,-4l180,39r-6,-4l168,32r-5,-3l159,26r-6,-3l148,20r-6,-1l136,16r-4,-3l125,12r-5,-1l114,9,109,6r-6,l97,5,91,4,85,3,80,2,75,1r-7,l61,,56,,50,,44,,38,,33,1,25,2,20,1,16,3,11,2,,2,5,7,8,9r2,4l11,15r,5l16,27r3,4l22,35r3,6l29,45r5,4l36,54r4,2l44,62r4,4l51,69r5,5l60,77r5,5l68,85r4,3l78,92r3,3l85,99r6,4l95,108r4,l105,111r6,3l116,117r5,3l128,123r5,1l139,127r5,1l151,131r6,1l163,134r6,1l175,136r7,2l188,138r6,l200,139r7,1l214,141r4,l226,141r6,-1l238,141r6,1l250,142r6,l263,142e" filled="f" strokeweight=".01683mm">
                  <v:path arrowok="t" o:connecttype="custom" o:connectlocs="260,2033;252,2023;245,2013;237,2003;231,1993;225,1983;217,1973;210,1963;203,1953;193,1946;183,1938;174,1931;163,1925;153,1919;142,1915;132,1909;120,1907;109,1902;97,1901;85,1899;75,1897;61,1896;50,1896;38,1896;25,1898;16,1899;11,1898;5,1903;10,1909;11,1916;19,1927;25,1937;34,1945;40,1952;48,1962;56,1970;65,1978;72,1984;81,1991;91,1999;99,2004;111,2010;121,2016;133,2020;144,2024;157,2028;169,2031;182,2034;194,2034;207,2036;218,2037;232,2036;244,2038;256,2038;263,2038" o:connectangles="0,0,0,0,0,0,0,0,0,0,0,0,0,0,0,0,0,0,0,0,0,0,0,0,0,0,0,0,0,0,0,0,0,0,0,0,0,0,0,0,0,0,0,0,0,0,0,0,0,0,0,0,0,0,0"/>
                </v:shape>
                <v:shape id="Freeform 242" o:spid="_x0000_s1029" style="position:absolute;left:8832;top:1907;width:246;height:131;visibility:visible;mso-wrap-style:square;v-text-anchor:top" coordsize="246,1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" path="m,l58,32r62,35l184,101r61,30l246,131r,-1l245,129,188,102,125,68,61,33,,xe" fillcolor="#8eaa33" stroked="f">
                  <v:path arrowok="t" o:connecttype="custom" o:connectlocs="0,1907;58,1939;120,1974;184,2008;245,2038;246,2038;246,2037;245,2036;188,2009;125,1975;61,1940;0,1907" o:connectangles="0,0,0,0,0,0,0,0,0,0,0,0"/>
                </v:shape>
                <v:shape id="Picture 243" o:spid="_x0000_s1030" type="#_x0000_t75" style="position:absolute;left:8916;top:1738;width:131;height: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">
                  <v:imagedata r:id="rId315" o:title=""/>
                </v:shape>
                <v:shape id="Freeform 244" o:spid="_x0000_s1031" style="position:absolute;left:8916;top:1738;width:131;height:273;visibility:visible;mso-wrap-style:square;v-text-anchor:top" coordsize="131,2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" path="m126,273r,-7l127,259r-1,-5l126,247r1,-5l127,236r,-7l128,223r,-6l128,212r1,-6l129,199r,-7l131,186r-2,-5l129,174r1,-6l128,162r-2,-5l126,151r-2,-7l123,140r-2,-7l118,127r-2,-6l114,116r-3,-5l109,105r-4,-4l103,95r-2,-5l96,85,93,81,90,76,87,70,82,67,78,62,74,57,71,53,67,50,63,45,58,41,53,36,49,33,45,29,39,25,35,22,30,19,23,16,20,12,16,11,12,7,3,,4,8r1,2l4,15r1,3l1,21r,9l1,34,,40r,7l,52r1,6l,63r2,5l1,75r1,5l3,85r,7l5,96r1,7l6,108r2,5l10,119r1,4l11,129r2,7l14,142r2,3l19,151r4,6l25,162r2,6l30,174r4,5l37,184r3,5l44,194r4,6l51,205r5,4l60,214r4,5l69,223r4,4l78,232r4,4l88,241r3,2l97,248r5,3l106,256r5,5l115,264r5,4l126,273r-1,-1l126,273e" filled="f" strokeweight=".01683mm">
                  <v:path arrowok="t" o:connecttype="custom" o:connectlocs="126,2005;126,1993;127,1981;127,1968;128,1956;129,1945;129,1931;129,1920;130,1907;126,1896;124,1883;121,1872;116,1860;111,1850;105,1840;101,1829;93,1820;87,1809;78,1801;71,1792;63,1784;53,1775;45,1768;35,1761;23,1755;16,1750;12,1746;4,1747;4,1754;1,1760;1,1773;0,1786;1,1797;2,1807;2,1819;3,1831;6,1842;8,1852;11,1862;13,1875;16,1884;23,1896;27,1907;34,1918;40,1928;48,1939;56,1948;64,1958;73,1966;82,1975;91,1982;102,1990;111,2000;120,2007;125,2011" o:connectangles="0,0,0,0,0,0,0,0,0,0,0,0,0,0,0,0,0,0,0,0,0,0,0,0,0,0,0,0,0,0,0,0,0,0,0,0,0,0,0,0,0,0,0,0,0,0,0,0,0,0,0,0,0,0,0"/>
                </v:shape>
                <v:shape id="Freeform 245" o:spid="_x0000_s1032" style="position:absolute;left:8927;top:1756;width:115;height:254;visibility:visible;mso-wrap-style:square;v-text-anchor:top" coordsize="115,2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" path="m,l26,60r28,66l83,192r30,60l114,253r,-1l86,195,57,129,27,62,,xe" fillcolor="#8eaa33" stroked="f">
                  <v:path arrowok="t" o:connecttype="custom" o:connectlocs="0,1757;26,1817;54,1883;83,1949;113,2009;114,2010;114,2010;114,2009;86,1952;57,1886;27,1819;0,1757" o:connectangles="0,0,0,0,0,0,0,0,0,0,0,0"/>
                </v:shape>
                <v:shape id="Freeform 246" o:spid="_x0000_s1033" style="position:absolute;left:9197;top:893;width:429;height:71;visibility:visible;mso-wrap-style:square;v-text-anchor:top" coordsize="429,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" path="m408,71l207,47,5,71,,57,42,27,109,8,191,r87,5l361,23r68,33l413,57r-5,14xe" fillcolor="#ac1418" stroked="f">
                  <v:path arrowok="t" o:connecttype="custom" o:connectlocs="408,964;207,940;5,964;0,950;42,920;109,901;191,893;278,898;361,916;429,949;413,950;408,964" o:connectangles="0,0,0,0,0,0,0,0,0,0,0,0"/>
                </v:shape>
                <v:shape id="AutoShape 247" o:spid="_x0000_s1034" style="position:absolute;left:9197;top:870;width:429;height:94;visibility:visible;mso-wrap-style:square;v-text-anchor:top" coordsize="429,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" path="m429,78r-16,1l408,93,207,69,5,93,,79,42,49,109,30r82,-8l278,27r83,18l429,78xm56,12r,-7l62,r8,l77,r6,5l83,12r,7l77,25r-7,l62,25,56,19r,-7xe" filled="f" strokeweight=".02694mm">
                  <v:path arrowok="t" o:connecttype="custom" o:connectlocs="429,949;413,950;408,964;207,940;5,964;0,950;42,920;109,901;191,893;278,898;361,916;429,949;56,883;56,876;62,871;70,871;77,871;83,876;83,883;83,890;77,896;70,896;62,896;56,890;56,883" o:connectangles="0,0,0,0,0,0,0,0,0,0,0,0,0,0,0,0,0,0,0,0,0,0,0,0,0"/>
                </v:shape>
                <v:shape id="Picture 248" o:spid="_x0000_s1035" type="#_x0000_t75" style="position:absolute;left:9109;top:775;width:294;height:1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">
                  <v:imagedata r:id="rId316" o:title=""/>
                </v:shape>
                <v:shape id="Freeform 249" o:spid="_x0000_s1036" style="position:absolute;left:9109;top:775;width:294;height:178;visibility:visible;mso-wrap-style:square;v-text-anchor:top" coordsize="294,1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" path="m291,131r-6,9l275,149r-14,2l248,153r-11,-8l228,136r-17,14l194,153r-16,-5l162,138r-15,18l132,163r-15,-1l101,155r-7,16l90,177,79,176,61,168,42,149,23,127,10,109,,86,2,69,62,36r48,-7l123,29r20,-1l167,24r22,-6l216,9,242,3,268,r25,l292,26r,31l292,92r-1,39xe" filled="f" strokeweight=".02694mm">
                  <v:path arrowok="t" o:connecttype="custom" o:connectlocs="291,907;285,916;275,925;261,927;248,929;237,921;228,912;211,926;194,929;178,924;162,914;147,932;132,939;117,938;101,931;94,947;90,953;79,952;61,944;42,925;23,903;10,885;0,862;2,845;62,812;110,805;123,805;143,804;167,800;189,794;216,785;242,779;268,776;293,776;292,802;292,833;292,868;291,907" o:connectangles="0,0,0,0,0,0,0,0,0,0,0,0,0,0,0,0,0,0,0,0,0,0,0,0,0,0,0,0,0,0,0,0,0,0,0,0,0,0"/>
                </v:shape>
                <v:shape id="Picture 250" o:spid="_x0000_s1037" type="#_x0000_t75" style="position:absolute;left:9408;top:775;width:294;height:1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">
                  <v:imagedata r:id="rId317" o:title=""/>
                </v:shape>
                <v:shape id="Freeform 251" o:spid="_x0000_s1038" style="position:absolute;left:9408;top:775;width:294;height:178;visibility:visible;mso-wrap-style:square;v-text-anchor:top" coordsize="294,1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" path="m2,131r6,9l18,149r14,2l46,153r10,-8l65,136r17,14l99,153r16,-5l131,138r15,18l161,163r15,-1l192,155r8,16l203,177r11,-1l232,168r20,-19l270,127r13,-18l294,86,291,69,232,36,183,29r-13,l150,28,126,24,104,18,77,9,51,3,25,,,,1,26r,31l1,92r1,39xe" filled="f" strokeweight=".02694mm">
                  <v:path arrowok="t" o:connecttype="custom" o:connectlocs="2,907;8,916;18,925;32,927;46,929;56,921;65,912;82,926;99,929;115,924;131,914;146,932;161,939;176,938;192,931;200,947;203,953;214,952;232,944;252,925;270,903;283,885;294,862;291,845;232,812;183,805;170,805;150,804;126,800;104,794;77,785;51,779;25,776;0,776;1,802;1,833;1,868;2,907" o:connectangles="0,0,0,0,0,0,0,0,0,0,0,0,0,0,0,0,0,0,0,0,0,0,0,0,0,0,0,0,0,0,0,0,0,0,0,0,0,0"/>
                </v:shape>
                <v:shape id="Picture 252" o:spid="_x0000_s1039" type="#_x0000_t75" style="position:absolute;left:9852;top:1696;width:74;height:1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">
                  <v:imagedata r:id="rId318" o:title=""/>
                </v:shape>
                <v:shape id="Freeform 253" o:spid="_x0000_s1040" style="position:absolute;left:9852;top:1696;width:74;height:129;visibility:visible;mso-wrap-style:square;v-text-anchor:top" coordsize="74,1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" path="m74,128l35,68,19,49,6,26,,,17,16r13,7l39,29,67,83r6,38l74,128xe" filled="f" strokecolor="#1f1a17" strokeweight=".02122mm">
                  <v:path arrowok="t" o:connecttype="custom" o:connectlocs="74,1825;35,1765;19,1746;6,1723;0,1697;17,1713;30,1720;39,1726;67,1780;73,1818;74,1825" o:connectangles="0,0,0,0,0,0,0,0,0,0,0"/>
                </v:shape>
                <v:shape id="Picture 254" o:spid="_x0000_s1041" type="#_x0000_t75" style="position:absolute;left:9857;top:1709;width:60;height:7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">
                  <v:imagedata r:id="rId319" o:title=""/>
                </v:shape>
                <v:shape id="Freeform 255" o:spid="_x0000_s1042" style="position:absolute;left:9857;top:1709;width:60;height:79;visibility:visible;mso-wrap-style:square;v-text-anchor:top" coordsize="60,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" path="m59,79l48,64,31,40,13,17,,e" filled="f" strokecolor="#1f1a17" strokeweight=".02122mm">
                  <v:path arrowok="t" o:connecttype="custom" o:connectlocs="59,1788;48,1773;31,1749;13,1726;0,1709" o:connectangles="0,0,0,0,0"/>
                </v:shape>
                <v:shape id="Picture 256" o:spid="_x0000_s1043" type="#_x0000_t75" style="position:absolute;left:9858;top:1602;width:100;height:1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">
                  <v:imagedata r:id="rId320" o:title=""/>
                </v:shape>
                <v:shape id="Freeform 257" o:spid="_x0000_s1044" style="position:absolute;left:9858;top:1602;width:100;height:118;visibility:visible;mso-wrap-style:square;v-text-anchor:top" coordsize="100,1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" path="m100,117l95,106,87,93,76,83,62,77,49,69,37,61,28,53,22,44,16,32,8,18,2,5,,,12,6r13,7l36,19,90,63r4,22l96,100r3,12l100,117xe" filled="f" strokecolor="#1f1a17" strokeweight=".02122mm">
                  <v:path arrowok="t" o:connecttype="custom" o:connectlocs="100,1720;95,1709;87,1696;76,1686;62,1680;49,1672;37,1664;28,1656;22,1647;16,1635;8,1621;2,1608;0,1603;12,1609;25,1616;36,1622;90,1666;94,1688;96,1703;99,1715;100,1720" o:connectangles="0,0,0,0,0,0,0,0,0,0,0,0,0,0,0,0,0,0,0,0,0"/>
                </v:shape>
                <v:shape id="Picture 258" o:spid="_x0000_s1045" type="#_x0000_t75" style="position:absolute;left:9961;top:1542;width:104;height: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">
                  <v:imagedata r:id="rId321" o:title=""/>
                </v:shape>
                <v:shape id="AutoShape 259" o:spid="_x0000_s1046" style="position:absolute;left:9961;top:1542;width:104;height:63;visibility:visible;mso-wrap-style:square;v-text-anchor:top" coordsize="104,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" path="m,62l3,54,12,36,23,16,36,4,53,1,76,,95,r8,l101,4,93,14,80,27,61,38,,62xm3,56l16,45,35,31,61,17,96,5e" filled="f" strokecolor="#1f1a17" strokeweight=".02122mm">
                  <v:path arrowok="t" o:connecttype="custom" o:connectlocs="0,1605;3,1597;12,1579;23,1559;36,1547;53,1544;76,1543;95,1543;103,1543;101,1547;93,1557;80,1570;61,1581;0,1605;3,1599;16,1588;35,1574;61,1560;96,1548" o:connectangles="0,0,0,0,0,0,0,0,0,0,0,0,0,0,0,0,0,0,0"/>
                </v:shape>
                <v:shape id="Freeform 260" o:spid="_x0000_s1047" style="position:absolute;left:9755;top:1137;width:210;height:860;visibility:visible;mso-wrap-style:square;v-text-anchor:top" coordsize="210,8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" path="m41,859l36,849,71,815r37,-41l144,724r30,-60l195,593r9,-85l195,410,140,231,76,103,22,26,,,27,29,64,80r42,68l147,228r34,88l203,407r6,74l209,548r-8,63l182,672r-32,60l104,794,41,859xe" fillcolor="#468926" stroked="f">
                  <v:path arrowok="t" o:connecttype="custom" o:connectlocs="41,1997;36,1987;71,1953;108,1912;144,1862;174,1802;195,1731;204,1646;195,1548;140,1369;76,1241;22,1164;0,1138;27,1167;64,1218;106,1286;147,1366;181,1454;203,1545;209,1619;209,1686;201,1749;182,1810;150,1870;104,1932;41,1997" o:connectangles="0,0,0,0,0,0,0,0,0,0,0,0,0,0,0,0,0,0,0,0,0,0,0,0,0,0"/>
                </v:shape>
                <v:shape id="Freeform 261" o:spid="_x0000_s1048" style="position:absolute;left:9755;top:1137;width:210;height:860;visibility:visible;mso-wrap-style:square;v-text-anchor:top" coordsize="210,8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" path="m,l64,80r42,68l147,228r34,88l203,407r6,74l209,548r-8,63l182,672r-32,60l104,794,41,859,36,849,71,815r37,-41l144,724r30,-60l195,593r9,-85l195,410,140,231,76,103,22,26,,xe" filled="f" strokecolor="#1f1a17" strokeweight=".02122mm">
                  <v:path arrowok="t" o:connecttype="custom" o:connectlocs="0,1138;64,1218;106,1286;147,1366;181,1454;203,1545;209,1619;209,1686;201,1749;182,1810;150,1870;104,1932;41,1997;36,1987;71,1953;108,1912;144,1862;174,1802;195,1731;204,1646;195,1548;140,1369;76,1241;22,1164;0,1138" o:connectangles="0,0,0,0,0,0,0,0,0,0,0,0,0,0,0,0,0,0,0,0,0,0,0,0,0"/>
                </v:shape>
                <v:shape id="Picture 262" o:spid="_x0000_s1049" type="#_x0000_t75" style="position:absolute;left:9842;top:1900;width:164;height: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">
                  <v:imagedata r:id="rId322" o:title=""/>
                </v:shape>
                <v:shape id="AutoShape 263" o:spid="_x0000_s1050" style="position:absolute;left:9842;top:1900;width:164;height:40;visibility:visible;mso-wrap-style:square;v-text-anchor:top" coordsize="164,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" path="m5,35l,38,12,27,34,12,57,3,81,r30,2l140,11r22,20l163,33r-27,3l118,38r-14,2l88,40,66,37,47,31,36,25r-12,l5,35xm17,26r6,-1l42,22,76,21r51,2e" filled="f" strokecolor="#1f1a17" strokeweight=".02122mm">
                  <v:path arrowok="t" o:connecttype="custom" o:connectlocs="5,1935;0,1938;12,1927;34,1912;57,1903;81,1900;111,1902;140,1911;162,1931;162,1931;163,1933;136,1936;118,1938;104,1940;88,1940;66,1937;47,1931;36,1925;24,1925;5,1935;17,1926;23,1925;42,1922;76,1921;127,1923" o:connectangles="0,0,0,0,0,0,0,0,0,0,0,0,0,0,0,0,0,0,0,0,0,0,0,0,0"/>
                </v:shape>
                <v:shape id="Picture 264" o:spid="_x0000_s1051" type="#_x0000_t75" style="position:absolute;left:9793;top:1836;width:37;height:1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">
                  <v:imagedata r:id="rId323" o:title=""/>
                </v:shape>
                <v:shape id="Freeform 265" o:spid="_x0000_s1052" style="position:absolute;left:9793;top:1836;width:37;height:138;visibility:visible;mso-wrap-style:square;v-text-anchor:top" coordsize="37,1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" path="m23,137r-3,-1l18,118,16,95,11,78,3,60,,42,2,22,9,r3,3l18,10r7,13l29,42r3,16l37,72,36,95,23,137xe" filled="f" strokecolor="#1f1a17" strokeweight=".02122mm">
                  <v:path arrowok="t" o:connecttype="custom" o:connectlocs="23,1973;20,1972;18,1954;16,1931;11,1914;3,1896;0,1878;2,1858;9,1836;12,1839;18,1846;25,1859;29,1878;32,1894;37,1908;36,1931;23,1973" o:connectangles="0,0,0,0,0,0,0,0,0,0,0,0,0,0,0,0,0"/>
                </v:shape>
                <v:shape id="Picture 266" o:spid="_x0000_s1053" type="#_x0000_t75" style="position:absolute;left:9802;top:1844;width:15;height:1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">
                  <v:imagedata r:id="rId324" o:title=""/>
                </v:shape>
                <v:shape id="Freeform 267" o:spid="_x0000_s1054" style="position:absolute;left:9802;top:1844;width:15;height:118;visibility:visible;mso-wrap-style:square;v-text-anchor:top" coordsize="15,1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" path="m12,117r1,-7l14,95r,-18l11,64,7,48,3,27,1,8,,e" filled="f" strokecolor="#1f1a17" strokeweight=".02122mm">
                  <v:path arrowok="t" o:connecttype="custom" o:connectlocs="12,1962;13,1955;14,1940;14,1922;11,1909;7,1893;3,1872;1,1853;0,1845" o:connectangles="0,0,0,0,0,0,0,0,0"/>
                </v:shape>
                <v:shape id="Freeform 268" o:spid="_x0000_s1055" style="position:absolute;left:9215;top:1880;width:674;height:365;visibility:visible;mso-wrap-style:square;v-text-anchor:top" coordsize="674,3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" path="m3,364l64,321r59,-24l183,276r70,-17l328,243r68,-22l454,196r78,-53l579,103,629,55,672,r2,8l672,12r,3l630,66r-46,47l538,152r-82,59l399,236r-69,21l255,274r-70,17l125,311,67,336,3,364xe" fillcolor="#468926" stroked="f">
                  <v:path arrowok="t" o:connecttype="custom" o:connectlocs="3,2244;64,2201;123,2177;183,2156;253,2139;328,2123;396,2101;454,2076;532,2023;579,1983;629,1935;672,1880;674,1888;672,1892;672,1895;630,1946;584,1993;538,2032;456,2091;399,2116;330,2137;255,2154;185,2171;125,2191;67,2216;3,2244" o:connectangles="0,0,0,0,0,0,0,0,0,0,0,0,0,0,0,0,0,0,0,0,0,0,0,0,0,0"/>
                </v:shape>
                <v:shape id="Freeform 269" o:spid="_x0000_s1056" style="position:absolute;left:9215;top:1880;width:674;height:365;visibility:visible;mso-wrap-style:square;v-text-anchor:top" coordsize="674,3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" path="m672,15l630,66r-46,47l538,152r-82,59l399,236r-69,21l255,274r-70,17l125,311,67,336,3,364,,350,64,321r59,-24l183,276r70,-17l328,243r68,-22l454,196r78,-53l579,103,629,55,672,r2,8l672,12r,3xe" filled="f" strokeweight=".02106mm">
                  <v:path arrowok="t" o:connecttype="custom" o:connectlocs="672,1895;630,1946;584,1993;538,2032;456,2091;399,2116;330,2137;255,2154;185,2171;125,2191;67,2216;3,2244;0,2230;64,2201;123,2177;183,2156;253,2139;328,2123;396,2101;454,2076;532,2023;579,1983;629,1935;672,1880;674,1888;672,1892;672,1895" o:connectangles="0,0,0,0,0,0,0,0,0,0,0,0,0,0,0,0,0,0,0,0,0,0,0,0,0,0,0"/>
                </v:shape>
                <v:shape id="Picture 270" o:spid="_x0000_s1057" type="#_x0000_t75" style="position:absolute;left:9704;top:1950;width:42;height: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">
                  <v:imagedata r:id="rId325" o:title=""/>
                </v:shape>
                <v:shape id="Freeform 271" o:spid="_x0000_s1058" style="position:absolute;left:9704;top:1950;width:42;height:80;visibility:visible;mso-wrap-style:square;v-text-anchor:top" coordsize="42,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" path="m41,79r-8,l17,61,2,32,,,7,3,23,15,37,39r4,40xe" filled="f" strokecolor="#1f1a17" strokeweight=".02122mm">
                  <v:path arrowok="t" o:connecttype="custom" o:connectlocs="41,2030;33,2030;17,2012;2,1983;0,1951;7,1954;23,1966;37,1990;41,2030" o:connectangles="0,0,0,0,0,0,0,0,0"/>
                </v:shape>
                <v:shape id="Picture 272" o:spid="_x0000_s1059" type="#_x0000_t75" style="position:absolute;left:9704;top:1950;width:42;height: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">
                  <v:imagedata r:id="rId326" o:title=""/>
                </v:shape>
                <v:shape id="Freeform 273" o:spid="_x0000_s1060" style="position:absolute;left:9704;top:1950;width:42;height:80;visibility:visible;mso-wrap-style:square;v-text-anchor:top" coordsize="42,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" path="m41,79l36,69,25,45,12,18,,e" filled="f" strokecolor="#1f1a17" strokeweight=".02122mm">
                  <v:path arrowok="t" o:connecttype="custom" o:connectlocs="41,2030;36,2020;25,1996;12,1969;0,1951" o:connectangles="0,0,0,0,0"/>
                </v:shape>
                <v:shape id="Picture 274" o:spid="_x0000_s1061" type="#_x0000_t75" style="position:absolute;left:9768;top:1869;width:38;height:1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">
                  <v:imagedata r:id="rId327" o:title=""/>
                </v:shape>
                <v:shape id="Freeform 275" o:spid="_x0000_s1062" style="position:absolute;left:9768;top:1869;width:38;height:128;visibility:visible;mso-wrap-style:square;v-text-anchor:top" coordsize="38,1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" path="m29,127l1,57,,38,1,18,4,,7,13r9,20l25,49,35,68r3,26l29,127xe" filled="f" strokecolor="#1f1a17" strokeweight=".02122mm">
                  <v:path arrowok="t" o:connecttype="custom" o:connectlocs="29,1997;1,1927;0,1908;1,1888;4,1870;7,1883;16,1903;25,1919;35,1938;38,1964;29,1997" o:connectangles="0,0,0,0,0,0,0,0,0,0,0"/>
                </v:shape>
                <v:shape id="Picture 276" o:spid="_x0000_s1063" type="#_x0000_t75" style="position:absolute;left:9770;top:1881;width:26;height: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">
                  <v:imagedata r:id="rId328" o:title=""/>
                </v:shape>
                <v:shape id="Freeform 277" o:spid="_x0000_s1064" style="position:absolute;left:9770;top:1881;width:26;height:116;visibility:visible;mso-wrap-style:square;v-text-anchor:top" coordsize="26,1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" path="m26,115l22,100,14,64,5,25,,e" filled="f" strokecolor="#1f1a17" strokeweight=".02122mm">
                  <v:path arrowok="t" o:connecttype="custom" o:connectlocs="26,1997;22,1982;14,1946;5,1907;0,1882" o:connectangles="0,0,0,0,0"/>
                </v:shape>
                <v:shape id="Picture 278" o:spid="_x0000_s1065" type="#_x0000_t75" style="position:absolute;left:9775;top:1975;width:130;height: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">
                  <v:imagedata r:id="rId329" o:title=""/>
                </v:shape>
                <v:shape id="Freeform 279" o:spid="_x0000_s1066" style="position:absolute;left:9775;top:1975;width:130;height:40;visibility:visible;mso-wrap-style:square;v-text-anchor:top" coordsize="130,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" path="m,27l32,10,66,r34,1l130,13r-5,1l114,15r-14,3l87,22,73,28,58,34,42,38,28,40,12,38,,27xe" filled="f" strokecolor="#1f1a17" strokeweight=".02122mm">
                  <v:path arrowok="t" o:connecttype="custom" o:connectlocs="0,2002;32,1985;66,1975;100,1976;130,1988;125,1989;114,1990;100,1993;87,1997;73,2003;58,2009;42,2013;28,2015;12,2013;0,2002" o:connectangles="0,0,0,0,0,0,0,0,0,0,0,0,0,0,0"/>
                </v:shape>
                <v:shape id="Picture 280" o:spid="_x0000_s1067" type="#_x0000_t75" style="position:absolute;left:9778;top:1985;width:118;height: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">
                  <v:imagedata r:id="rId330" o:title=""/>
                </v:shape>
                <v:shape id="Freeform 281" o:spid="_x0000_s1068" style="position:absolute;left:9778;top:1985;width:118;height:20;visibility:visible;mso-wrap-style:square;v-text-anchor:top" coordsize="118,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" path="m,19l15,15,49,7,88,r30,e" filled="f" strokecolor="#1f1a17" strokeweight=".02122mm">
                  <v:path arrowok="t" o:connecttype="custom" o:connectlocs="0,2005;15,2001;49,1993;88,1986;118,1986" o:connectangles="0,0,0,0,0"/>
                </v:shape>
                <v:shape id="Picture 282" o:spid="_x0000_s1069" type="#_x0000_t75" style="position:absolute;left:9730;top:1929;width:47;height:8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">
                  <v:imagedata r:id="rId331" o:title=""/>
                </v:shape>
                <v:shape id="Freeform 283" o:spid="_x0000_s1070" style="position:absolute;left:9730;top:1929;width:47;height:84;visibility:visible;mso-wrap-style:square;v-text-anchor:top" coordsize="47,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" path="m46,84l39,83,24,67,9,38,,,9,5,27,20,43,46r3,38xe" filled="f" strokecolor="#1f1a17" strokeweight=".02122mm">
                  <v:path arrowok="t" o:connecttype="custom" o:connectlocs="46,2013;39,2012;24,1996;9,1967;0,1929;9,1934;27,1949;43,1975;46,2013" o:connectangles="0,0,0,0,0,0,0,0,0"/>
                </v:shape>
                <v:shape id="Picture 284" o:spid="_x0000_s1071" type="#_x0000_t75" style="position:absolute;left:9733;top:1932;width:44;height: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">
                  <v:imagedata r:id="rId332" o:title=""/>
                </v:shape>
                <v:shape id="Freeform 285" o:spid="_x0000_s1072" style="position:absolute;left:9733;top:1932;width:44;height:81;visibility:visible;mso-wrap-style:square;v-text-anchor:top" coordsize="44,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" path="m43,80l39,70,28,46,14,20,,e" filled="f" strokecolor="#1f1a17" strokeweight=".02122mm">
                  <v:path arrowok="t" o:connecttype="custom" o:connectlocs="43,2013;39,2003;28,1979;14,1953;0,1933" o:connectangles="0,0,0,0,0"/>
                </v:shape>
                <v:shape id="Picture 286" o:spid="_x0000_s1073" type="#_x0000_t75" style="position:absolute;left:9739;top:2002;width:116;height: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">
                  <v:imagedata r:id="rId333" o:title=""/>
                </v:shape>
                <v:shape id="AutoShape 287" o:spid="_x0000_s1074" style="position:absolute;left:9739;top:2002;width:116;height:41;visibility:visible;mso-wrap-style:square;v-text-anchor:top" coordsize="116,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" path="m,40l2,34,27,12,67,r49,23l113,30,100,29r-9,1l83,31r-10,l61,28,46,24,31,25,16,30,,40xm9,31r8,-4l40,19,73,16r40,10e" filled="f" strokecolor="#1f1a17" strokeweight=".02122mm">
                  <v:path arrowok="t" o:connecttype="custom" o:connectlocs="0,2043;2,2037;27,2015;67,2003;116,2026;116,2026;113,2033;100,2032;91,2033;83,2034;73,2034;61,2031;46,2027;31,2028;16,2033;0,2043;9,2034;17,2030;40,2022;73,2019;113,2029" o:connectangles="0,0,0,0,0,0,0,0,0,0,0,0,0,0,0,0,0,0,0,0,0"/>
                </v:shape>
                <v:shape id="Picture 288" o:spid="_x0000_s1075" type="#_x0000_t75" style="position:absolute;left:9815;top:1936;width:161;height: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">
                  <v:imagedata r:id="rId334" o:title=""/>
                </v:shape>
                <v:shape id="Freeform 289" o:spid="_x0000_s1076" style="position:absolute;left:9815;top:1936;width:161;height:38;visibility:visible;mso-wrap-style:square;v-text-anchor:top" coordsize="161,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" path="m,37l11,26r7,-6l28,14,52,7,84,1,113,r25,4l160,13r-3,1l148,15r-13,2l119,21r-17,5l84,32,65,36,47,35,29,34r-15,l4,36,,37xe" filled="f" strokecolor="#1f1a17" strokeweight=".02122mm">
                  <v:path arrowok="t" o:connecttype="custom" o:connectlocs="0,1974;11,1963;18,1957;28,1951;52,1944;84,1938;113,1937;138,1941;160,1950;157,1951;148,1952;135,1954;119,1958;102,1963;84,1969;65,1973;47,1972;29,1971;14,1971;4,1973;0,1974" o:connectangles="0,0,0,0,0,0,0,0,0,0,0,0,0,0,0,0,0,0,0,0,0"/>
                </v:shape>
                <v:shape id="Picture 290" o:spid="_x0000_s1077" type="#_x0000_t75" style="position:absolute;left:9825;top:1948;width:137;height: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">
                  <v:imagedata r:id="rId335" o:title=""/>
                </v:shape>
                <v:shape id="Freeform 291" o:spid="_x0000_s1078" style="position:absolute;left:9825;top:1948;width:137;height:20;visibility:visible;mso-wrap-style:square;v-text-anchor:top" coordsize="137,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" path="m,20l16,16,54,8,99,1,136,e" filled="f" strokecolor="#1f1a17" strokeweight=".02122mm">
                  <v:path arrowok="t" o:connecttype="custom" o:connectlocs="0,1968;16,1964;54,1956;99,1949;136,1948" o:connectangles="0,0,0,0,0"/>
                </v:shape>
                <v:shape id="Picture 292" o:spid="_x0000_s1079" type="#_x0000_t75" style="position:absolute;left:9831;top:1874;width:23;height: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">
                  <v:imagedata r:id="rId336" o:title=""/>
                </v:shape>
                <v:shape id="Freeform 293" o:spid="_x0000_s1080" style="position:absolute;left:9831;top:1874;width:23;height:68;visibility:visible;mso-wrap-style:square;v-text-anchor:top" coordsize="23,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" path="m12,68l7,65,2,48,,24,5,r5,4l19,17r4,21l12,68xe" filled="f" strokecolor="#1f1a17" strokeweight=".02122mm">
                  <v:path arrowok="t" o:connecttype="custom" o:connectlocs="12,1942;7,1939;2,1922;0,1898;5,1874;10,1878;19,1891;23,1912;12,1942" o:connectangles="0,0,0,0,0,0,0,0,0"/>
                </v:shape>
                <v:shape id="Freeform 294" o:spid="_x0000_s1081" style="position:absolute;left:9835;top:1882;width:7;height:50;visibility:visible;mso-wrap-style:square;v-text-anchor:top" coordsize="7,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" path="m6,50r,-5l4,32,2,16,,e" filled="f" strokecolor="#1f1a17" strokeweight=".02106mm">
                  <v:path arrowok="t" o:connecttype="custom" o:connectlocs="6,1932;6,1927;4,1914;2,1898;0,1882" o:connectangles="0,0,0,0,0"/>
                </v:shape>
                <v:shape id="Picture 295" o:spid="_x0000_s1082" type="#_x0000_t75" style="position:absolute;left:9881;top:1872;width:139;height: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">
                  <v:imagedata r:id="rId337" o:title=""/>
                </v:shape>
                <v:shape id="Freeform 296" o:spid="_x0000_s1083" style="position:absolute;left:9881;top:1872;width:139;height:62;visibility:visible;mso-wrap-style:square;v-text-anchor:top" coordsize="139,6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" path="m,24l12,14,26,8,41,3,59,,79,3r23,12l123,35r15,26l130,60,110,55,87,48,69,37,55,25,38,17,19,15,,24xe" filled="f" strokecolor="#1f1a17" strokeweight=".02122mm">
                  <v:path arrowok="t" o:connecttype="custom" o:connectlocs="0,1896;12,1886;26,1880;41,1875;59,1872;79,1875;102,1887;123,1907;138,1933;130,1932;110,1927;87,1920;69,1909;55,1897;38,1889;19,1887;0,1896" o:connectangles="0,0,0,0,0,0,0,0,0,0,0,0,0,0,0,0,0"/>
                </v:shape>
                <v:shape id="Picture 297" o:spid="_x0000_s1084" type="#_x0000_t75" style="position:absolute;left:9898;top:1883;width:82;height: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">
                  <v:imagedata r:id="rId338" o:title=""/>
                </v:shape>
                <v:shape id="Freeform 298" o:spid="_x0000_s1085" style="position:absolute;left:9898;top:1883;width:82;height:22;visibility:visible;mso-wrap-style:square;v-text-anchor:top" coordsize="82,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" path="m,2l16,,38,2,61,9,82,21e" filled="f" strokecolor="#1f1a17" strokeweight=".02122mm">
                  <v:path arrowok="t" o:connecttype="custom" o:connectlocs="0,1885;16,1883;38,1885;61,1892;82,1904" o:connectangles="0,0,0,0,0"/>
                </v:shape>
                <v:shape id="Picture 299" o:spid="_x0000_s1086" type="#_x0000_t75" style="position:absolute;left:9905;top:1790;width:150;height: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">
                  <v:imagedata r:id="rId339" o:title=""/>
                </v:shape>
                <v:shape id="Freeform 300" o:spid="_x0000_s1087" style="position:absolute;left:9905;top:1790;width:150;height:76;visibility:visible;mso-wrap-style:square;v-text-anchor:top" coordsize="150,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" path="m1,76l,69,32,41,85,11,147,r2,4l150,15,140,30,112,46,78,56,52,60,28,64,1,76xe" filled="f" strokecolor="#1f1a17" strokeweight=".02122mm">
                  <v:path arrowok="t" o:connecttype="custom" o:connectlocs="1,1867;0,1860;32,1832;85,1802;147,1791;149,1795;150,1806;140,1821;112,1837;78,1847;52,1851;28,1855;1,1867" o:connectangles="0,0,0,0,0,0,0,0,0,0,0,0,0"/>
                </v:shape>
                <v:shape id="Picture 301" o:spid="_x0000_s1088" type="#_x0000_t75" style="position:absolute;left:9915;top:1841;width:33;height: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">
                  <v:imagedata r:id="rId340" o:title=""/>
                </v:shape>
                <v:shape id="Freeform 302" o:spid="_x0000_s1089" style="position:absolute;left:9915;top:1841;width:33;height:16;visibility:visible;mso-wrap-style:square;v-text-anchor:top" coordsize="33,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" path="m,16l5,12,25,5,32,e" filled="f" strokecolor="#1f1a17" strokeweight=".02122mm">
                  <v:path arrowok="t" o:connecttype="custom" o:connectlocs="0,1857;5,1853;25,1846;32,1841" o:connectangles="0,0,0,0"/>
                </v:shape>
                <v:shape id="Picture 303" o:spid="_x0000_s1090" type="#_x0000_t75" style="position:absolute;left:9835;top:1764;width:43;height:1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">
                  <v:imagedata r:id="rId341" o:title=""/>
                </v:shape>
                <v:shape id="Freeform 304" o:spid="_x0000_s1091" style="position:absolute;left:9835;top:1764;width:43;height:148;visibility:visible;mso-wrap-style:square;v-text-anchor:top" coordsize="43,1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" path="m32,148r-4,-2l21,128,14,105,8,85,4,72,2,64,1,55,,41,,25,,12,,3,,,3,4r8,10l20,27r5,13l32,53r8,20l43,103,32,148xe" filled="f" strokecolor="#1f1a17" strokeweight=".02122mm">
                  <v:path arrowok="t" o:connecttype="custom" o:connectlocs="32,1912;28,1910;21,1892;14,1869;8,1849;4,1836;2,1828;1,1819;0,1805;0,1789;0,1776;0,1767;0,1764;3,1768;11,1778;20,1791;25,1804;32,1817;40,1837;43,1867;32,1912" o:connectangles="0,0,0,0,0,0,0,0,0,0,0,0,0,0,0,0,0,0,0,0,0"/>
                </v:shape>
                <v:shape id="Picture 305" o:spid="_x0000_s1092" type="#_x0000_t75" style="position:absolute;left:9838;top:1775;width:29;height:1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">
                  <v:imagedata r:id="rId342" o:title=""/>
                </v:shape>
                <v:shape id="Freeform 306" o:spid="_x0000_s1093" style="position:absolute;left:9838;top:1775;width:29;height:118;visibility:visible;mso-wrap-style:square;v-text-anchor:top" coordsize="29,1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" path="m29,117l28,107,24,80,15,42,,e" filled="f" strokecolor="#1f1a17" strokeweight=".02122mm">
                  <v:path arrowok="t" o:connecttype="custom" o:connectlocs="29,1892;28,1882;24,1855;15,1817;0,1775" o:connectangles="0,0,0,0,0"/>
                </v:shape>
                <v:shape id="Picture 307" o:spid="_x0000_s1094" type="#_x0000_t75" style="position:absolute;left:9872;top:1738;width:40;height:1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">
                  <v:imagedata r:id="rId343" o:title=""/>
                </v:shape>
                <v:shape id="Freeform 308" o:spid="_x0000_s1095" style="position:absolute;left:9872;top:1738;width:40;height:140;visibility:visible;mso-wrap-style:square;v-text-anchor:top" coordsize="40,1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" path="m21,138r,-14l18,113r-7,-9l6,94,2,80,,64,1,50,4,35,4,18,3,5,3,,6,6r7,16l21,40r8,14l35,63r4,11l39,91r-8,22l24,132r-3,7l21,138xe" filled="f" strokecolor="#1f1a17" strokeweight=".02122mm">
                  <v:path arrowok="t" o:connecttype="custom" o:connectlocs="21,1877;21,1863;18,1852;11,1843;6,1833;2,1819;0,1803;1,1789;4,1774;4,1757;3,1744;3,1739;6,1745;13,1761;21,1779;29,1793;35,1802;39,1813;39,1830;31,1852;24,1871;21,1878;21,1878;21,1877" o:connectangles="0,0,0,0,0,0,0,0,0,0,0,0,0,0,0,0,0,0,0,0,0,0,0,0"/>
                </v:shape>
                <v:shape id="Picture 309" o:spid="_x0000_s1096" type="#_x0000_t75" style="position:absolute;left:9882;top:1763;width:15;height: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">
                  <v:imagedata r:id="rId344" o:title=""/>
                </v:shape>
                <v:shape id="Freeform 310" o:spid="_x0000_s1097" style="position:absolute;left:9882;top:1763;width:15;height:98;visibility:visible;mso-wrap-style:square;v-text-anchor:top" coordsize="15,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" path="m15,97l13,82,10,54,5,23,,e" filled="f" strokecolor="#1f1a17" strokeweight=".02122mm">
                  <v:path arrowok="t" o:connecttype="custom" o:connectlocs="15,1861;13,1846;10,1818;5,1787;0,1764" o:connectangles="0,0,0,0,0"/>
                </v:shape>
                <v:shape id="Picture 311" o:spid="_x0000_s1098" type="#_x0000_t75" style="position:absolute;left:9932;top:1792;width:94;height:1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">
                  <v:imagedata r:id="rId345" o:title=""/>
                </v:shape>
                <v:shape id="Freeform 312" o:spid="_x0000_s1099" style="position:absolute;left:9932;top:1792;width:94;height:126;visibility:visible;mso-wrap-style:square;v-text-anchor:top" coordsize="94,1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" path="m3,l60,55r25,53l90,120r3,5l93,126,28,68,,13,3,xe" filled="f" strokecolor="#1f1a17" strokeweight=".01997mm">
                  <v:path arrowok="t" o:connecttype="custom" o:connectlocs="3,1792;60,1847;85,1900;90,1912;93,1917;93,1918;28,1860;0,1805;3,1792" o:connectangles="0,0,0,0,0,0,0,0,0"/>
                </v:shape>
                <v:shape id="Picture 313" o:spid="_x0000_s1100" type="#_x0000_t75" style="position:absolute;left:9940;top:1806;width:75;height: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">
                  <v:imagedata r:id="rId346" o:title=""/>
                </v:shape>
                <v:shape id="Freeform 314" o:spid="_x0000_s1101" style="position:absolute;left:9940;top:1806;width:75;height:99;visibility:visible;mso-wrap-style:square;v-text-anchor:top" coordsize="75,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" path="m,l10,16,31,44,54,75,74,99e" filled="f" strokecolor="#1f1a17" strokeweight=".02mm">
                  <v:path arrowok="t" o:connecttype="custom" o:connectlocs="0,1806;10,1822;31,1850;54,1881;74,1905" o:connectangles="0,0,0,0,0"/>
                </v:shape>
                <v:shape id="Picture 315" o:spid="_x0000_s1102" type="#_x0000_t75" style="position:absolute;left:9935;top:1792;width:107;height: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">
                  <v:imagedata r:id="rId347" o:title=""/>
                </v:shape>
                <v:shape id="Freeform 316" o:spid="_x0000_s1103" style="position:absolute;left:9935;top:1792;width:107;height:89;visibility:visible;mso-wrap-style:square;v-text-anchor:top" coordsize="107,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" path="m,l73,33r33,56l102,88,42,52,,xe" filled="f" strokecolor="#1f1a17" strokeweight=".02044mm">
                  <v:path arrowok="t" o:connecttype="custom" o:connectlocs="0,1792;73,1825;106,1881;102,1880;42,1844;0,1792" o:connectangles="0,0,0,0,0,0"/>
                </v:shape>
                <v:shape id="Picture 317" o:spid="_x0000_s1104" type="#_x0000_t75" style="position:absolute;left:9945;top:1799;width:97;height:8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">
                  <v:imagedata r:id="rId348" o:title=""/>
                </v:shape>
                <v:shape id="Freeform 318" o:spid="_x0000_s1105" style="position:absolute;left:9945;top:1799;width:97;height:82;visibility:visible;mso-wrap-style:square;v-text-anchor:top" coordsize="97,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" path="m,l15,10,41,29,69,55,96,82e" filled="f" strokecolor="#1f1a17" strokeweight=".02042mm">
                  <v:path arrowok="t" o:connecttype="custom" o:connectlocs="0,1799;15,1809;41,1828;69,1854;96,1881" o:connectangles="0,0,0,0,0"/>
                </v:shape>
                <v:shape id="Picture 319" o:spid="_x0000_s1106" type="#_x0000_t75" style="position:absolute;left:9860;top:1655;width:87;height:1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">
                  <v:imagedata r:id="rId349" o:title=""/>
                </v:shape>
                <v:shape id="AutoShape 320" o:spid="_x0000_s1107" style="position:absolute;left:9860;top:1655;width:87;height:139;visibility:visible;mso-wrap-style:square;v-text-anchor:top" coordsize="87,1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" path="m80,134r-3,4l78,125,77,103,69,86,54,75,36,66,20,55,11,42,6,27,3,13,1,4,,,4,2,14,8r13,8l38,26,49,36,63,48,74,61r7,15l84,88r2,10l86,112r-6,22xm83,107l80,95,72,80,58,63,38,47,20,33,9,19,4,10,3,6e" filled="f" strokecolor="#1f1a17" strokeweight=".02122mm">
                  <v:path arrowok="t" o:connecttype="custom" o:connectlocs="80,1789;77,1793;78,1780;77,1758;69,1741;54,1730;36,1721;20,1710;11,1697;6,1682;3,1668;1,1659;0,1655;4,1657;14,1663;27,1671;38,1681;49,1691;63,1703;74,1716;81,1731;84,1743;86,1753;86,1767;80,1789;83,1762;80,1750;72,1735;58,1718;38,1702;20,1688;9,1674;4,1665;3,1661" o:connectangles="0,0,0,0,0,0,0,0,0,0,0,0,0,0,0,0,0,0,0,0,0,0,0,0,0,0,0,0,0,0,0,0,0,0"/>
                </v:shape>
                <v:shape id="Picture 321" o:spid="_x0000_s1108" type="#_x0000_t75" style="position:absolute;left:9950;top:1713;width:116;height: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">
                  <v:imagedata r:id="rId350" o:title=""/>
                </v:shape>
                <v:shape id="AutoShape 322" o:spid="_x0000_s1109" style="position:absolute;left:9950;top:1713;width:116;height:70;visibility:visible;mso-wrap-style:square;v-text-anchor:top" coordsize="116,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" path="m9,14l19,7,28,2,39,,53,4,68,9r15,9l99,36r16,34l108,66,92,56,72,46,54,41r-17,l19,40,5,40,,40,9,14xm4,36r7,-6l23,21r15,l54,24r22,9l96,47r14,16e" filled="f" strokecolor="#1f1a17" strokeweight=".02122mm">
                  <v:path arrowok="t" o:connecttype="custom" o:connectlocs="9,1727;19,1720;28,1715;39,1713;53,1717;68,1722;83,1731;99,1749;115,1783;108,1779;92,1769;72,1759;54,1754;37,1754;19,1753;5,1753;0,1753;9,1727;4,1749;11,1743;23,1734;38,1734;54,1737;76,1746;96,1760;110,1776" o:connectangles="0,0,0,0,0,0,0,0,0,0,0,0,0,0,0,0,0,0,0,0,0,0,0,0,0,0"/>
                </v:shape>
                <v:shape id="Picture 323" o:spid="_x0000_s1110" type="#_x0000_t75" style="position:absolute;left:9941;top:1748;width:118;height: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">
                  <v:imagedata r:id="rId351" o:title=""/>
                </v:shape>
                <v:shape id="AutoShape 324" o:spid="_x0000_s1111" style="position:absolute;left:9941;top:1748;width:118;height:80;visibility:visible;mso-wrap-style:square;v-text-anchor:top" coordsize="118,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" path="m,43l1,35,6,18,20,2,45,,74,17,97,43r15,25l117,79r-7,-1l91,72,70,63,54,50,39,40,21,39,6,42,,43xm4,36r8,-7l25,22,40,19r16,6l72,39,89,54r14,13l113,76e" filled="f" strokecolor="#1f1a17" strokeweight=".02003mm">
                  <v:path arrowok="t" o:connecttype="custom" o:connectlocs="0,1792;1,1784;6,1767;20,1751;45,1749;74,1766;97,1792;112,1817;117,1828;110,1827;91,1821;70,1812;54,1799;39,1789;21,1788;6,1791;0,1792;4,1785;12,1778;25,1771;40,1768;56,1774;72,1788;89,1803;103,1816;113,1825" o:connectangles="0,0,0,0,0,0,0,0,0,0,0,0,0,0,0,0,0,0,0,0,0,0,0,0,0,0"/>
                </v:shape>
                <v:shape id="Picture 325" o:spid="_x0000_s1112" type="#_x0000_t75" style="position:absolute;left:9959;top:1669;width:115;height: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">
                  <v:imagedata r:id="rId352" o:title=""/>
                </v:shape>
                <v:shape id="Freeform 326" o:spid="_x0000_s1113" style="position:absolute;left:9959;top:1669;width:115;height:81;visibility:visible;mso-wrap-style:square;v-text-anchor:top" coordsize="115,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" path="m,17l15,5,28,,42,1,57,7,77,24,99,51r15,23l111,80r-9,-5l89,68,74,61,61,57,47,54,34,50,22,44,15,37,10,29,,17xe" filled="f" strokecolor="#1f1a17" strokeweight=".01989mm">
                  <v:path arrowok="t" o:connecttype="custom" o:connectlocs="0,1687;15,1675;28,1670;42,1671;57,1677;77,1694;99,1721;114,1744;111,1750;102,1745;89,1738;74,1731;61,1727;47,1724;34,1720;22,1714;15,1707;10,1699;0,1687" o:connectangles="0,0,0,0,0,0,0,0,0,0,0,0,0,0,0,0,0,0,0"/>
                </v:shape>
                <v:shape id="Picture 327" o:spid="_x0000_s1114" type="#_x0000_t75" style="position:absolute;left:9958;top:1685;width:112;height: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">
                  <v:imagedata r:id="rId353" o:title=""/>
                </v:shape>
                <v:shape id="AutoShape 328" o:spid="_x0000_s1115" style="position:absolute;left:9866;top:1610;width:204;height:140;visibility:visible;mso-wrap-style:square;v-text-anchor:top" coordsize="204,1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" path="m92,77r11,-2l123,78r33,18l203,139m86,93l76,76,56,49,30,21,,e" filled="f" strokecolor="#1f1a17" strokeweight=".02122mm">
                  <v:path arrowok="t" o:connecttype="custom" o:connectlocs="92,1688;103,1686;123,1689;156,1707;203,1750;86,1704;76,1687;56,1660;30,1632;0,1611" o:connectangles="0,0,0,0,0,0,0,0,0,0"/>
                </v:shape>
                <v:shape id="Picture 329" o:spid="_x0000_s1116" type="#_x0000_t75" style="position:absolute;left:9914;top:1606;width:46;height: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">
                  <v:imagedata r:id="rId354" o:title=""/>
                </v:shape>
                <v:shape id="Freeform 330" o:spid="_x0000_s1117" style="position:absolute;left:9914;top:1606;width:46;height:57;visibility:visible;mso-wrap-style:square;v-text-anchor:top" coordsize="46,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" path="m45,56l40,44,16,36,,,18,,28,11r7,11l41,37r3,13l45,56xe" filled="f" strokecolor="#1f1a17" strokeweight=".02122mm">
                  <v:path arrowok="t" o:connecttype="custom" o:connectlocs="45,1663;40,1651;16,1643;0,1607;18,1607;28,1618;35,1629;41,1644;44,1657;45,1663" o:connectangles="0,0,0,0,0,0,0,0,0,0"/>
                </v:shape>
                <v:shape id="Picture 331" o:spid="_x0000_s1118" type="#_x0000_t75" style="position:absolute;left:9920;top:1611;width:35;height: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">
                  <v:imagedata r:id="rId355" o:title=""/>
                </v:shape>
                <v:shape id="Freeform 332" o:spid="_x0000_s1119" style="position:absolute;left:9920;top:1611;width:35;height:42;visibility:visible;mso-wrap-style:square;v-text-anchor:top" coordsize="35,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" path="m34,42l30,33,21,20,11,7,,e" filled="f" strokecolor="#1f1a17" strokeweight=".02122mm">
                  <v:path arrowok="t" o:connecttype="custom" o:connectlocs="34,1653;30,1644;21,1631;11,1618;0,1611" o:connectangles="0,0,0,0,0"/>
                </v:shape>
                <v:shape id="Picture 333" o:spid="_x0000_s1120" type="#_x0000_t75" style="position:absolute;left:9960;top:1634;width:127;height: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">
                  <v:imagedata r:id="rId356" o:title=""/>
                </v:shape>
                <v:shape id="Freeform 334" o:spid="_x0000_s1121" style="position:absolute;left:9960;top:1634;width:127;height:64;visibility:visible;mso-wrap-style:square;v-text-anchor:top" coordsize="127,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" path="m,27l74,,92,2r17,6l127,20r-14,3l81,30,46,40,24,50,9,63,4,51,,27xe" filled="f" strokecolor="#1f1a17" strokeweight=".02122mm">
                  <v:path arrowok="t" o:connecttype="custom" o:connectlocs="0,1662;74,1635;92,1637;109,1643;127,1655;113,1658;81,1665;46,1675;24,1685;9,1698;4,1686;0,1662" o:connectangles="0,0,0,0,0,0,0,0,0,0,0,0"/>
                </v:shape>
                <v:shape id="Picture 335" o:spid="_x0000_s1122" type="#_x0000_t75" style="position:absolute;left:9962;top:1648;width:111;height: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">
                  <v:imagedata r:id="rId357" o:title=""/>
                </v:shape>
                <v:shape id="Freeform 336" o:spid="_x0000_s1123" style="position:absolute;left:9962;top:1648;width:111;height:32;visibility:visible;mso-wrap-style:square;v-text-anchor:top" coordsize="111,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" path="m,32l12,22,36,9,69,r42,6e" filled="f" strokecolor="#1f1a17" strokeweight=".02122mm">
                  <v:path arrowok="t" o:connecttype="custom" o:connectlocs="0,1680;12,1670;36,1657;69,1648;111,1654" o:connectangles="0,0,0,0,0"/>
                </v:shape>
                <v:shape id="Picture 337" o:spid="_x0000_s1124" type="#_x0000_t75" style="position:absolute;left:9959;top:1604;width:47;height: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">
                  <v:imagedata r:id="rId358" o:title=""/>
                </v:shape>
                <v:shape id="Freeform 338" o:spid="_x0000_s1125" style="position:absolute;left:9959;top:1604;width:47;height:17;visibility:visible;mso-wrap-style:square;v-text-anchor:top" coordsize="47,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" path="m,15r11,1l24,15,36,9,47,e" filled="f" strokecolor="#1f1a17" strokeweight=".00908mm">
                  <v:path arrowok="t" o:connecttype="custom" o:connectlocs="0,1620;11,1621;24,1620;36,1614;47,1605" o:connectangles="0,0,0,0,0"/>
                </v:shape>
                <v:shape id="Picture 339" o:spid="_x0000_s1126" type="#_x0000_t75" style="position:absolute;left:9963;top:1569;width:114;height: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">
                  <v:imagedata r:id="rId359" o:title=""/>
                </v:shape>
                <v:shape id="Freeform 340" o:spid="_x0000_s1127" style="position:absolute;left:9963;top:1569;width:114;height:61;visibility:visible;mso-wrap-style:square;v-text-anchor:top" coordsize="114,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" path="m,50l5,48,17,42,33,33,49,24,69,14,93,5,111,r2,2l104,12,91,27,75,43,60,53,43,59,23,60,7,58,,50xe" filled="f" strokecolor="#1f1a17" strokeweight=".02122mm">
                  <v:path arrowok="t" o:connecttype="custom" o:connectlocs="0,1620;5,1618;17,1612;33,1603;49,1594;69,1584;93,1575;111,1570;113,1572;104,1582;91,1597;75,1613;60,1623;43,1629;23,1630;7,1628;0,1620" o:connectangles="0,0,0,0,0,0,0,0,0,0,0,0,0,0,0,0,0"/>
                </v:shape>
                <v:shape id="Picture 341" o:spid="_x0000_s1128" type="#_x0000_t75" style="position:absolute;left:9959;top:1572;width:120;height: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">
                  <v:imagedata r:id="rId360" o:title=""/>
                </v:shape>
                <v:shape id="AutoShape 342" o:spid="_x0000_s1129" style="position:absolute;left:9959;top:1572;width:120;height:55;visibility:visible;mso-wrap-style:square;v-text-anchor:top" coordsize="120,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" path="m4,48l,47,13,30,33,10,49,,66,3,87,14r21,17l120,54,108,49,78,39,40,35,4,48xm3,45l13,35,33,24,62,23,98,46e" filled="f" strokecolor="#1f1a17" strokeweight=".02122mm">
                  <v:path arrowok="t" o:connecttype="custom" o:connectlocs="4,1620;0,1619;13,1602;33,1582;49,1572;66,1575;87,1586;108,1603;120,1626;108,1621;78,1611;40,1607;4,1620;3,1617;13,1607;33,1596;62,1595;98,1618" o:connectangles="0,0,0,0,0,0,0,0,0,0,0,0,0,0,0,0,0,0"/>
                </v:shape>
                <v:shape id="Picture 343" o:spid="_x0000_s1130" type="#_x0000_t75" style="position:absolute;left:9962;top:1469;width:106;height:1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">
                  <v:imagedata r:id="rId361" o:title=""/>
                </v:shape>
                <v:shape id="AutoShape 344" o:spid="_x0000_s1131" style="position:absolute;left:9962;top:1469;width:106;height:119;visibility:visible;mso-wrap-style:square;v-text-anchor:top" coordsize="106,1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" path="m,118r2,-6l8,97,17,78,29,60,49,41,74,22,96,6,106,r-3,9l94,31,82,56,66,77,47,92,25,105,7,115,,118xm4,114l23,92,53,60,83,27,102,5e" filled="f" strokecolor="#1f1a17" strokeweight=".02122mm">
                  <v:path arrowok="t" o:connecttype="custom" o:connectlocs="0,1587;2,1581;8,1566;17,1547;29,1529;49,1510;74,1491;96,1475;106,1469;103,1478;94,1500;82,1525;66,1546;47,1561;25,1574;7,1584;0,1587;4,1583;23,1561;53,1529;83,1496;102,1474" o:connectangles="0,0,0,0,0,0,0,0,0,0,0,0,0,0,0,0,0,0,0,0,0,0"/>
                </v:shape>
                <v:shape id="Picture 345" o:spid="_x0000_s1132" type="#_x0000_t75" style="position:absolute;left:9863;top:1566;width:101;height: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">
                  <v:imagedata r:id="rId362" o:title=""/>
                </v:shape>
                <v:shape id="Freeform 346" o:spid="_x0000_s1133" style="position:absolute;left:9863;top:1566;width:101;height:73;visibility:visible;mso-wrap-style:square;v-text-anchor:top" coordsize="101,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" path="m100,72l82,59,47,43,14,29,1,22,,18,,10,5,3,18,,39,2,92,43r7,25l100,72xe" filled="f" strokecolor="#1f1a17" strokeweight=".02122mm">
                  <v:path arrowok="t" o:connecttype="custom" o:connectlocs="100,1639;82,1626;47,1610;14,1596;1,1589;0,1585;0,1577;5,1570;18,1567;39,1569;92,1610;99,1635;100,1639" o:connectangles="0,0,0,0,0,0,0,0,0,0,0,0,0"/>
                </v:shape>
                <v:shape id="Picture 347" o:spid="_x0000_s1134" type="#_x0000_t75" style="position:absolute;left:9866;top:1577;width:93;height: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">
                  <v:imagedata r:id="rId363" o:title=""/>
                </v:shape>
                <v:shape id="Freeform 348" o:spid="_x0000_s1135" style="position:absolute;left:9866;top:1577;width:93;height:38;visibility:visible;mso-wrap-style:square;v-text-anchor:top" coordsize="93,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" path="m92,37l80,24,58,8,29,,,9e" filled="f" strokecolor="#1f1a17" strokeweight=".02122mm">
                  <v:path arrowok="t" o:connecttype="custom" o:connectlocs="92,1615;80,1602;58,1586;29,1578;0,1587" o:connectangles="0,0,0,0,0"/>
                </v:shape>
                <v:shape id="Picture 349" o:spid="_x0000_s1136" type="#_x0000_t75" style="position:absolute;left:9843;top:1503;width:121;height: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">
                  <v:imagedata r:id="rId364" o:title=""/>
                </v:shape>
                <v:shape id="AutoShape 350" o:spid="_x0000_s1137" style="position:absolute;left:9843;top:1503;width:121;height:95;visibility:visible;mso-wrap-style:square;v-text-anchor:top" coordsize="121,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" path="m121,94l111,81r2,-4l96,69,83,65,69,61,54,56,38,46,23,31,11,16,3,5,,,5,1,18,4,33,6,45,8,55,9r9,3l75,18r11,9l98,43r12,23l118,86r3,8xm2,3l12,7r22,9l59,27,76,39,87,51,99,62r10,10l114,81e" filled="f" strokecolor="#1f1a17" strokeweight=".02122mm">
                  <v:path arrowok="t" o:connecttype="custom" o:connectlocs="121,1598;111,1585;113,1581;96,1573;83,1569;69,1565;54,1560;38,1550;23,1535;11,1520;3,1509;0,1504;5,1505;18,1508;33,1510;45,1512;55,1513;64,1516;75,1522;86,1531;98,1547;110,1570;118,1590;121,1598;2,1507;12,1511;34,1520;59,1531;76,1543;87,1555;99,1566;109,1576;114,1585" o:connectangles="0,0,0,0,0,0,0,0,0,0,0,0,0,0,0,0,0,0,0,0,0,0,0,0,0,0,0,0,0,0,0,0,0"/>
                </v:shape>
                <v:shape id="Picture 351" o:spid="_x0000_s1138" type="#_x0000_t75" style="position:absolute;left:9960;top:1450;width:54;height:1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">
                  <v:imagedata r:id="rId365" o:title=""/>
                </v:shape>
                <v:shape id="Freeform 352" o:spid="_x0000_s1139" style="position:absolute;left:9960;top:1450;width:54;height:102;visibility:visible;mso-wrap-style:square;v-text-anchor:top" coordsize="54,1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" path="m1,102l,98,,89,3,76,12,59,25,40,38,20,47,5,50,r2,9l53,31,52,57,46,77,34,90,19,97,6,101r-5,1xe" filled="f" strokecolor="#1f1a17" strokeweight=".02122mm">
                  <v:path arrowok="t" o:connecttype="custom" o:connectlocs="1,1553;0,1549;0,1540;3,1527;12,1510;25,1491;38,1471;47,1456;50,1451;52,1460;53,1482;52,1508;46,1528;34,1541;19,1548;6,1552;1,1553" o:connectangles="0,0,0,0,0,0,0,0,0,0,0,0,0,0,0,0,0"/>
                </v:shape>
                <v:shape id="Picture 353" o:spid="_x0000_s1140" type="#_x0000_t75" style="position:absolute;left:9961;top:1462;width:48;height: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">
                  <v:imagedata r:id="rId366" o:title=""/>
                </v:shape>
                <v:shape id="Freeform 354" o:spid="_x0000_s1141" style="position:absolute;left:9961;top:1462;width:48;height:91;visibility:visible;mso-wrap-style:square;v-text-anchor:top" coordsize="48,9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" path="m,91l13,76,28,52,40,25,47,e" filled="f" strokecolor="#1f1a17" strokeweight=".02122mm">
                  <v:path arrowok="t" o:connecttype="custom" o:connectlocs="0,1553;13,1538;28,1514;40,1487;47,1462" o:connectangles="0,0,0,0,0"/>
                </v:shape>
                <v:shape id="Picture 355" o:spid="_x0000_s1142" type="#_x0000_t75" style="position:absolute;left:9884;top:1492;width:68;height: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">
                  <v:imagedata r:id="rId367" o:title=""/>
                </v:shape>
                <v:shape id="Freeform 356" o:spid="_x0000_s1143" style="position:absolute;left:9884;top:1492;width:68;height:37;visibility:visible;mso-wrap-style:square;v-text-anchor:top" coordsize="68,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" path="m67,37l58,35,38,31,16,20,,2,6,,23,,44,9,67,37xe" filled="f" strokecolor="#1f1a17" strokeweight=".02122mm">
                  <v:path arrowok="t" o:connecttype="custom" o:connectlocs="67,1530;58,1528;38,1524;16,1513;0,1495;6,1493;23,1493;44,1502;67,1530" o:connectangles="0,0,0,0,0,0,0,0,0"/>
                </v:shape>
                <v:shape id="Picture 357" o:spid="_x0000_s1144" type="#_x0000_t75" style="position:absolute;left:9884;top:1495;width:68;height: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">
                  <v:imagedata r:id="rId368" o:title=""/>
                </v:shape>
                <v:shape id="Freeform 358" o:spid="_x0000_s1145" style="position:absolute;left:9884;top:1495;width:68;height:35;visibility:visible;mso-wrap-style:square;v-text-anchor:top" coordsize="68,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" path="m67,35l52,24,33,13,14,5,,e" filled="f" strokecolor="#1f1a17" strokeweight=".02122mm">
                  <v:path arrowok="t" o:connecttype="custom" o:connectlocs="67,1530;52,1519;33,1508;14,1500;0,1495" o:connectangles="0,0,0,0,0"/>
                </v:shape>
                <v:shape id="Picture 359" o:spid="_x0000_s1146" type="#_x0000_t75" style="position:absolute;left:9809;top:1431;width:137;height: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">
                  <v:imagedata r:id="rId369" o:title=""/>
                </v:shape>
                <v:shape id="Freeform 360" o:spid="_x0000_s1147" style="position:absolute;left:9809;top:1431;width:137;height:74;visibility:visible;mso-wrap-style:square;v-text-anchor:top" coordsize="137,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" path="m137,74l125,67,107,59,85,52,64,47,43,41,25,29,9,14,,,6,1,20,3,40,7r22,3l94,23r23,22l132,65r5,9xe" filled="f" strokecolor="#1f1a17" strokeweight=".02122mm">
                  <v:path arrowok="t" o:connecttype="custom" o:connectlocs="137,1506;125,1499;107,1491;85,1484;64,1479;43,1473;25,1461;9,1446;0,1432;6,1433;20,1435;40,1439;62,1442;94,1455;117,1477;132,1497;137,1506" o:connectangles="0,0,0,0,0,0,0,0,0,0,0,0,0,0,0,0,0"/>
                </v:shape>
                <v:shape id="Picture 361" o:spid="_x0000_s1148" type="#_x0000_t75" style="position:absolute;left:9819;top:1444;width:122;height: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">
                  <v:imagedata r:id="rId370" o:title=""/>
                </v:shape>
                <v:shape id="Freeform 362" o:spid="_x0000_s1149" style="position:absolute;left:9819;top:1444;width:122;height:55;visibility:visible;mso-wrap-style:square;v-text-anchor:top" coordsize="122,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" path="m122,54l103,43,72,27,34,11,,e" filled="f" strokecolor="#1f1a17" strokeweight=".02122mm">
                  <v:path arrowok="t" o:connecttype="custom" o:connectlocs="122,1499;103,1488;72,1472;34,1456;0,1445" o:connectangles="0,0,0,0,0"/>
                </v:shape>
                <v:shape id="Picture 363" o:spid="_x0000_s1150" type="#_x0000_t75" style="position:absolute;left:9938;top:1374;width:98;height:1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">
                  <v:imagedata r:id="rId371" o:title=""/>
                </v:shape>
                <v:shape id="Freeform 364" o:spid="_x0000_s1151" style="position:absolute;left:9938;top:1374;width:98;height:117;visibility:visible;mso-wrap-style:square;v-text-anchor:top" coordsize="98,1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" path="m9,117l2,106,,99,7,88,51,38,98,,97,6,92,22,84,44,72,67,61,83r-5,7l52,96,41,106r-11,3l31,116,9,117xe" filled="f" strokecolor="#1f1a17" strokeweight=".02433mm">
                  <v:path arrowok="t" o:connecttype="custom" o:connectlocs="9,1491;2,1480;0,1473;7,1462;51,1412;98,1374;97,1380;92,1396;84,1418;72,1441;61,1457;56,1464;52,1470;41,1480;30,1483;31,1490;9,1491" o:connectangles="0,0,0,0,0,0,0,0,0,0,0,0,0,0,0,0,0"/>
                </v:shape>
                <v:shape id="Picture 365" o:spid="_x0000_s1152" type="#_x0000_t75" style="position:absolute;left:9947;top:1382;width:82;height:1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">
                  <v:imagedata r:id="rId372" o:title=""/>
                </v:shape>
                <v:shape id="Freeform 366" o:spid="_x0000_s1153" style="position:absolute;left:9947;top:1382;width:82;height:109;visibility:visible;mso-wrap-style:square;v-text-anchor:top" coordsize="82,1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" path="m,109l12,97,34,75,59,44,82,e" filled="f" strokecolor="#1f1a17" strokeweight=".02444mm">
                  <v:path arrowok="t" o:connecttype="custom" o:connectlocs="0,1491;12,1479;34,1457;59,1426;82,1382" o:connectangles="0,0,0,0,0"/>
                </v:shape>
                <v:shape id="Picture 367" o:spid="_x0000_s1154" type="#_x0000_t75" style="position:absolute;left:9938;top:1421;width:23;height: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">
                  <v:imagedata r:id="rId373" o:title=""/>
                </v:shape>
                <v:shape id="Freeform 368" o:spid="_x0000_s1155" style="position:absolute;left:9938;top:1421;width:23;height:57;visibility:visible;mso-wrap-style:square;v-text-anchor:top" coordsize="23,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" path="m9,57l4,54,,37,,17,5,r6,5l20,16r3,18l9,57xe" filled="f" strokecolor="#1f1a17" strokeweight=".02122mm">
                  <v:path arrowok="t" o:connecttype="custom" o:connectlocs="9,1478;4,1475;0,1458;0,1438;5,1421;11,1426;20,1437;23,1455;9,1478" o:connectangles="0,0,0,0,0,0,0,0,0"/>
                </v:shape>
                <v:shape id="Picture 369" o:spid="_x0000_s1156" type="#_x0000_t75" style="position:absolute;left:9944;top:1431;width:3;height: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">
                  <v:imagedata r:id="rId374" o:title=""/>
                </v:shape>
                <v:shape id="Freeform 370" o:spid="_x0000_s1157" style="position:absolute;left:9944;top:1431;width:3;height:44;visibility:visible;mso-wrap-style:square;v-text-anchor:top" coordsize="3,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" path="m,44l,37,2,25,3,12,1,e" filled="f" strokecolor="#1f1a17" strokeweight=".02122mm">
                  <v:path arrowok="t" o:connecttype="custom" o:connectlocs="0,1475;0,1468;2,1456;3,1443;1,1431" o:connectangles="0,0,0,0,0"/>
                </v:shape>
                <v:shape id="Picture 371" o:spid="_x0000_s1158" type="#_x0000_t75" style="position:absolute;left:9889;top:1433;width:54;height: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">
                  <v:imagedata r:id="rId375" o:title=""/>
                </v:shape>
                <v:shape id="Freeform 372" o:spid="_x0000_s1159" style="position:absolute;left:9889;top:1433;width:54;height:45;visibility:visible;mso-wrap-style:square;v-text-anchor:top" coordsize="54,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" path="m54,37r-8,8l28,31,9,10,,,8,,27,3,45,14r9,23xe" filled="f" strokecolor="#1f1a17" strokeweight=".02122mm">
                  <v:path arrowok="t" o:connecttype="custom" o:connectlocs="54,1470;46,1478;28,1464;9,1443;0,1433;8,1433;27,1436;45,1447;54,1470" o:connectangles="0,0,0,0,0,0,0,0,0"/>
                </v:shape>
                <v:shape id="Picture 373" o:spid="_x0000_s1160" type="#_x0000_t75" style="position:absolute;left:9895;top:1439;width:43;height: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">
                  <v:imagedata r:id="rId376" o:title=""/>
                </v:shape>
                <v:shape id="Freeform 374" o:spid="_x0000_s1161" style="position:absolute;left:9895;top:1439;width:43;height:34;visibility:visible;mso-wrap-style:square;v-text-anchor:top" coordsize="43,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" path="m43,33l36,26,24,16,11,6,,e" filled="f" strokecolor="#1f1a17" strokeweight=".02122mm">
                  <v:path arrowok="t" o:connecttype="custom" o:connectlocs="43,1472;36,1465;24,1455;11,1445;0,1439" o:connectangles="0,0,0,0,0"/>
                </v:shape>
                <v:shape id="Picture 375" o:spid="_x0000_s1162" type="#_x0000_t75" style="position:absolute;left:9799;top:1396;width:131;height: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">
                  <v:imagedata r:id="rId377" o:title=""/>
                </v:shape>
                <v:shape id="Freeform 376" o:spid="_x0000_s1163" style="position:absolute;left:9799;top:1396;width:131;height:43;visibility:visible;mso-wrap-style:square;v-text-anchor:top" coordsize="131,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" path="m130,42l113,39,96,37,81,35,66,34,49,31,30,25,12,16,,5,7,4,24,1,44,,61,1,80,9r23,14l122,36r8,6xe" filled="f" strokecolor="#1f1a17" strokeweight=".02122mm">
                  <v:path arrowok="t" o:connecttype="custom" o:connectlocs="130,1439;113,1436;96,1434;81,1432;66,1431;49,1428;30,1422;12,1413;0,1402;7,1401;24,1398;44,1397;61,1398;80,1406;103,1420;122,1433;130,1439" o:connectangles="0,0,0,0,0,0,0,0,0,0,0,0,0,0,0,0,0"/>
                </v:shape>
                <v:shape id="Picture 377" o:spid="_x0000_s1164" type="#_x0000_t75" style="position:absolute;left:9807;top:1406;width:110;height: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">
                  <v:imagedata r:id="rId378" o:title=""/>
                </v:shape>
                <v:shape id="Freeform 378" o:spid="_x0000_s1165" style="position:absolute;left:9807;top:1406;width:110;height:28;visibility:visible;mso-wrap-style:square;v-text-anchor:top" coordsize="110,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" path="m110,28l89,20,61,12,30,4,,e" filled="f" strokecolor="#1f1a17" strokeweight=".02122mm">
                  <v:path arrowok="t" o:connecttype="custom" o:connectlocs="110,1434;89,1426;61,1418;30,1410;0,1406" o:connectangles="0,0,0,0,0"/>
                </v:shape>
                <v:shape id="Picture 379" o:spid="_x0000_s1166" type="#_x0000_t75" style="position:absolute;left:9799;top:1372;width:115;height: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">
                  <v:imagedata r:id="rId379" o:title=""/>
                </v:shape>
                <v:shape id="AutoShape 380" o:spid="_x0000_s1167" style="position:absolute;left:9799;top:1372;width:115;height:31;visibility:visible;mso-wrap-style:square;v-text-anchor:top" coordsize="115,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" path="m114,29l104,24,92,21,80,20r-12,l54,22,33,27,13,30,,29,3,27r8,-6l23,14,39,6,57,1,72,,85,1r7,5l100,14r14,15xm102,21l88,14,79,7,66,10,53,13,35,18,17,24,6,28e" filled="f" strokecolor="#1f1a17" strokeweight=".02122mm">
                  <v:path arrowok="t" o:connecttype="custom" o:connectlocs="114,1402;104,1397;92,1394;80,1393;68,1393;54,1395;33,1400;13,1403;0,1402;3,1400;11,1394;23,1387;39,1379;57,1374;72,1373;85,1374;92,1379;100,1387;114,1402;114,1402;102,1394;88,1387;79,1380;66,1383;53,1386;35,1391;17,1397;6,1401" o:connectangles="0,0,0,0,0,0,0,0,0,0,0,0,0,0,0,0,0,0,0,0,0,0,0,0,0,0,0,0"/>
                </v:shape>
                <v:shape id="Picture 381" o:spid="_x0000_s1168" type="#_x0000_t75" style="position:absolute;left:9930;top:1334;width:76;height:1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">
                  <v:imagedata r:id="rId380" o:title=""/>
                </v:shape>
                <v:shape id="AutoShape 382" o:spid="_x0000_s1169" style="position:absolute;left:9930;top:1334;width:76;height:106;visibility:visible;mso-wrap-style:square;v-text-anchor:top" coordsize="76,1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" path="m,105r,-5l1,87,6,69,17,51,34,33,54,17,70,5,76,,75,6,72,21,66,41,59,60,46,76,26,91,8,101,,105xm3,100l15,85,35,58,56,29,70,9e" filled="f" strokecolor="#1f1a17" strokeweight=".02122mm">
                  <v:path arrowok="t" o:connecttype="custom" o:connectlocs="0,1439;0,1434;1,1421;6,1403;17,1385;34,1367;54,1351;70,1339;76,1334;75,1340;72,1355;66,1375;59,1394;46,1410;26,1425;8,1435;0,1439;3,1434;15,1419;35,1392;56,1363;70,1343" o:connectangles="0,0,0,0,0,0,0,0,0,0,0,0,0,0,0,0,0,0,0,0,0,0"/>
                </v:shape>
                <v:shape id="Picture 383" o:spid="_x0000_s1170" type="#_x0000_t75" style="position:absolute;left:9922;top:1374;width:23;height: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">
                  <v:imagedata r:id="rId381" o:title=""/>
                </v:shape>
                <v:shape id="Freeform 384" o:spid="_x0000_s1171" style="position:absolute;left:9922;top:1374;width:23;height:45;visibility:visible;mso-wrap-style:square;v-text-anchor:top" coordsize="23,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" path="m4,45l3,40,,30,1,15,10,r5,2l23,8r,14l4,45xe" filled="f" strokecolor="#1f1a17" strokeweight=".02122mm">
                  <v:path arrowok="t" o:connecttype="custom" o:connectlocs="4,1420;3,1415;0,1405;1,1390;10,1375;15,1377;23,1383;23,1397;4,1420" o:connectangles="0,0,0,0,0,0,0,0,0"/>
                </v:shape>
                <v:shape id="Picture 385" o:spid="_x0000_s1172" type="#_x0000_t75" style="position:absolute;left:9924;top:1379;width:11;height:3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">
                  <v:imagedata r:id="rId382" o:title=""/>
                </v:shape>
                <v:shape id="Freeform 386" o:spid="_x0000_s1173" style="position:absolute;left:9924;top:1379;width:11;height:33;visibility:visible;mso-wrap-style:square;v-text-anchor:top" coordsize="11,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" path="m,32l3,26r7,-7l5,e" filled="f" strokecolor="#1f1a17" strokeweight=".02122mm">
                  <v:path arrowok="t" o:connecttype="custom" o:connectlocs="0,1412;3,1406;10,1399;5,1380" o:connectangles="0,0,0,0"/>
                </v:shape>
                <v:shape id="Picture 387" o:spid="_x0000_s1174" type="#_x0000_t75" style="position:absolute;left:9907;top:1286;width:45;height:1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">
                  <v:imagedata r:id="rId383" o:title=""/>
                </v:shape>
                <v:shape id="AutoShape 388" o:spid="_x0000_s1175" style="position:absolute;left:9907;top:1286;width:45;height:112;visibility:visible;mso-wrap-style:square;v-text-anchor:top" coordsize="45,1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" path="m4,111l2,106,,93,,76,5,58,15,39,28,21,40,6,45,,44,5,43,16,40,33,37,54,30,75,19,93,8,106r-4,5xm3,105l10,87,20,61,31,34,41,11e" filled="f" strokecolor="#1f1a17" strokeweight=".02122mm">
                  <v:path arrowok="t" o:connecttype="custom" o:connectlocs="4,1397;2,1392;0,1379;0,1362;5,1344;15,1325;28,1307;40,1292;45,1286;44,1291;43,1302;40,1319;37,1340;30,1361;19,1379;8,1392;4,1397;3,1391;10,1373;20,1347;31,1320;41,1297" o:connectangles="0,0,0,0,0,0,0,0,0,0,0,0,0,0,0,0,0,0,0,0,0,0"/>
                </v:shape>
                <v:shape id="Picture 389" o:spid="_x0000_s1176" type="#_x0000_t75" style="position:absolute;left:9888;top:1306;width:30;height:7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">
                  <v:imagedata r:id="rId384" o:title=""/>
                </v:shape>
                <v:shape id="AutoShape 390" o:spid="_x0000_s1177" style="position:absolute;left:9888;top:1306;width:30;height:71;visibility:visible;mso-wrap-style:square;v-text-anchor:top" coordsize="30,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" path="m14,71r,l29,57,26,37,21,23,16,11,12,3,10,,1,9,,25,2,39,7,54r5,12l14,71xm16,61r,-10l14,38,10,23,8,9e" filled="f" strokecolor="#1f1a17" strokeweight=".02122mm">
                  <v:path arrowok="t" o:connecttype="custom" o:connectlocs="14,1377;14,1377;29,1363;26,1343;21,1329;16,1317;12,1309;10,1306;10,1306;1,1315;0,1331;2,1345;7,1360;12,1372;14,1377;16,1367;16,1357;14,1344;10,1329;8,1315" o:connectangles="0,0,0,0,0,0,0,0,0,0,0,0,0,0,0,0,0,0,0,0"/>
                </v:shape>
                <v:shape id="Picture 391" o:spid="_x0000_s1178" type="#_x0000_t75" style="position:absolute;left:9798;top:1312;width:103;height: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">
                  <v:imagedata r:id="rId385" o:title=""/>
                </v:shape>
                <v:shape id="AutoShape 392" o:spid="_x0000_s1179" style="position:absolute;left:9798;top:1312;width:103;height:64;visibility:visible;mso-wrap-style:square;v-text-anchor:top" coordsize="103,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" path="m103,63r,l89,52,70,51,49,48,31,39,17,28,9,15,,,7,,8,8r5,4l26,13r16,2l59,21,75,32,89,46,99,58r4,5xm91,52l77,46,56,39,36,30,23,22e" filled="f" strokecolor="#1f1a17" strokeweight=".02122mm">
                  <v:path arrowok="t" o:connecttype="custom" o:connectlocs="103,1376;103,1376;89,1365;70,1364;49,1361;31,1352;17,1341;9,1328;0,1313;7,1313;8,1321;13,1325;26,1326;42,1328;59,1334;75,1345;89,1359;99,1371;103,1376;91,1365;77,1359;56,1352;36,1343;23,1335" o:connectangles="0,0,0,0,0,0,0,0,0,0,0,0,0,0,0,0,0,0,0,0,0,0,0,0"/>
                </v:shape>
                <v:shape id="Picture 393" o:spid="_x0000_s1180" type="#_x0000_t75" style="position:absolute;left:9744;top:1288;width:144;height: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">
                  <v:imagedata r:id="rId386" o:title=""/>
                </v:shape>
                <v:shape id="AutoShape 394" o:spid="_x0000_s1181" style="position:absolute;left:9744;top:1288;width:144;height:57;visibility:visible;mso-wrap-style:square;v-text-anchor:top" coordsize="144,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" path="m143,57r-3,-6l131,38,118,23,102,13,83,8,63,3,43,1,26,1,5,3,,,1,,9,4,20,9r10,6l42,23,61,34,82,44r16,5l112,51r15,2l138,56r5,1xm138,53l124,45,97,32,60,17,17,5e" filled="f" strokecolor="#1f1a17" strokeweight=".02122mm">
                  <v:path arrowok="t" o:connecttype="custom" o:connectlocs="143,1346;140,1340;131,1327;118,1312;102,1302;83,1297;63,1292;43,1290;26,1290;5,1292;5,1292;0,1289;1,1289;9,1293;20,1298;30,1304;42,1312;61,1323;82,1333;98,1338;112,1340;127,1342;138,1345;143,1346;138,1342;124,1334;97,1321;60,1306;17,1294" o:connectangles="0,0,0,0,0,0,0,0,0,0,0,0,0,0,0,0,0,0,0,0,0,0,0,0,0,0,0,0,0"/>
                </v:shape>
                <v:shape id="Picture 395" o:spid="_x0000_s1182" type="#_x0000_t75" style="position:absolute;left:9873;top:1209;width:70;height:11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">
                  <v:imagedata r:id="rId387" o:title=""/>
                </v:shape>
                <v:shape id="Freeform 396" o:spid="_x0000_s1183" style="position:absolute;left:9873;top:1209;width:70;height:113;visibility:visible;mso-wrap-style:square;v-text-anchor:top" coordsize="70,1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" path="m,105l23,47,68,r2,7l65,22,61,37,34,95,8,113,,105xe" filled="f" strokecolor="#1f1a17" strokeweight=".02122mm">
                  <v:path arrowok="t" o:connecttype="custom" o:connectlocs="0,1314;23,1256;68,1209;70,1216;65,1231;61,1246;34,1304;8,1322;0,1314" o:connectangles="0,0,0,0,0,0,0,0,0"/>
                </v:shape>
                <v:shape id="Picture 397" o:spid="_x0000_s1184" type="#_x0000_t75" style="position:absolute;left:9879;top:1213;width:63;height: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">
                  <v:imagedata r:id="rId388" o:title=""/>
                </v:shape>
                <v:shape id="Freeform 398" o:spid="_x0000_s1185" style="position:absolute;left:9879;top:1213;width:63;height:100;visibility:visible;mso-wrap-style:square;v-text-anchor:top" coordsize="63,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" path="m,99l7,91r9,-9l25,70,34,54,43,36,51,19,58,6,63,e" filled="f" strokecolor="#1f1a17" strokeweight=".02122mm">
                  <v:path arrowok="t" o:connecttype="custom" o:connectlocs="0,1313;7,1305;16,1296;25,1284;34,1268;43,1250;51,1233;58,1220;63,1214" o:connectangles="0,0,0,0,0,0,0,0,0"/>
                </v:shape>
                <v:shape id="Picture 399" o:spid="_x0000_s1186" type="#_x0000_t75" style="position:absolute;left:9858;top:1178;width:45;height: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">
                  <v:imagedata r:id="rId389" o:title=""/>
                </v:shape>
                <v:shape id="Freeform 400" o:spid="_x0000_s1187" style="position:absolute;left:9858;top:1178;width:45;height:116;visibility:visible;mso-wrap-style:square;v-text-anchor:top" coordsize="45,1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" path="m3,115l2,102,,71,6,33,26,r4,6l39,24r6,23l44,71,34,90,20,104,8,112r-5,3xe" filled="f" strokecolor="#1f1a17" strokeweight=".02122mm">
                  <v:path arrowok="t" o:connecttype="custom" o:connectlocs="3,1294;2,1281;0,1250;6,1212;26,1179;30,1185;39,1203;45,1226;44,1250;34,1269;20,1283;8,1291;3,1294" o:connectangles="0,0,0,0,0,0,0,0,0,0,0,0,0"/>
                </v:shape>
                <v:shape id="Picture 401" o:spid="_x0000_s1188" type="#_x0000_t75" style="position:absolute;left:9863;top:1184;width:19;height:1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">
                  <v:imagedata r:id="rId390" o:title=""/>
                </v:shape>
                <v:shape id="Freeform 402" o:spid="_x0000_s1189" style="position:absolute;left:9863;top:1184;width:19;height:105;visibility:visible;mso-wrap-style:square;v-text-anchor:top" coordsize="19,1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" path="m18,r,10l17,23,16,37r,12l15,61,12,76,7,91,,104e" filled="f" strokecolor="#1f1a17" strokeweight=".02122mm">
                  <v:path arrowok="t" o:connecttype="custom" o:connectlocs="18,1185;18,1195;17,1208;16,1222;16,1234;15,1246;12,1261;7,1276;0,1289" o:connectangles="0,0,0,0,0,0,0,0,0"/>
                </v:shape>
                <v:shape id="Picture 403" o:spid="_x0000_s1190" type="#_x0000_t75" style="position:absolute;left:9745;top:1240;width:121;height: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">
                  <v:imagedata r:id="rId391" o:title=""/>
                </v:shape>
                <v:shape id="AutoShape 404" o:spid="_x0000_s1191" style="position:absolute;left:9745;top:1240;width:121;height:55;visibility:visible;mso-wrap-style:square;v-text-anchor:top" coordsize="121,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" path="m116,53r4,1l111,43,95,28,77,19,61,16,49,12,41,8,38,7,14,2,,,17,7r8,10l34,25r12,9l59,41r12,4l83,46r12,l106,47r10,6xm110,46r-9,-7l90,38,74,32,58,26,50,19,41,15,33,11,28,7,13,6e" filled="f" strokecolor="#1f1a17" strokeweight=".02122mm">
                  <v:path arrowok="t" o:connecttype="custom" o:connectlocs="116,1294;120,1295;111,1284;95,1269;77,1260;61,1257;49,1253;41,1249;38,1248;38,1248;14,1243;0,1241;0,1241;17,1248;25,1258;34,1266;46,1275;59,1282;71,1286;83,1287;95,1287;106,1288;116,1294;110,1287;101,1280;90,1279;74,1273;58,1267;50,1260;41,1256;33,1252;28,1248;13,1247" o:connectangles="0,0,0,0,0,0,0,0,0,0,0,0,0,0,0,0,0,0,0,0,0,0,0,0,0,0,0,0,0,0,0,0,0"/>
                </v:shape>
                <v:shape id="Picture 405" o:spid="_x0000_s1192" type="#_x0000_t75" style="position:absolute;left:9833;top:1219;width:21;height: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">
                  <v:imagedata r:id="rId392" o:title=""/>
                </v:shape>
                <v:shape id="AutoShape 406" o:spid="_x0000_s1193" style="position:absolute;left:9833;top:1219;width:21;height:48;visibility:visible;mso-wrap-style:square;v-text-anchor:top" coordsize="21,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" path="m14,47l11,44,4,35,,20,6,r4,3l17,12r4,15l14,47xm6,l9,9r3,10l12,29,9,39e" filled="f" strokecolor="#1f1a17" strokeweight=".02122mm">
                  <v:path arrowok="t" o:connecttype="custom" o:connectlocs="14,1267;11,1264;4,1255;0,1240;6,1220;10,1223;17,1232;21,1247;14,1267;6,1220;9,1229;12,1239;12,1249;9,1259" o:connectangles="0,0,0,0,0,0,0,0,0,0,0,0,0,0"/>
                </v:shape>
                <v:shape id="Picture 407" o:spid="_x0000_s1194" type="#_x0000_t75" style="position:absolute;left:9715;top:1195;width:122;height: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">
                  <v:imagedata r:id="rId393" o:title=""/>
                </v:shape>
                <v:shape id="Freeform 408" o:spid="_x0000_s1195" style="position:absolute;left:9715;top:1195;width:122;height:57;visibility:visible;mso-wrap-style:square;v-text-anchor:top" coordsize="122,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" path="m122,57l106,51,90,48,75,46,63,42,50,34,35,25,18,14,,,9,2,73,15r30,25l122,57xe" filled="f" strokecolor="#1f1a17" strokeweight=".02122mm">
                  <v:path arrowok="t" o:connecttype="custom" o:connectlocs="122,1252;106,1246;90,1243;75,1241;63,1237;50,1229;35,1220;18,1209;0,1195;9,1197;73,1210;103,1235;122,1252" o:connectangles="0,0,0,0,0,0,0,0,0,0,0,0,0"/>
                </v:shape>
                <v:shape id="Picture 409" o:spid="_x0000_s1196" type="#_x0000_t75" style="position:absolute;left:9718;top:1198;width:106;height: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">
                  <v:imagedata r:id="rId394" o:title=""/>
                </v:shape>
                <v:shape id="Freeform 410" o:spid="_x0000_s1197" style="position:absolute;left:9718;top:1198;width:106;height:48;visibility:visible;mso-wrap-style:square;v-text-anchor:top" coordsize="106,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" path="m106,48l48,20,27,11,8,4,,e" filled="f" strokecolor="#1f1a17" strokeweight=".02122mm">
                  <v:path arrowok="t" o:connecttype="custom" o:connectlocs="106,1246;48,1218;27,1209;8,1202;0,1198" o:connectangles="0,0,0,0,0"/>
                </v:shape>
                <v:shape id="Picture 411" o:spid="_x0000_s1198" type="#_x0000_t75" style="position:absolute;left:9814;top:1123;width:39;height:10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">
                  <v:imagedata r:id="rId395" o:title=""/>
                </v:shape>
                <v:shape id="AutoShape 412" o:spid="_x0000_s1199" style="position:absolute;left:9814;top:1123;width:39;height:107;visibility:visible;mso-wrap-style:square;v-text-anchor:top" coordsize="39,1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" path="m11,106l7,93,2,80,,66,2,51,9,34,19,17,28,5,32,r2,3l37,14r1,18l36,56,30,80,21,95r-7,9l11,106xm6,100l13,79,21,48,29,17,32,e" filled="f" strokecolor="#1f1a17" strokeweight=".02122mm">
                  <v:path arrowok="t" o:connecttype="custom" o:connectlocs="11,1230;7,1217;2,1204;0,1190;2,1175;9,1158;19,1141;28,1129;32,1124;34,1127;37,1138;38,1156;36,1180;30,1204;21,1219;14,1228;11,1230;6,1224;13,1203;21,1172;29,1141;32,1124" o:connectangles="0,0,0,0,0,0,0,0,0,0,0,0,0,0,0,0,0,0,0,0,0,0"/>
                </v:shape>
                <v:shape id="Picture 413" o:spid="_x0000_s1200" type="#_x0000_t75" style="position:absolute;left:9772;top:1086;width:37;height:1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">
                  <v:imagedata r:id="rId396" o:title=""/>
                </v:shape>
                <v:shape id="Freeform 414" o:spid="_x0000_s1201" style="position:absolute;left:9772;top:1086;width:37;height:105;visibility:visible;mso-wrap-style:square;v-text-anchor:top" coordsize="37,1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" path="m27,105l19,90,10,75,2,61,14,r2,5l22,19r7,18l35,53r2,16l33,86,29,99r-2,6xe" filled="f" strokecolor="#1f1a17" strokeweight=".02122mm">
                  <v:path arrowok="t" o:connecttype="custom" o:connectlocs="27,1192;19,1177;10,1162;2,1148;14,1087;16,1092;22,1106;29,1124;35,1140;37,1156;33,1173;29,1186;27,1192" o:connectangles="0,0,0,0,0,0,0,0,0,0,0,0,0"/>
                </v:shape>
                <v:shape id="Picture 415" o:spid="_x0000_s1202" type="#_x0000_t75" style="position:absolute;left:9786;top:1091;width:11;height: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">
                  <v:imagedata r:id="rId397" o:title=""/>
                </v:shape>
                <v:shape id="Freeform 416" o:spid="_x0000_s1203" style="position:absolute;left:9786;top:1091;width:11;height:94;visibility:visible;mso-wrap-style:square;v-text-anchor:top" coordsize="11,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" path="m,l6,69,8,82r2,11e" filled="f" strokecolor="#1f1a17" strokeweight=".02122mm">
                  <v:path arrowok="t" o:connecttype="custom" o:connectlocs="0,1092;6,1161;8,1174;10,1185" o:connectangles="0,0,0,0"/>
                </v:shape>
                <v:shape id="Picture 417" o:spid="_x0000_s1204" type="#_x0000_t75" style="position:absolute;left:9675;top:1143;width:116;height: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">
                  <v:imagedata r:id="rId398" o:title=""/>
                </v:shape>
                <v:shape id="AutoShape 418" o:spid="_x0000_s1205" style="position:absolute;left:9675;top:1143;width:116;height:41;visibility:visible;mso-wrap-style:square;v-text-anchor:top" coordsize="116,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" path="m116,41l98,39,81,40r-14,l54,36,39,28,21,16,7,5,,,4,1,15,4,30,8r17,2l63,12r12,3l84,18r3,1l116,41xm106,38l95,35,83,33,71,30,60,26,45,20,25,11,8,3,,e" filled="f" strokecolor="#1f1a17" strokeweight=".02122mm">
                  <v:path arrowok="t" o:connecttype="custom" o:connectlocs="116,1184;98,1182;81,1183;67,1183;54,1179;39,1171;21,1159;7,1148;0,1143;4,1144;15,1147;30,1151;47,1153;63,1155;75,1158;84,1161;87,1162;116,1184;106,1181;95,1178;83,1176;71,1173;60,1169;45,1163;25,1154;8,1146;0,1143" o:connectangles="0,0,0,0,0,0,0,0,0,0,0,0,0,0,0,0,0,0,0,0,0,0,0,0,0,0,0"/>
                </v:shape>
                <v:shape id="Picture 419" o:spid="_x0000_s1206" type="#_x0000_t75" style="position:absolute;left:9665;top:1067;width:92;height: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">
                  <v:imagedata r:id="rId399" o:title=""/>
                </v:shape>
                <v:shape id="AutoShape 420" o:spid="_x0000_s1207" style="position:absolute;left:9665;top:1067;width:92;height:74;visibility:visible;mso-wrap-style:square;v-text-anchor:top" coordsize="9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" path="m92,73r,l91,52,75,39,61,29,45,18,25,7,,,5,11,22,36,51,61,92,73xm87,70l75,59,51,40,25,20,6,4e" filled="f" strokecolor="#1f1a17" strokeweight=".02122mm">
                  <v:path arrowok="t" o:connecttype="custom" o:connectlocs="92,1141;92,1141;91,1120;75,1107;61,1097;45,1086;25,1075;0,1068;5,1079;22,1104;51,1129;92,1141;87,1138;75,1127;51,1108;25,1088;6,1072" o:connectangles="0,0,0,0,0,0,0,0,0,0,0,0,0,0,0,0,0"/>
                </v:shape>
                <v:shape id="Picture 421" o:spid="_x0000_s1208" type="#_x0000_t75" style="position:absolute;left:9804;top:1178;width:19;height: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">
                  <v:imagedata r:id="rId400" o:title=""/>
                </v:shape>
                <v:shape id="Freeform 422" o:spid="_x0000_s1209" style="position:absolute;left:9804;top:1178;width:19;height:17;visibility:visible;mso-wrap-style:square;v-text-anchor:top" coordsize="19,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" path="m12,15l8,17,3,15,1,11,,8,1,3,5,2,10,r4,2l16,5r2,4l16,14r-4,1xe" filled="f" strokecolor="#1f1a17" strokeweight=".02122mm">
                  <v:path arrowok="t" o:connecttype="custom" o:connectlocs="12,1194;8,1196;3,1194;1,1190;0,1187;1,1182;5,1181;10,1179;14,1181;16,1184;18,1188;16,1193;12,1194" o:connectangles="0,0,0,0,0,0,0,0,0,0,0,0,0"/>
                </v:shape>
                <v:shape id="Picture 423" o:spid="_x0000_s1210" type="#_x0000_t75" style="position:absolute;left:9814;top:1183;width:1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">
                  <v:imagedata r:id="rId401" o:title=""/>
                </v:shape>
                <v:shape id="Freeform 424" o:spid="_x0000_s1211" style="position:absolute;left:9814;top:1183;width:19;height:18;visibility:visible;mso-wrap-style:square;v-text-anchor:top" coordsize="19,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" path="m13,16l9,18,4,16,2,12,,8,2,4,7,2,11,r4,2l17,6r2,4l17,14r-4,2xe" filled="f" strokecolor="#1f1a17" strokeweight=".02122mm">
                  <v:path arrowok="t" o:connecttype="custom" o:connectlocs="13,1199;9,1201;4,1199;2,1195;0,1191;2,1187;7,1185;11,1183;15,1185;17,1189;19,1193;17,1197;13,1199" o:connectangles="0,0,0,0,0,0,0,0,0,0,0,0,0"/>
                </v:shape>
                <v:shape id="Picture 425" o:spid="_x0000_s1212" type="#_x0000_t75" style="position:absolute;left:9804;top:1190;width:20;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">
                  <v:imagedata r:id="rId402" o:title=""/>
                </v:shape>
                <v:shape id="Freeform 426" o:spid="_x0000_s1213" style="position:absolute;left:9804;top:1190;width:20;height:18;visibility:visible;mso-wrap-style:square;v-text-anchor:top" coordsize="20,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" path="m13,16l8,17,3,16,2,12,,8,2,4,6,2,10,r5,2l17,6r2,3l17,14r-4,2xe" filled="f" strokecolor="#1f1a17" strokeweight=".02122mm">
                  <v:path arrowok="t" o:connecttype="custom" o:connectlocs="13,1206;8,1207;3,1206;2,1202;0,1198;2,1194;6,1192;10,1190;15,1192;17,1196;19,1199;17,1204;13,1206" o:connectangles="0,0,0,0,0,0,0,0,0,0,0,0,0"/>
                </v:shape>
                <v:shape id="Picture 427" o:spid="_x0000_s1214" type="#_x0000_t75" style="position:absolute;left:9817;top:1198;width:1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">
                  <v:imagedata r:id="rId403" o:title=""/>
                </v:shape>
                <v:shape id="Freeform 428" o:spid="_x0000_s1215" style="position:absolute;left:9817;top:1198;width:19;height:18;visibility:visible;mso-wrap-style:square;v-text-anchor:top" coordsize="19,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" path="m12,15l8,17,4,15,2,11,,7,2,3,6,1,10,r5,1l17,5r2,4l17,13r-5,2xe" filled="f" strokecolor="#1f1a17" strokeweight=".02122mm">
                  <v:path arrowok="t" o:connecttype="custom" o:connectlocs="12,1214;8,1216;4,1214;2,1210;0,1206;2,1202;6,1200;10,1199;15,1200;17,1204;19,1208;17,1212;12,1214" o:connectangles="0,0,0,0,0,0,0,0,0,0,0,0,0"/>
                </v:shape>
                <v:shape id="Picture 429" o:spid="_x0000_s1216" type="#_x0000_t75" style="position:absolute;left:9862;top:1267;width:20;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">
                  <v:imagedata r:id="rId404" o:title=""/>
                </v:shape>
                <v:shape id="Freeform 430" o:spid="_x0000_s1217" style="position:absolute;left:9862;top:1267;width:20;height:18;visibility:visible;mso-wrap-style:square;v-text-anchor:top" coordsize="20,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" path="m13,15l9,17,4,15,2,12,,8,2,3,6,1,11,r5,1l17,5r2,4l17,13r-4,2xe" filled="f" strokecolor="#1f1a17" strokeweight=".02122mm">
                  <v:path arrowok="t" o:connecttype="custom" o:connectlocs="13,1283;9,1285;4,1283;2,1280;0,1276;2,1271;6,1269;11,1268;16,1269;17,1273;19,1277;17,1281;13,1283" o:connectangles="0,0,0,0,0,0,0,0,0,0,0,0,0"/>
                </v:shape>
                <v:shape id="Picture 431" o:spid="_x0000_s1218" type="#_x0000_t75" style="position:absolute;left:9852;top:1279;width:19;height: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">
                  <v:imagedata r:id="rId405" o:title=""/>
                </v:shape>
                <v:shape id="Freeform 432" o:spid="_x0000_s1219" style="position:absolute;left:9852;top:1279;width:19;height:17;visibility:visible;mso-wrap-style:square;v-text-anchor:top" coordsize="19,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" path="m13,16l9,17,4,16,2,12,,8,2,4,6,2,10,r5,2l17,6r2,4l17,14r-4,2xe" filled="f" strokecolor="#1f1a17" strokeweight=".02122mm">
                  <v:path arrowok="t" o:connecttype="custom" o:connectlocs="13,1295;9,1296;4,1295;2,1291;0,1287;2,1283;6,1281;10,1279;15,1281;17,1285;19,1289;17,1293;13,1295" o:connectangles="0,0,0,0,0,0,0,0,0,0,0,0,0"/>
                </v:shape>
                <v:shape id="Picture 433" o:spid="_x0000_s1220" type="#_x0000_t75" style="position:absolute;left:9866;top:1279;width:19;height: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">
                  <v:imagedata r:id="rId406" o:title=""/>
                </v:shape>
                <v:shape id="Freeform 434" o:spid="_x0000_s1221" style="position:absolute;left:9866;top:1279;width:19;height:17;visibility:visible;mso-wrap-style:square;v-text-anchor:top" coordsize="19,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" path="m13,15l9,17,4,15,2,11,,7,3,3,7,1,11,r4,1l17,5r2,4l17,14r-4,1xe" filled="f" strokecolor="#1f1a17" strokeweight=".02122mm">
                  <v:path arrowok="t" o:connecttype="custom" o:connectlocs="13,1295;9,1297;4,1295;2,1291;0,1287;3,1283;7,1281;11,1280;15,1281;17,1285;19,1289;17,1294;13,1295" o:connectangles="0,0,0,0,0,0,0,0,0,0,0,0,0"/>
                </v:shape>
                <v:shape id="Picture 435" o:spid="_x0000_s1222" type="#_x0000_t75" style="position:absolute;left:9859;top:1288;width:1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">
                  <v:imagedata r:id="rId407" o:title=""/>
                </v:shape>
                <v:shape id="Freeform 436" o:spid="_x0000_s1223" style="position:absolute;left:9859;top:1288;width:19;height:18;visibility:visible;mso-wrap-style:square;v-text-anchor:top" coordsize="19,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" path="m12,15l8,17,3,15,1,11,,7,1,3,6,1,10,r5,1l16,5r2,4l16,13r-4,2xe" filled="f" strokecolor="#1f1a17" strokeweight=".02122mm">
                  <v:path arrowok="t" o:connecttype="custom" o:connectlocs="12,1304;8,1306;3,1304;1,1300;0,1296;1,1292;6,1290;10,1289;15,1290;16,1294;18,1298;16,1302;12,1304" o:connectangles="0,0,0,0,0,0,0,0,0,0,0,0,0"/>
                </v:shape>
                <v:shape id="Picture 437" o:spid="_x0000_s1224" type="#_x0000_t75" style="position:absolute;left:9874;top:1292;width:1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">
                  <v:imagedata r:id="rId408" o:title=""/>
                </v:shape>
                <v:shape id="Freeform 438" o:spid="_x0000_s1225" style="position:absolute;left:9874;top:1292;width:19;height:18;visibility:visible;mso-wrap-style:square;v-text-anchor:top" coordsize="19,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" path="m13,15l9,17,4,15,2,11,,8,2,3,6,1,11,r4,2l17,5r2,4l17,14r-4,1xe" filled="f" strokecolor="#1f1a17" strokeweight=".02122mm">
                  <v:path arrowok="t" o:connecttype="custom" o:connectlocs="13,1308;9,1310;4,1308;2,1304;0,1301;2,1296;6,1294;11,1293;15,1295;17,1298;19,1302;17,1307;13,1308" o:connectangles="0,0,0,0,0,0,0,0,0,0,0,0,0"/>
                </v:shape>
                <v:shape id="Picture 439" o:spid="_x0000_s1226" type="#_x0000_t75" style="position:absolute;left:9884;top:1345;width:20;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">
                  <v:imagedata r:id="rId409" o:title=""/>
                </v:shape>
                <v:shape id="Freeform 440" o:spid="_x0000_s1227" style="position:absolute;left:9884;top:1345;width:20;height:18;visibility:visible;mso-wrap-style:square;v-text-anchor:top" coordsize="20,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" path="m13,16l8,18,4,16,2,12,,8,2,4,6,2,10,r5,2l17,6r2,4l17,14r-4,2xe" filled="f" strokecolor="#1f1a17" strokeweight=".02122mm">
                  <v:path arrowok="t" o:connecttype="custom" o:connectlocs="13,1361;8,1363;4,1361;2,1357;0,1353;2,1349;6,1347;10,1345;15,1347;17,1351;19,1355;17,1359;13,1361" o:connectangles="0,0,0,0,0,0,0,0,0,0,0,0,0"/>
                </v:shape>
                <v:shape id="Picture 441" o:spid="_x0000_s1228" type="#_x0000_t75" style="position:absolute;left:9896;top:1352;width:1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">
                  <v:imagedata r:id="rId410" o:title=""/>
                </v:shape>
                <v:shape id="Freeform 442" o:spid="_x0000_s1229" style="position:absolute;left:9896;top:1352;width:19;height:18;visibility:visible;mso-wrap-style:square;v-text-anchor:top" coordsize="19,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" path="m13,16l9,18,4,16,2,12,,8,2,4,6,2,10,r5,2l17,6r2,4l17,14r-4,2xe" filled="f" strokecolor="#1f1a17" strokeweight=".02122mm">
                  <v:path arrowok="t" o:connecttype="custom" o:connectlocs="13,1368;9,1370;4,1368;2,1364;0,1360;2,1356;6,1354;10,1352;15,1354;17,1358;19,1362;17,1366;13,1368" o:connectangles="0,0,0,0,0,0,0,0,0,0,0,0,0"/>
                </v:shape>
                <v:shape id="Picture 443" o:spid="_x0000_s1230" type="#_x0000_t75" style="position:absolute;left:9912;top:1402;width:20;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">
                  <v:imagedata r:id="rId411" o:title=""/>
                </v:shape>
                <v:shape id="Freeform 444" o:spid="_x0000_s1231" style="position:absolute;left:9912;top:1402;width:20;height:18;visibility:visible;mso-wrap-style:square;v-text-anchor:top" coordsize="20,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" path="m13,16l9,17,4,15,2,12,,8,2,3,6,1,11,r4,2l17,5r2,4l17,14r-4,2xe" filled="f" strokecolor="#1f1a17" strokeweight=".02122mm">
                  <v:path arrowok="t" o:connecttype="custom" o:connectlocs="13,1419;9,1420;4,1418;2,1415;0,1411;2,1406;6,1404;11,1403;15,1405;17,1408;19,1412;17,1417;13,1419" o:connectangles="0,0,0,0,0,0,0,0,0,0,0,0,0"/>
                </v:shape>
                <v:shape id="Picture 445" o:spid="_x0000_s1232" type="#_x0000_t75" style="position:absolute;left:9903;top:1411;width:20;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">
                  <v:imagedata r:id="rId412" o:title=""/>
                </v:shape>
                <v:shape id="Freeform 446" o:spid="_x0000_s1233" style="position:absolute;left:9903;top:1411;width:20;height:18;visibility:visible;mso-wrap-style:square;v-text-anchor:top" coordsize="20,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" path="m13,16l8,17,3,16,2,12,,8,2,3,6,2,10,r5,2l17,6r2,4l17,14r-4,2xe" filled="f" strokecolor="#1f1a17" strokeweight=".02122mm">
                  <v:path arrowok="t" o:connecttype="custom" o:connectlocs="13,1428;8,1429;3,1428;2,1424;0,1420;2,1415;6,1414;10,1412;15,1414;17,1418;19,1422;17,1426;13,1428" o:connectangles="0,0,0,0,0,0,0,0,0,0,0,0,0"/>
                </v:shape>
                <v:shape id="Picture 447" o:spid="_x0000_s1234" type="#_x0000_t75" style="position:absolute;left:9920;top:1412;width:1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">
                  <v:imagedata r:id="rId401" o:title=""/>
                </v:shape>
                <v:shape id="Freeform 448" o:spid="_x0000_s1235" style="position:absolute;left:9920;top:1412;width:19;height:18;visibility:visible;mso-wrap-style:square;v-text-anchor:top" coordsize="19,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" path="m13,15l9,17,4,15,2,11,,8,2,3,6,2,11,r4,2l17,5r2,4l17,14r-4,1xe" filled="f" strokecolor="#1f1a17" strokeweight=".02122mm">
                  <v:path arrowok="t" o:connecttype="custom" o:connectlocs="13,1428;9,1430;4,1428;2,1424;0,1421;2,1416;6,1415;11,1413;15,1415;17,1418;19,1422;17,1427;13,1428" o:connectangles="0,0,0,0,0,0,0,0,0,0,0,0,0"/>
                </v:shape>
                <v:shape id="Picture 449" o:spid="_x0000_s1236" type="#_x0000_t75" style="position:absolute;left:9913;top:1419;width:20;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">
                  <v:imagedata r:id="rId413" o:title=""/>
                </v:shape>
                <v:shape id="Freeform 450" o:spid="_x0000_s1237" style="position:absolute;left:9913;top:1419;width:20;height:18;visibility:visible;mso-wrap-style:square;v-text-anchor:top" coordsize="20,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" path="m12,15l8,17,3,15,2,12,,8,2,3,6,1,10,r5,1l17,5r2,4l17,13r-5,2xe" filled="f" strokecolor="#1f1a17" strokeweight=".02122mm">
                  <v:path arrowok="t" o:connecttype="custom" o:connectlocs="12,1435;8,1437;3,1435;2,1432;0,1428;2,1423;6,1421;10,1420;15,1421;17,1425;19,1429;17,1433;12,1435" o:connectangles="0,0,0,0,0,0,0,0,0,0,0,0,0"/>
                </v:shape>
                <v:shape id="Picture 451" o:spid="_x0000_s1238" type="#_x0000_t75" style="position:absolute;left:9924;top:1488;width:19;height: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">
                  <v:imagedata r:id="rId414" o:title=""/>
                </v:shape>
                <v:shape id="Freeform 452" o:spid="_x0000_s1239" style="position:absolute;left:9924;top:1488;width:19;height:17;visibility:visible;mso-wrap-style:square;v-text-anchor:top" coordsize="19,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" path="m12,15l8,17,3,15,1,11,,7,1,3,5,1,10,r4,1l16,5r2,4l16,13r-4,2xe" filled="f" strokecolor="#1f1a17" strokeweight=".02122mm">
                  <v:path arrowok="t" o:connecttype="custom" o:connectlocs="12,1504;8,1506;3,1504;1,1500;0,1496;1,1492;5,1490;10,1489;14,1490;16,1494;18,1498;16,1502;12,1504" o:connectangles="0,0,0,0,0,0,0,0,0,0,0,0,0"/>
                </v:shape>
                <v:shape id="Picture 453" o:spid="_x0000_s1240" type="#_x0000_t75" style="position:absolute;left:9942;top:1491;width:19;height: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">
                  <v:imagedata r:id="rId415" o:title=""/>
                </v:shape>
                <v:shape id="Freeform 454" o:spid="_x0000_s1241" style="position:absolute;left:9942;top:1491;width:19;height:17;visibility:visible;mso-wrap-style:square;v-text-anchor:top" coordsize="19,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" path="m12,15l9,17,4,15,2,11,,7,2,3,6,1,10,r5,1l17,5r2,4l17,13r-5,2xe" filled="f" strokecolor="#1f1a17" strokeweight=".02122mm">
                  <v:path arrowok="t" o:connecttype="custom" o:connectlocs="12,1507;9,1509;4,1507;2,1503;0,1499;2,1495;6,1493;10,1492;15,1493;17,1497;19,1501;17,1505;12,1507" o:connectangles="0,0,0,0,0,0,0,0,0,0,0,0,0"/>
                </v:shape>
                <v:shape id="Picture 455" o:spid="_x0000_s1242" type="#_x0000_t75" style="position:absolute;left:9935;top:1523;width:20;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">
                  <v:imagedata r:id="rId416" o:title=""/>
                </v:shape>
                <v:shape id="Freeform 456" o:spid="_x0000_s1243" style="position:absolute;left:9935;top:1523;width:20;height:18;visibility:visible;mso-wrap-style:square;v-text-anchor:top" coordsize="20,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" path="m13,16l9,18,4,16,2,12,,8,2,3,6,2,10,r5,2l17,6r2,4l17,14r-4,2xe" filled="f" strokecolor="#1f1a17" strokeweight=".02122mm">
                  <v:path arrowok="t" o:connecttype="custom" o:connectlocs="13,1539;9,1541;4,1539;2,1535;0,1531;2,1526;6,1525;10,1523;15,1525;17,1529;19,1533;17,1537;13,1539" o:connectangles="0,0,0,0,0,0,0,0,0,0,0,0,0"/>
                </v:shape>
                <v:shape id="Picture 457" o:spid="_x0000_s1244" type="#_x0000_t75" style="position:absolute;left:9938;top:1538;width:19;height: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">
                  <v:imagedata r:id="rId417" o:title=""/>
                </v:shape>
                <v:shape id="Freeform 458" o:spid="_x0000_s1245" style="position:absolute;left:9938;top:1538;width:19;height:17;visibility:visible;mso-wrap-style:square;v-text-anchor:top" coordsize="19,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" path="m13,15l9,17,4,15,2,11,,7,3,3,7,1,11,r4,1l17,5r2,4l17,13r-4,2xe" filled="f" strokecolor="#1f1a17" strokeweight=".02122mm">
                  <v:path arrowok="t" o:connecttype="custom" o:connectlocs="13,1554;9,1556;4,1554;2,1550;0,1546;3,1542;7,1540;11,1539;15,1540;17,1544;19,1548;17,1552;13,1554" o:connectangles="0,0,0,0,0,0,0,0,0,0,0,0,0"/>
                </v:shape>
                <v:shape id="Picture 459" o:spid="_x0000_s1246" type="#_x0000_t75" style="position:absolute;left:9949;top:1548;width:1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">
                  <v:imagedata r:id="rId418" o:title=""/>
                </v:shape>
                <v:shape id="Freeform 460" o:spid="_x0000_s1247" style="position:absolute;left:9949;top:1548;width:19;height:18;visibility:visible;mso-wrap-style:square;v-text-anchor:top" coordsize="19,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" path="m12,16l8,18,3,16,1,12,,8,2,4,5,2,10,r5,2l16,6r2,4l16,14r-4,2xe" filled="f" strokecolor="#1f1a17" strokeweight=".02122mm">
                  <v:path arrowok="t" o:connecttype="custom" o:connectlocs="12,1564;8,1566;3,1564;1,1560;0,1556;2,1552;5,1550;10,1548;15,1550;16,1554;18,1558;16,1562;12,1564" o:connectangles="0,0,0,0,0,0,0,0,0,0,0,0,0"/>
                </v:shape>
                <v:shape id="Picture 461" o:spid="_x0000_s1248" type="#_x0000_t75" style="position:absolute;left:9955;top:1560;width:19;height: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">
                  <v:imagedata r:id="rId419" o:title=""/>
                </v:shape>
                <v:shape id="Freeform 462" o:spid="_x0000_s1249" style="position:absolute;left:9955;top:1560;width:19;height:17;visibility:visible;mso-wrap-style:square;v-text-anchor:top" coordsize="19,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" path="m13,15l9,17,4,15,2,11,,8,2,3,6,1,10,r5,2l17,5r2,4l17,13r-4,2xe" filled="f" strokecolor="#1f1a17" strokeweight=".02122mm">
                  <v:path arrowok="t" o:connecttype="custom" o:connectlocs="13,1576;9,1578;4,1576;2,1572;0,1569;2,1564;6,1562;10,1561;15,1563;17,1566;19,1570;17,1574;13,1576" o:connectangles="0,0,0,0,0,0,0,0,0,0,0,0,0"/>
                </v:shape>
                <v:shape id="Picture 463" o:spid="_x0000_s1250" type="#_x0000_t75" style="position:absolute;left:9945;top:1614;width:20;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">
                  <v:imagedata r:id="rId420" o:title=""/>
                </v:shape>
                <v:shape id="Freeform 464" o:spid="_x0000_s1251" style="position:absolute;left:9945;top:1614;width:20;height:18;visibility:visible;mso-wrap-style:square;v-text-anchor:top" coordsize="20,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" path="m12,16l8,17,3,16,2,12,,8,2,3,6,2,10,r5,2l17,6r2,4l17,14r-5,2xe" filled="f" strokecolor="#1f1a17" strokeweight=".02122mm">
                  <v:path arrowok="t" o:connecttype="custom" o:connectlocs="12,1630;8,1631;3,1630;2,1626;0,1622;2,1617;6,1616;10,1614;15,1616;17,1620;19,1624;17,1628;12,1630" o:connectangles="0,0,0,0,0,0,0,0,0,0,0,0,0"/>
                </v:shape>
                <v:shape id="Picture 465" o:spid="_x0000_s1252" type="#_x0000_t75" style="position:absolute;left:9951;top:1623;width:1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">
                  <v:imagedata r:id="rId421" o:title=""/>
                </v:shape>
                <v:shape id="Freeform 466" o:spid="_x0000_s1253" style="position:absolute;left:9951;top:1623;width:19;height:18;visibility:visible;mso-wrap-style:square;v-text-anchor:top" coordsize="19,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" path="m12,15l8,17,3,15,2,11,,7,2,3,6,1,10,r5,1l17,5r1,4l16,13r-4,2xe" filled="f" strokecolor="#1f1a17" strokeweight=".02122mm">
                  <v:path arrowok="t" o:connecttype="custom" o:connectlocs="12,1639;8,1641;3,1639;2,1635;0,1631;2,1627;6,1625;10,1624;15,1625;17,1629;18,1633;16,1637;12,1639" o:connectangles="0,0,0,0,0,0,0,0,0,0,0,0,0"/>
                </v:shape>
                <v:shape id="Picture 467" o:spid="_x0000_s1254" type="#_x0000_t75" style="position:absolute;left:9963;top:1613;width:1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">
                  <v:imagedata r:id="rId422" o:title=""/>
                </v:shape>
                <v:shape id="Freeform 468" o:spid="_x0000_s1255" style="position:absolute;left:9963;top:1613;width:19;height:18;visibility:visible;mso-wrap-style:square;v-text-anchor:top" coordsize="19,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" path="m12,16l8,17,4,16,2,12,,8,2,4,6,2,10,r5,2l17,6r2,4l17,14r-5,2xe" filled="f" strokecolor="#1f1a17" strokeweight=".02122mm">
                  <v:path arrowok="t" o:connecttype="custom" o:connectlocs="12,1629;8,1630;4,1629;2,1625;0,1621;2,1617;6,1615;10,1613;15,1615;17,1619;19,1623;17,1627;12,1629" o:connectangles="0,0,0,0,0,0,0,0,0,0,0,0,0"/>
                </v:shape>
                <v:shape id="Picture 469" o:spid="_x0000_s1256" type="#_x0000_t75" style="position:absolute;left:9925;top:1737;width:1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">
                  <v:imagedata r:id="rId423" o:title=""/>
                </v:shape>
                <v:shape id="Freeform 470" o:spid="_x0000_s1257" style="position:absolute;left:9925;top:1737;width:19;height:18;visibility:visible;mso-wrap-style:square;v-text-anchor:top" coordsize="19,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" path="m13,15l9,17,4,15,2,11,,7,2,3,6,1,10,r5,1l17,5r2,4l17,14r-4,1xe" filled="f" strokecolor="#1f1a17" strokeweight=".02122mm">
                  <v:path arrowok="t" o:connecttype="custom" o:connectlocs="13,1753;9,1755;4,1753;2,1749;0,1745;2,1741;6,1739;10,1738;15,1739;17,1743;19,1747;17,1752;13,1753" o:connectangles="0,0,0,0,0,0,0,0,0,0,0,0,0"/>
                </v:shape>
                <v:shape id="Picture 471" o:spid="_x0000_s1258" type="#_x0000_t75" style="position:absolute;left:9925;top:1751;width:19;height: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">
                  <v:imagedata r:id="rId424" o:title=""/>
                </v:shape>
                <v:shape id="Freeform 472" o:spid="_x0000_s1259" style="position:absolute;left:9925;top:1751;width:19;height:17;visibility:visible;mso-wrap-style:square;v-text-anchor:top" coordsize="19,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" path="m13,15l9,17,4,15,2,11,,8,2,3,6,2,10,r5,2l17,5r2,4l17,14r-4,1xe" filled="f" strokecolor="#1f1a17" strokeweight=".02122mm">
                  <v:path arrowok="t" o:connecttype="custom" o:connectlocs="13,1766;9,1768;4,1766;2,1762;0,1759;2,1754;6,1753;10,1751;15,1753;17,1756;19,1760;17,1765;13,1766" o:connectangles="0,0,0,0,0,0,0,0,0,0,0,0,0"/>
                </v:shape>
                <v:shape id="Picture 473" o:spid="_x0000_s1260" type="#_x0000_t75" style="position:absolute;left:9933;top:1756;width:19;height: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">
                  <v:imagedata r:id="rId425" o:title=""/>
                </v:shape>
                <v:shape id="Freeform 474" o:spid="_x0000_s1261" style="position:absolute;left:9933;top:1756;width:19;height:17;visibility:visible;mso-wrap-style:square;v-text-anchor:top" coordsize="19,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" path="m12,16l9,17,4,16,2,12,,8,2,4,6,2,10,r5,2l17,6r2,4l17,14r-5,2xe" filled="f" strokecolor="#1f1a17" strokeweight=".02122mm">
                  <v:path arrowok="t" o:connecttype="custom" o:connectlocs="12,1772;9,1773;4,1772;2,1768;0,1764;2,1760;6,1758;10,1756;15,1758;17,1762;19,1766;17,1770;12,1772" o:connectangles="0,0,0,0,0,0,0,0,0,0,0,0,0"/>
                </v:shape>
                <v:shape id="Freeform 475" o:spid="_x0000_s1262" style="position:absolute;left:9210;top:978;width:391;height:62;visibility:visible;mso-wrap-style:square;v-text-anchor:top" coordsize="391,6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" path="m196,61l91,55,6,38,,34,1,30r,-3l91,6,196,r54,2l346,14r45,13l391,30r,4l301,55r-51,5l196,61xe" fillcolor="#c8b100" stroked="f">
                  <v:path arrowok="t" o:connecttype="custom" o:connectlocs="196,1040;91,1034;6,1017;0,1013;1,1009;1,1006;91,985;196,979;250,981;346,993;391,1006;391,1009;391,1013;301,1034;250,1039;196,1040" o:connectangles="0,0,0,0,0,0,0,0,0,0,0,0,0,0,0,0"/>
                </v:shape>
                <v:shape id="Freeform 476" o:spid="_x0000_s1263" style="position:absolute;left:9210;top:978;width:391;height:62;visibility:visible;mso-wrap-style:square;v-text-anchor:top" coordsize="391,6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" path="m196,61l91,55,6,38,,34,1,30r,-3l91,6,196,r54,2l346,14r45,13l391,30r,4l301,55r-51,5l196,61e" filled="f" strokeweight=".02694mm">
                  <v:path arrowok="t" o:connecttype="custom" o:connectlocs="196,1040;91,1034;6,1017;0,1013;1,1009;1,1006;91,985;196,979;250,981;346,993;391,1006;391,1009;391,1013;301,1034;250,1039;196,1040" o:connectangles="0,0,0,0,0,0,0,0,0,0,0,0,0,0,0,0"/>
                </v:shape>
                <v:shape id="Picture 477" o:spid="_x0000_s1264" type="#_x0000_t75" style="position:absolute;left:9230;top:991;width:351;height: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">
                  <v:imagedata r:id="rId426" o:title=""/>
                </v:shape>
                <v:shape id="Picture 478" o:spid="_x0000_s1265" type="#_x0000_t75" style="position:absolute;left:9069;top:607;width:672;height:4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">
                  <v:imagedata r:id="rId427" o:title=""/>
                </v:shape>
                <v:shape id="Freeform 479" o:spid="_x0000_s1266" style="position:absolute;left:8936;top:1866;width:660;height:382;visibility:visible;mso-wrap-style:square;v-text-anchor:top" coordsize="660,3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" path="m656,382l593,353,535,328,476,307,407,290,332,274,264,252,208,227,130,166,86,122,41,71,,16,,13,1,8,3,,44,56r44,51l132,151r78,61l267,237r68,22l409,276r69,17l538,314r58,24l659,367r-3,15xe" fillcolor="#4f793d" stroked="f">
                  <v:path arrowok="t" o:connecttype="custom" o:connectlocs="656,2249;593,2220;535,2195;476,2174;407,2157;332,2141;264,2119;208,2094;130,2033;86,1989;41,1938;0,1883;0,1880;1,1875;3,1867;44,1923;88,1974;132,2018;210,2079;267,2104;335,2126;409,2143;478,2160;538,2181;596,2205;659,2234;656,2249" o:connectangles="0,0,0,0,0,0,0,0,0,0,0,0,0,0,0,0,0,0,0,0,0,0,0,0,0,0,0"/>
                </v:shape>
                <v:shape id="Freeform 480" o:spid="_x0000_s1267" style="position:absolute;left:8936;top:1866;width:660;height:382;visibility:visible;mso-wrap-style:square;v-text-anchor:top" coordsize="660,3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" path="m,16l41,71r45,51l130,166r78,61l264,252r68,22l407,290r69,17l535,328r58,25l656,382r3,-15l596,338,538,314,478,293,409,276,335,259,267,237,210,212,132,151,88,107,44,56,3,,1,8,,13r,3xe" filled="f" strokeweight=".02106mm">
                  <v:path arrowok="t" o:connecttype="custom" o:connectlocs="0,1883;41,1938;86,1989;130,2033;208,2094;264,2119;332,2141;407,2157;476,2174;535,2195;593,2220;656,2249;659,2234;596,2205;538,2181;478,2160;409,2143;335,2126;267,2104;210,2079;132,2018;88,1974;44,1923;3,1867;1,1875;0,1880;0,1883" o:connectangles="0,0,0,0,0,0,0,0,0,0,0,0,0,0,0,0,0,0,0,0,0,0,0,0,0,0,0"/>
                </v:shape>
                <v:shape id="Picture 481" o:spid="_x0000_s1268" type="#_x0000_t75" style="position:absolute;left:9141;top:1757;width:150;height:2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">
                  <v:imagedata r:id="rId428" o:title=""/>
                </v:shape>
                <v:shape id="Freeform 482" o:spid="_x0000_s1269" style="position:absolute;left:9141;top:1757;width:150;height:204;visibility:visible;mso-wrap-style:square;v-text-anchor:top" coordsize="150,2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" path="m10,204l149,7,140,,,197r10,7xe" filled="f" strokeweight=".00333mm">
                  <v:path arrowok="t" o:connecttype="custom" o:connectlocs="10,1961;149,1764;140,1757;0,1954;10,1961" o:connectangles="0,0,0,0,0"/>
                </v:shape>
                <v:shape id="Picture 483" o:spid="_x0000_s1270" type="#_x0000_t75" style="position:absolute;left:9398;top:1863;width:13;height:1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">
                  <v:imagedata r:id="rId429" o:title=""/>
                </v:shape>
                <v:shape id="Freeform 484" o:spid="_x0000_s1271" style="position:absolute;left:9398;top:1863;width:13;height:195;visibility:visible;mso-wrap-style:square;v-text-anchor:top" coordsize="13,1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" path="m12,194l12,1,1,,,194r12,xe" filled="f" strokeweight=".00347mm">
                  <v:path arrowok="t" o:connecttype="custom" o:connectlocs="12,2058;12,1865;1,1864;0,2058;12,2058" o:connectangles="0,0,0,0,0"/>
                </v:shape>
                <v:shape id="Freeform 485" o:spid="_x0000_s1272" style="position:absolute;left:9005;top:1544;width:204;height:13;visibility:visible;mso-wrap-style:square;v-text-anchor:top" coordsize="204,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" path="m,12l203,11,203,,,,,12xe" filled="f" strokeweight=".00325mm">
                  <v:path arrowok="t" o:connecttype="custom" o:connectlocs="0,1557;203,1556;203,1545;0,1545;0,1557" o:connectangles="0,0,0,0,0"/>
                </v:shape>
                <v:shape id="Freeform 486" o:spid="_x0000_s1273" style="position:absolute;left:9006;top:1633;width:209;height:13;visibility:visible;mso-wrap-style:square;v-text-anchor:top" coordsize="209,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" path="m,12l209,11,209,,,,,12xe" filled="f" strokeweight=".00331mm">
                  <v:path arrowok="t" o:connecttype="custom" o:connectlocs="0,1646;209,1645;209,1634;0,1634;0,1646" o:connectangles="0,0,0,0,0"/>
                </v:shape>
                <v:shape id="Picture 487" o:spid="_x0000_s1274" type="#_x0000_t75" style="position:absolute;left:9093;top:1231;width:596;height:7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">
                  <v:imagedata r:id="rId430" o:title=""/>
                </v:shape>
                <v:shape id="AutoShape 488" o:spid="_x0000_s1275" style="position:absolute;left:9093;top:1231;width:596;height:727;visibility:visible;mso-wrap-style:square;v-text-anchor:top" coordsize="596,7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" path="m114,451r39,73l204,580r59,36l326,630r61,-12l438,582r35,-56l491,457r,-77l470,299,430,226,379,170,320,134,258,120r-61,12l145,168r-35,55l92,292r1,78l114,451xm545,263r27,80l590,421r6,74l587,563r-27,59l513,671r-70,36l362,726r-73,l222,707,163,671,112,621,69,557,34,481,9,394,,311,8,235,29,167,64,109,110,62,167,28,246,4,313,r55,12l414,40r39,41l487,134r30,61l545,263xe" filled="f" strokeweight=".03369mm">
                  <v:path arrowok="t" o:connecttype="custom" o:connectlocs="114,1683;153,1756;204,1812;263,1848;326,1862;387,1850;438,1814;473,1758;491,1689;491,1612;470,1531;430,1458;379,1402;320,1366;258,1352;197,1364;145,1400;110,1455;92,1524;93,1602;114,1683;545,1495;572,1575;590,1653;596,1727;587,1795;560,1854;513,1903;443,1939;362,1958;289,1958;222,1939;163,1903;112,1853;69,1789;34,1713;9,1626;0,1543;8,1467;29,1399;64,1341;110,1294;167,1260;246,1236;313,1232;368,1244;414,1272;453,1313;487,1366;517,1427;545,1495" o:connectangles="0,0,0,0,0,0,0,0,0,0,0,0,0,0,0,0,0,0,0,0,0,0,0,0,0,0,0,0,0,0,0,0,0,0,0,0,0,0,0,0,0,0,0,0,0,0,0,0,0,0,0"/>
                </v:shape>
                <v:shape id="Picture 489" o:spid="_x0000_s1276" type="#_x0000_t75" style="position:absolute;left:9139;top:1229;width:577;height:7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">
                  <v:imagedata r:id="rId431" o:title=""/>
                </v:shape>
                <v:shape id="AutoShape 490" o:spid="_x0000_s1277" style="position:absolute;left:9139;top:1229;width:577;height:716;visibility:visible;mso-wrap-style:square;v-text-anchor:top" coordsize="577,7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" path="m543,249r24,81l576,410r-5,76l552,556r-32,61l476,665r-55,34l359,715r-63,-2l232,692,172,656,117,606,70,542,32,467,9,386,,305,5,229,24,159,56,99,99,50,154,16,216,r64,3l343,23r61,36l459,110r47,63l543,249xm112,437r39,73l203,566r59,36l324,616r61,-12l437,568r35,-56l490,443r-1,-78l468,285,429,212,378,156,319,120,256,106r-61,12l144,154r-36,55l91,278r,78l112,437xe" filled="f" strokeweight=".01683mm">
                  <v:path arrowok="t" o:connecttype="custom" o:connectlocs="543,1478;567,1559;576,1639;571,1715;552,1785;520,1846;476,1894;421,1928;359,1944;296,1942;232,1921;172,1885;117,1835;70,1771;32,1696;9,1615;0,1534;5,1458;24,1388;56,1328;99,1279;154,1245;216,1229;280,1232;343,1252;404,1288;459,1339;506,1402;543,1478;112,1666;151,1739;203,1795;262,1831;324,1845;385,1833;437,1797;472,1741;490,1672;489,1594;468,1514;429,1441;378,1385;319,1349;256,1335;195,1347;144,1383;108,1438;91,1507;91,1585;112,1666" o:connectangles="0,0,0,0,0,0,0,0,0,0,0,0,0,0,0,0,0,0,0,0,0,0,0,0,0,0,0,0,0,0,0,0,0,0,0,0,0,0,0,0,0,0,0,0,0,0,0,0,0,0"/>
                </v:shape>
                <v:shape id="Picture 491" o:spid="_x0000_s1278" type="#_x0000_t75" style="position:absolute;left:9294;top:1221;width:380;height:5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">
                  <v:imagedata r:id="rId432" o:title=""/>
                </v:shape>
                <v:shape id="Freeform 492" o:spid="_x0000_s1279" style="position:absolute;left:9294;top:1221;width:380;height:531;visibility:visible;mso-wrap-style:square;v-text-anchor:top" coordsize="380,5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" path="m370,l,521r7,10l380,8,370,xe" filled="f" strokeweight=".00547mm">
                  <v:path arrowok="t" o:connecttype="custom" o:connectlocs="370,1221;0,1742;7,1752;380,1229;370,1221" o:connectangles="0,0,0,0,0"/>
                </v:shape>
                <v:shape id="Picture 493" o:spid="_x0000_s1280" type="#_x0000_t75" style="position:absolute;left:9102;top:2141;width:121;height:1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">
                  <v:imagedata r:id="rId433" o:title=""/>
                </v:shape>
                <v:shape id="Freeform 494" o:spid="_x0000_s1281" style="position:absolute;left:9102;top:2141;width:121;height:101;visibility:visible;mso-wrap-style:square;v-text-anchor:top" coordsize="121,1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" path="m120,l70,50,37,55,21,53,3,51,,100,21,99r20,l101,85,120,63,120,xe" filled="f" strokeweight=".02106mm">
                  <v:path arrowok="t" o:connecttype="custom" o:connectlocs="120,2142;70,2192;37,2197;21,2195;3,2193;0,2242;21,2241;41,2241;101,2227;120,2205;120,2142" o:connectangles="0,0,0,0,0,0,0,0,0,0,0"/>
                </v:shape>
                <v:shape id="Picture 495" o:spid="_x0000_s1282" type="#_x0000_t75" style="position:absolute;left:9172;top:2146;width:52;height: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">
                  <v:imagedata r:id="rId434" o:title=""/>
                </v:shape>
                <v:shape id="Freeform 496" o:spid="_x0000_s1283" style="position:absolute;left:9172;top:2146;width:52;height:59;visibility:visible;mso-wrap-style:square;v-text-anchor:top" coordsize="52,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" path="m1,7l11,17r7,-2l24,10r11,l44,11r,-7l43,r9,9l51,59,43,49,32,51r-3,2l15,59,10,58,,56,1,7xe" filled="f" strokeweight=".02106mm">
                  <v:path arrowok="t" o:connecttype="custom" o:connectlocs="1,2153;11,2163;18,2161;24,2156;35,2156;44,2157;44,2150;43,2146;52,2155;51,2205;43,2195;32,2197;29,2199;15,2205;10,2204;0,2202;1,2153" o:connectangles="0,0,0,0,0,0,0,0,0,0,0,0,0,0,0,0,0"/>
                </v:shape>
                <v:shape id="Picture 497" o:spid="_x0000_s1284" type="#_x0000_t75" style="position:absolute;left:9586;top:2144;width:121;height:1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">
                  <v:imagedata r:id="rId435" o:title=""/>
                </v:shape>
                <v:shape id="Freeform 498" o:spid="_x0000_s1285" style="position:absolute;left:9586;top:2144;width:121;height:101;visibility:visible;mso-wrap-style:square;v-text-anchor:top" coordsize="121,1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" path="m,l49,50r34,5l99,53r18,-1l120,101,99,100,79,99,19,85,,64,,xe" filled="f" strokeweight=".02106mm">
                  <v:path arrowok="t" o:connecttype="custom" o:connectlocs="0,2144;49,2194;83,2199;99,2197;117,2196;120,2245;99,2244;79,2243;19,2229;0,2208;0,2144" o:connectangles="0,0,0,0,0,0,0,0,0,0,0"/>
                </v:shape>
                <v:shape id="Picture 499" o:spid="_x0000_s1286" type="#_x0000_t75" style="position:absolute;left:9586;top:2148;width:53;height: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">
                  <v:imagedata r:id="rId436" o:title=""/>
                </v:shape>
                <v:shape id="Freeform 500" o:spid="_x0000_s1287" style="position:absolute;left:9586;top:2148;width:53;height:61;visibility:visible;mso-wrap-style:square;v-text-anchor:top" coordsize="53,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" path="m51,7l41,17,34,15,28,10r-11,l8,11,8,4,9,,,8,1,59,9,49r11,1l23,52r14,7l42,60,52,59,51,7xe" filled="f" strokeweight=".02106mm">
                  <v:path arrowok="t" o:connecttype="custom" o:connectlocs="51,2156;41,2166;34,2164;28,2159;17,2159;8,2160;8,2153;9,2149;0,2157;1,2208;9,2198;20,2199;23,2201;37,2208;42,2209;52,2208;51,2156" o:connectangles="0,0,0,0,0,0,0,0,0,0,0,0,0,0,0,0,0"/>
                </v:shape>
                <v:shape id="Picture 501" o:spid="_x0000_s1288" type="#_x0000_t75" style="position:absolute;left:9171;top:2119;width:212;height: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">
                  <v:imagedata r:id="rId437" o:title=""/>
                </v:shape>
                <v:shape id="Freeform 502" o:spid="_x0000_s1289" style="position:absolute;left:9171;top:2119;width:212;height:83;visibility:visible;mso-wrap-style:square;v-text-anchor:top" coordsize="212,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" path="m211,l198,3,179,7r-18,3l148,12r-20,l113,12,98,13,79,16,59,17,41,18,22,22,1,34,,83,19,74,39,71,60,70r22,l104,70r22,-3l147,64r21,-1l178,62r12,-3l201,57r10,-1l211,xe" filled="f" strokeweight=".02106mm">
                  <v:path arrowok="t" o:connecttype="custom" o:connectlocs="211,2119;198,2122;179,2126;161,2129;148,2131;128,2131;113,2131;98,2132;79,2135;59,2136;41,2137;22,2141;1,2153;0,2202;19,2193;39,2190;60,2189;82,2189;104,2189;126,2186;147,2183;168,2182;178,2181;190,2178;201,2176;211,2175;211,2119" o:connectangles="0,0,0,0,0,0,0,0,0,0,0,0,0,0,0,0,0,0,0,0,0,0,0,0,0,0,0"/>
                </v:shape>
                <v:shape id="Picture 503" o:spid="_x0000_s1290" type="#_x0000_t75" style="position:absolute;left:9369;top:2110;width:66;height: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">
                  <v:imagedata r:id="rId438" o:title=""/>
                </v:shape>
                <v:shape id="Freeform 504" o:spid="_x0000_s1291" style="position:absolute;left:9369;top:2110;width:66;height:77;visibility:visible;mso-wrap-style:square;v-text-anchor:top" coordsize="66,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" path="m26,l39,,54,,65,7r,10l65,58r,10l54,76r-15,l26,76r-15,l,68,,58,,17,,7,11,,26,xe" filled="f" strokeweight=".02106mm">
                  <v:path arrowok="t" o:connecttype="custom" o:connectlocs="26,2111;39,2111;54,2111;65,2118;65,2128;65,2169;65,2179;54,2187;39,2187;26,2187;11,2187;0,2179;0,2169;0,2128;0,2118;11,2111;26,2111" o:connectangles="0,0,0,0,0,0,0,0,0,0,0,0,0,0,0,0,0"/>
                </v:shape>
                <v:shape id="Picture 505" o:spid="_x0000_s1292" type="#_x0000_t75" style="position:absolute;left:9398;top:1116;width:13;height:7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">
                  <v:imagedata r:id="rId439" o:title=""/>
                </v:shape>
                <v:shape id="Freeform 506" o:spid="_x0000_s1293" style="position:absolute;left:9398;top:1116;width:13;height:718;visibility:visible;mso-wrap-style:square;v-text-anchor:top" coordsize="13,7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" path="m,l,714r11,4l12,,,xe" filled="f" strokeweight=".00564mm">
                  <v:path arrowok="t" o:connecttype="custom" o:connectlocs="0,1116;0,1830;11,1834;12,1116;0,1116" o:connectangles="0,0,0,0,0"/>
                </v:shape>
                <v:shape id="Picture 507" o:spid="_x0000_s1294" type="#_x0000_t75" style="position:absolute;left:9426;top:2122;width:212;height: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">
                  <v:imagedata r:id="rId440" o:title=""/>
                </v:shape>
                <v:shape id="Freeform 508" o:spid="_x0000_s1295" style="position:absolute;left:9426;top:2122;width:212;height:86;visibility:visible;mso-wrap-style:square;v-text-anchor:top" coordsize="212,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" path="m,l13,2,32,6r18,4l63,11r20,l98,11r15,1l132,15r20,2l170,17r19,5l210,34r1,52l192,76,172,71,151,70,129,69r-22,l85,67,64,64,43,63,33,61,21,59,10,56,,56,,xe" filled="f" strokeweight=".02106mm">
                  <v:path arrowok="t" o:connecttype="custom" o:connectlocs="0,2122;13,2124;32,2128;50,2132;63,2133;83,2133;98,2133;113,2134;132,2137;152,2139;170,2139;189,2144;210,2156;211,2208;192,2198;172,2193;151,2192;129,2191;107,2191;85,2189;64,2186;43,2185;33,2183;21,2181;10,2178;0,2178;0,2122" o:connectangles="0,0,0,0,0,0,0,0,0,0,0,0,0,0,0,0,0,0,0,0,0,0,0,0,0,0,0"/>
                </v:shape>
                <v:shape id="AutoShape 509" o:spid="_x0000_s1296" style="position:absolute;left:9228;top:1544;width:578;height:102;visibility:visible;mso-wrap-style:square;v-text-anchor:top" coordsize="578,1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" path="m,12l577,11,577,,,,,12xm16,101r561,-1l577,89,13,89r3,12xe" filled="f" strokeweight=".00544mm">
                  <v:path arrowok="t" o:connecttype="custom" o:connectlocs="0,1557;577,1556;577,1545;0,1545;0,1557;16,1646;577,1645;577,1634;13,1634;16,1646" o:connectangles="0,0,0,0,0,0,0,0,0,0"/>
                </v:shape>
                <v:shape id="Picture 510" o:spid="_x0000_s1297" type="#_x0000_t75" style="position:absolute;left:8904;top:1060;width:234;height:1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">
                  <v:imagedata r:id="rId441" o:title=""/>
                </v:shape>
                <v:shape id="Freeform 511" o:spid="_x0000_s1298" style="position:absolute;left:8904;top:1060;width:234;height:187;visibility:visible;mso-wrap-style:square;v-text-anchor:top" coordsize="234,1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" path="m,186r6,-1l13,184r4,-2l25,180r5,l35,178r7,-2l48,176r6,-1l59,174r6,-1l72,171r6,-2l85,169r5,-2l96,165r6,l107,161r5,-3l118,156r5,-3l128,151r6,-4l139,143r5,-4l148,136r5,-4l158,129r3,-5l165,120r6,-3l174,111r3,-4l181,102r5,-3l188,93r4,-5l195,83r3,-5l201,74r3,-5l207,63r3,-6l213,52r2,-5l217,41r2,-5l221,31r1,-8l226,18r,-3l228,10,233,r-7,3l224,4r-6,1l216,5,212,3r-9,2l199,6r-6,1l187,8r-6,2l177,12r-6,1l167,15r-7,1l155,19r-4,2l144,23r-4,2l134,28r-5,2l125,32r-6,4l115,38r-5,2l103,43r-5,2l96,49r-5,4l86,58r-5,3l76,65r-5,4l68,74r-5,4l59,83r-4,5l51,93r-4,4l44,103r-4,5l36,113r-3,6l30,124r-3,6l24,135r-4,7l19,145r-3,7l14,159r-4,5l8,169r-3,5l3,180,,186e" filled="f" strokeweight=".01683mm">
                  <v:path arrowok="t" o:connecttype="custom" o:connectlocs="6,1246;17,1243;30,1241;42,1237;54,1236;65,1234;78,1230;90,1228;102,1226;112,1219;123,1214;134,1208;144,1200;153,1193;161,1185;171,1178;177,1168;186,1160;192,1149;198,1139;204,1130;210,1118;215,1108;219,1097;222,1084;226,1076;228,1071;226,1064;218,1066;212,1064;199,1067;187,1069;177,1073;167,1076;155,1080;144,1084;134,1089;125,1093;115,1099;103,1104;96,1110;86,1119;76,1126;68,1135;59,1144;51,1154;44,1164;36,1174;30,1185;24,1196;19,1206;14,1220;8,1230;3,1241;0,1247" o:connectangles="0,0,0,0,0,0,0,0,0,0,0,0,0,0,0,0,0,0,0,0,0,0,0,0,0,0,0,0,0,0,0,0,0,0,0,0,0,0,0,0,0,0,0,0,0,0,0,0,0,0,0,0,0,0,0"/>
                </v:shape>
                <v:shape id="Freeform 512" o:spid="_x0000_s1299" style="position:absolute;left:8905;top:1072;width:217;height:175;visibility:visible;mso-wrap-style:square;v-text-anchor:top" coordsize="217,1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" path="m217,l165,41,108,84,52,129,,173r,1l,175r1,-1l49,133,105,88,163,43,217,xe" fillcolor="#8eaa33" stroked="f">
                  <v:path arrowok="t" o:connecttype="custom" o:connectlocs="217,1072;165,1113;108,1156;52,1201;0,1245;0,1246;0,1247;1,1246;49,1205;105,1160;163,1115;217,1072" o:connectangles="0,0,0,0,0,0,0,0,0,0,0,0"/>
                </v:shape>
                <v:shape id="Picture 513" o:spid="_x0000_s1300" type="#_x0000_t75" style="position:absolute;left:8863;top:1068;width:148;height:2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">
                  <v:imagedata r:id="rId442" o:title=""/>
                </v:shape>
                <v:shape id="Freeform 514" o:spid="_x0000_s1301" style="position:absolute;left:8863;top:1068;width:148;height:261;visibility:visible;mso-wrap-style:square;v-text-anchor:top" coordsize="148,2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" path="m,260r5,-4l11,253r4,-3l21,245r4,-2l30,239r5,-4l41,232r4,-3l50,226r6,-3l61,219r5,-4l72,213r4,-5l81,204r5,-2l90,196r3,-4l98,188r4,-5l105,179r4,-6l112,167r3,-5l118,158r3,-6l124,147r2,-6l128,136r4,-4l133,125r1,-5l136,114r3,-5l139,103r2,-6l142,91r1,-6l144,80r1,-5l146,68r,-7l147,56r,-6l147,44r,-6l146,33r-1,-8l146,20r-1,-4l145,11r1,l146,r-6,5l139,7r-5,3l132,11r-4,-1l120,16r-3,2l112,21r-6,4l102,28r-4,5l93,35r-3,4l84,42r-3,4l78,50r-6,4l69,58r-5,5l61,66r-3,4l54,76r-3,3l47,83r-5,6l38,93r-1,3l34,102r-2,7l28,113r-3,5l22,125r-2,5l18,136r-2,6l14,148r-2,6l10,160r-1,6l8,172r-3,7l6,185r-1,6l4,197r-1,7l2,211r,4l2,222r1,7l1,235r,6l,247r,6l,260e" filled="f" strokeweight=".01683mm">
                  <v:path arrowok="t" o:connecttype="custom" o:connectlocs="5,1325;15,1319;25,1312;35,1304;45,1298;56,1292;66,1284;76,1277;86,1271;93,1261;102,1252;109,1242;115,1231;121,1221;126,1210;132,1201;134,1189;139,1178;141,1166;143,1154;145,1144;146,1130;147,1119;147,1107;145,1094;145,1085;146,1080;140,1074;134,1079;128,1079;117,1087;106,1094;98,1102;90,1108;81,1115;72,1123;64,1132;58,1139;51,1148;42,1158;37,1165;32,1178;25,1187;20,1199;16,1211;12,1223;9,1235;5,1248;5,1260;3,1273;2,1284;3,1298;1,1310;0,1322;0,1329" o:connectangles="0,0,0,0,0,0,0,0,0,0,0,0,0,0,0,0,0,0,0,0,0,0,0,0,0,0,0,0,0,0,0,0,0,0,0,0,0,0,0,0,0,0,0,0,0,0,0,0,0,0,0,0,0,0,0"/>
                </v:shape>
                <v:shape id="Freeform 515" o:spid="_x0000_s1302" style="position:absolute;left:8864;top:1085;width:136;height:243;visibility:visible;mso-wrap-style:square;v-text-anchor:top" coordsize="136,2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" path="m136,l103,57,67,119,31,181,,241r,2l1,243r1,-1l31,186,66,123,102,60,136,xe" fillcolor="#8eaa33" stroked="f">
                  <v:path arrowok="t" o:connecttype="custom" o:connectlocs="136,1085;103,1142;67,1204;31,1266;0,1326;0,1328;1,1328;2,1327;31,1271;66,1208;102,1145;136,1085" o:connectangles="0,0,0,0,0,0,0,0,0,0,0,0"/>
                </v:shape>
                <v:shape id="Picture 516" o:spid="_x0000_s1303" type="#_x0000_t75" style="position:absolute;left:8872;top:1162;width:222;height:2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">
                  <v:imagedata r:id="rId443" o:title=""/>
                </v:shape>
                <v:shape id="Freeform 517" o:spid="_x0000_s1304" style="position:absolute;left:8872;top:1162;width:222;height:201;visibility:visible;mso-wrap-style:square;v-text-anchor:top" coordsize="222,2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" path="m,200r6,-1l13,197r4,-2l24,193r6,-1l35,190r7,-2l48,187r5,-1l58,184r7,-1l71,181r6,-2l84,178r4,-3l95,173r6,l105,169r5,-3l116,163r5,-4l125,157r6,-4l136,148r5,-4l145,141r4,-4l154,133r3,-5l161,124r5,-3l169,114r3,-4l175,105r5,-4l182,96r3,-5l189,85r2,-5l194,75r3,-4l199,65r3,-7l204,54r2,-6l208,42r2,-5l211,32r1,-8l215,19r,-4l217,11r,-1l221,r-7,4l212,5r-5,1l205,7,201,4r-9,3l188,8r-6,2l176,11r-6,2l166,16r-6,1l156,20r-7,1l145,24r-5,2l134,28r-4,3l124,34r-5,2l115,39r-5,4l106,45r-5,3l95,51r-6,3l87,57r-4,5l78,67r-4,3l69,74r-5,5l61,84r-5,5l53,93r-4,6l45,104r-4,5l38,114r-3,6l31,125r-2,6l27,137r-3,5l21,148r-3,7l17,158r-3,7l13,172r-4,5l7,183r-3,5l3,194,,200e" filled="f" strokeweight=".01683mm">
                  <v:path arrowok="t" o:connecttype="custom" o:connectlocs="6,1361;17,1357;30,1354;42,1350;53,1348;65,1345;77,1341;88,1337;101,1335;110,1328;121,1321;131,1315;141,1306;149,1299;157,1290;166,1283;172,1272;180,1263;185,1253;191,1242;197,1233;202,1220;206,1210;210,1199;212,1186;215,1177;217,1172;214,1166;207,1168;201,1166;188,1170;176,1173;166,1178;156,1182;145,1186;134,1190;124,1196;115,1201;106,1207;95,1213;87,1219;78,1229;69,1236;61,1246;53,1255;45,1266;38,1276;31,1287;27,1299;21,1310;17,1320;13,1334;7,1345;3,1356;0,1362" o:connectangles="0,0,0,0,0,0,0,0,0,0,0,0,0,0,0,0,0,0,0,0,0,0,0,0,0,0,0,0,0,0,0,0,0,0,0,0,0,0,0,0,0,0,0,0,0,0,0,0,0,0,0,0,0,0,0"/>
                </v:shape>
                <v:shape id="Freeform 518" o:spid="_x0000_s1305" style="position:absolute;left:8873;top:1174;width:206;height:188;visibility:visible;mso-wrap-style:square;v-text-anchor:top" coordsize="206,1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" path="m206,l156,44,102,91,49,139,,186r,1l,188r1,-1l47,143,100,95,155,46,206,xe" fillcolor="#8eaa33" stroked="f">
                  <v:path arrowok="t" o:connecttype="custom" o:connectlocs="206,1174;156,1218;102,1265;49,1313;0,1360;0,1361;0,1362;1,1361;47,1317;100,1269;155,1220;206,1174" o:connectangles="0,0,0,0,0,0,0,0,0,0,0,0"/>
                </v:shape>
                <v:shape id="Picture 519" o:spid="_x0000_s1306" type="#_x0000_t75" style="position:absolute;left:8835;top:1111;width:107;height:2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">
                  <v:imagedata r:id="rId444" o:title=""/>
                </v:shape>
                <v:shape id="Freeform 520" o:spid="_x0000_s1307" style="position:absolute;left:8835;top:1111;width:107;height:295;visibility:visible;mso-wrap-style:square;v-text-anchor:top" coordsize="107,2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" path="m24,294r4,-6l32,283r2,-4l39,273r3,-4l45,264r4,-6l53,254r4,-5l60,245r5,-5l68,235r4,-6l77,225r1,-5l82,214r4,-4l88,204r1,-6l93,193r2,-6l97,182r1,-7l100,169r1,-6l102,158r1,-6l104,146r-1,-6l104,134r2,-5l104,122r1,-6l104,111r1,-6l104,99r-1,-6l102,87r-1,-6l100,76r,-5l98,64,96,57,95,52,93,47,91,41,89,36,87,31,83,24r,-6l80,16,79,11r,-1l76,,72,7r,2l68,13r-1,2l62,16r-5,7l54,27r-3,4l47,36r-3,5l42,46r-4,4l36,55r-4,5l30,65r-2,4l24,75r-1,5l20,86r-2,5l16,95r-2,7l13,105r-3,6l7,118r-3,5l5,127r-1,6l4,140r-2,5l1,152,,159r,5l,171r,5l,183r,7l,196r2,6l2,208r,7l5,221r1,6l7,233r2,6l10,247r1,3l13,257r3,6l17,269r1,7l20,281r2,6l24,294r,-1l24,294e" filled="f" strokeweight=".01683mm">
                  <v:path arrowok="t" o:connecttype="custom" o:connectlocs="28,1400;34,1391;42,1381;49,1370;57,1361;65,1352;72,1341;78,1332;86,1322;89,1310;95,1299;98,1287;101,1275;103,1264;103,1252;106,1241;105,1228;105,1217;103,1205;101,1193;100,1183;96,1169;93,1159;89,1148;83,1136;80,1128;79,1122;72,1119;68,1125;62,1128;54,1139;47,1148;42,1158;36,1167;30,1177;24,1187;20,1198;16,1207;13,1217;7,1230;5,1239;4,1252;1,1264;0,1276;0,1288;0,1302;2,1314;2,1327;6,1339;9,1351;11,1362;16,1375;18,1388;22,1399;24,1405" o:connectangles="0,0,0,0,0,0,0,0,0,0,0,0,0,0,0,0,0,0,0,0,0,0,0,0,0,0,0,0,0,0,0,0,0,0,0,0,0,0,0,0,0,0,0,0,0,0,0,0,0,0,0,0,0,0,0"/>
                </v:shape>
                <v:shape id="Freeform 521" o:spid="_x0000_s1308" style="position:absolute;left:8858;top:1130;width:49;height:274;visibility:visible;mso-wrap-style:square;v-text-anchor:top" coordsize="49,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" path="m49,l37,65,23,135,10,206,,273r1,1l2,273r9,-63l23,140,37,68,49,xe" fillcolor="#8eaa33" stroked="f">
                  <v:path arrowok="t" o:connecttype="custom" o:connectlocs="49,1130;37,1195;23,1265;10,1336;0,1403;1,1404;1,1404;2,1403;11,1340;23,1270;37,1198;49,1130" o:connectangles="0,0,0,0,0,0,0,0,0,0,0,0"/>
                </v:shape>
                <v:shape id="Picture 522" o:spid="_x0000_s1309" type="#_x0000_t75" style="position:absolute;left:8841;top:1235;width:176;height:2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">
                  <v:imagedata r:id="rId445" o:title=""/>
                </v:shape>
                <v:shape id="Freeform 523" o:spid="_x0000_s1310" style="position:absolute;left:8841;top:1235;width:176;height:243;visibility:visible;mso-wrap-style:square;v-text-anchor:top" coordsize="176,2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" path="m,243r6,-4l13,236r3,-2l23,230r5,-2l33,225r6,-3l44,219r5,-2l54,215r6,-3l65,209r6,-4l78,203r4,-3l87,196r6,-2l97,189r4,-4l106,182r5,-5l114,174r5,-6l123,163r3,-5l130,155r3,-6l137,145r2,-6l142,134r4,-4l148,123r2,-5l152,113r4,-5l157,102r2,-6l161,90r2,-5l164,80r2,-5l167,68r2,-7l170,56r,-5l171,44r,-5l172,33r-1,-8l173,20r-1,-3l173,12r,-1l175,r-6,5l167,7r-5,2l160,10,156,9r-8,5l144,15r-5,3l133,21r-5,3l124,28r-5,2l115,33r-6,3l105,39r-4,3l96,46r-4,4l87,54r-4,3l80,61r-5,5l72,68r-5,4l62,77r-5,3l56,84r-4,6l49,96r-4,4l41,105r-3,6l36,116r-4,5l30,127r-3,6l24,139r-2,5l20,150r-2,6l15,162r,6l13,175r-2,6l10,187r-2,7l8,198r-1,7l7,212r-2,6l3,224r-1,5l2,235,,243r1,-1l,243e" filled="f" strokeweight=".01683mm">
                  <v:path arrowok="t" o:connecttype="custom" o:connectlocs="6,1474;16,1469;28,1463;39,1457;49,1452;60,1447;71,1440;82,1435;93,1429;101,1420;111,1412;119,1403;126,1393;133,1384;139,1374;146,1365;150,1353;156,1343;159,1331;163,1320;166,1310;169,1296;170,1286;171,1274;171,1260;172,1252;173,1246;169,1240;162,1244;156,1244;144,1250;133,1256;124,1263;115,1268;105,1274;96,1281;87,1289;80,1296;72,1303;62,1312;56,1319;49,1331;41,1340;36,1351;30,1362;24,1374;20,1385;15,1397;13,1410;10,1422;8,1433;7,1447;3,1459;2,1470;1,1477" o:connectangles="0,0,0,0,0,0,0,0,0,0,0,0,0,0,0,0,0,0,0,0,0,0,0,0,0,0,0,0,0,0,0,0,0,0,0,0,0,0,0,0,0,0,0,0,0,0,0,0,0,0,0,0,0,0,0"/>
                </v:shape>
                <v:shape id="Freeform 524" o:spid="_x0000_s1311" style="position:absolute;left:8841;top:1250;width:163;height:226;visibility:visible;mso-wrap-style:square;v-text-anchor:top" coordsize="163,2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" path="m162,l123,52,80,109,38,168,,224r,1l1,225,37,172,79,114,122,55,162,xe" fillcolor="#8eaa33" stroked="f">
                  <v:path arrowok="t" o:connecttype="custom" o:connectlocs="162,1251;123,1303;80,1360;38,1419;0,1475;0,1476;0,1476;1,1476;37,1423;79,1365;122,1306;162,1251" o:connectangles="0,0,0,0,0,0,0,0,0,0,0,0"/>
                </v:shape>
                <v:shape id="Picture 525" o:spid="_x0000_s1312" type="#_x0000_t75" style="position:absolute;left:8782;top:1224;width:103;height:2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">
                  <v:imagedata r:id="rId446" o:title=""/>
                </v:shape>
                <v:shape id="Freeform 526" o:spid="_x0000_s1313" style="position:absolute;left:8782;top:1224;width:103;height:299;visibility:visible;mso-wrap-style:square;v-text-anchor:top" coordsize="103,2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" path="m54,299r3,-6l61,286r1,-4l65,275r2,-4l70,265r2,-6l75,253r2,-5l80,244r3,-6l85,232r3,-7l92,220r1,-5l95,209r3,-5l98,197r1,-5l101,186r1,-7l103,175r,-8l103,161r,-6l103,150r-1,-7l103,137r-3,-5l100,126r1,-6l98,114r-1,-5l95,103r,-6l92,92,90,86,88,80,86,75,84,70,82,65,79,59,76,52,74,48,71,43,68,37,65,33,62,28,56,22,55,17,52,15,50,10,44,,42,8r,2l39,15r,2l34,19r-3,8l29,31r-3,5l23,42r-2,5l21,53r-3,5l17,63r-3,5l13,74r-1,4l10,85,9,90,7,96r-1,5l6,106r-1,7l4,117r-1,6l2,130,,136r2,3l2,146r1,7l3,158r-1,7l3,171r2,6l6,183r1,6l8,195r2,7l11,208r3,6l16,219r1,7l21,231r2,6l25,243r3,5l31,255r2,4l37,265r4,5l43,276r3,6l48,287r3,5l54,299r1,-1l54,299e" filled="f" strokeweight=".01683mm">
                  <v:path arrowok="t" o:connecttype="custom" o:connectlocs="57,1517;62,1506;67,1495;72,1483;77,1472;83,1462;88,1449;93,1439;98,1428;99,1416;102,1403;103,1391;103,1379;102,1367;100,1356;101,1344;97,1333;95,1321;90,1310;86,1299;82,1289;76,1276;71,1267;65,1257;56,1246;52,1239;50,1234;42,1232;39,1239;34,1243;29,1255;23,1266;21,1277;17,1287;13,1298;10,1309;7,1320;6,1330;4,1341;2,1354;2,1363;3,1377;2,1389;5,1401;7,1413;10,1426;14,1438;17,1450;23,1461;28,1472;33,1483;41,1494;46,1506;51,1516;55,1522" o:connectangles="0,0,0,0,0,0,0,0,0,0,0,0,0,0,0,0,0,0,0,0,0,0,0,0,0,0,0,0,0,0,0,0,0,0,0,0,0,0,0,0,0,0,0,0,0,0,0,0,0,0,0,0,0,0,0"/>
                </v:shape>
                <v:shape id="Freeform 527" o:spid="_x0000_s1314" style="position:absolute;left:8826;top:1243;width:11;height:278;visibility:visible;mso-wrap-style:square;v-text-anchor:top" coordsize="11,2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" path="m,l2,66r1,71l5,209r5,68l10,278r1,l11,277,7,214,4,142,2,69,,xe" fillcolor="#8eaa33" stroked="f">
                  <v:path arrowok="t" o:connecttype="custom" o:connectlocs="0,1243;2,1309;3,1380;5,1452;10,1520;10,1521;11,1521;11,1520;7,1457;4,1385;2,1312;0,1243" o:connectangles="0,0,0,0,0,0,0,0,0,0,0,0"/>
                </v:shape>
                <v:shape id="Picture 528" o:spid="_x0000_s1315" type="#_x0000_t75" style="position:absolute;left:8832;top:1323;width:130;height:2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">
                  <v:imagedata r:id="rId447" o:title=""/>
                </v:shape>
                <v:shape id="Freeform 529" o:spid="_x0000_s1316" style="position:absolute;left:8832;top:1323;width:130;height:274;visibility:visible;mso-wrap-style:square;v-text-anchor:top" coordsize="13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" path="m2,274r5,-5l13,265r3,-3l22,257r4,-3l30,250r5,-5l40,242r5,-4l49,235r6,-3l59,227r5,-5l70,219r3,-4l78,210r5,-3l86,202r3,-5l93,192r4,-5l99,183r4,-6l106,171r2,-6l111,161r2,-6l116,149r,-6l119,138r3,-5l122,126r1,-5l124,115r3,-5l126,104r1,-6l128,91r,-5l128,81r1,-6l129,69r,-7l129,56r,-5l128,44r-1,-5l127,33r-3,-7l125,20r-2,-3l124,12,123,r-5,7l117,9r-5,2l111,13r-5,l99,19r-3,3l91,25r-5,4l82,33r-3,5l74,41r-3,4l66,49r-3,4l60,57r-5,5l52,66r-4,5l45,75r-3,4l39,85r-3,3l33,93r-5,6l24,103r,4l22,113r-2,7l17,125r-3,5l12,137r-2,5l9,148r-2,6l6,161r-2,6l3,173r,6l2,185,,192r1,6l1,205,,211r1,6l,225r,3l1,236r1,6l1,249r,6l1,260r1,6l2,274r1,-1l2,274e" filled="f" strokeweight=".01683mm">
                  <v:path arrowok="t" o:connecttype="custom" o:connectlocs="7,1592;16,1585;26,1577;35,1568;45,1561;55,1555;64,1545;73,1538;83,1530;89,1520;97,1510;103,1500;108,1488;113,1478;116,1466;122,1456;123,1444;127,1433;127,1421;128,1409;129,1398;129,1385;129,1374;127,1362;124,1349;123,1340;124,1335;118,1330;112,1334;106,1336;96,1345;86,1352;79,1361;71,1368;63,1376;55,1385;48,1394;42,1402;36,1411;28,1422;24,1430;20,1443;14,1453;10,1465;7,1477;4,1490;3,1502;0,1515;1,1528;1,1540;0,1551;2,1565;1,1578;2,1589;3,1596" o:connectangles="0,0,0,0,0,0,0,0,0,0,0,0,0,0,0,0,0,0,0,0,0,0,0,0,0,0,0,0,0,0,0,0,0,0,0,0,0,0,0,0,0,0,0,0,0,0,0,0,0,0,0,0,0,0,0"/>
                </v:shape>
                <v:shape id="Freeform 530" o:spid="_x0000_s1317" style="position:absolute;left:8834;top:1340;width:113;height:255;visibility:visible;mso-wrap-style:square;v-text-anchor:top" coordsize="113,2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" path="m112,l84,60,54,124,25,190,,253r,1l1,253,25,195,53,129,84,62,112,xe" fillcolor="#8eaa33" stroked="f">
                  <v:path arrowok="t" o:connecttype="custom" o:connectlocs="112,1341;84,1401;54,1465;25,1531;0,1594;0,1595;0,1595;1,1594;25,1536;53,1470;84,1403;112,1341" o:connectangles="0,0,0,0,0,0,0,0,0,0,0,0"/>
                </v:shape>
                <v:shape id="Picture 531" o:spid="_x0000_s1318" type="#_x0000_t75" style="position:absolute;left:8750;top:1351;width:112;height:2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">
                  <v:imagedata r:id="rId448" o:title=""/>
                </v:shape>
                <v:shape id="Freeform 532" o:spid="_x0000_s1319" style="position:absolute;left:8750;top:1351;width:112;height:290;visibility:visible;mso-wrap-style:square;v-text-anchor:top" coordsize="112,2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" path="m88,290r1,-7l91,276r1,-4l93,265r2,-5l96,254r1,-7l99,241r1,-5l101,231r3,-7l104,218r1,-7l108,205r,-5l109,193r2,-5l110,182r-1,-6l110,170r-1,-7l109,158r-1,-7l107,145r-2,-6l104,134r-2,-6l102,122r-4,-5l97,111r-1,-6l92,100,90,95,87,90,86,84,82,79,79,74,75,69,73,64,69,60,67,55,63,50,58,44,55,40,51,36,47,31,43,27,39,24,32,19,30,14,26,13,24,9,23,8,16,r,8l16,10r-2,5l14,18r-4,2l9,29,7,33,6,39,4,45,3,51r1,5l2,62r,5l,73r1,5l,83r,7l,95r,7l,107r,5l1,119r,3l1,128r,8l1,142r2,3l5,151r3,7l8,163r1,6l12,176r2,5l16,187r3,5l21,198r3,6l27,210r3,5l34,220r3,7l41,231r4,5l48,241r4,5l56,252r3,3l64,261r5,4l72,270r4,5l79,280r5,4l88,290r,-1l88,290e" filled="f" strokeweight=".01683mm">
                  <v:path arrowok="t" o:connecttype="custom" o:connectlocs="89,1635;92,1624;95,1612;97,1599;100,1588;104,1576;105,1563;108,1552;111,1540;109,1528;109,1515;108,1503;105,1491;102,1480;98,1469;96,1457;90,1447;86,1436;79,1426;73,1416;67,1407;58,1396;51,1388;43,1379;32,1371;26,1365;23,1360;16,1360;14,1367;10,1372;7,1385;4,1397;4,1408;2,1419;1,1430;0,1442;0,1454;0,1464;1,1474;1,1488;3,1497;8,1510;9,1521;14,1533;19,1544;24,1556;30,1567;37,1579;45,1588;52,1598;59,1607;69,1617;76,1627;84,1636;88,1641" o:connectangles="0,0,0,0,0,0,0,0,0,0,0,0,0,0,0,0,0,0,0,0,0,0,0,0,0,0,0,0,0,0,0,0,0,0,0,0,0,0,0,0,0,0,0,0,0,0,0,0,0,0,0,0,0,0,0"/>
                </v:shape>
                <v:shape id="Freeform 533" o:spid="_x0000_s1320" style="position:absolute;left:8771;top:1370;width:69;height:270;visibility:visible;mso-wrap-style:square;v-text-anchor:top" coordsize="69,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" path="m,l15,64r16,69l48,203r19,65l67,269r1,l68,268,51,207,33,137,16,66,,xe" fillcolor="#8eaa33" stroked="f">
                  <v:path arrowok="t" o:connecttype="custom" o:connectlocs="0,1371;15,1435;31,1504;48,1574;67,1639;67,1640;68,1640;68,1639;51,1578;33,1508;16,1437;0,1371" o:connectangles="0,0,0,0,0,0,0,0,0,0,0,0"/>
                </v:shape>
                <v:shape id="Picture 534" o:spid="_x0000_s1321" type="#_x0000_t75" style="position:absolute;left:8831;top:1422;width:108;height:2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">
                  <v:imagedata r:id="rId449" o:title=""/>
                </v:shape>
                <v:shape id="Freeform 535" o:spid="_x0000_s1322" style="position:absolute;left:8831;top:1422;width:108;height:293;visibility:visible;mso-wrap-style:square;v-text-anchor:top" coordsize="108,2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" path="m20,293r4,-6l29,282r2,-4l36,272r3,-4l43,264r4,-6l51,254r3,-5l58,245r5,-4l66,235r4,-6l75,225r2,-5l81,215r4,-4l87,205r2,-5l92,194r2,-6l96,184r2,-7l100,170r1,-5l103,160r1,-7l105,148r,-6l106,136r2,-6l106,124r1,-6l106,113r2,-7l106,100r,-5l105,88r,-5l104,78r-1,-6l102,66r-2,-7l99,54,98,48,96,42,94,37,92,32,88,25r,-6l85,16r,-5l84,11,82,,78,7r-1,3l73,13r-1,2l67,16r-5,7l59,27r-4,4l51,36r-3,5l46,46r-4,4l40,54r-4,5l34,64r-3,5l28,74r-2,5l23,85r-3,5l19,94r-3,7l15,104r-3,5l9,116r-3,5l7,125r-1,7l5,139r-2,5l2,150r-1,7l1,162,,169r,6l,181r,7l,194r1,6l1,206r,7l3,219r2,6l5,231r2,7l8,245r1,3l11,256r3,6l14,268r1,6l17,280r2,6l20,293r,-1l20,293e" filled="f" strokeweight=".01683mm">
                  <v:path arrowok="t" o:connecttype="custom" o:connectlocs="24,1709;31,1700;39,1690;47,1680;54,1671;63,1663;70,1651;77,1642;85,1633;89,1622;94,1610;98,1599;101,1587;104,1575;105,1564;108,1552;107,1540;108,1528;106,1517;105,1505;103,1494;100,1481;98,1470;94,1459;88,1447;85,1438;84,1433;78,1429;73,1435;67,1438;59,1449;51,1458;46,1468;40,1476;34,1486;28,1496;23,1507;19,1516;15,1526;9,1538;7,1547;5,1561;2,1572;1,1584;0,1597;0,1610;1,1622;1,1635;5,1647;7,1660;9,1670;14,1684;15,1696;19,1708;20,1714" o:connectangles="0,0,0,0,0,0,0,0,0,0,0,0,0,0,0,0,0,0,0,0,0,0,0,0,0,0,0,0,0,0,0,0,0,0,0,0,0,0,0,0,0,0,0,0,0,0,0,0,0,0,0,0,0,0,0"/>
                </v:shape>
                <v:shape id="Freeform 536" o:spid="_x0000_s1323" style="position:absolute;left:8852;top:1440;width:58;height:273;visibility:visible;mso-wrap-style:square;v-text-anchor:top" coordsize="58,2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" path="m57,l43,64,27,134,11,204,,271r,1l1,272r1,-1l12,209,27,138,43,67,57,xe" fillcolor="#8eaa33" stroked="f">
                  <v:path arrowok="t" o:connecttype="custom" o:connectlocs="57,1441;43,1505;27,1575;11,1645;0,1712;0,1713;1,1713;2,1712;12,1650;27,1579;43,1508;57,1441" o:connectangles="0,0,0,0,0,0,0,0,0,0,0,0"/>
                </v:shape>
                <v:shape id="Picture 537" o:spid="_x0000_s1324" type="#_x0000_t75" style="position:absolute;left:8733;top:1489;width:136;height:2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">
                  <v:imagedata r:id="rId450" o:title=""/>
                </v:shape>
                <v:shape id="Freeform 538" o:spid="_x0000_s1325" style="position:absolute;left:8733;top:1489;width:136;height:269;visibility:visible;mso-wrap-style:square;v-text-anchor:top" coordsize="136,2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" path="m133,269r,-7l134,255r-1,-5l133,243r1,-5l133,232r,-7l134,219r,-5l134,208r1,-6l134,195r,-7l135,182r-1,-5l134,170r1,-6l132,158r-1,-5l130,147r-2,-6l127,136r-3,-7l121,123r-2,-5l117,113r-3,-6l112,102r-5,-4l105,92r-2,-5l98,82,95,78,91,74,88,68,83,64,80,60,75,55,71,51,67,48,64,44,59,39,53,35,49,31,45,28,39,25,34,21,30,19,23,16,19,11r-3,l12,7r-1,l3,,4,8r1,2l4,15r,3l1,21r,9l1,35r,6l,47r1,6l2,58r,6l3,68,2,75r2,5l5,85r,7l7,96r1,7l9,108r1,5l13,119r1,4l15,129r2,7l17,142r3,3l23,150r4,6l29,161r2,6l35,173r3,5l42,183r3,5l49,193r4,5l57,203r4,5l66,212r4,6l75,221r5,4l84,230r5,3l95,239r2,2l104,245r5,3l114,253r4,4l123,261r5,3l133,269r,-1l133,269e" filled="f" strokeweight=".01683mm">
                  <v:path arrowok="t" o:connecttype="custom" o:connectlocs="133,1751;133,1739;134,1727;133,1714;134,1703;135,1691;134,1677;134,1666;135,1653;131,1642;128,1630;124,1618;119,1607;114,1596;107,1587;103,1576;95,1567;88,1557;80,1549;71,1540;64,1533;53,1524;45,1517;34,1510;23,1505;16,1500;11,1496;4,1497;4,1504;1,1510;1,1524;0,1536;2,1547;3,1557;4,1569;5,1581;8,1592;10,1602;14,1612;17,1625;20,1634;27,1645;31,1656;38,1667;45,1677;53,1687;61,1697;70,1707;80,1714;89,1722;97,1730;109,1737;118,1746;128,1753;133,1757" o:connectangles="0,0,0,0,0,0,0,0,0,0,0,0,0,0,0,0,0,0,0,0,0,0,0,0,0,0,0,0,0,0,0,0,0,0,0,0,0,0,0,0,0,0,0,0,0,0,0,0,0,0,0,0,0,0,0"/>
                </v:shape>
                <v:shape id="Freeform 539" o:spid="_x0000_s1326" style="position:absolute;left:8743;top:1506;width:123;height:250;visibility:visible;mso-wrap-style:square;v-text-anchor:top" coordsize="123,2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" path="m,l28,59r30,65l90,189r31,60l122,249r1,l123,248,93,192,62,128,30,61,,xe" fillcolor="#8eaa33" stroked="f">
                  <v:path arrowok="t" o:connecttype="custom" o:connectlocs="0,1507;28,1566;58,1631;90,1696;121,1756;122,1756;123,1756;123,1755;93,1699;62,1635;30,1568;0,1507" o:connectangles="0,0,0,0,0,0,0,0,0,0,0,0"/>
                </v:shape>
                <v:shape id="Picture 540" o:spid="_x0000_s1327" type="#_x0000_t75" style="position:absolute;left:8845;top:1527;width:103;height:2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">
                  <v:imagedata r:id="rId451" o:title=""/>
                </v:shape>
                <v:shape id="Freeform 541" o:spid="_x0000_s1328" style="position:absolute;left:8845;top:1527;width:103;height:299;visibility:visible;mso-wrap-style:square;v-text-anchor:top" coordsize="103,2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" path="m49,298r3,-6l56,286r1,-4l60,275r3,-4l65,265r3,-6l71,254r3,-5l76,244r4,-5l82,232r3,-6l89,221r1,-5l93,210r3,-5l96,198r1,-5l99,187r1,-7l101,176r1,-7l102,162r,-6l102,151r,-7l102,139r-2,-6l100,127r1,-6l98,115r-1,-5l96,104r,-6l93,92,92,87,90,81,88,76,86,71,85,65,82,59,79,53,77,48,74,43,71,37,68,33,65,28,60,22,59,17,56,15,54,10,49,,46,7r,3l43,14r-1,2l38,18r-4,8l32,30r-3,5l26,41r-2,5l23,52r-3,4l19,61r-3,6l15,72r-1,5l11,83r-1,5l9,95r-2,5l7,104r-1,7l5,115r-2,6l2,128,,134r1,3l2,144r1,7l2,156r,7l2,169r1,6l4,181r1,6l6,194r2,6l9,206r2,6l13,218r1,7l18,230r2,6l22,241r3,6l28,254r1,3l33,264r4,5l38,276r3,5l43,286r3,6l49,298e" filled="f" strokeweight=".01683mm">
                  <v:path arrowok="t" o:connecttype="custom" o:connectlocs="52,1820;57,1810;63,1799;68,1787;74,1777;80,1767;85,1754;90,1744;96,1733;97,1721;100,1708;102,1697;102,1684;102,1672;100,1661;101,1649;97,1638;96,1626;92,1615;88,1604;85,1593;79,1581;74,1571;68,1561;60,1550;56,1543;54,1538;46,1535;43,1542;38,1546;32,1558;26,1569;23,1580;19,1589;15,1600;11,1611;9,1623;7,1632;5,1643;2,1656;1,1665;3,1679;2,1691;3,1703;5,1715;8,1728;11,1740;14,1753;20,1764;25,1775;29,1785;37,1797;41,1809;46,1820;49,1826" o:connectangles="0,0,0,0,0,0,0,0,0,0,0,0,0,0,0,0,0,0,0,0,0,0,0,0,0,0,0,0,0,0,0,0,0,0,0,0,0,0,0,0,0,0,0,0,0,0,0,0,0,0,0,0,0,0,0"/>
                </v:shape>
                <v:shape id="Freeform 542" o:spid="_x0000_s1329" style="position:absolute;left:8890;top:1546;width:5;height:279;visibility:visible;mso-wrap-style:square;v-text-anchor:top" coordsize="5,2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" path="m2,l1,65,,137r,72l3,277r,1l4,278r,-2l2,213,1,141,2,68,2,xe" fillcolor="#8eaa33" stroked="f">
                  <v:path arrowok="t" o:connecttype="custom" o:connectlocs="2,1547;1,1612;0,1684;0,1756;3,1824;3,1825;4,1825;4,1823;2,1760;1,1688;2,1615;2,1547" o:connectangles="0,0,0,0,0,0,0,0,0,0,0,0"/>
                </v:shape>
                <v:shape id="Picture 543" o:spid="_x0000_s1330" type="#_x0000_t75" style="position:absolute;left:8733;top:1630;width:184;height:2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">
                  <v:imagedata r:id="rId452" o:title=""/>
                </v:shape>
                <v:shape id="Freeform 544" o:spid="_x0000_s1331" style="position:absolute;left:8733;top:1630;width:184;height:236;visibility:visible;mso-wrap-style:square;v-text-anchor:top" coordsize="184,2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" path="m184,236r-1,-7l182,222r-2,-4l178,210r,-5l177,200r-2,-7l174,187r-1,-6l172,176r,-6l170,163r-2,-6l168,150r-2,-5l164,139r,-6l160,128r-3,-5l155,117r-3,-6l150,107r-4,-6l142,96r-3,-5l136,87r-5,-5l128,77r-5,-3l119,69r-3,-5l110,61r-4,-4l102,53,98,49,93,46,88,42,83,39,78,36,74,33,69,30,63,27,57,23,53,21,48,19,41,16,36,14,31,13,23,11,19,7,15,8,11,5r-1,l,,3,8r2,2l5,15r1,2l3,21r2,9l6,34r1,6l8,46r2,6l12,57r1,5l15,66r1,7l18,78r2,5l22,89r3,4l27,100r2,4l31,108r4,6l37,118r2,5l42,130r2,6l47,138r5,5l57,148r2,4l63,158r5,5l72,166r5,5l81,174r5,5l91,183r5,4l101,191r5,3l111,199r6,2l123,204r5,3l133,210r7,4l143,216r7,3l156,221r6,3l167,227r5,3l178,232r6,4l184,235r,1e" filled="f" strokeweight=".01683mm">
                  <v:path arrowok="t" o:connecttype="custom" o:connectlocs="183,1859;180,1848;178,1835;175,1823;173,1811;172,1800;168,1787;166,1775;164,1763;157,1753;152,1741;146,1731;139,1721;131,1712;123,1704;116,1694;106,1687;98,1679;88,1672;78,1666;69,1660;57,1653;48,1649;36,1644;23,1641;15,1638;10,1635;3,1638;5,1645;3,1651;6,1664;8,1676;12,1687;15,1696;18,1708;22,1719;27,1730;31,1738;37,1748;42,1760;47,1768;57,1778;63,1788;72,1796;81,1804;91,1813;101,1821;111,1829;123,1834;133,1840;143,1846;156,1851;167,1857;178,1862;184,1865" o:connectangles="0,0,0,0,0,0,0,0,0,0,0,0,0,0,0,0,0,0,0,0,0,0,0,0,0,0,0,0,0,0,0,0,0,0,0,0,0,0,0,0,0,0,0,0,0,0,0,0,0,0,0,0,0,0,0"/>
                </v:shape>
                <v:shape id="Freeform 545" o:spid="_x0000_s1332" style="position:absolute;left:8744;top:1645;width:172;height:219;visibility:visible;mso-wrap-style:square;v-text-anchor:top" coordsize="172,2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" path="m,l39,53r43,57l126,167r44,52l171,219r,-1l130,169,86,113,42,54,,xe" fillcolor="#8eaa33" stroked="f">
                  <v:path arrowok="t" o:connecttype="custom" o:connectlocs="0,1645;39,1698;82,1755;126,1812;170,1864;171,1864;171,1864;171,1863;130,1814;86,1758;42,1699;0,1645" o:connectangles="0,0,0,0,0,0,0,0,0,0,0,0"/>
                </v:shape>
                <v:shape id="Picture 546" o:spid="_x0000_s1333" type="#_x0000_t75" style="position:absolute;left:8876;top:1634;width:109;height:2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">
                  <v:imagedata r:id="rId453" o:title=""/>
                </v:shape>
                <v:shape id="Freeform 547" o:spid="_x0000_s1334" style="position:absolute;left:8876;top:1634;width:109;height:293;visibility:visible;mso-wrap-style:square;v-text-anchor:top" coordsize="109,2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" path="m83,292r1,-7l87,278r,-4l88,267r2,-5l92,256r1,-7l95,244r1,-6l98,233r2,-6l101,220r2,-6l106,208r-1,-5l107,196r2,-6l108,184r,-5l108,172r,-6l108,161r-1,-7l106,148r-1,-6l104,137r-2,-7l102,125r-4,-6l97,114r,-6l93,102,91,97,88,92,87,86,83,81,80,76,77,70,74,66,71,61,69,56,65,51,61,45,58,41,54,37,50,32,46,28,42,24,36,19,33,14,30,13,27,9r,-1l20,,19,8r1,2l18,15r-1,2l13,20r-2,9l10,33,9,38,7,45,6,50r,6l4,61r,5l2,72r,6l2,83,1,89r,5l1,101,,106r1,5l1,118r,4l1,128r,7l,141r2,3l4,150r3,7l7,162r1,7l10,175r2,6l14,187r3,5l19,198r3,6l24,210r3,5l30,221r3,6l37,231r4,6l44,242r4,5l52,253r3,3l59,262r5,4l67,272r4,5l74,281r4,5l83,292r,-1l83,292e" filled="f" strokeweight=".01683mm">
                  <v:path arrowok="t" o:connecttype="custom" o:connectlocs="84,1920;87,1909;90,1897;93,1884;96,1873;100,1862;103,1849;105,1838;109,1825;108,1814;108,1801;107,1789;105,1777;102,1765;98,1754;97,1743;91,1732;87,1721;80,1711;74,1701;69,1691;61,1680;54,1672;46,1663;36,1654;30,1648;27,1643;19,1643;18,1650;13,1655;10,1668;7,1680;6,1691;4,1701;2,1713;1,1724;1,1736;1,1746;1,1757;1,1770;2,1779;7,1792;8,1804;12,1816;17,1827;22,1839;27,1850;33,1862;41,1872;48,1882;55,1891;64,1901;71,1912;78,1921;83,1926" o:connectangles="0,0,0,0,0,0,0,0,0,0,0,0,0,0,0,0,0,0,0,0,0,0,0,0,0,0,0,0,0,0,0,0,0,0,0,0,0,0,0,0,0,0,0,0,0,0,0,0,0,0,0,0,0,0,0"/>
                </v:shape>
                <v:shape id="Freeform 548" o:spid="_x0000_s1335" style="position:absolute;left:8899;top:1653;width:60;height:272;visibility:visible;mso-wrap-style:square;v-text-anchor:top" coordsize="60,2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" path="m,l13,65r14,70l42,206r16,65l59,272r1,l60,271,44,209,29,139,15,67,,xe" fillcolor="#8eaa33" stroked="f">
                  <v:path arrowok="t" o:connecttype="custom" o:connectlocs="0,1653;13,1718;27,1788;42,1859;58,1924;59,1925;60,1925;60,1924;44,1862;29,1792;15,1720;0,1653" o:connectangles="0,0,0,0,0,0,0,0,0,0,0,0"/>
                </v:shape>
                <v:shape id="Picture 549" o:spid="_x0000_s1336" type="#_x0000_t75" style="position:absolute;left:8760;top:1768;width:229;height:1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">
                  <v:imagedata r:id="rId454" o:title=""/>
                </v:shape>
                <v:shape id="Freeform 550" o:spid="_x0000_s1337" style="position:absolute;left:8760;top:1768;width:229;height:193;visibility:visible;mso-wrap-style:square;v-text-anchor:top" coordsize="229,1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" path="m229,192r-3,-5l224,180r-2,-4l218,169r-1,-5l214,159r-3,-6l209,147r-2,-5l205,137r-2,-7l200,125r-3,-6l196,112r-4,-4l190,102r-2,-6l183,92r-3,-4l176,82r-4,-4l169,74r-5,-5l159,64r-4,-4l151,57r-5,-4l141,49r-5,-2l131,43r-4,-5l121,37r-5,-3l111,31r-5,-4l100,26,95,23,89,21,84,19,79,17,74,15,68,13,61,11,56,10,51,9,44,8,38,7,33,6r-8,l20,4r-3,l12,3r-1,l,,5,7,7,9r1,4l9,16,8,20r4,8l13,32r2,6l17,44r3,5l24,53r1,6l29,62r2,7l34,73r3,4l40,83r4,3l47,92r3,4l53,100r5,5l61,108r3,5l69,119r3,5l75,125r5,4l86,133r4,4l95,141r5,4l105,148r6,3l116,154r6,4l127,161r5,3l139,166r5,2l150,172r6,l162,174r6,3l174,178r8,3l185,181r7,2l199,183r6,3l211,188r5,2l222,191r7,1e" filled="f" strokeweight=".01683mm">
                  <v:path arrowok="t" o:connecttype="custom" o:connectlocs="226,1955;222,1944;217,1932;211,1921;207,1910;203,1898;197,1887;192,1876;188,1864;180,1856;172,1846;164,1837;155,1828;146,1821;136,1815;127,1806;116,1802;106,1795;95,1791;84,1787;74,1783;61,1779;51,1777;38,1775;25,1774;17,1772;11,1771;5,1775;8,1781;8,1788;13,1800;17,1812;24,1821;29,1830;34,1841;40,1851;47,1860;53,1868;61,1876;69,1887;75,1893;86,1901;95,1909;105,1916;116,1922;127,1929;139,1934;150,1940;162,1942;174,1946;185,1949;199,1951;211,1956;222,1959;229,1960" o:connectangles="0,0,0,0,0,0,0,0,0,0,0,0,0,0,0,0,0,0,0,0,0,0,0,0,0,0,0,0,0,0,0,0,0,0,0,0,0,0,0,0,0,0,0,0,0,0,0,0,0,0,0,0,0,0,0"/>
                </v:shape>
                <v:shape id="Freeform 551" o:spid="_x0000_s1338" style="position:absolute;left:8774;top:1780;width:214;height:179;visibility:visible;mso-wrap-style:square;v-text-anchor:top" coordsize="214,1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" path="m,l50,43r53,47l158,137r54,41l213,179r,-1l213,177,163,138,108,92,52,44,,xe" fillcolor="#8eaa33" stroked="f">
                  <v:path arrowok="t" o:connecttype="custom" o:connectlocs="0,1781;50,1824;103,1871;158,1918;212,1959;213,1960;213,1959;213,1958;163,1919;108,1873;52,1825;0,1781" o:connectangles="0,0,0,0,0,0,0,0,0,0,0,0"/>
                </v:shape>
                <v:shape id="Picture 552" o:spid="_x0000_s1339" type="#_x0000_t75" style="position:absolute;left:8916;top:1738;width:131;height: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">
                  <v:imagedata r:id="rId315" o:title=""/>
                </v:shape>
                <v:shape id="Freeform 553" o:spid="_x0000_s1340" style="position:absolute;left:8916;top:1738;width:131;height:273;visibility:visible;mso-wrap-style:square;v-text-anchor:top" coordsize="131,2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" path="m126,273r,-7l127,259r-1,-5l126,247r1,-5l127,236r,-7l128,223r,-6l128,212r1,-6l129,199r,-7l131,186r-2,-5l129,174r1,-6l128,162r-2,-5l126,151r-2,-7l123,140r-2,-7l118,127r-2,-6l114,116r-3,-5l109,105r-4,-4l103,95r-2,-5l96,85,93,81,90,76,87,70,82,67,78,62,74,57,71,53,67,50,63,45,58,41,53,36,49,33,45,29,39,25,35,22,30,19,23,16,20,12,16,11,12,7,3,,4,8r1,2l4,15r1,3l1,21r,9l1,34,,40r,7l,52r1,6l,63r2,5l1,75r1,5l3,85r,7l5,96r1,7l6,108r2,5l10,119r1,4l11,129r2,7l14,142r2,3l19,151r4,6l25,162r2,6l30,174r4,5l37,184r3,5l44,194r4,6l51,205r5,4l60,214r4,5l69,223r4,4l78,232r4,4l88,241r3,2l97,248r5,3l106,256r5,5l115,264r5,4l126,273r-1,-1l126,273e" filled="f" strokeweight=".01683mm">
                  <v:path arrowok="t" o:connecttype="custom" o:connectlocs="126,2005;126,1993;127,1981;127,1968;128,1956;129,1945;129,1931;129,1920;130,1907;126,1896;124,1883;121,1872;116,1860;111,1850;105,1840;101,1829;93,1820;87,1809;78,1801;71,1792;63,1784;53,1775;45,1768;35,1761;23,1755;16,1750;12,1746;4,1747;4,1754;1,1760;1,1773;0,1786;1,1797;2,1807;2,1819;3,1831;6,1842;8,1852;11,1862;13,1875;16,1884;23,1896;27,1907;34,1918;40,1928;48,1939;56,1948;64,1958;73,1966;82,1975;91,1982;102,1990;111,2000;120,2007;125,2011" o:connectangles="0,0,0,0,0,0,0,0,0,0,0,0,0,0,0,0,0,0,0,0,0,0,0,0,0,0,0,0,0,0,0,0,0,0,0,0,0,0,0,0,0,0,0,0,0,0,0,0,0,0,0,0,0,0,0"/>
                </v:shape>
                <v:shape id="Freeform 554" o:spid="_x0000_s1341" style="position:absolute;left:8927;top:1756;width:115;height:254;visibility:visible;mso-wrap-style:square;v-text-anchor:top" coordsize="115,2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" path="m,l26,60r28,66l83,192r30,60l114,253r,-1l86,195,57,129,27,62,,xe" fillcolor="#8eaa33" stroked="f">
                  <v:path arrowok="t" o:connecttype="custom" o:connectlocs="0,1757;26,1817;54,1883;83,1949;113,2009;114,2010;114,2010;114,2009;86,1952;57,1886;27,1819;0,1757" o:connectangles="0,0,0,0,0,0,0,0,0,0,0,0"/>
                </v:shape>
                <v:shape id="Picture 555" o:spid="_x0000_s1342" type="#_x0000_t75" style="position:absolute;left:8815;top:1895;width:264;height:1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">
                  <v:imagedata r:id="rId314" o:title=""/>
                </v:shape>
                <v:shape id="Freeform 556" o:spid="_x0000_s1343" style="position:absolute;left:8815;top:1895;width:264;height:143;visibility:visible;mso-wrap-style:square;v-text-anchor:top" coordsize="264,1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" path="m263,142r-3,-5l256,131r-4,-4l248,122r-3,-5l242,112r-5,-5l234,102r-3,-5l228,93r-3,-6l221,82r-4,-5l214,71r-4,-4l206,62r-3,-5l198,54r-5,-4l189,46r-6,-4l180,39r-6,-4l168,32r-5,-3l159,26r-6,-3l148,20r-6,-1l136,16r-4,-3l125,12r-5,-1l114,9,109,6r-6,l97,5,91,4,85,3,80,2,75,1r-7,l61,,56,,50,,44,,38,,33,1,25,2,20,1,16,3,11,2,,2,5,7,8,9r2,4l11,15r,5l16,27r3,4l22,35r3,6l29,45r5,4l36,54r4,2l44,62r4,4l51,69r5,5l60,77r5,5l68,85r4,3l78,92r3,3l85,99r6,4l95,108r4,l105,111r6,3l116,117r5,3l128,123r5,1l139,127r5,1l151,131r6,1l163,134r6,1l175,136r7,2l188,138r6,l200,139r7,1l214,141r4,l226,141r6,-1l238,141r6,1l250,142r6,l263,142e" filled="f" strokeweight=".01683mm">
                  <v:path arrowok="t" o:connecttype="custom" o:connectlocs="260,2033;252,2023;245,2013;237,2003;231,1993;225,1983;217,1973;210,1963;203,1953;193,1946;183,1938;174,1931;163,1925;153,1919;142,1915;132,1909;120,1907;109,1902;97,1901;85,1899;75,1897;61,1896;50,1896;38,1896;25,1898;16,1899;11,1898;5,1903;10,1909;11,1916;19,1927;25,1937;34,1945;40,1952;48,1962;56,1970;65,1978;72,1984;81,1991;91,1999;99,2004;111,2010;121,2016;133,2020;144,2024;157,2028;169,2031;182,2034;194,2034;207,2036;218,2037;232,2036;244,2038;256,2038;263,2038" o:connectangles="0,0,0,0,0,0,0,0,0,0,0,0,0,0,0,0,0,0,0,0,0,0,0,0,0,0,0,0,0,0,0,0,0,0,0,0,0,0,0,0,0,0,0,0,0,0,0,0,0,0,0,0,0,0,0"/>
                </v:shape>
                <v:shape id="Freeform 557" o:spid="_x0000_s1344" style="position:absolute;left:8832;top:1907;width:246;height:131;visibility:visible;mso-wrap-style:square;v-text-anchor:top" coordsize="246,1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" path="m,l58,32r62,35l184,101r61,30l246,131r,-1l245,129,188,102,125,68,61,33,,xe" fillcolor="#8eaa33" stroked="f">
                  <v:path arrowok="t" o:connecttype="custom" o:connectlocs="0,1907;58,1939;120,1974;184,2008;245,2038;246,2038;246,2037;245,2036;188,2009;125,1975;61,1940;0,1907" o:connectangles="0,0,0,0,0,0,0,0,0,0,0,0"/>
                </v:shape>
                <w10:wrap type="topAndBottom" anchorx="margin"/>
              </v:group>
            </w:pict>
          </mc:Fallback>
        </mc:AlternateContent>
      </w:r>
    </w:p>
    <w:p w14:paraId="7EB22438" w14:textId="77777777" w:rsidR="00960633" w:rsidRDefault="00960633" w:rsidP="00960633">
      <w:pPr>
        <w:pStyle w:val="Textoindependiente"/>
        <w:rPr>
          <w:rFonts w:ascii="Garamond"/>
          <w:b w:val="0"/>
          <w:sz w:val="20"/>
        </w:rPr>
      </w:pPr>
    </w:p>
    <w:p w14:paraId="1324631F" w14:textId="77777777" w:rsidR="00960633" w:rsidRDefault="00960633" w:rsidP="00960633">
      <w:pPr>
        <w:pStyle w:val="Textoindependiente"/>
        <w:rPr>
          <w:rFonts w:ascii="Garamond"/>
          <w:b w:val="0"/>
          <w:sz w:val="20"/>
        </w:rPr>
      </w:pPr>
    </w:p>
    <w:p w14:paraId="75FB4997" w14:textId="77777777" w:rsidR="00960633" w:rsidRDefault="00960633" w:rsidP="00960633">
      <w:pPr>
        <w:pStyle w:val="Textoindependiente"/>
        <w:rPr>
          <w:rFonts w:ascii="Garamond"/>
          <w:b w:val="0"/>
          <w:sz w:val="20"/>
        </w:rPr>
      </w:pPr>
    </w:p>
    <w:p w14:paraId="444321F0" w14:textId="77777777" w:rsidR="00960633" w:rsidRDefault="00960633" w:rsidP="00960633">
      <w:pPr>
        <w:pStyle w:val="Textoindependiente"/>
        <w:rPr>
          <w:rFonts w:ascii="Garamond"/>
          <w:b w:val="0"/>
          <w:sz w:val="20"/>
        </w:rPr>
      </w:pPr>
    </w:p>
    <w:p w14:paraId="5E79C63C" w14:textId="77777777" w:rsidR="00960633" w:rsidRDefault="00960633" w:rsidP="00960633">
      <w:pPr>
        <w:pStyle w:val="Textoindependiente"/>
        <w:rPr>
          <w:rFonts w:ascii="Garamond"/>
          <w:b w:val="0"/>
          <w:sz w:val="20"/>
        </w:rPr>
      </w:pPr>
    </w:p>
    <w:p w14:paraId="244824A7" w14:textId="77777777" w:rsidR="00960633" w:rsidRDefault="00960633" w:rsidP="00960633">
      <w:pPr>
        <w:pStyle w:val="Textoindependiente"/>
        <w:rPr>
          <w:rFonts w:ascii="Garamond"/>
          <w:b w:val="0"/>
          <w:sz w:val="20"/>
        </w:rPr>
      </w:pPr>
    </w:p>
    <w:p w14:paraId="7EB2E093" w14:textId="77777777" w:rsidR="00960633" w:rsidRDefault="00960633" w:rsidP="00960633">
      <w:pPr>
        <w:pStyle w:val="Textoindependiente"/>
        <w:rPr>
          <w:rFonts w:ascii="Garamond"/>
          <w:b w:val="0"/>
          <w:sz w:val="20"/>
        </w:rPr>
      </w:pPr>
    </w:p>
    <w:p w14:paraId="2F5E534D" w14:textId="77777777" w:rsidR="00960633" w:rsidRDefault="00960633" w:rsidP="00960633">
      <w:pPr>
        <w:pStyle w:val="Textoindependiente"/>
        <w:rPr>
          <w:rFonts w:ascii="Garamond"/>
          <w:b w:val="0"/>
          <w:sz w:val="20"/>
        </w:rPr>
      </w:pPr>
    </w:p>
    <w:p w14:paraId="50AE7A07" w14:textId="77777777" w:rsidR="00960633" w:rsidRDefault="00960633" w:rsidP="00960633">
      <w:pPr>
        <w:pStyle w:val="Textoindependiente"/>
        <w:rPr>
          <w:rFonts w:ascii="Garamond"/>
          <w:b w:val="0"/>
          <w:sz w:val="20"/>
        </w:rPr>
      </w:pPr>
    </w:p>
    <w:p w14:paraId="508C3C34" w14:textId="77777777" w:rsidR="00960633" w:rsidRDefault="00960633" w:rsidP="00960633">
      <w:pPr>
        <w:pStyle w:val="Textoindependiente"/>
        <w:spacing w:before="5"/>
        <w:rPr>
          <w:rFonts w:ascii="Garamond"/>
          <w:b w:val="0"/>
          <w:sz w:val="20"/>
        </w:rPr>
      </w:pPr>
    </w:p>
    <w:p w14:paraId="2EEE72AE" w14:textId="6A72B862" w:rsidR="00960633" w:rsidRPr="007469E9" w:rsidRDefault="00960633" w:rsidP="007469E9">
      <w:pPr>
        <w:widowControl w:val="0"/>
        <w:autoSpaceDE w:val="0"/>
        <w:autoSpaceDN w:val="0"/>
        <w:spacing w:before="18" w:after="0" w:line="457" w:lineRule="exact"/>
        <w:ind w:left="830" w:right="867"/>
        <w:jc w:val="center"/>
        <w:rPr>
          <w:rFonts w:ascii="PMingLiU" w:eastAsia="Georgia" w:hAnsi="Georgia" w:cs="Georgia"/>
          <w:w w:val="105"/>
          <w:sz w:val="34"/>
        </w:rPr>
      </w:pPr>
      <w:r w:rsidRPr="007469E9">
        <w:rPr>
          <w:rFonts w:ascii="PMingLiU" w:eastAsia="Georgia" w:hAnsi="Georgia" w:cs="Georgia"/>
          <w:w w:val="105"/>
          <w:sz w:val="34"/>
        </w:rPr>
        <w:t xml:space="preserve">Presentado por </w:t>
      </w:r>
      <w:r w:rsidR="007469E9" w:rsidRPr="007469E9">
        <w:rPr>
          <w:rFonts w:ascii="PMingLiU" w:eastAsia="Georgia" w:hAnsi="Georgia" w:cs="Georgia"/>
          <w:w w:val="105"/>
          <w:sz w:val="34"/>
        </w:rPr>
        <w:t>Manuel C. Le</w:t>
      </w:r>
      <w:r w:rsidR="007469E9" w:rsidRPr="007469E9">
        <w:rPr>
          <w:rFonts w:ascii="PMingLiU" w:eastAsia="Georgia" w:hAnsi="Georgia" w:cs="Georgia"/>
          <w:w w:val="105"/>
          <w:sz w:val="34"/>
        </w:rPr>
        <w:t>ó</w:t>
      </w:r>
      <w:r w:rsidR="007469E9" w:rsidRPr="007469E9">
        <w:rPr>
          <w:rFonts w:ascii="PMingLiU" w:eastAsia="Georgia" w:hAnsi="Georgia" w:cs="Georgia"/>
          <w:w w:val="105"/>
          <w:sz w:val="34"/>
        </w:rPr>
        <w:t>n Rivera</w:t>
      </w:r>
    </w:p>
    <w:p w14:paraId="0CB2443F" w14:textId="5C16E978" w:rsidR="00960633" w:rsidRPr="007469E9" w:rsidRDefault="00960633" w:rsidP="007469E9">
      <w:pPr>
        <w:widowControl w:val="0"/>
        <w:autoSpaceDE w:val="0"/>
        <w:autoSpaceDN w:val="0"/>
        <w:spacing w:before="18" w:after="0" w:line="457" w:lineRule="exact"/>
        <w:ind w:left="830" w:right="867"/>
        <w:jc w:val="center"/>
        <w:rPr>
          <w:rFonts w:ascii="PMingLiU" w:eastAsia="Georgia" w:hAnsi="Georgia" w:cs="Georgia"/>
          <w:w w:val="105"/>
          <w:sz w:val="34"/>
        </w:rPr>
      </w:pPr>
      <w:r w:rsidRPr="007469E9">
        <w:rPr>
          <w:rFonts w:ascii="PMingLiU" w:eastAsia="Georgia" w:hAnsi="Georgia" w:cs="Georgia"/>
          <w:w w:val="105"/>
          <w:sz w:val="34"/>
        </w:rPr>
        <w:t xml:space="preserve">en Universidad de Burgos </w:t>
      </w:r>
      <w:r w:rsidRPr="007469E9">
        <w:rPr>
          <w:rFonts w:ascii="PMingLiU" w:eastAsia="Georgia" w:hAnsi="Georgia" w:cs="Georgia"/>
          <w:w w:val="105"/>
          <w:sz w:val="34"/>
        </w:rPr>
        <w:t>—</w:t>
      </w:r>
      <w:r w:rsidRPr="007469E9">
        <w:rPr>
          <w:rFonts w:ascii="PMingLiU" w:eastAsia="Georgia" w:hAnsi="Georgia" w:cs="Georgia"/>
          <w:w w:val="105"/>
          <w:sz w:val="34"/>
        </w:rPr>
        <w:t xml:space="preserve"> 20 de enero de 2021 Tutor: </w:t>
      </w:r>
      <w:r w:rsidR="00A2423F">
        <w:rPr>
          <w:rFonts w:ascii="PMingLiU" w:eastAsia="Georgia" w:hAnsi="Georgia" w:cs="Georgia"/>
          <w:w w:val="105"/>
          <w:sz w:val="34"/>
        </w:rPr>
        <w:t>Mar</w:t>
      </w:r>
      <w:r w:rsidR="00A2423F">
        <w:rPr>
          <w:rFonts w:ascii="PMingLiU" w:eastAsia="Georgia" w:hAnsi="Georgia" w:cs="Georgia"/>
          <w:w w:val="105"/>
          <w:sz w:val="34"/>
        </w:rPr>
        <w:t>í</w:t>
      </w:r>
      <w:r w:rsidR="00A2423F">
        <w:rPr>
          <w:rFonts w:ascii="PMingLiU" w:eastAsia="Georgia" w:hAnsi="Georgia" w:cs="Georgia"/>
          <w:w w:val="105"/>
          <w:sz w:val="34"/>
        </w:rPr>
        <w:t>a Bel</w:t>
      </w:r>
      <w:r w:rsidR="00A2423F">
        <w:rPr>
          <w:rFonts w:ascii="PMingLiU" w:eastAsia="Georgia" w:hAnsi="Georgia" w:cs="Georgia"/>
          <w:w w:val="105"/>
          <w:sz w:val="34"/>
        </w:rPr>
        <w:t>é</w:t>
      </w:r>
      <w:r w:rsidR="00A2423F">
        <w:rPr>
          <w:rFonts w:ascii="PMingLiU" w:eastAsia="Georgia" w:hAnsi="Georgia" w:cs="Georgia"/>
          <w:w w:val="105"/>
          <w:sz w:val="34"/>
        </w:rPr>
        <w:t>n Vaquerizo Garc</w:t>
      </w:r>
      <w:r w:rsidR="00A2423F">
        <w:rPr>
          <w:rFonts w:ascii="PMingLiU" w:eastAsia="Georgia" w:hAnsi="Georgia" w:cs="Georgia"/>
          <w:w w:val="105"/>
          <w:sz w:val="34"/>
        </w:rPr>
        <w:t>í</w:t>
      </w:r>
      <w:r w:rsidR="00A2423F">
        <w:rPr>
          <w:rFonts w:ascii="PMingLiU" w:eastAsia="Georgia" w:hAnsi="Georgia" w:cs="Georgia"/>
          <w:w w:val="105"/>
          <w:sz w:val="34"/>
        </w:rPr>
        <w:t>a</w:t>
      </w:r>
    </w:p>
    <w:p w14:paraId="2DF0DFDB" w14:textId="77777777" w:rsidR="00960633" w:rsidRDefault="00960633" w:rsidP="00960633">
      <w:pPr>
        <w:sectPr w:rsidR="00960633" w:rsidSect="00960633">
          <w:headerReference w:type="default" r:id="rId455"/>
          <w:footerReference w:type="even" r:id="rId456"/>
          <w:footerReference w:type="first" r:id="rId457"/>
          <w:pgSz w:w="11906" w:h="16838"/>
          <w:pgMar w:top="1417" w:right="1701" w:bottom="1417" w:left="1701" w:header="708" w:footer="708" w:gutter="0"/>
          <w:cols w:space="708"/>
          <w:titlePg/>
          <w:docGrid w:linePitch="360"/>
        </w:sectPr>
      </w:pPr>
    </w:p>
    <w:p w14:paraId="0CC8AC87" w14:textId="77777777" w:rsidR="00960633" w:rsidRPr="00C835E2" w:rsidRDefault="00960633" w:rsidP="00960633">
      <w:pPr>
        <w:spacing w:before="27" w:after="240"/>
        <w:ind w:left="708" w:right="866"/>
        <w:rPr>
          <w:rFonts w:ascii="Arial"/>
          <w:bCs/>
          <w:sz w:val="19"/>
          <w:szCs w:val="19"/>
        </w:rPr>
      </w:pPr>
      <w:r>
        <w:rPr>
          <w:noProof/>
        </w:rPr>
        <w:lastRenderedPageBreak/>
        <mc:AlternateContent>
          <mc:Choice Requires="wps">
            <w:drawing>
              <wp:anchor distT="0" distB="0" distL="0" distR="0" simplePos="0" relativeHeight="251666432" behindDoc="1" locked="0" layoutInCell="1" allowOverlap="1" wp14:anchorId="30D443CE" wp14:editId="6B380F37">
                <wp:simplePos x="0" y="0"/>
                <wp:positionH relativeFrom="margin">
                  <wp:align>center</wp:align>
                </wp:positionH>
                <wp:positionV relativeFrom="paragraph">
                  <wp:posOffset>200025</wp:posOffset>
                </wp:positionV>
                <wp:extent cx="4669155" cy="1270"/>
                <wp:effectExtent l="0" t="0" r="0" b="0"/>
                <wp:wrapTopAndBottom/>
                <wp:docPr id="563" name="Forma libre: forma 56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7DD0BA7" id="Forma libre: forma 563" o:spid="_x0000_s1026" style="position:absolute;margin-left:0;margin-top:15.75pt;width:367.65pt;height:.1pt;z-index:-251650048;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" path="m,l7352,e" filled="f" strokeweight=".14042mm">
                <v:path arrowok="t" o:connecttype="custom" o:connectlocs="0,0;4668520,0" o:connectangles="0,0"/>
                <w10:wrap type="topAndBottom" anchorx="margin"/>
              </v:shape>
            </w:pict>
          </mc:Fallback>
        </mc:AlternateContent>
      </w:r>
      <w:r>
        <w:rPr>
          <w:rFonts w:ascii="Arial"/>
          <w:bCs/>
          <w:sz w:val="19"/>
          <w:szCs w:val="19"/>
        </w:rPr>
        <w:t xml:space="preserve">         </w:t>
      </w:r>
    </w:p>
    <w:p w14:paraId="098F73F7" w14:textId="0CB5A1E0" w:rsidR="00960633" w:rsidRPr="007469E9" w:rsidRDefault="00960633" w:rsidP="007469E9">
      <w:pPr>
        <w:widowControl w:val="0"/>
        <w:autoSpaceDE w:val="0"/>
        <w:autoSpaceDN w:val="0"/>
        <w:spacing w:before="27" w:after="0" w:line="240" w:lineRule="auto"/>
        <w:ind w:left="830" w:right="866"/>
        <w:jc w:val="center"/>
        <w:rPr>
          <w:rFonts w:ascii="Arial" w:eastAsia="Georgia" w:hAnsi="Georgia" w:cs="Georgia"/>
          <w:b/>
          <w:sz w:val="49"/>
        </w:rPr>
      </w:pPr>
      <w:r w:rsidRPr="007469E9">
        <w:rPr>
          <w:rFonts w:ascii="Arial" w:eastAsia="Georgia" w:hAnsi="Georgia" w:cs="Georgia"/>
          <w:b/>
          <w:sz w:val="49"/>
        </w:rPr>
        <w:t>Í</w:t>
      </w:r>
      <w:r w:rsidRPr="007469E9">
        <w:rPr>
          <w:rFonts w:ascii="Arial" w:eastAsia="Georgia" w:hAnsi="Georgia" w:cs="Georgia"/>
          <w:b/>
          <w:sz w:val="49"/>
        </w:rPr>
        <w:t>ndice General</w:t>
      </w:r>
    </w:p>
    <w:p w14:paraId="5F6071B1" w14:textId="2F0FC7C5" w:rsidR="00960633" w:rsidRDefault="007469E9" w:rsidP="00960633">
      <w:pPr>
        <w:pStyle w:val="Textoindependiente"/>
        <w:spacing w:before="6"/>
        <w:rPr>
          <w:rFonts w:ascii="Arial"/>
          <w:sz w:val="19"/>
        </w:rPr>
      </w:pPr>
      <w:r w:rsidRPr="007469E9">
        <w:rPr>
          <w:rFonts w:ascii="Arial"/>
          <w:b w:val="0"/>
          <w:noProof/>
          <w:sz w:val="49"/>
        </w:rPr>
        <mc:AlternateContent>
          <mc:Choice Requires="wps">
            <w:drawing>
              <wp:anchor distT="0" distB="0" distL="0" distR="0" simplePos="0" relativeHeight="251665408" behindDoc="1" locked="0" layoutInCell="1" allowOverlap="1" wp14:anchorId="7E2AEC07" wp14:editId="0B6FAFA7">
                <wp:simplePos x="0" y="0"/>
                <wp:positionH relativeFrom="margin">
                  <wp:align>center</wp:align>
                </wp:positionH>
                <wp:positionV relativeFrom="paragraph">
                  <wp:posOffset>102235</wp:posOffset>
                </wp:positionV>
                <wp:extent cx="4669155" cy="1270"/>
                <wp:effectExtent l="0" t="0" r="0" b="0"/>
                <wp:wrapTopAndBottom/>
                <wp:docPr id="564" name="Forma libre: forma 56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77563BE" id="Forma libre: forma 564" o:spid="_x0000_s1026" style="position:absolute;margin-left:0;margin-top:8.05pt;width:367.65pt;height:.1pt;z-index:-251651072;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" path="m,l7352,e" filled="f" strokeweight=".14042mm">
                <v:path arrowok="t" o:connecttype="custom" o:connectlocs="0,0;4668520,0" o:connectangles="0,0"/>
                <w10:wrap type="topAndBottom" anchorx="margin"/>
              </v:shape>
            </w:pict>
          </mc:Fallback>
        </mc:AlternateContent>
      </w:r>
    </w:p>
    <w:p w14:paraId="11F67E87" w14:textId="77777777" w:rsidR="00960633" w:rsidRDefault="00960633" w:rsidP="00960633"/>
    <w:p w14:paraId="44574E58" w14:textId="4AA50E60" w:rsidR="007469E9" w:rsidRDefault="00960633">
      <w:pPr>
        <w:pStyle w:val="TDC1"/>
        <w:rPr>
          <w:rFonts w:asciiTheme="minorHAnsi" w:eastAsiaTheme="minorEastAsia" w:hAnsiTheme="minorHAnsi" w:cstheme="minorBidi"/>
          <w:kern w:val="2"/>
          <w:sz w:val="24"/>
          <w:szCs w:val="24"/>
          <w:lang w:eastAsia="es-ES"/>
          <w14:ligatures w14:val="standardContextual"/>
        </w:rPr>
      </w:pPr>
      <w:r>
        <w:fldChar w:fldCharType="begin"/>
      </w:r>
      <w:r>
        <w:instrText xml:space="preserve"> TOC \o "1-1" \h \z \t "Estilo1;2" </w:instrText>
      </w:r>
      <w:r>
        <w:fldChar w:fldCharType="separate"/>
      </w:r>
      <w:hyperlink w:anchor="_Toc194509716" w:history="1">
        <w:r w:rsidR="007469E9" w:rsidRPr="00B810EB">
          <w:rPr>
            <w:rStyle w:val="Hipervnculo"/>
            <w:rFonts w:ascii="Arial"/>
            <w:b/>
          </w:rPr>
          <w:t>Plan de Proyecto Software</w:t>
        </w:r>
        <w:r w:rsidR="007469E9">
          <w:rPr>
            <w:webHidden/>
          </w:rPr>
          <w:tab/>
        </w:r>
        <w:r w:rsidR="007469E9">
          <w:rPr>
            <w:webHidden/>
          </w:rPr>
          <w:fldChar w:fldCharType="begin"/>
        </w:r>
        <w:r w:rsidR="007469E9">
          <w:rPr>
            <w:webHidden/>
          </w:rPr>
          <w:instrText xml:space="preserve"> PAGEREF _Toc194509716 \h </w:instrText>
        </w:r>
        <w:r w:rsidR="007469E9">
          <w:rPr>
            <w:webHidden/>
          </w:rPr>
        </w:r>
        <w:r w:rsidR="007469E9">
          <w:rPr>
            <w:webHidden/>
          </w:rPr>
          <w:fldChar w:fldCharType="separate"/>
        </w:r>
        <w:r w:rsidR="007469E9">
          <w:rPr>
            <w:webHidden/>
          </w:rPr>
          <w:t>1</w:t>
        </w:r>
        <w:r w:rsidR="007469E9">
          <w:rPr>
            <w:webHidden/>
          </w:rPr>
          <w:fldChar w:fldCharType="end"/>
        </w:r>
      </w:hyperlink>
    </w:p>
    <w:p w14:paraId="64655C82" w14:textId="5ABAF6AD" w:rsidR="007469E9" w:rsidRDefault="007469E9">
      <w:pPr>
        <w:pStyle w:val="TDC2"/>
        <w:tabs>
          <w:tab w:val="left" w:pos="72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4509717" w:history="1">
        <w:r w:rsidRPr="00B810EB">
          <w:rPr>
            <w:rStyle w:val="Hipervnculo"/>
            <w:noProof/>
          </w:rPr>
          <w:t>1.1</w:t>
        </w:r>
        <w:r>
          <w:rPr>
            <w:rFonts w:asciiTheme="minorHAnsi" w:eastAsiaTheme="minorEastAsia" w:hAnsiTheme="minorHAnsi" w:cstheme="minorBidi"/>
            <w:noProof/>
            <w:kern w:val="2"/>
            <w:sz w:val="24"/>
            <w:szCs w:val="24"/>
            <w:lang w:eastAsia="es-ES"/>
            <w14:ligatures w14:val="standardContextual"/>
          </w:rPr>
          <w:tab/>
        </w:r>
        <w:r w:rsidRPr="00B810EB">
          <w:rPr>
            <w:rStyle w:val="Hipervnculo"/>
            <w:noProof/>
          </w:rPr>
          <w:t>Introducción</w:t>
        </w:r>
        <w:r>
          <w:rPr>
            <w:noProof/>
            <w:webHidden/>
          </w:rPr>
          <w:tab/>
        </w:r>
        <w:r>
          <w:rPr>
            <w:noProof/>
            <w:webHidden/>
          </w:rPr>
          <w:fldChar w:fldCharType="begin"/>
        </w:r>
        <w:r>
          <w:rPr>
            <w:noProof/>
            <w:webHidden/>
          </w:rPr>
          <w:instrText xml:space="preserve"> PAGEREF _Toc194509717 \h </w:instrText>
        </w:r>
        <w:r>
          <w:rPr>
            <w:noProof/>
            <w:webHidden/>
          </w:rPr>
        </w:r>
        <w:r>
          <w:rPr>
            <w:noProof/>
            <w:webHidden/>
          </w:rPr>
          <w:fldChar w:fldCharType="separate"/>
        </w:r>
        <w:r>
          <w:rPr>
            <w:noProof/>
            <w:webHidden/>
          </w:rPr>
          <w:t>1</w:t>
        </w:r>
        <w:r>
          <w:rPr>
            <w:noProof/>
            <w:webHidden/>
          </w:rPr>
          <w:fldChar w:fldCharType="end"/>
        </w:r>
      </w:hyperlink>
    </w:p>
    <w:p w14:paraId="1F9ADF90" w14:textId="6D1A8FA6" w:rsidR="007469E9" w:rsidRDefault="007469E9">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4509718" w:history="1">
        <w:r w:rsidRPr="00B810EB">
          <w:rPr>
            <w:rStyle w:val="Hipervnculo"/>
            <w:noProof/>
          </w:rPr>
          <w:t>1.2</w:t>
        </w:r>
        <w:r>
          <w:rPr>
            <w:rFonts w:asciiTheme="minorHAnsi" w:eastAsiaTheme="minorEastAsia" w:hAnsiTheme="minorHAnsi" w:cstheme="minorBidi"/>
            <w:noProof/>
            <w:kern w:val="2"/>
            <w:sz w:val="24"/>
            <w:szCs w:val="24"/>
            <w:lang w:eastAsia="es-ES"/>
            <w14:ligatures w14:val="standardContextual"/>
          </w:rPr>
          <w:tab/>
        </w:r>
        <w:r w:rsidRPr="00B810EB">
          <w:rPr>
            <w:rStyle w:val="Hipervnculo"/>
            <w:noProof/>
          </w:rPr>
          <w:t>Planificación temporal</w:t>
        </w:r>
        <w:r>
          <w:rPr>
            <w:noProof/>
            <w:webHidden/>
          </w:rPr>
          <w:tab/>
        </w:r>
        <w:r>
          <w:rPr>
            <w:noProof/>
            <w:webHidden/>
          </w:rPr>
          <w:fldChar w:fldCharType="begin"/>
        </w:r>
        <w:r>
          <w:rPr>
            <w:noProof/>
            <w:webHidden/>
          </w:rPr>
          <w:instrText xml:space="preserve"> PAGEREF _Toc194509718 \h </w:instrText>
        </w:r>
        <w:r>
          <w:rPr>
            <w:noProof/>
            <w:webHidden/>
          </w:rPr>
        </w:r>
        <w:r>
          <w:rPr>
            <w:noProof/>
            <w:webHidden/>
          </w:rPr>
          <w:fldChar w:fldCharType="separate"/>
        </w:r>
        <w:r>
          <w:rPr>
            <w:noProof/>
            <w:webHidden/>
          </w:rPr>
          <w:t>1</w:t>
        </w:r>
        <w:r>
          <w:rPr>
            <w:noProof/>
            <w:webHidden/>
          </w:rPr>
          <w:fldChar w:fldCharType="end"/>
        </w:r>
      </w:hyperlink>
    </w:p>
    <w:p w14:paraId="5F70A897" w14:textId="137F6637" w:rsidR="00960633" w:rsidRDefault="00960633" w:rsidP="00960633">
      <w:r>
        <w:fldChar w:fldCharType="end"/>
      </w:r>
    </w:p>
    <w:p w14:paraId="00008000" w14:textId="77777777" w:rsidR="00960633" w:rsidRDefault="00960633" w:rsidP="00960633"/>
    <w:p w14:paraId="2E3B3CFE" w14:textId="77777777" w:rsidR="00960633" w:rsidRDefault="00960633" w:rsidP="00960633"/>
    <w:p w14:paraId="319FB092" w14:textId="77777777" w:rsidR="00960633" w:rsidRDefault="00960633" w:rsidP="00960633">
      <w:pPr>
        <w:sectPr w:rsidR="00960633" w:rsidSect="00960633">
          <w:headerReference w:type="first" r:id="rId458"/>
          <w:pgSz w:w="11906" w:h="16838"/>
          <w:pgMar w:top="1417" w:right="1701" w:bottom="1417" w:left="1701" w:header="708" w:footer="708" w:gutter="0"/>
          <w:cols w:space="708"/>
          <w:titlePg/>
          <w:docGrid w:linePitch="360"/>
        </w:sectPr>
      </w:pPr>
    </w:p>
    <w:p w14:paraId="56459F90" w14:textId="77777777" w:rsidR="00960633" w:rsidRPr="00C835E2" w:rsidRDefault="00960633" w:rsidP="00960633">
      <w:pPr>
        <w:spacing w:before="27" w:after="240"/>
        <w:ind w:left="708" w:right="866"/>
        <w:rPr>
          <w:rFonts w:ascii="Arial"/>
          <w:bCs/>
          <w:sz w:val="19"/>
          <w:szCs w:val="19"/>
        </w:rPr>
      </w:pPr>
      <w:r>
        <w:rPr>
          <w:noProof/>
        </w:rPr>
        <w:lastRenderedPageBreak/>
        <mc:AlternateContent>
          <mc:Choice Requires="wps">
            <w:drawing>
              <wp:anchor distT="0" distB="0" distL="0" distR="0" simplePos="0" relativeHeight="251668480" behindDoc="1" locked="0" layoutInCell="1" allowOverlap="1" wp14:anchorId="59097869" wp14:editId="5B5D3F4A">
                <wp:simplePos x="0" y="0"/>
                <wp:positionH relativeFrom="page">
                  <wp:posOffset>1407795</wp:posOffset>
                </wp:positionH>
                <wp:positionV relativeFrom="paragraph">
                  <wp:posOffset>152400</wp:posOffset>
                </wp:positionV>
                <wp:extent cx="4669155" cy="1270"/>
                <wp:effectExtent l="0" t="0" r="0" b="0"/>
                <wp:wrapTopAndBottom/>
                <wp:docPr id="587" name="Forma libre: forma 58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BF57DDC" id="Forma libre: forma 587" o:spid="_x0000_s1026" style="position:absolute;margin-left:110.85pt;margin-top:12pt;width:367.65pt;height:.1pt;z-index:-251648000;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" path="m,l7352,e" filled="f" strokeweight=".14042mm">
                <v:path arrowok="t" o:connecttype="custom" o:connectlocs="0,0;4668520,0" o:connectangles="0,0"/>
                <w10:wrap type="topAndBottom" anchorx="page"/>
              </v:shape>
            </w:pict>
          </mc:Fallback>
        </mc:AlternateContent>
      </w:r>
      <w:r>
        <w:rPr>
          <w:rFonts w:ascii="Arial"/>
          <w:bCs/>
          <w:sz w:val="19"/>
          <w:szCs w:val="19"/>
        </w:rPr>
        <w:t xml:space="preserve">         </w:t>
      </w:r>
    </w:p>
    <w:p w14:paraId="48073EF0" w14:textId="504F3E32" w:rsidR="00960633" w:rsidRPr="00B94133" w:rsidRDefault="00960633" w:rsidP="00B94133">
      <w:pPr>
        <w:widowControl w:val="0"/>
        <w:autoSpaceDE w:val="0"/>
        <w:autoSpaceDN w:val="0"/>
        <w:spacing w:before="27" w:after="0" w:line="240" w:lineRule="auto"/>
        <w:ind w:left="830" w:right="866"/>
        <w:jc w:val="center"/>
        <w:rPr>
          <w:rFonts w:ascii="Arial" w:eastAsia="Georgia" w:hAnsi="Georgia" w:cs="Georgia"/>
          <w:b/>
          <w:sz w:val="49"/>
        </w:rPr>
      </w:pPr>
      <w:r w:rsidRPr="00B94133">
        <w:rPr>
          <w:rFonts w:ascii="Arial" w:eastAsia="Georgia" w:hAnsi="Georgia" w:cs="Georgia"/>
          <w:b/>
          <w:noProof/>
          <w:sz w:val="49"/>
        </w:rPr>
        <mc:AlternateContent>
          <mc:Choice Requires="wps">
            <w:drawing>
              <wp:anchor distT="0" distB="0" distL="0" distR="0" simplePos="0" relativeHeight="251667456" behindDoc="1" locked="0" layoutInCell="1" allowOverlap="1" wp14:anchorId="2351F059" wp14:editId="0B11F42F">
                <wp:simplePos x="0" y="0"/>
                <wp:positionH relativeFrom="margin">
                  <wp:align>center</wp:align>
                </wp:positionH>
                <wp:positionV relativeFrom="paragraph">
                  <wp:posOffset>519430</wp:posOffset>
                </wp:positionV>
                <wp:extent cx="4669155" cy="1270"/>
                <wp:effectExtent l="0" t="0" r="0" b="0"/>
                <wp:wrapTopAndBottom/>
                <wp:docPr id="588" name="Forma libre: forma 58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7362643" id="Forma libre: forma 588" o:spid="_x0000_s1026" style="position:absolute;margin-left:0;margin-top:40.9pt;width:367.65pt;height:.1pt;z-index:-251649024;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" path="m,l7352,e" filled="f" strokeweight=".14042mm">
                <v:path arrowok="t" o:connecttype="custom" o:connectlocs="0,0;4668520,0" o:connectangles="0,0"/>
                <w10:wrap type="topAndBottom" anchorx="margin"/>
              </v:shape>
            </w:pict>
          </mc:Fallback>
        </mc:AlternateContent>
      </w:r>
      <w:r w:rsidRPr="00B94133">
        <w:rPr>
          <w:rFonts w:ascii="Arial" w:eastAsia="Georgia" w:hAnsi="Georgia" w:cs="Georgia"/>
          <w:b/>
          <w:sz w:val="49"/>
        </w:rPr>
        <w:t>Í</w:t>
      </w:r>
      <w:r w:rsidRPr="00B94133">
        <w:rPr>
          <w:rFonts w:ascii="Arial" w:eastAsia="Georgia" w:hAnsi="Georgia" w:cs="Georgia"/>
          <w:b/>
          <w:sz w:val="49"/>
        </w:rPr>
        <w:t>ndice de Figuras</w:t>
      </w:r>
    </w:p>
    <w:p w14:paraId="59065F0B" w14:textId="7C57D339" w:rsidR="00960633" w:rsidRDefault="00960633" w:rsidP="00960633">
      <w:pPr>
        <w:pStyle w:val="Textoindependiente"/>
        <w:spacing w:before="6"/>
        <w:rPr>
          <w:rFonts w:ascii="Arial"/>
          <w:sz w:val="19"/>
        </w:rPr>
      </w:pPr>
    </w:p>
    <w:p w14:paraId="64790B60" w14:textId="77777777" w:rsidR="00960633" w:rsidRDefault="00960633" w:rsidP="00960633"/>
    <w:p w14:paraId="6F7F6C0E" w14:textId="028C3BF5" w:rsidR="00E51955" w:rsidRPr="00E51955" w:rsidRDefault="00960633">
      <w:pPr>
        <w:pStyle w:val="TDC1"/>
        <w:rPr>
          <w:rFonts w:asciiTheme="minorHAnsi" w:eastAsiaTheme="minorEastAsia" w:hAnsiTheme="minorHAnsi" w:cstheme="minorBidi"/>
          <w:b/>
          <w:bCs/>
          <w:kern w:val="2"/>
          <w:sz w:val="24"/>
          <w:szCs w:val="24"/>
          <w:u w:val="single"/>
          <w:lang w:eastAsia="es-ES"/>
          <w14:ligatures w14:val="standardContextual"/>
        </w:rPr>
      </w:pPr>
      <w:r w:rsidRPr="00E51955">
        <w:rPr>
          <w:b/>
          <w:bCs/>
          <w:u w:val="single"/>
        </w:rPr>
        <w:fldChar w:fldCharType="begin"/>
      </w:r>
      <w:r w:rsidRPr="00E51955">
        <w:rPr>
          <w:b/>
          <w:bCs/>
          <w:u w:val="single"/>
        </w:rPr>
        <w:instrText xml:space="preserve"> TOC \h \z \t "Leyenda Figura;1" </w:instrText>
      </w:r>
      <w:r w:rsidRPr="00E51955">
        <w:rPr>
          <w:b/>
          <w:bCs/>
          <w:u w:val="single"/>
        </w:rPr>
        <w:fldChar w:fldCharType="separate"/>
      </w:r>
      <w:hyperlink w:anchor="_Toc194511389" w:history="1">
        <w:r w:rsidR="00E51955" w:rsidRPr="00E51955">
          <w:rPr>
            <w:rStyle w:val="Hipervnculo"/>
            <w:b/>
            <w:bCs/>
            <w:lang w:val="en-US"/>
          </w:rPr>
          <w:t>Figura A1: Milestone Burndown - Sprint 1</w:t>
        </w:r>
        <w:r w:rsidR="00E51955" w:rsidRPr="00E51955">
          <w:rPr>
            <w:b/>
            <w:bCs/>
            <w:webHidden/>
          </w:rPr>
          <w:tab/>
        </w:r>
        <w:r w:rsidR="00E51955" w:rsidRPr="00E51955">
          <w:rPr>
            <w:webHidden/>
          </w:rPr>
          <w:fldChar w:fldCharType="begin"/>
        </w:r>
        <w:r w:rsidR="00E51955" w:rsidRPr="00E51955">
          <w:rPr>
            <w:webHidden/>
          </w:rPr>
          <w:instrText xml:space="preserve"> PAGEREF _Toc194511389 \h </w:instrText>
        </w:r>
        <w:r w:rsidR="00E51955" w:rsidRPr="00E51955">
          <w:rPr>
            <w:webHidden/>
          </w:rPr>
        </w:r>
        <w:r w:rsidR="00E51955" w:rsidRPr="00E51955">
          <w:rPr>
            <w:webHidden/>
          </w:rPr>
          <w:fldChar w:fldCharType="separate"/>
        </w:r>
        <w:r w:rsidR="00E51955" w:rsidRPr="00E51955">
          <w:rPr>
            <w:webHidden/>
          </w:rPr>
          <w:t>2</w:t>
        </w:r>
        <w:r w:rsidR="00E51955" w:rsidRPr="00E51955">
          <w:rPr>
            <w:webHidden/>
          </w:rPr>
          <w:fldChar w:fldCharType="end"/>
        </w:r>
      </w:hyperlink>
    </w:p>
    <w:p w14:paraId="06615238" w14:textId="0109E0B3" w:rsidR="00E51955" w:rsidRPr="00E51955" w:rsidRDefault="00E51955">
      <w:pPr>
        <w:pStyle w:val="TDC1"/>
        <w:rPr>
          <w:rFonts w:asciiTheme="minorHAnsi" w:eastAsiaTheme="minorEastAsia" w:hAnsiTheme="minorHAnsi" w:cstheme="minorBidi"/>
          <w:b/>
          <w:bCs/>
          <w:kern w:val="2"/>
          <w:sz w:val="24"/>
          <w:szCs w:val="24"/>
          <w:u w:val="single"/>
          <w:lang w:eastAsia="es-ES"/>
          <w14:ligatures w14:val="standardContextual"/>
        </w:rPr>
      </w:pPr>
      <w:hyperlink w:anchor="_Toc194511390" w:history="1">
        <w:r w:rsidRPr="00E51955">
          <w:rPr>
            <w:rStyle w:val="Hipervnculo"/>
            <w:b/>
            <w:bCs/>
          </w:rPr>
          <w:t>Figura A2: Issues - Sprint 1</w:t>
        </w:r>
        <w:r w:rsidRPr="00E51955">
          <w:rPr>
            <w:b/>
            <w:bCs/>
            <w:webHidden/>
          </w:rPr>
          <w:tab/>
        </w:r>
        <w:r w:rsidRPr="00E51955">
          <w:rPr>
            <w:webHidden/>
          </w:rPr>
          <w:fldChar w:fldCharType="begin"/>
        </w:r>
        <w:r w:rsidRPr="00E51955">
          <w:rPr>
            <w:webHidden/>
          </w:rPr>
          <w:instrText xml:space="preserve"> PAGEREF _Toc194511390 \h </w:instrText>
        </w:r>
        <w:r w:rsidRPr="00E51955">
          <w:rPr>
            <w:webHidden/>
          </w:rPr>
        </w:r>
        <w:r w:rsidRPr="00E51955">
          <w:rPr>
            <w:webHidden/>
          </w:rPr>
          <w:fldChar w:fldCharType="separate"/>
        </w:r>
        <w:r w:rsidRPr="00E51955">
          <w:rPr>
            <w:webHidden/>
          </w:rPr>
          <w:t>2</w:t>
        </w:r>
        <w:r w:rsidRPr="00E51955">
          <w:rPr>
            <w:webHidden/>
          </w:rPr>
          <w:fldChar w:fldCharType="end"/>
        </w:r>
      </w:hyperlink>
    </w:p>
    <w:p w14:paraId="354AD96C" w14:textId="5E9BEF01" w:rsidR="00960633" w:rsidRPr="00E51955" w:rsidRDefault="00960633" w:rsidP="00960633">
      <w:pPr>
        <w:rPr>
          <w:b/>
          <w:bCs/>
          <w:u w:val="single"/>
        </w:rPr>
      </w:pPr>
      <w:r w:rsidRPr="00E51955">
        <w:rPr>
          <w:b/>
          <w:bCs/>
          <w:u w:val="single"/>
        </w:rPr>
        <w:fldChar w:fldCharType="end"/>
      </w:r>
    </w:p>
    <w:p w14:paraId="1383C679" w14:textId="77777777" w:rsidR="00960633" w:rsidRDefault="00960633" w:rsidP="00960633">
      <w:pPr>
        <w:sectPr w:rsidR="00960633" w:rsidSect="00960633">
          <w:headerReference w:type="first" r:id="rId459"/>
          <w:pgSz w:w="11906" w:h="16838"/>
          <w:pgMar w:top="1417" w:right="1701" w:bottom="1417" w:left="1701" w:header="708" w:footer="708" w:gutter="0"/>
          <w:cols w:space="708"/>
          <w:titlePg/>
          <w:docGrid w:linePitch="360"/>
        </w:sectPr>
      </w:pPr>
    </w:p>
    <w:p w14:paraId="4161D950" w14:textId="77777777" w:rsidR="00960633" w:rsidRPr="00C835E2" w:rsidRDefault="00960633" w:rsidP="00960633">
      <w:pPr>
        <w:spacing w:before="27" w:after="240"/>
        <w:ind w:left="708" w:right="866"/>
        <w:rPr>
          <w:rFonts w:ascii="Arial"/>
          <w:bCs/>
          <w:sz w:val="19"/>
          <w:szCs w:val="19"/>
        </w:rPr>
      </w:pPr>
      <w:r>
        <w:rPr>
          <w:noProof/>
        </w:rPr>
        <w:lastRenderedPageBreak/>
        <mc:AlternateContent>
          <mc:Choice Requires="wps">
            <w:drawing>
              <wp:anchor distT="0" distB="0" distL="0" distR="0" simplePos="0" relativeHeight="251670528" behindDoc="1" locked="0" layoutInCell="1" allowOverlap="1" wp14:anchorId="1B7C605D" wp14:editId="0D8993AC">
                <wp:simplePos x="0" y="0"/>
                <wp:positionH relativeFrom="page">
                  <wp:posOffset>1407795</wp:posOffset>
                </wp:positionH>
                <wp:positionV relativeFrom="paragraph">
                  <wp:posOffset>152400</wp:posOffset>
                </wp:positionV>
                <wp:extent cx="4669155" cy="1270"/>
                <wp:effectExtent l="0" t="0" r="0" b="0"/>
                <wp:wrapTopAndBottom/>
                <wp:docPr id="589" name="Forma libre: forma 58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D041631" id="Forma libre: forma 589" o:spid="_x0000_s1026" style="position:absolute;margin-left:110.85pt;margin-top:12pt;width:367.65pt;height:.1pt;z-index:-251645952;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" path="m,l7352,e" filled="f" strokeweight=".14042mm">
                <v:path arrowok="t" o:connecttype="custom" o:connectlocs="0,0;4668520,0" o:connectangles="0,0"/>
                <w10:wrap type="topAndBottom" anchorx="page"/>
              </v:shape>
            </w:pict>
          </mc:Fallback>
        </mc:AlternateContent>
      </w:r>
      <w:r>
        <w:rPr>
          <w:rFonts w:ascii="Arial"/>
          <w:bCs/>
          <w:sz w:val="19"/>
          <w:szCs w:val="19"/>
        </w:rPr>
        <w:t xml:space="preserve">         </w:t>
      </w:r>
    </w:p>
    <w:p w14:paraId="61DAA53B" w14:textId="7291B545" w:rsidR="00960633" w:rsidRPr="00B94133" w:rsidRDefault="00960633" w:rsidP="00B94133">
      <w:pPr>
        <w:widowControl w:val="0"/>
        <w:autoSpaceDE w:val="0"/>
        <w:autoSpaceDN w:val="0"/>
        <w:spacing w:before="27" w:after="0" w:line="240" w:lineRule="auto"/>
        <w:ind w:left="830" w:right="866"/>
        <w:jc w:val="center"/>
        <w:rPr>
          <w:rFonts w:ascii="Arial" w:eastAsia="Georgia" w:hAnsi="Georgia" w:cs="Georgia"/>
          <w:b/>
          <w:sz w:val="49"/>
        </w:rPr>
      </w:pPr>
      <w:r w:rsidRPr="00B94133">
        <w:rPr>
          <w:rFonts w:ascii="Arial" w:eastAsia="Georgia" w:hAnsi="Georgia" w:cs="Georgia"/>
          <w:b/>
          <w:sz w:val="49"/>
        </w:rPr>
        <w:t>Í</w:t>
      </w:r>
      <w:r w:rsidRPr="00B94133">
        <w:rPr>
          <w:rFonts w:ascii="Arial" w:eastAsia="Georgia" w:hAnsi="Georgia" w:cs="Georgia"/>
          <w:b/>
          <w:sz w:val="49"/>
        </w:rPr>
        <w:t>ndice de Tablas</w:t>
      </w:r>
    </w:p>
    <w:p w14:paraId="1C01BA1A" w14:textId="1C1C7632" w:rsidR="00960633" w:rsidRDefault="00B94133" w:rsidP="00960633">
      <w:pPr>
        <w:pStyle w:val="Textoindependiente"/>
        <w:spacing w:before="6"/>
        <w:rPr>
          <w:rFonts w:ascii="Arial"/>
          <w:sz w:val="19"/>
        </w:rPr>
      </w:pPr>
      <w:r>
        <w:rPr>
          <w:noProof/>
        </w:rPr>
        <mc:AlternateContent>
          <mc:Choice Requires="wps">
            <w:drawing>
              <wp:anchor distT="0" distB="0" distL="0" distR="0" simplePos="0" relativeHeight="251669504" behindDoc="1" locked="0" layoutInCell="1" allowOverlap="1" wp14:anchorId="71F2F6B0" wp14:editId="70A54A3E">
                <wp:simplePos x="0" y="0"/>
                <wp:positionH relativeFrom="margin">
                  <wp:posOffset>355600</wp:posOffset>
                </wp:positionH>
                <wp:positionV relativeFrom="paragraph">
                  <wp:posOffset>151130</wp:posOffset>
                </wp:positionV>
                <wp:extent cx="4669155" cy="1270"/>
                <wp:effectExtent l="0" t="0" r="0" b="0"/>
                <wp:wrapTopAndBottom/>
                <wp:docPr id="590" name="Forma libre: forma 59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21A7673" id="Forma libre: forma 590" o:spid="_x0000_s1026" style="position:absolute;margin-left:28pt;margin-top:11.9pt;width:367.65pt;height:.1pt;z-index:-251646976;visibility:visible;mso-wrap-style:square;mso-width-percent:0;mso-height-percent:0;mso-wrap-distance-left:0;mso-wrap-distance-top:0;mso-wrap-distance-right:0;mso-wrap-distance-bottom:0;mso-position-horizontal:absolute;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" path="m,l7352,e" filled="f" strokeweight=".14042mm">
                <v:path arrowok="t" o:connecttype="custom" o:connectlocs="0,0;4668520,0" o:connectangles="0,0"/>
                <w10:wrap type="topAndBottom" anchorx="margin"/>
              </v:shape>
            </w:pict>
          </mc:Fallback>
        </mc:AlternateContent>
      </w:r>
    </w:p>
    <w:p w14:paraId="094D3FFB" w14:textId="5E6D2475" w:rsidR="00960633" w:rsidRDefault="00960633" w:rsidP="00960633"/>
    <w:p w14:paraId="5B211EDA" w14:textId="7C37E212" w:rsidR="00E51955" w:rsidRPr="00E51955" w:rsidRDefault="00960633">
      <w:pPr>
        <w:pStyle w:val="TDC1"/>
        <w:rPr>
          <w:rFonts w:asciiTheme="minorHAnsi" w:eastAsiaTheme="minorEastAsia" w:hAnsiTheme="minorHAnsi" w:cstheme="minorBidi"/>
          <w:b/>
          <w:bCs/>
          <w:kern w:val="2"/>
          <w:sz w:val="24"/>
          <w:szCs w:val="24"/>
          <w:u w:val="single"/>
          <w:lang w:eastAsia="es-ES"/>
          <w14:ligatures w14:val="standardContextual"/>
        </w:rPr>
      </w:pPr>
      <w:r w:rsidRPr="00E51955">
        <w:rPr>
          <w:b/>
          <w:bCs/>
          <w:u w:val="single"/>
        </w:rPr>
        <w:fldChar w:fldCharType="begin"/>
      </w:r>
      <w:r w:rsidRPr="00E51955">
        <w:rPr>
          <w:b/>
          <w:bCs/>
          <w:u w:val="single"/>
        </w:rPr>
        <w:instrText xml:space="preserve"> TOC \h \z \t "Leyenda tabla;1" </w:instrText>
      </w:r>
      <w:r w:rsidRPr="00E51955">
        <w:rPr>
          <w:b/>
          <w:bCs/>
          <w:u w:val="single"/>
        </w:rPr>
        <w:fldChar w:fldCharType="separate"/>
      </w:r>
      <w:hyperlink w:anchor="_Toc194511409" w:history="1">
        <w:r w:rsidR="00E51955" w:rsidRPr="00E51955">
          <w:rPr>
            <w:rStyle w:val="Hipervnculo"/>
            <w:b/>
            <w:bCs/>
          </w:rPr>
          <w:t>Tabla A1: Tareas - Sprint 1</w:t>
        </w:r>
        <w:r w:rsidR="00E51955" w:rsidRPr="00E51955">
          <w:rPr>
            <w:b/>
            <w:bCs/>
            <w:webHidden/>
          </w:rPr>
          <w:tab/>
        </w:r>
        <w:r w:rsidR="00E51955" w:rsidRPr="00E51955">
          <w:rPr>
            <w:webHidden/>
          </w:rPr>
          <w:fldChar w:fldCharType="begin"/>
        </w:r>
        <w:r w:rsidR="00E51955" w:rsidRPr="00E51955">
          <w:rPr>
            <w:webHidden/>
          </w:rPr>
          <w:instrText xml:space="preserve"> PAGEREF _Toc194511409 \h </w:instrText>
        </w:r>
        <w:r w:rsidR="00E51955" w:rsidRPr="00E51955">
          <w:rPr>
            <w:webHidden/>
          </w:rPr>
        </w:r>
        <w:r w:rsidR="00E51955" w:rsidRPr="00E51955">
          <w:rPr>
            <w:webHidden/>
          </w:rPr>
          <w:fldChar w:fldCharType="separate"/>
        </w:r>
        <w:r w:rsidR="00E51955" w:rsidRPr="00E51955">
          <w:rPr>
            <w:webHidden/>
          </w:rPr>
          <w:t>3</w:t>
        </w:r>
        <w:r w:rsidR="00E51955" w:rsidRPr="00E51955">
          <w:rPr>
            <w:webHidden/>
          </w:rPr>
          <w:fldChar w:fldCharType="end"/>
        </w:r>
      </w:hyperlink>
    </w:p>
    <w:p w14:paraId="5CC1CCE8" w14:textId="20A979B9" w:rsidR="00960633" w:rsidRPr="00E51955" w:rsidRDefault="00960633" w:rsidP="00960633">
      <w:pPr>
        <w:spacing w:line="360" w:lineRule="auto"/>
        <w:rPr>
          <w:b/>
          <w:bCs/>
          <w:u w:val="single"/>
        </w:rPr>
      </w:pPr>
      <w:r w:rsidRPr="00E51955">
        <w:rPr>
          <w:b/>
          <w:bCs/>
          <w:u w:val="single"/>
        </w:rPr>
        <w:fldChar w:fldCharType="end"/>
      </w:r>
    </w:p>
    <w:p w14:paraId="11DED3F9" w14:textId="77777777" w:rsidR="00960633" w:rsidRDefault="00960633" w:rsidP="00960633"/>
    <w:p w14:paraId="2C76BC51" w14:textId="77777777" w:rsidR="00960633" w:rsidRDefault="00960633" w:rsidP="00960633"/>
    <w:p w14:paraId="6223467E" w14:textId="77777777" w:rsidR="00960633" w:rsidRDefault="00960633" w:rsidP="00960633"/>
    <w:p w14:paraId="7E542C28" w14:textId="77777777" w:rsidR="00960633" w:rsidRDefault="00960633" w:rsidP="00960633"/>
    <w:p w14:paraId="7E2EF94E" w14:textId="77777777" w:rsidR="00960633" w:rsidRDefault="00960633" w:rsidP="00960633"/>
    <w:p w14:paraId="6B1F326C" w14:textId="77777777" w:rsidR="00960633" w:rsidRDefault="00960633" w:rsidP="00960633"/>
    <w:p w14:paraId="26DE5AA3" w14:textId="77777777" w:rsidR="00960633" w:rsidRDefault="00960633" w:rsidP="00960633"/>
    <w:p w14:paraId="3B47ED5E" w14:textId="77777777" w:rsidR="00960633" w:rsidRDefault="00960633" w:rsidP="00960633"/>
    <w:p w14:paraId="5169F3EF" w14:textId="77777777" w:rsidR="00960633" w:rsidRDefault="00960633" w:rsidP="00960633"/>
    <w:p w14:paraId="68BFE7EC" w14:textId="77777777" w:rsidR="00960633" w:rsidRDefault="00960633" w:rsidP="00960633"/>
    <w:p w14:paraId="2531293E" w14:textId="77777777" w:rsidR="00960633" w:rsidRDefault="00960633" w:rsidP="00960633">
      <w:pPr>
        <w:sectPr w:rsidR="00960633" w:rsidSect="00960633">
          <w:headerReference w:type="even" r:id="rId460"/>
          <w:headerReference w:type="default" r:id="rId461"/>
          <w:footerReference w:type="even" r:id="rId462"/>
          <w:footerReference w:type="default" r:id="rId463"/>
          <w:headerReference w:type="first" r:id="rId464"/>
          <w:pgSz w:w="11906" w:h="16838"/>
          <w:pgMar w:top="1417" w:right="1701" w:bottom="1417" w:left="1701" w:header="708" w:footer="708" w:gutter="0"/>
          <w:pgNumType w:start="0"/>
          <w:cols w:space="708"/>
          <w:titlePg/>
          <w:docGrid w:linePitch="360"/>
        </w:sectPr>
      </w:pPr>
    </w:p>
    <w:p w14:paraId="6A080790" w14:textId="77777777" w:rsidR="00960633" w:rsidRPr="00C835E2" w:rsidRDefault="00960633" w:rsidP="00960633">
      <w:pPr>
        <w:spacing w:before="27" w:after="240"/>
        <w:ind w:left="708" w:right="866"/>
        <w:rPr>
          <w:rFonts w:ascii="Arial"/>
          <w:bCs/>
          <w:sz w:val="19"/>
          <w:szCs w:val="19"/>
        </w:rPr>
      </w:pPr>
      <w:r>
        <w:rPr>
          <w:noProof/>
        </w:rPr>
        <w:lastRenderedPageBreak/>
        <mc:AlternateContent>
          <mc:Choice Requires="wps">
            <w:drawing>
              <wp:anchor distT="0" distB="0" distL="0" distR="0" simplePos="0" relativeHeight="251664384" behindDoc="1" locked="0" layoutInCell="1" allowOverlap="1" wp14:anchorId="2EEAC051" wp14:editId="7EE0AB34">
                <wp:simplePos x="0" y="0"/>
                <wp:positionH relativeFrom="page">
                  <wp:posOffset>1407795</wp:posOffset>
                </wp:positionH>
                <wp:positionV relativeFrom="paragraph">
                  <wp:posOffset>152400</wp:posOffset>
                </wp:positionV>
                <wp:extent cx="4669155" cy="1270"/>
                <wp:effectExtent l="0" t="0" r="0" b="0"/>
                <wp:wrapTopAndBottom/>
                <wp:docPr id="559" name="Forma libre: forma 55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57B5D28" id="Forma libre: forma 559" o:spid="_x0000_s1026" style="position:absolute;margin-left:110.85pt;margin-top:12pt;width:367.65pt;height:.1pt;z-index:-251652096;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" path="m,l7352,e" filled="f" strokeweight=".14042mm">
                <v:path arrowok="t" o:connecttype="custom" o:connectlocs="0,0;4668520,0" o:connectangles="0,0"/>
                <w10:wrap type="topAndBottom" anchorx="page"/>
              </v:shape>
            </w:pict>
          </mc:Fallback>
        </mc:AlternateContent>
      </w:r>
      <w:r>
        <w:rPr>
          <w:rFonts w:ascii="Arial"/>
          <w:bCs/>
          <w:sz w:val="19"/>
          <w:szCs w:val="19"/>
        </w:rPr>
        <w:t xml:space="preserve">   </w:t>
      </w:r>
    </w:p>
    <w:bookmarkStart w:id="0" w:name="_Toc194509716"/>
    <w:p w14:paraId="0BEE9A47" w14:textId="30A0A854" w:rsidR="00960633" w:rsidRPr="007469E9" w:rsidRDefault="00960633" w:rsidP="007469E9">
      <w:pPr>
        <w:pStyle w:val="Ttulo1"/>
        <w:keepNext w:val="0"/>
        <w:keepLines w:val="0"/>
        <w:widowControl w:val="0"/>
        <w:autoSpaceDE w:val="0"/>
        <w:autoSpaceDN w:val="0"/>
        <w:spacing w:before="27" w:after="0" w:line="240" w:lineRule="auto"/>
        <w:ind w:left="830" w:right="866"/>
        <w:jc w:val="center"/>
        <w:rPr>
          <w:rFonts w:ascii="Arial" w:eastAsia="Georgia" w:hAnsi="Georgia" w:cs="Georgia"/>
          <w:b/>
          <w:color w:val="auto"/>
          <w:sz w:val="49"/>
          <w:szCs w:val="22"/>
        </w:rPr>
      </w:pPr>
      <w:r w:rsidRPr="007469E9">
        <w:rPr>
          <w:rFonts w:ascii="Arial" w:eastAsia="Georgia" w:hAnsi="Georgia" w:cs="Georgia"/>
          <w:b/>
          <w:noProof/>
          <w:color w:val="auto"/>
          <w:sz w:val="49"/>
          <w:szCs w:val="22"/>
        </w:rPr>
        <mc:AlternateContent>
          <mc:Choice Requires="wps">
            <w:drawing>
              <wp:anchor distT="0" distB="0" distL="0" distR="0" simplePos="0" relativeHeight="251663360" behindDoc="1" locked="0" layoutInCell="1" allowOverlap="1" wp14:anchorId="0C14EA8C" wp14:editId="1E666746">
                <wp:simplePos x="0" y="0"/>
                <wp:positionH relativeFrom="margin">
                  <wp:align>center</wp:align>
                </wp:positionH>
                <wp:positionV relativeFrom="paragraph">
                  <wp:posOffset>553085</wp:posOffset>
                </wp:positionV>
                <wp:extent cx="4669155" cy="1270"/>
                <wp:effectExtent l="0" t="0" r="0" b="0"/>
                <wp:wrapTopAndBottom/>
                <wp:docPr id="558" name="Forma libre: forma 55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F526C3D" id="Forma libre: forma 558" o:spid="_x0000_s1026" style="position:absolute;margin-left:0;margin-top:43.55pt;width:367.65pt;height:.1pt;z-index:-251653120;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" path="m,l7352,e" filled="f" strokeweight=".14042mm">
                <v:path arrowok="t" o:connecttype="custom" o:connectlocs="0,0;4668520,0" o:connectangles="0,0"/>
                <w10:wrap type="topAndBottom" anchorx="margin"/>
              </v:shape>
            </w:pict>
          </mc:Fallback>
        </mc:AlternateContent>
      </w:r>
      <w:r w:rsidRPr="007469E9">
        <w:rPr>
          <w:rFonts w:ascii="Arial" w:eastAsia="Georgia" w:hAnsi="Georgia" w:cs="Georgia"/>
          <w:b/>
          <w:color w:val="auto"/>
          <w:sz w:val="49"/>
          <w:szCs w:val="22"/>
        </w:rPr>
        <w:t>Plan de Proyecto Software</w:t>
      </w:r>
      <w:bookmarkEnd w:id="0"/>
    </w:p>
    <w:p w14:paraId="7BD6A284" w14:textId="6A14878A" w:rsidR="00960633" w:rsidRDefault="00960633" w:rsidP="00960633">
      <w:pPr>
        <w:pStyle w:val="Textoindependiente"/>
        <w:spacing w:before="6"/>
        <w:rPr>
          <w:rFonts w:ascii="Arial"/>
          <w:sz w:val="19"/>
        </w:rPr>
      </w:pPr>
    </w:p>
    <w:p w14:paraId="74258D8C" w14:textId="77777777" w:rsidR="00960633" w:rsidRDefault="00960633" w:rsidP="00960633">
      <w:pPr>
        <w:pStyle w:val="Textoindependiente"/>
        <w:rPr>
          <w:rFonts w:ascii="Arial"/>
          <w:sz w:val="20"/>
        </w:rPr>
      </w:pPr>
    </w:p>
    <w:p w14:paraId="5FB42DC4" w14:textId="77777777" w:rsidR="00960633" w:rsidRDefault="00960633" w:rsidP="00960633">
      <w:pPr>
        <w:pStyle w:val="Textoindependiente"/>
        <w:rPr>
          <w:rFonts w:ascii="Arial"/>
          <w:sz w:val="20"/>
        </w:rPr>
      </w:pPr>
    </w:p>
    <w:p w14:paraId="1E4CA66D" w14:textId="77777777" w:rsidR="00960633" w:rsidRDefault="00960633" w:rsidP="00960633">
      <w:pPr>
        <w:pStyle w:val="Textoindependiente"/>
        <w:rPr>
          <w:rFonts w:ascii="Arial"/>
          <w:sz w:val="20"/>
        </w:rPr>
      </w:pPr>
    </w:p>
    <w:p w14:paraId="7D995E7D" w14:textId="77777777" w:rsidR="00960633" w:rsidRPr="007469E9" w:rsidRDefault="00960633" w:rsidP="00960633">
      <w:pPr>
        <w:pStyle w:val="Estilo1"/>
        <w:numPr>
          <w:ilvl w:val="0"/>
          <w:numId w:val="1"/>
        </w:numPr>
        <w:rPr>
          <w:rFonts w:ascii="Georgia" w:eastAsia="Georgia" w:hAnsi="Georgia" w:cs="Georgia"/>
        </w:rPr>
      </w:pPr>
      <w:bookmarkStart w:id="1" w:name="_Toc194509717"/>
      <w:r w:rsidRPr="007469E9">
        <w:rPr>
          <w:rFonts w:ascii="Georgia" w:eastAsia="Georgia" w:hAnsi="Georgia" w:cs="Georgia"/>
        </w:rPr>
        <w:t>Introducción</w:t>
      </w:r>
      <w:bookmarkEnd w:id="1"/>
    </w:p>
    <w:p w14:paraId="3D4FA1E5" w14:textId="04AA1BD0" w:rsidR="007C4ACC" w:rsidRPr="007C4ACC" w:rsidRDefault="007C4ACC" w:rsidP="007C4ACC">
      <w:pPr>
        <w:pStyle w:val="Prrafodelista"/>
        <w:spacing w:after="0" w:line="360" w:lineRule="auto"/>
        <w:ind w:left="0" w:firstLine="426"/>
        <w:jc w:val="both"/>
        <w:rPr>
          <w:rFonts w:ascii="Georgia" w:eastAsia="Georgia" w:hAnsi="Georgia" w:cs="Georgia"/>
        </w:rPr>
      </w:pPr>
      <w:r w:rsidRPr="007C4ACC">
        <w:rPr>
          <w:rFonts w:ascii="Georgia" w:eastAsia="Georgia" w:hAnsi="Georgia" w:cs="Georgia"/>
        </w:rPr>
        <w:t xml:space="preserve">En este primer apartado se detalla cómo se ha planificado el desarrollo del proyecto titulado </w:t>
      </w:r>
      <w:r>
        <w:rPr>
          <w:rFonts w:ascii="Georgia" w:eastAsia="Georgia" w:hAnsi="Georgia" w:cs="Georgia"/>
        </w:rPr>
        <w:t>“Avatar</w:t>
      </w:r>
      <w:r w:rsidRPr="007C4ACC">
        <w:rPr>
          <w:rFonts w:ascii="Georgia" w:eastAsia="Georgia" w:hAnsi="Georgia" w:cs="Georgia"/>
        </w:rPr>
        <w:t>”.</w:t>
      </w:r>
    </w:p>
    <w:p w14:paraId="3302B179" w14:textId="77777777" w:rsidR="007C4ACC" w:rsidRPr="007C4ACC" w:rsidRDefault="007C4ACC" w:rsidP="007C4ACC">
      <w:pPr>
        <w:pStyle w:val="Prrafodelista"/>
        <w:spacing w:after="0" w:line="360" w:lineRule="auto"/>
        <w:ind w:left="0" w:firstLine="426"/>
        <w:jc w:val="both"/>
        <w:rPr>
          <w:rFonts w:ascii="Georgia" w:eastAsia="Georgia" w:hAnsi="Georgia" w:cs="Georgia"/>
        </w:rPr>
      </w:pPr>
      <w:r w:rsidRPr="007C4ACC">
        <w:rPr>
          <w:rFonts w:ascii="Georgia" w:eastAsia="Georgia" w:hAnsi="Georgia" w:cs="Georgia"/>
        </w:rPr>
        <w:t>Este proyecto tiene como objetivo realizar un estudio del estado del arte de las principales tecnologías existentes en el mercado que permiten generar avatares virtuales realistas a partir de texto o voz, así como desarrollar una aplicación funcional que, mediante razonamiento basado en casos (CBR), recomiende la API más adecuada según los requisitos del usuario.</w:t>
      </w:r>
    </w:p>
    <w:p w14:paraId="095F3C49" w14:textId="77777777" w:rsidR="007C4ACC" w:rsidRPr="007C4ACC" w:rsidRDefault="007C4ACC" w:rsidP="007C4ACC">
      <w:pPr>
        <w:pStyle w:val="Prrafodelista"/>
        <w:spacing w:after="0" w:line="360" w:lineRule="auto"/>
        <w:ind w:left="0" w:firstLine="426"/>
        <w:jc w:val="both"/>
        <w:rPr>
          <w:rFonts w:ascii="Georgia" w:eastAsia="Georgia" w:hAnsi="Georgia" w:cs="Georgia"/>
        </w:rPr>
      </w:pPr>
      <w:r w:rsidRPr="007C4ACC">
        <w:rPr>
          <w:rFonts w:ascii="Georgia" w:eastAsia="Georgia" w:hAnsi="Georgia" w:cs="Georgia"/>
        </w:rPr>
        <w:t>La planificación incluye tanto una fase de investigación tecnológica como otra de desarrollo práctico en un entorno controlado, utilizando contenedores Docker para facilitar la portabilidad del proyecto, y herramientas de control de versiones para el seguimiento del desarrollo. Asimismo, se tendrá en cuenta la viabilidad técnica y económica, estableciendo estimaciones de tiempo, costes y beneficios que podría aportar la solución propuesta.</w:t>
      </w:r>
    </w:p>
    <w:p w14:paraId="0561AAFF" w14:textId="77777777" w:rsidR="00960633" w:rsidRPr="007469E9" w:rsidRDefault="00960633" w:rsidP="007469E9">
      <w:pPr>
        <w:pStyle w:val="Prrafodelista"/>
        <w:spacing w:after="0" w:line="360" w:lineRule="auto"/>
        <w:ind w:left="0" w:firstLine="426"/>
        <w:jc w:val="both"/>
        <w:rPr>
          <w:rFonts w:ascii="Georgia" w:eastAsia="Georgia" w:hAnsi="Georgia" w:cs="Georgia"/>
        </w:rPr>
      </w:pPr>
    </w:p>
    <w:p w14:paraId="0EE99D81" w14:textId="77777777" w:rsidR="00960633" w:rsidRPr="007469E9" w:rsidRDefault="00960633" w:rsidP="00960633">
      <w:pPr>
        <w:pStyle w:val="Estilo1"/>
        <w:numPr>
          <w:ilvl w:val="0"/>
          <w:numId w:val="1"/>
        </w:numPr>
        <w:rPr>
          <w:rFonts w:ascii="Georgia" w:eastAsia="Georgia" w:hAnsi="Georgia" w:cs="Georgia"/>
        </w:rPr>
      </w:pPr>
      <w:bookmarkStart w:id="2" w:name="_Toc194509718"/>
      <w:r w:rsidRPr="007469E9">
        <w:rPr>
          <w:rFonts w:ascii="Georgia" w:eastAsia="Georgia" w:hAnsi="Georgia" w:cs="Georgia"/>
        </w:rPr>
        <w:t>Planificación temporal</w:t>
      </w:r>
      <w:bookmarkEnd w:id="2"/>
    </w:p>
    <w:p w14:paraId="4093BD49" w14:textId="77777777" w:rsidR="00B94133" w:rsidRPr="00B94133" w:rsidRDefault="00B94133" w:rsidP="00B94133">
      <w:pPr>
        <w:pStyle w:val="Prrafodelista"/>
        <w:spacing w:after="0" w:line="360" w:lineRule="auto"/>
        <w:ind w:left="0" w:firstLine="426"/>
        <w:jc w:val="both"/>
        <w:rPr>
          <w:rFonts w:ascii="Georgia" w:eastAsia="Georgia" w:hAnsi="Georgia" w:cs="Georgia"/>
        </w:rPr>
      </w:pPr>
      <w:r w:rsidRPr="00B94133">
        <w:rPr>
          <w:rFonts w:ascii="Georgia" w:eastAsia="Georgia" w:hAnsi="Georgia" w:cs="Georgia"/>
        </w:rPr>
        <w:t xml:space="preserve">Durante las primeras reuniones de orientación, se identificaron los pasos iniciales necesarios para abordar correctamente el desarrollo del proyecto. Como metodología de trabajo, se optó por utilizar SCRUM, de forma que se establecen </w:t>
      </w:r>
      <w:proofErr w:type="spellStart"/>
      <w:r w:rsidRPr="00B94133">
        <w:rPr>
          <w:rFonts w:ascii="Georgia" w:eastAsia="Georgia" w:hAnsi="Georgia" w:cs="Georgia"/>
        </w:rPr>
        <w:t>sprints</w:t>
      </w:r>
      <w:proofErr w:type="spellEnd"/>
      <w:r w:rsidRPr="00B94133">
        <w:rPr>
          <w:rFonts w:ascii="Georgia" w:eastAsia="Georgia" w:hAnsi="Georgia" w:cs="Georgia"/>
        </w:rPr>
        <w:t xml:space="preserve"> iterativos y funcionales en los que se planifican tareas concretas con entregables parciales.</w:t>
      </w:r>
    </w:p>
    <w:p w14:paraId="7ED1753A" w14:textId="77777777" w:rsidR="00B94133" w:rsidRPr="00B94133" w:rsidRDefault="00B94133" w:rsidP="00B94133">
      <w:pPr>
        <w:pStyle w:val="Prrafodelista"/>
        <w:spacing w:after="0" w:line="360" w:lineRule="auto"/>
        <w:ind w:left="0" w:firstLine="426"/>
        <w:jc w:val="both"/>
        <w:rPr>
          <w:rFonts w:ascii="Georgia" w:eastAsia="Georgia" w:hAnsi="Georgia" w:cs="Georgia"/>
        </w:rPr>
      </w:pPr>
      <w:r w:rsidRPr="00B94133">
        <w:rPr>
          <w:rFonts w:ascii="Georgia" w:eastAsia="Georgia" w:hAnsi="Georgia" w:cs="Georgia"/>
        </w:rPr>
        <w:t xml:space="preserve">Desde el comienzo del proyecto se ha creado un repositorio en GitHub, donde se gestionará todo el código fuente, documentación y versiones del sistema. Para una organización visual y ágil de las tareas, se ha incorporado la extensión </w:t>
      </w:r>
      <w:proofErr w:type="spellStart"/>
      <w:r w:rsidRPr="00B94133">
        <w:rPr>
          <w:rFonts w:ascii="Georgia" w:eastAsia="Georgia" w:hAnsi="Georgia" w:cs="Georgia"/>
        </w:rPr>
        <w:t>ZenHub</w:t>
      </w:r>
      <w:proofErr w:type="spellEnd"/>
      <w:r w:rsidRPr="00B94133">
        <w:rPr>
          <w:rFonts w:ascii="Georgia" w:eastAsia="Georgia" w:hAnsi="Georgia" w:cs="Georgia"/>
        </w:rPr>
        <w:t xml:space="preserve">, que permite definir Issues, agruparlas por </w:t>
      </w:r>
      <w:proofErr w:type="spellStart"/>
      <w:r w:rsidRPr="00B94133">
        <w:rPr>
          <w:rFonts w:ascii="Georgia" w:eastAsia="Georgia" w:hAnsi="Georgia" w:cs="Georgia"/>
        </w:rPr>
        <w:t>Sprints</w:t>
      </w:r>
      <w:proofErr w:type="spellEnd"/>
      <w:r w:rsidRPr="00B94133">
        <w:rPr>
          <w:rFonts w:ascii="Georgia" w:eastAsia="Georgia" w:hAnsi="Georgia" w:cs="Georgia"/>
        </w:rPr>
        <w:t xml:space="preserve"> y realizar un seguimiento del avance mediante su sistema de </w:t>
      </w:r>
      <w:proofErr w:type="spellStart"/>
      <w:r w:rsidRPr="00B94133">
        <w:rPr>
          <w:rFonts w:ascii="Georgia" w:eastAsia="Georgia" w:hAnsi="Georgia" w:cs="Georgia"/>
        </w:rPr>
        <w:t>Boards</w:t>
      </w:r>
      <w:proofErr w:type="spellEnd"/>
      <w:r w:rsidRPr="00B94133">
        <w:rPr>
          <w:rFonts w:ascii="Georgia" w:eastAsia="Georgia" w:hAnsi="Georgia" w:cs="Georgia"/>
        </w:rPr>
        <w:t>.</w:t>
      </w:r>
    </w:p>
    <w:p w14:paraId="448B3EDC" w14:textId="77777777" w:rsidR="00B94133" w:rsidRPr="00B94133" w:rsidRDefault="00B94133" w:rsidP="00B94133">
      <w:pPr>
        <w:pStyle w:val="Prrafodelista"/>
        <w:spacing w:after="0" w:line="360" w:lineRule="auto"/>
        <w:ind w:left="0" w:firstLine="426"/>
        <w:jc w:val="both"/>
        <w:rPr>
          <w:rFonts w:ascii="Georgia" w:eastAsia="Georgia" w:hAnsi="Georgia" w:cs="Georgia"/>
        </w:rPr>
      </w:pPr>
      <w:r w:rsidRPr="00B94133">
        <w:rPr>
          <w:rFonts w:ascii="Georgia" w:eastAsia="Georgia" w:hAnsi="Georgia" w:cs="Georgia"/>
        </w:rPr>
        <w:t>Cada sprint se inicia con una reunión de planificación en la que se definen las funcionalidades a implementar. El enfoque busca que en cada iteración se obtenga un prototipo funcional —aunque incompleto—, asegurando así una entrega incremental y continua del producto, susceptible de mejora progresiva.</w:t>
      </w:r>
    </w:p>
    <w:p w14:paraId="42902FD4" w14:textId="77777777" w:rsidR="00960633" w:rsidRPr="007469E9" w:rsidRDefault="00960633" w:rsidP="007469E9">
      <w:pPr>
        <w:pStyle w:val="Prrafodelista"/>
        <w:spacing w:after="0" w:line="360" w:lineRule="auto"/>
        <w:ind w:left="0" w:firstLine="426"/>
        <w:jc w:val="both"/>
        <w:rPr>
          <w:rFonts w:ascii="Georgia" w:eastAsia="Georgia" w:hAnsi="Georgia" w:cs="Georgia"/>
        </w:rPr>
      </w:pPr>
    </w:p>
    <w:p w14:paraId="3087A9EA" w14:textId="77777777" w:rsidR="00960633" w:rsidRPr="007469E9" w:rsidRDefault="00960633" w:rsidP="007469E9">
      <w:pPr>
        <w:pStyle w:val="Prrafodelista"/>
        <w:spacing w:after="0" w:line="360" w:lineRule="auto"/>
        <w:ind w:left="0" w:firstLine="426"/>
        <w:jc w:val="both"/>
        <w:rPr>
          <w:rFonts w:ascii="Georgia" w:eastAsia="Georgia" w:hAnsi="Georgia" w:cs="Georgia"/>
        </w:rPr>
      </w:pPr>
      <w:r w:rsidRPr="007469E9">
        <w:rPr>
          <w:rFonts w:ascii="Georgia" w:eastAsia="Georgia" w:hAnsi="Georgia" w:cs="Georgia"/>
        </w:rPr>
        <w:br w:type="page"/>
      </w:r>
    </w:p>
    <w:p w14:paraId="5F8E3DF0" w14:textId="6F498A0D" w:rsidR="00960633" w:rsidRPr="00B94133" w:rsidRDefault="00960633" w:rsidP="007469E9">
      <w:pPr>
        <w:pStyle w:val="Prrafodelista"/>
        <w:spacing w:after="0" w:line="360" w:lineRule="auto"/>
        <w:ind w:left="0" w:firstLine="426"/>
        <w:jc w:val="both"/>
        <w:rPr>
          <w:rFonts w:ascii="Georgia" w:eastAsia="Georgia" w:hAnsi="Georgia" w:cs="Georgia"/>
          <w:b/>
          <w:bCs/>
        </w:rPr>
      </w:pPr>
      <w:r w:rsidRPr="00B94133">
        <w:rPr>
          <w:rFonts w:ascii="Georgia" w:eastAsia="Georgia" w:hAnsi="Georgia" w:cs="Georgia"/>
          <w:b/>
          <w:bCs/>
        </w:rPr>
        <w:lastRenderedPageBreak/>
        <w:t xml:space="preserve">SPRINT 1 – </w:t>
      </w:r>
      <w:r w:rsidR="005E532A">
        <w:rPr>
          <w:rFonts w:ascii="Georgia" w:eastAsia="Georgia" w:hAnsi="Georgia" w:cs="Georgia"/>
          <w:b/>
          <w:bCs/>
        </w:rPr>
        <w:t>25</w:t>
      </w:r>
      <w:r w:rsidRPr="00B94133">
        <w:rPr>
          <w:rFonts w:ascii="Georgia" w:eastAsia="Georgia" w:hAnsi="Georgia" w:cs="Georgia"/>
          <w:b/>
          <w:bCs/>
        </w:rPr>
        <w:t>/</w:t>
      </w:r>
      <w:r w:rsidR="005E532A">
        <w:rPr>
          <w:rFonts w:ascii="Georgia" w:eastAsia="Georgia" w:hAnsi="Georgia" w:cs="Georgia"/>
          <w:b/>
          <w:bCs/>
        </w:rPr>
        <w:t>03</w:t>
      </w:r>
      <w:r w:rsidRPr="00B94133">
        <w:rPr>
          <w:rFonts w:ascii="Georgia" w:eastAsia="Georgia" w:hAnsi="Georgia" w:cs="Georgia"/>
          <w:b/>
          <w:bCs/>
        </w:rPr>
        <w:t>/202</w:t>
      </w:r>
      <w:r w:rsidR="005E532A">
        <w:rPr>
          <w:rFonts w:ascii="Georgia" w:eastAsia="Georgia" w:hAnsi="Georgia" w:cs="Georgia"/>
          <w:b/>
          <w:bCs/>
        </w:rPr>
        <w:t>5</w:t>
      </w:r>
      <w:r w:rsidRPr="00B94133">
        <w:rPr>
          <w:rFonts w:ascii="Georgia" w:eastAsia="Georgia" w:hAnsi="Georgia" w:cs="Georgia"/>
          <w:b/>
          <w:bCs/>
        </w:rPr>
        <w:t xml:space="preserve"> – </w:t>
      </w:r>
      <w:r w:rsidR="005E532A">
        <w:rPr>
          <w:rFonts w:ascii="Georgia" w:eastAsia="Georgia" w:hAnsi="Georgia" w:cs="Georgia"/>
          <w:b/>
          <w:bCs/>
        </w:rPr>
        <w:t>02</w:t>
      </w:r>
      <w:r w:rsidRPr="00B94133">
        <w:rPr>
          <w:rFonts w:ascii="Georgia" w:eastAsia="Georgia" w:hAnsi="Georgia" w:cs="Georgia"/>
          <w:b/>
          <w:bCs/>
        </w:rPr>
        <w:t>/</w:t>
      </w:r>
      <w:r w:rsidR="005E532A">
        <w:rPr>
          <w:rFonts w:ascii="Georgia" w:eastAsia="Georgia" w:hAnsi="Georgia" w:cs="Georgia"/>
          <w:b/>
          <w:bCs/>
        </w:rPr>
        <w:t>04</w:t>
      </w:r>
      <w:r w:rsidRPr="00B94133">
        <w:rPr>
          <w:rFonts w:ascii="Georgia" w:eastAsia="Georgia" w:hAnsi="Georgia" w:cs="Georgia"/>
          <w:b/>
          <w:bCs/>
        </w:rPr>
        <w:t>/202</w:t>
      </w:r>
      <w:r w:rsidR="005E532A">
        <w:rPr>
          <w:rFonts w:ascii="Georgia" w:eastAsia="Georgia" w:hAnsi="Georgia" w:cs="Georgia"/>
          <w:b/>
          <w:bCs/>
        </w:rPr>
        <w:t>5</w:t>
      </w:r>
    </w:p>
    <w:p w14:paraId="6EEB0869" w14:textId="2C9DE11D" w:rsidR="00960633" w:rsidRPr="007469E9" w:rsidRDefault="00B94133" w:rsidP="007469E9">
      <w:pPr>
        <w:pStyle w:val="Prrafodelista"/>
        <w:spacing w:after="0" w:line="360" w:lineRule="auto"/>
        <w:ind w:left="0" w:firstLine="426"/>
        <w:jc w:val="both"/>
        <w:rPr>
          <w:rFonts w:ascii="Georgia" w:eastAsia="Georgia" w:hAnsi="Georgia" w:cs="Georgia"/>
        </w:rPr>
      </w:pPr>
      <w:r>
        <w:rPr>
          <w:rFonts w:ascii="Georgia" w:eastAsia="Georgia" w:hAnsi="Georgia" w:cs="Georgia"/>
        </w:rPr>
        <w:t xml:space="preserve">Durante esta primera iteración, más corta que el resto, se ha orientado a establecer un entorno de trabajo funcional, con herramientas acordes a las necesidades del proyecto tanto para la gestión como para el desarrollo </w:t>
      </w:r>
      <w:proofErr w:type="gramStart"/>
      <w:r>
        <w:rPr>
          <w:rFonts w:ascii="Georgia" w:eastAsia="Georgia" w:hAnsi="Georgia" w:cs="Georgia"/>
        </w:rPr>
        <w:t>del mismo</w:t>
      </w:r>
      <w:proofErr w:type="gramEnd"/>
      <w:r>
        <w:rPr>
          <w:rFonts w:ascii="Georgia" w:eastAsia="Georgia" w:hAnsi="Georgia" w:cs="Georgia"/>
        </w:rPr>
        <w:t>.</w:t>
      </w:r>
    </w:p>
    <w:p w14:paraId="49AE9762" w14:textId="77777777" w:rsidR="00960633" w:rsidRPr="007469E9" w:rsidRDefault="00960633" w:rsidP="007469E9">
      <w:pPr>
        <w:pStyle w:val="Prrafodelista"/>
        <w:spacing w:after="0" w:line="360" w:lineRule="auto"/>
        <w:ind w:left="0" w:firstLine="426"/>
        <w:jc w:val="both"/>
        <w:rPr>
          <w:rFonts w:ascii="Georgia" w:eastAsia="Georgia" w:hAnsi="Georgia" w:cs="Georgia"/>
        </w:rPr>
      </w:pPr>
    </w:p>
    <w:p w14:paraId="49F27287" w14:textId="65D1E579" w:rsidR="00960633" w:rsidRPr="007469E9" w:rsidRDefault="00E51955" w:rsidP="007469E9">
      <w:pPr>
        <w:pStyle w:val="Prrafodelista"/>
        <w:spacing w:after="0" w:line="360" w:lineRule="auto"/>
        <w:ind w:left="0" w:firstLine="426"/>
        <w:jc w:val="both"/>
        <w:rPr>
          <w:rFonts w:ascii="Georgia" w:eastAsia="Georgia" w:hAnsi="Georgia" w:cs="Georgia"/>
        </w:rPr>
      </w:pPr>
      <w:r w:rsidRPr="00E51955">
        <w:rPr>
          <w:rFonts w:ascii="Georgia" w:eastAsia="Georgia" w:hAnsi="Georgia" w:cs="Georgia"/>
          <w:noProof/>
        </w:rPr>
        <w:drawing>
          <wp:inline distT="0" distB="0" distL="0" distR="0" wp14:anchorId="405D3EB4" wp14:editId="67B34CE6">
            <wp:extent cx="5400040" cy="2058035"/>
            <wp:effectExtent l="0" t="0" r="0" b="0"/>
            <wp:docPr id="1887343038" name="Imagen 1" descr="Gráfico, Gráfico de líneas&#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7343038" name="Imagen 1" descr="Gráfico, Gráfico de líneas&#10;&#10;El contenido generado por IA puede ser incorrecto."/>
                    <pic:cNvPicPr/>
                  </pic:nvPicPr>
                  <pic:blipFill>
                    <a:blip r:embed="rId465"/>
                    <a:stretch>
                      <a:fillRect/>
                    </a:stretch>
                  </pic:blipFill>
                  <pic:spPr>
                    <a:xfrm>
                      <a:off x="0" y="0"/>
                      <a:ext cx="5400040" cy="2058035"/>
                    </a:xfrm>
                    <a:prstGeom prst="rect">
                      <a:avLst/>
                    </a:prstGeom>
                  </pic:spPr>
                </pic:pic>
              </a:graphicData>
            </a:graphic>
          </wp:inline>
        </w:drawing>
      </w:r>
    </w:p>
    <w:p w14:paraId="75207C68" w14:textId="109A198B" w:rsidR="00960633" w:rsidRPr="00E51955" w:rsidRDefault="00960633" w:rsidP="00E51955">
      <w:pPr>
        <w:pStyle w:val="LeyendaFigura"/>
        <w:rPr>
          <w:lang w:val="en-US"/>
        </w:rPr>
      </w:pPr>
      <w:bookmarkStart w:id="3" w:name="_Toc194511389"/>
      <w:r w:rsidRPr="00E51955">
        <w:rPr>
          <w:lang w:val="en-US"/>
        </w:rPr>
        <w:t xml:space="preserve">Figura A1: </w:t>
      </w:r>
      <w:r w:rsidR="00E51955">
        <w:rPr>
          <w:lang w:val="en-US"/>
        </w:rPr>
        <w:t>Milestone Burndown</w:t>
      </w:r>
      <w:r w:rsidRPr="00E51955">
        <w:rPr>
          <w:lang w:val="en-US"/>
        </w:rPr>
        <w:t xml:space="preserve"> - Sprint 1</w:t>
      </w:r>
      <w:bookmarkEnd w:id="3"/>
    </w:p>
    <w:p w14:paraId="7A519A0A" w14:textId="77777777" w:rsidR="00960633" w:rsidRPr="00E51955" w:rsidRDefault="00960633" w:rsidP="007469E9">
      <w:pPr>
        <w:pStyle w:val="Prrafodelista"/>
        <w:spacing w:after="0" w:line="360" w:lineRule="auto"/>
        <w:ind w:left="0" w:firstLine="426"/>
        <w:jc w:val="both"/>
        <w:rPr>
          <w:rFonts w:ascii="Georgia" w:eastAsia="Georgia" w:hAnsi="Georgia" w:cs="Georgia"/>
          <w:lang w:val="en-US"/>
        </w:rPr>
      </w:pPr>
    </w:p>
    <w:p w14:paraId="278F6001" w14:textId="490560A8" w:rsidR="00960633" w:rsidRPr="007469E9" w:rsidRDefault="00E51955" w:rsidP="007469E9">
      <w:pPr>
        <w:pStyle w:val="Prrafodelista"/>
        <w:spacing w:after="0" w:line="360" w:lineRule="auto"/>
        <w:ind w:left="0" w:firstLine="426"/>
        <w:jc w:val="both"/>
        <w:rPr>
          <w:rFonts w:ascii="Georgia" w:eastAsia="Georgia" w:hAnsi="Georgia" w:cs="Georgia"/>
        </w:rPr>
      </w:pPr>
      <w:r w:rsidRPr="00E51955">
        <w:rPr>
          <w:rFonts w:ascii="Georgia" w:eastAsia="Georgia" w:hAnsi="Georgia" w:cs="Georgia"/>
          <w:noProof/>
        </w:rPr>
        <w:drawing>
          <wp:inline distT="0" distB="0" distL="0" distR="0" wp14:anchorId="6E59ECC9" wp14:editId="7CF92266">
            <wp:extent cx="4677428" cy="2705478"/>
            <wp:effectExtent l="0" t="0" r="0" b="0"/>
            <wp:docPr id="808025679" name="Imagen 1" descr="Interfaz de usuario gráfica, Texto, Aplicación, Chat o mensaje de texto&#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8025679" name="Imagen 1" descr="Interfaz de usuario gráfica, Texto, Aplicación, Chat o mensaje de texto&#10;&#10;El contenido generado por IA puede ser incorrecto."/>
                    <pic:cNvPicPr/>
                  </pic:nvPicPr>
                  <pic:blipFill>
                    <a:blip r:embed="rId466"/>
                    <a:stretch>
                      <a:fillRect/>
                    </a:stretch>
                  </pic:blipFill>
                  <pic:spPr>
                    <a:xfrm>
                      <a:off x="0" y="0"/>
                      <a:ext cx="4677428" cy="2705478"/>
                    </a:xfrm>
                    <a:prstGeom prst="rect">
                      <a:avLst/>
                    </a:prstGeom>
                  </pic:spPr>
                </pic:pic>
              </a:graphicData>
            </a:graphic>
          </wp:inline>
        </w:drawing>
      </w:r>
    </w:p>
    <w:p w14:paraId="4262CF45" w14:textId="77777777" w:rsidR="00960633" w:rsidRPr="007469E9" w:rsidRDefault="00960633" w:rsidP="00E51955">
      <w:pPr>
        <w:pStyle w:val="LeyendaFigura"/>
      </w:pPr>
      <w:bookmarkStart w:id="4" w:name="_Toc194511390"/>
      <w:r w:rsidRPr="007469E9">
        <w:t>Figura A2: Issues - Sprint 1</w:t>
      </w:r>
      <w:bookmarkEnd w:id="4"/>
    </w:p>
    <w:p w14:paraId="63B659CA" w14:textId="77777777" w:rsidR="00960633" w:rsidRPr="007469E9" w:rsidRDefault="00960633" w:rsidP="007469E9">
      <w:pPr>
        <w:pStyle w:val="Prrafodelista"/>
        <w:spacing w:after="0" w:line="360" w:lineRule="auto"/>
        <w:ind w:left="0" w:firstLine="426"/>
        <w:jc w:val="both"/>
        <w:rPr>
          <w:rFonts w:ascii="Georgia" w:eastAsia="Georgia" w:hAnsi="Georgia" w:cs="Georgia"/>
        </w:rPr>
      </w:pPr>
    </w:p>
    <w:tbl>
      <w:tblPr>
        <w:tblStyle w:val="Tablaconcuadrcula"/>
        <w:tblW w:w="0" w:type="auto"/>
        <w:jc w:val="center"/>
        <w:tblLook w:val="04A0" w:firstRow="1" w:lastRow="0" w:firstColumn="1" w:lastColumn="0" w:noHBand="0" w:noVBand="1"/>
      </w:tblPr>
      <w:tblGrid>
        <w:gridCol w:w="1372"/>
        <w:gridCol w:w="3259"/>
        <w:gridCol w:w="2123"/>
      </w:tblGrid>
      <w:tr w:rsidR="00960633" w:rsidRPr="007469E9" w14:paraId="1C9CA44B" w14:textId="77777777" w:rsidTr="00682EF3">
        <w:trPr>
          <w:trHeight w:val="340"/>
          <w:jc w:val="center"/>
        </w:trPr>
        <w:tc>
          <w:tcPr>
            <w:tcW w:w="988" w:type="dxa"/>
            <w:shd w:val="clear" w:color="auto" w:fill="747474" w:themeFill="background2" w:themeFillShade="80"/>
            <w:vAlign w:val="center"/>
          </w:tcPr>
          <w:p w14:paraId="659F7E69" w14:textId="77777777" w:rsidR="00960633" w:rsidRPr="007469E9" w:rsidRDefault="00960633" w:rsidP="007469E9">
            <w:pPr>
              <w:pStyle w:val="Prrafodelista"/>
              <w:spacing w:line="360" w:lineRule="auto"/>
              <w:ind w:left="0" w:firstLine="426"/>
              <w:jc w:val="both"/>
              <w:rPr>
                <w:rFonts w:ascii="Georgia" w:eastAsia="Georgia" w:hAnsi="Georgia" w:cs="Georgia"/>
              </w:rPr>
            </w:pPr>
            <w:r w:rsidRPr="007469E9">
              <w:rPr>
                <w:rFonts w:ascii="Georgia" w:eastAsia="Georgia" w:hAnsi="Georgia" w:cs="Georgia"/>
              </w:rPr>
              <w:t>TAREA</w:t>
            </w:r>
          </w:p>
        </w:tc>
        <w:tc>
          <w:tcPr>
            <w:tcW w:w="3259" w:type="dxa"/>
            <w:shd w:val="clear" w:color="auto" w:fill="747474" w:themeFill="background2" w:themeFillShade="80"/>
            <w:vAlign w:val="center"/>
          </w:tcPr>
          <w:p w14:paraId="32C16ECB" w14:textId="77777777" w:rsidR="00960633" w:rsidRPr="007469E9" w:rsidRDefault="00960633" w:rsidP="007469E9">
            <w:pPr>
              <w:pStyle w:val="Prrafodelista"/>
              <w:spacing w:line="360" w:lineRule="auto"/>
              <w:ind w:left="0" w:firstLine="426"/>
              <w:jc w:val="both"/>
              <w:rPr>
                <w:rFonts w:ascii="Georgia" w:eastAsia="Georgia" w:hAnsi="Georgia" w:cs="Georgia"/>
              </w:rPr>
            </w:pPr>
            <w:r w:rsidRPr="007469E9">
              <w:rPr>
                <w:rFonts w:ascii="Georgia" w:eastAsia="Georgia" w:hAnsi="Georgia" w:cs="Georgia"/>
              </w:rPr>
              <w:t>NOMBRE DE LA TAREA</w:t>
            </w:r>
          </w:p>
        </w:tc>
        <w:tc>
          <w:tcPr>
            <w:tcW w:w="2123" w:type="dxa"/>
            <w:shd w:val="clear" w:color="auto" w:fill="747474" w:themeFill="background2" w:themeFillShade="80"/>
            <w:vAlign w:val="center"/>
          </w:tcPr>
          <w:p w14:paraId="41C423C2" w14:textId="77777777" w:rsidR="00960633" w:rsidRPr="007469E9" w:rsidRDefault="00960633" w:rsidP="007469E9">
            <w:pPr>
              <w:pStyle w:val="Prrafodelista"/>
              <w:spacing w:line="360" w:lineRule="auto"/>
              <w:ind w:left="0" w:firstLine="426"/>
              <w:jc w:val="both"/>
              <w:rPr>
                <w:rFonts w:ascii="Georgia" w:eastAsia="Georgia" w:hAnsi="Georgia" w:cs="Georgia"/>
              </w:rPr>
            </w:pPr>
            <w:r w:rsidRPr="007469E9">
              <w:rPr>
                <w:rFonts w:ascii="Georgia" w:eastAsia="Georgia" w:hAnsi="Georgia" w:cs="Georgia"/>
              </w:rPr>
              <w:t>TAG</w:t>
            </w:r>
          </w:p>
        </w:tc>
      </w:tr>
      <w:tr w:rsidR="00960633" w:rsidRPr="007469E9" w14:paraId="02B62AB4" w14:textId="77777777" w:rsidTr="00682EF3">
        <w:trPr>
          <w:trHeight w:val="306"/>
          <w:jc w:val="center"/>
        </w:trPr>
        <w:tc>
          <w:tcPr>
            <w:tcW w:w="988" w:type="dxa"/>
            <w:vMerge w:val="restart"/>
            <w:vAlign w:val="center"/>
          </w:tcPr>
          <w:p w14:paraId="40578A6B" w14:textId="77777777" w:rsidR="00960633" w:rsidRPr="007469E9" w:rsidRDefault="00960633" w:rsidP="007469E9">
            <w:pPr>
              <w:pStyle w:val="Prrafodelista"/>
              <w:spacing w:line="360" w:lineRule="auto"/>
              <w:ind w:left="0" w:firstLine="426"/>
              <w:jc w:val="both"/>
              <w:rPr>
                <w:rFonts w:ascii="Georgia" w:eastAsia="Georgia" w:hAnsi="Georgia" w:cs="Georgia"/>
              </w:rPr>
            </w:pPr>
            <w:r w:rsidRPr="007469E9">
              <w:rPr>
                <w:rFonts w:ascii="Georgia" w:eastAsia="Georgia" w:hAnsi="Georgia" w:cs="Georgia"/>
              </w:rPr>
              <w:t>#1</w:t>
            </w:r>
          </w:p>
        </w:tc>
        <w:tc>
          <w:tcPr>
            <w:tcW w:w="3259" w:type="dxa"/>
            <w:vMerge w:val="restart"/>
            <w:vAlign w:val="center"/>
          </w:tcPr>
          <w:p w14:paraId="7965F50C" w14:textId="77777777" w:rsidR="00960633" w:rsidRPr="007469E9" w:rsidRDefault="00960633" w:rsidP="007469E9">
            <w:pPr>
              <w:pStyle w:val="Prrafodelista"/>
              <w:spacing w:line="360" w:lineRule="auto"/>
              <w:ind w:left="0" w:firstLine="426"/>
              <w:jc w:val="both"/>
              <w:rPr>
                <w:rFonts w:ascii="Georgia" w:eastAsia="Georgia" w:hAnsi="Georgia" w:cs="Georgia"/>
              </w:rPr>
            </w:pPr>
            <w:r w:rsidRPr="007469E9">
              <w:rPr>
                <w:rFonts w:ascii="Georgia" w:eastAsia="Georgia" w:hAnsi="Georgia" w:cs="Georgia"/>
              </w:rPr>
              <w:t>Elegir editor de texto para la memoria</w:t>
            </w:r>
          </w:p>
        </w:tc>
        <w:tc>
          <w:tcPr>
            <w:tcW w:w="2123" w:type="dxa"/>
            <w:shd w:val="clear" w:color="auto" w:fill="E99695"/>
            <w:vAlign w:val="center"/>
          </w:tcPr>
          <w:p w14:paraId="5776C6D1" w14:textId="77777777" w:rsidR="00960633" w:rsidRPr="007469E9" w:rsidRDefault="00960633" w:rsidP="007469E9">
            <w:pPr>
              <w:pStyle w:val="Prrafodelista"/>
              <w:spacing w:line="360" w:lineRule="auto"/>
              <w:ind w:left="0" w:firstLine="426"/>
              <w:jc w:val="both"/>
              <w:rPr>
                <w:rFonts w:ascii="Georgia" w:eastAsia="Georgia" w:hAnsi="Georgia" w:cs="Georgia"/>
              </w:rPr>
            </w:pPr>
            <w:r w:rsidRPr="007469E9">
              <w:rPr>
                <w:rFonts w:ascii="Georgia" w:eastAsia="Georgia" w:hAnsi="Georgia" w:cs="Georgia"/>
              </w:rPr>
              <w:t>Decisión</w:t>
            </w:r>
          </w:p>
        </w:tc>
      </w:tr>
      <w:tr w:rsidR="00960633" w:rsidRPr="007469E9" w14:paraId="734DCD67" w14:textId="77777777" w:rsidTr="00682EF3">
        <w:trPr>
          <w:trHeight w:val="306"/>
          <w:jc w:val="center"/>
        </w:trPr>
        <w:tc>
          <w:tcPr>
            <w:tcW w:w="988" w:type="dxa"/>
            <w:vMerge/>
            <w:vAlign w:val="center"/>
          </w:tcPr>
          <w:p w14:paraId="2190E8A6" w14:textId="77777777" w:rsidR="00960633" w:rsidRPr="007469E9" w:rsidRDefault="00960633" w:rsidP="007469E9">
            <w:pPr>
              <w:pStyle w:val="Prrafodelista"/>
              <w:spacing w:line="360" w:lineRule="auto"/>
              <w:ind w:left="0" w:firstLine="426"/>
              <w:jc w:val="both"/>
              <w:rPr>
                <w:rFonts w:ascii="Georgia" w:eastAsia="Georgia" w:hAnsi="Georgia" w:cs="Georgia"/>
              </w:rPr>
            </w:pPr>
          </w:p>
        </w:tc>
        <w:tc>
          <w:tcPr>
            <w:tcW w:w="3259" w:type="dxa"/>
            <w:vMerge/>
            <w:vAlign w:val="center"/>
          </w:tcPr>
          <w:p w14:paraId="4F39F70E" w14:textId="77777777" w:rsidR="00960633" w:rsidRPr="007469E9" w:rsidRDefault="00960633" w:rsidP="007469E9">
            <w:pPr>
              <w:pStyle w:val="Prrafodelista"/>
              <w:spacing w:line="360" w:lineRule="auto"/>
              <w:ind w:left="0" w:firstLine="426"/>
              <w:jc w:val="both"/>
              <w:rPr>
                <w:rFonts w:ascii="Georgia" w:eastAsia="Georgia" w:hAnsi="Georgia" w:cs="Georgia"/>
              </w:rPr>
            </w:pPr>
          </w:p>
        </w:tc>
        <w:tc>
          <w:tcPr>
            <w:tcW w:w="2123" w:type="dxa"/>
            <w:shd w:val="clear" w:color="auto" w:fill="0E8A16"/>
            <w:vAlign w:val="center"/>
          </w:tcPr>
          <w:p w14:paraId="7DC7C141" w14:textId="77777777" w:rsidR="00960633" w:rsidRPr="007469E9" w:rsidRDefault="00960633" w:rsidP="007469E9">
            <w:pPr>
              <w:pStyle w:val="Prrafodelista"/>
              <w:spacing w:line="360" w:lineRule="auto"/>
              <w:ind w:left="0" w:firstLine="426"/>
              <w:jc w:val="both"/>
              <w:rPr>
                <w:rFonts w:ascii="Georgia" w:eastAsia="Georgia" w:hAnsi="Georgia" w:cs="Georgia"/>
              </w:rPr>
            </w:pPr>
            <w:r w:rsidRPr="007469E9">
              <w:rPr>
                <w:rFonts w:ascii="Georgia" w:eastAsia="Georgia" w:hAnsi="Georgia" w:cs="Georgia"/>
              </w:rPr>
              <w:t>Investigación</w:t>
            </w:r>
          </w:p>
        </w:tc>
      </w:tr>
      <w:tr w:rsidR="00960633" w:rsidRPr="007469E9" w14:paraId="3C5DDD2B" w14:textId="77777777" w:rsidTr="00682EF3">
        <w:trPr>
          <w:jc w:val="center"/>
        </w:trPr>
        <w:tc>
          <w:tcPr>
            <w:tcW w:w="988" w:type="dxa"/>
            <w:vAlign w:val="center"/>
          </w:tcPr>
          <w:p w14:paraId="0ACDCCC0" w14:textId="77777777" w:rsidR="00960633" w:rsidRPr="007469E9" w:rsidRDefault="00960633" w:rsidP="007469E9">
            <w:pPr>
              <w:pStyle w:val="Prrafodelista"/>
              <w:spacing w:line="360" w:lineRule="auto"/>
              <w:ind w:left="0" w:firstLine="426"/>
              <w:jc w:val="both"/>
              <w:rPr>
                <w:rFonts w:ascii="Georgia" w:eastAsia="Georgia" w:hAnsi="Georgia" w:cs="Georgia"/>
              </w:rPr>
            </w:pPr>
            <w:r w:rsidRPr="007469E9">
              <w:rPr>
                <w:rFonts w:ascii="Georgia" w:eastAsia="Georgia" w:hAnsi="Georgia" w:cs="Georgia"/>
              </w:rPr>
              <w:t>#2</w:t>
            </w:r>
          </w:p>
        </w:tc>
        <w:tc>
          <w:tcPr>
            <w:tcW w:w="3259" w:type="dxa"/>
            <w:vAlign w:val="center"/>
          </w:tcPr>
          <w:p w14:paraId="14349D9F" w14:textId="77777777" w:rsidR="00960633" w:rsidRPr="007469E9" w:rsidRDefault="00960633" w:rsidP="007469E9">
            <w:pPr>
              <w:pStyle w:val="Prrafodelista"/>
              <w:spacing w:line="360" w:lineRule="auto"/>
              <w:ind w:left="0" w:firstLine="426"/>
              <w:jc w:val="both"/>
              <w:rPr>
                <w:rFonts w:ascii="Georgia" w:eastAsia="Georgia" w:hAnsi="Georgia" w:cs="Georgia"/>
              </w:rPr>
            </w:pPr>
            <w:r w:rsidRPr="007469E9">
              <w:rPr>
                <w:rFonts w:ascii="Georgia" w:eastAsia="Georgia" w:hAnsi="Georgia" w:cs="Georgia"/>
              </w:rPr>
              <w:t>Buscar trabajos relacionados</w:t>
            </w:r>
          </w:p>
        </w:tc>
        <w:tc>
          <w:tcPr>
            <w:tcW w:w="2123" w:type="dxa"/>
            <w:shd w:val="clear" w:color="auto" w:fill="0E8A16"/>
            <w:vAlign w:val="center"/>
          </w:tcPr>
          <w:p w14:paraId="418F9542" w14:textId="77777777" w:rsidR="00960633" w:rsidRPr="007469E9" w:rsidRDefault="00960633" w:rsidP="007469E9">
            <w:pPr>
              <w:pStyle w:val="Prrafodelista"/>
              <w:spacing w:line="360" w:lineRule="auto"/>
              <w:ind w:left="0" w:firstLine="426"/>
              <w:jc w:val="both"/>
              <w:rPr>
                <w:rFonts w:ascii="Georgia" w:eastAsia="Georgia" w:hAnsi="Georgia" w:cs="Georgia"/>
              </w:rPr>
            </w:pPr>
            <w:r w:rsidRPr="007469E9">
              <w:rPr>
                <w:rFonts w:ascii="Georgia" w:eastAsia="Georgia" w:hAnsi="Georgia" w:cs="Georgia"/>
              </w:rPr>
              <w:t>Investigación</w:t>
            </w:r>
          </w:p>
        </w:tc>
      </w:tr>
      <w:tr w:rsidR="00960633" w:rsidRPr="007469E9" w14:paraId="766DAC14" w14:textId="77777777" w:rsidTr="00682EF3">
        <w:trPr>
          <w:jc w:val="center"/>
        </w:trPr>
        <w:tc>
          <w:tcPr>
            <w:tcW w:w="988" w:type="dxa"/>
            <w:vAlign w:val="center"/>
          </w:tcPr>
          <w:p w14:paraId="77FA8C71" w14:textId="77777777" w:rsidR="00960633" w:rsidRPr="007469E9" w:rsidRDefault="00960633" w:rsidP="007469E9">
            <w:pPr>
              <w:pStyle w:val="Prrafodelista"/>
              <w:spacing w:line="360" w:lineRule="auto"/>
              <w:ind w:left="0" w:firstLine="426"/>
              <w:jc w:val="both"/>
              <w:rPr>
                <w:rFonts w:ascii="Georgia" w:eastAsia="Georgia" w:hAnsi="Georgia" w:cs="Georgia"/>
              </w:rPr>
            </w:pPr>
            <w:r w:rsidRPr="007469E9">
              <w:rPr>
                <w:rFonts w:ascii="Georgia" w:eastAsia="Georgia" w:hAnsi="Georgia" w:cs="Georgia"/>
              </w:rPr>
              <w:lastRenderedPageBreak/>
              <w:t>#3</w:t>
            </w:r>
          </w:p>
        </w:tc>
        <w:tc>
          <w:tcPr>
            <w:tcW w:w="3259" w:type="dxa"/>
            <w:vAlign w:val="center"/>
          </w:tcPr>
          <w:p w14:paraId="61EAB260" w14:textId="77777777" w:rsidR="00960633" w:rsidRPr="007469E9" w:rsidRDefault="00960633" w:rsidP="007469E9">
            <w:pPr>
              <w:pStyle w:val="Prrafodelista"/>
              <w:spacing w:line="360" w:lineRule="auto"/>
              <w:ind w:left="0" w:firstLine="426"/>
              <w:jc w:val="both"/>
              <w:rPr>
                <w:rFonts w:ascii="Georgia" w:eastAsia="Georgia" w:hAnsi="Georgia" w:cs="Georgia"/>
              </w:rPr>
            </w:pPr>
            <w:r w:rsidRPr="007469E9">
              <w:rPr>
                <w:rFonts w:ascii="Georgia" w:eastAsia="Georgia" w:hAnsi="Georgia" w:cs="Georgia"/>
              </w:rPr>
              <w:t>Crear y configurar repositorio</w:t>
            </w:r>
          </w:p>
        </w:tc>
        <w:tc>
          <w:tcPr>
            <w:tcW w:w="2123" w:type="dxa"/>
            <w:shd w:val="clear" w:color="auto" w:fill="FEF2C0"/>
            <w:vAlign w:val="center"/>
          </w:tcPr>
          <w:p w14:paraId="03C9F94D" w14:textId="77777777" w:rsidR="00960633" w:rsidRPr="007469E9" w:rsidRDefault="00960633" w:rsidP="007469E9">
            <w:pPr>
              <w:pStyle w:val="Prrafodelista"/>
              <w:spacing w:line="360" w:lineRule="auto"/>
              <w:ind w:left="0" w:firstLine="426"/>
              <w:jc w:val="both"/>
              <w:rPr>
                <w:rFonts w:ascii="Georgia" w:eastAsia="Georgia" w:hAnsi="Georgia" w:cs="Georgia"/>
              </w:rPr>
            </w:pPr>
            <w:r w:rsidRPr="007469E9">
              <w:rPr>
                <w:rFonts w:ascii="Georgia" w:eastAsia="Georgia" w:hAnsi="Georgia" w:cs="Georgia"/>
              </w:rPr>
              <w:t>Configuración</w:t>
            </w:r>
          </w:p>
        </w:tc>
      </w:tr>
      <w:tr w:rsidR="00960633" w:rsidRPr="007469E9" w14:paraId="7D6E2B1B" w14:textId="77777777" w:rsidTr="00682EF3">
        <w:trPr>
          <w:trHeight w:val="204"/>
          <w:jc w:val="center"/>
        </w:trPr>
        <w:tc>
          <w:tcPr>
            <w:tcW w:w="988" w:type="dxa"/>
            <w:vMerge w:val="restart"/>
            <w:vAlign w:val="center"/>
          </w:tcPr>
          <w:p w14:paraId="686F6271" w14:textId="77777777" w:rsidR="00960633" w:rsidRPr="007469E9" w:rsidRDefault="00960633" w:rsidP="007469E9">
            <w:pPr>
              <w:pStyle w:val="Prrafodelista"/>
              <w:spacing w:line="360" w:lineRule="auto"/>
              <w:ind w:left="0" w:firstLine="426"/>
              <w:jc w:val="both"/>
              <w:rPr>
                <w:rFonts w:ascii="Georgia" w:eastAsia="Georgia" w:hAnsi="Georgia" w:cs="Georgia"/>
              </w:rPr>
            </w:pPr>
            <w:r w:rsidRPr="007469E9">
              <w:rPr>
                <w:rFonts w:ascii="Georgia" w:eastAsia="Georgia" w:hAnsi="Georgia" w:cs="Georgia"/>
              </w:rPr>
              <w:t>#4</w:t>
            </w:r>
          </w:p>
        </w:tc>
        <w:tc>
          <w:tcPr>
            <w:tcW w:w="3259" w:type="dxa"/>
            <w:vMerge w:val="restart"/>
            <w:vAlign w:val="center"/>
          </w:tcPr>
          <w:p w14:paraId="1420678A" w14:textId="77777777" w:rsidR="00960633" w:rsidRPr="007469E9" w:rsidRDefault="00960633" w:rsidP="007469E9">
            <w:pPr>
              <w:pStyle w:val="Prrafodelista"/>
              <w:spacing w:line="360" w:lineRule="auto"/>
              <w:ind w:left="0" w:firstLine="426"/>
              <w:jc w:val="both"/>
              <w:rPr>
                <w:rFonts w:ascii="Georgia" w:eastAsia="Georgia" w:hAnsi="Georgia" w:cs="Georgia"/>
              </w:rPr>
            </w:pPr>
            <w:r w:rsidRPr="007469E9">
              <w:rPr>
                <w:rFonts w:ascii="Georgia" w:eastAsia="Georgia" w:hAnsi="Georgia" w:cs="Georgia"/>
              </w:rPr>
              <w:t>Instalación de Zotero</w:t>
            </w:r>
          </w:p>
        </w:tc>
        <w:tc>
          <w:tcPr>
            <w:tcW w:w="2123" w:type="dxa"/>
            <w:shd w:val="clear" w:color="auto" w:fill="FEF2C0"/>
            <w:vAlign w:val="center"/>
          </w:tcPr>
          <w:p w14:paraId="3A30CE7C" w14:textId="77777777" w:rsidR="00960633" w:rsidRPr="007469E9" w:rsidRDefault="00960633" w:rsidP="007469E9">
            <w:pPr>
              <w:pStyle w:val="Prrafodelista"/>
              <w:spacing w:line="360" w:lineRule="auto"/>
              <w:ind w:left="0" w:firstLine="426"/>
              <w:jc w:val="both"/>
              <w:rPr>
                <w:rFonts w:ascii="Georgia" w:eastAsia="Georgia" w:hAnsi="Georgia" w:cs="Georgia"/>
              </w:rPr>
            </w:pPr>
            <w:r w:rsidRPr="007469E9">
              <w:rPr>
                <w:rFonts w:ascii="Georgia" w:eastAsia="Georgia" w:hAnsi="Georgia" w:cs="Georgia"/>
              </w:rPr>
              <w:t>Configuración</w:t>
            </w:r>
          </w:p>
        </w:tc>
      </w:tr>
      <w:tr w:rsidR="00960633" w:rsidRPr="007469E9" w14:paraId="2F5D4DDF" w14:textId="77777777" w:rsidTr="00682EF3">
        <w:trPr>
          <w:trHeight w:val="204"/>
          <w:jc w:val="center"/>
        </w:trPr>
        <w:tc>
          <w:tcPr>
            <w:tcW w:w="988" w:type="dxa"/>
            <w:vMerge/>
            <w:vAlign w:val="center"/>
          </w:tcPr>
          <w:p w14:paraId="0678B6A1" w14:textId="77777777" w:rsidR="00960633" w:rsidRPr="007469E9" w:rsidRDefault="00960633" w:rsidP="007469E9">
            <w:pPr>
              <w:pStyle w:val="Prrafodelista"/>
              <w:spacing w:line="360" w:lineRule="auto"/>
              <w:ind w:left="0" w:firstLine="426"/>
              <w:jc w:val="both"/>
              <w:rPr>
                <w:rFonts w:ascii="Georgia" w:eastAsia="Georgia" w:hAnsi="Georgia" w:cs="Georgia"/>
              </w:rPr>
            </w:pPr>
          </w:p>
        </w:tc>
        <w:tc>
          <w:tcPr>
            <w:tcW w:w="3259" w:type="dxa"/>
            <w:vMerge/>
            <w:vAlign w:val="center"/>
          </w:tcPr>
          <w:p w14:paraId="6002EFDD" w14:textId="77777777" w:rsidR="00960633" w:rsidRPr="007469E9" w:rsidRDefault="00960633" w:rsidP="007469E9">
            <w:pPr>
              <w:pStyle w:val="Prrafodelista"/>
              <w:spacing w:line="360" w:lineRule="auto"/>
              <w:ind w:left="0" w:firstLine="426"/>
              <w:jc w:val="both"/>
              <w:rPr>
                <w:rFonts w:ascii="Georgia" w:eastAsia="Georgia" w:hAnsi="Georgia" w:cs="Georgia"/>
              </w:rPr>
            </w:pPr>
          </w:p>
        </w:tc>
        <w:tc>
          <w:tcPr>
            <w:tcW w:w="2123" w:type="dxa"/>
            <w:shd w:val="clear" w:color="auto" w:fill="B60205"/>
            <w:vAlign w:val="center"/>
          </w:tcPr>
          <w:p w14:paraId="6BB8E605" w14:textId="77777777" w:rsidR="00960633" w:rsidRPr="007469E9" w:rsidRDefault="00960633" w:rsidP="007469E9">
            <w:pPr>
              <w:pStyle w:val="Prrafodelista"/>
              <w:spacing w:line="360" w:lineRule="auto"/>
              <w:ind w:left="0" w:firstLine="426"/>
              <w:jc w:val="both"/>
              <w:rPr>
                <w:rFonts w:ascii="Georgia" w:eastAsia="Georgia" w:hAnsi="Georgia" w:cs="Georgia"/>
              </w:rPr>
            </w:pPr>
            <w:r w:rsidRPr="007469E9">
              <w:rPr>
                <w:rFonts w:ascii="Georgia" w:eastAsia="Georgia" w:hAnsi="Georgia" w:cs="Georgia"/>
              </w:rPr>
              <w:t>Instalación</w:t>
            </w:r>
          </w:p>
        </w:tc>
      </w:tr>
      <w:tr w:rsidR="00960633" w:rsidRPr="007469E9" w14:paraId="070FA540" w14:textId="77777777" w:rsidTr="00682EF3">
        <w:trPr>
          <w:jc w:val="center"/>
        </w:trPr>
        <w:tc>
          <w:tcPr>
            <w:tcW w:w="988" w:type="dxa"/>
            <w:vAlign w:val="center"/>
          </w:tcPr>
          <w:p w14:paraId="298127D3" w14:textId="77777777" w:rsidR="00960633" w:rsidRPr="007469E9" w:rsidRDefault="00960633" w:rsidP="007469E9">
            <w:pPr>
              <w:pStyle w:val="Prrafodelista"/>
              <w:spacing w:line="360" w:lineRule="auto"/>
              <w:ind w:left="0" w:firstLine="426"/>
              <w:jc w:val="both"/>
              <w:rPr>
                <w:rFonts w:ascii="Georgia" w:eastAsia="Georgia" w:hAnsi="Georgia" w:cs="Georgia"/>
              </w:rPr>
            </w:pPr>
            <w:r w:rsidRPr="007469E9">
              <w:rPr>
                <w:rFonts w:ascii="Georgia" w:eastAsia="Georgia" w:hAnsi="Georgia" w:cs="Georgia"/>
              </w:rPr>
              <w:t>#5</w:t>
            </w:r>
          </w:p>
        </w:tc>
        <w:tc>
          <w:tcPr>
            <w:tcW w:w="3259" w:type="dxa"/>
            <w:vAlign w:val="center"/>
          </w:tcPr>
          <w:p w14:paraId="5AE18BE3" w14:textId="77777777" w:rsidR="00960633" w:rsidRPr="007469E9" w:rsidRDefault="00960633" w:rsidP="007469E9">
            <w:pPr>
              <w:pStyle w:val="Prrafodelista"/>
              <w:spacing w:line="360" w:lineRule="auto"/>
              <w:ind w:left="0" w:firstLine="426"/>
              <w:jc w:val="both"/>
              <w:rPr>
                <w:rFonts w:ascii="Georgia" w:eastAsia="Georgia" w:hAnsi="Georgia" w:cs="Georgia"/>
              </w:rPr>
            </w:pPr>
            <w:r w:rsidRPr="007469E9">
              <w:rPr>
                <w:rFonts w:ascii="Georgia" w:eastAsia="Georgia" w:hAnsi="Georgia" w:cs="Georgia"/>
              </w:rPr>
              <w:t>Uso de herramientas</w:t>
            </w:r>
          </w:p>
        </w:tc>
        <w:tc>
          <w:tcPr>
            <w:tcW w:w="2123" w:type="dxa"/>
            <w:shd w:val="clear" w:color="auto" w:fill="0E8A16"/>
            <w:vAlign w:val="center"/>
          </w:tcPr>
          <w:p w14:paraId="19C07330" w14:textId="77777777" w:rsidR="00960633" w:rsidRPr="007469E9" w:rsidRDefault="00960633" w:rsidP="007469E9">
            <w:pPr>
              <w:pStyle w:val="Prrafodelista"/>
              <w:spacing w:line="360" w:lineRule="auto"/>
              <w:ind w:left="0" w:firstLine="426"/>
              <w:jc w:val="both"/>
              <w:rPr>
                <w:rFonts w:ascii="Georgia" w:eastAsia="Georgia" w:hAnsi="Georgia" w:cs="Georgia"/>
              </w:rPr>
            </w:pPr>
            <w:r w:rsidRPr="007469E9">
              <w:rPr>
                <w:rFonts w:ascii="Georgia" w:eastAsia="Georgia" w:hAnsi="Georgia" w:cs="Georgia"/>
              </w:rPr>
              <w:t>Investigación</w:t>
            </w:r>
          </w:p>
        </w:tc>
      </w:tr>
    </w:tbl>
    <w:p w14:paraId="7E432D30" w14:textId="77777777" w:rsidR="00960633" w:rsidRDefault="00960633" w:rsidP="00E51955">
      <w:pPr>
        <w:pStyle w:val="Leyendatabla"/>
      </w:pPr>
      <w:bookmarkStart w:id="5" w:name="_Toc194511409"/>
      <w:r w:rsidRPr="007469E9">
        <w:t>Tabla A1: Tareas - Sprint 1</w:t>
      </w:r>
      <w:bookmarkEnd w:id="5"/>
    </w:p>
    <w:p w14:paraId="56FC8F71" w14:textId="77777777" w:rsidR="00EE3EDD" w:rsidRDefault="00EE3EDD" w:rsidP="00EE3EDD">
      <w:pPr>
        <w:pStyle w:val="Estilo1"/>
      </w:pPr>
    </w:p>
    <w:p w14:paraId="333E927C" w14:textId="77777777" w:rsidR="00EE3EDD" w:rsidRDefault="00EE3EDD" w:rsidP="00EE3EDD">
      <w:pPr>
        <w:pStyle w:val="Estilo1"/>
      </w:pPr>
    </w:p>
    <w:p w14:paraId="78E19047" w14:textId="77777777" w:rsidR="00EE3EDD" w:rsidRDefault="00EE3EDD" w:rsidP="00EE3EDD">
      <w:pPr>
        <w:pStyle w:val="Estilo1"/>
      </w:pPr>
    </w:p>
    <w:p w14:paraId="51A55181" w14:textId="77777777" w:rsidR="00EE3EDD" w:rsidRDefault="00EE3EDD" w:rsidP="00EE3EDD">
      <w:pPr>
        <w:pStyle w:val="Estilo1"/>
      </w:pPr>
    </w:p>
    <w:p w14:paraId="56E69EAD" w14:textId="20EC12B9" w:rsidR="00EE3EDD" w:rsidRDefault="003D7D6B" w:rsidP="00EE3EDD">
      <w:pPr>
        <w:pStyle w:val="Estilo1"/>
      </w:pPr>
      <w:r>
        <w:t>REFERENCIAS APIS:</w:t>
      </w:r>
    </w:p>
    <w:p w14:paraId="22095F72" w14:textId="68993FB1" w:rsidR="003D7D6B" w:rsidRDefault="003D7D6B" w:rsidP="00EE3EDD">
      <w:pPr>
        <w:pStyle w:val="Estilo1"/>
      </w:pPr>
      <w:r w:rsidRPr="003D7D6B">
        <w:t>https://www.heygen.com/blog/ai-avatar-generator</w:t>
      </w:r>
    </w:p>
    <w:p w14:paraId="1A4D829F" w14:textId="77777777" w:rsidR="00EE3EDD" w:rsidRDefault="00EE3EDD" w:rsidP="00EE3EDD">
      <w:pPr>
        <w:pStyle w:val="Estilo1"/>
      </w:pPr>
    </w:p>
    <w:p w14:paraId="40683C46" w14:textId="77777777" w:rsidR="00EE3EDD" w:rsidRDefault="00EE3EDD" w:rsidP="00EE3EDD">
      <w:pPr>
        <w:pStyle w:val="Estilo1"/>
      </w:pPr>
    </w:p>
    <w:p w14:paraId="32A4CAFE" w14:textId="77777777" w:rsidR="00EE3EDD" w:rsidRDefault="00EE3EDD" w:rsidP="00EE3EDD">
      <w:pPr>
        <w:pStyle w:val="Estilo1"/>
      </w:pPr>
    </w:p>
    <w:p w14:paraId="29FF722E" w14:textId="77777777" w:rsidR="00EE3EDD" w:rsidRDefault="00EE3EDD" w:rsidP="00EE3EDD">
      <w:pPr>
        <w:pStyle w:val="Estilo1"/>
      </w:pPr>
    </w:p>
    <w:p w14:paraId="7B739AF7" w14:textId="77777777" w:rsidR="00EE3EDD" w:rsidRDefault="00EE3EDD" w:rsidP="00EE3EDD">
      <w:pPr>
        <w:pStyle w:val="Estilo1"/>
      </w:pPr>
    </w:p>
    <w:p w14:paraId="13217C25" w14:textId="77777777" w:rsidR="00EE3EDD" w:rsidRDefault="00EE3EDD" w:rsidP="00EE3EDD">
      <w:pPr>
        <w:pStyle w:val="Estilo1"/>
      </w:pPr>
    </w:p>
    <w:p w14:paraId="6B30A4A1" w14:textId="77777777" w:rsidR="00EE3EDD" w:rsidRDefault="00EE3EDD" w:rsidP="00EE3EDD">
      <w:pPr>
        <w:pStyle w:val="Estilo1"/>
      </w:pPr>
    </w:p>
    <w:p w14:paraId="6924568F" w14:textId="77777777" w:rsidR="00EE3EDD" w:rsidRDefault="00EE3EDD" w:rsidP="00EE3EDD">
      <w:pPr>
        <w:pStyle w:val="Estilo1"/>
      </w:pPr>
    </w:p>
    <w:p w14:paraId="1C64578F" w14:textId="77777777" w:rsidR="00EE3EDD" w:rsidRDefault="00EE3EDD" w:rsidP="00EE3EDD">
      <w:pPr>
        <w:pStyle w:val="Estilo1"/>
      </w:pPr>
    </w:p>
    <w:p w14:paraId="537A2495" w14:textId="77777777" w:rsidR="00EE3EDD" w:rsidRDefault="00EE3EDD" w:rsidP="00EE3EDD">
      <w:pPr>
        <w:pStyle w:val="Estilo1"/>
      </w:pPr>
    </w:p>
    <w:p w14:paraId="44552AEE" w14:textId="77777777" w:rsidR="00EE3EDD" w:rsidRDefault="00EE3EDD" w:rsidP="00EE3EDD">
      <w:pPr>
        <w:pStyle w:val="Estilo1"/>
      </w:pPr>
    </w:p>
    <w:p w14:paraId="0947CB25" w14:textId="77777777" w:rsidR="00EE3EDD" w:rsidRDefault="00EE3EDD" w:rsidP="00EE3EDD">
      <w:pPr>
        <w:pStyle w:val="Estilo1"/>
      </w:pPr>
    </w:p>
    <w:p w14:paraId="642B1E96" w14:textId="77777777" w:rsidR="00EE3EDD" w:rsidRDefault="00EE3EDD" w:rsidP="00EE3EDD">
      <w:pPr>
        <w:pStyle w:val="Estilo1"/>
      </w:pPr>
    </w:p>
    <w:p w14:paraId="6F4F21D8" w14:textId="77777777" w:rsidR="00D33EE7" w:rsidRPr="00C835E2" w:rsidRDefault="00D33EE7" w:rsidP="00D33EE7">
      <w:pPr>
        <w:spacing w:before="27" w:after="240"/>
        <w:ind w:left="708" w:right="866"/>
        <w:rPr>
          <w:rFonts w:ascii="Arial"/>
          <w:bCs/>
          <w:sz w:val="19"/>
          <w:szCs w:val="19"/>
        </w:rPr>
      </w:pPr>
      <w:r>
        <w:rPr>
          <w:noProof/>
        </w:rPr>
        <w:lastRenderedPageBreak/>
        <mc:AlternateContent>
          <mc:Choice Requires="wps">
            <w:drawing>
              <wp:anchor distT="0" distB="0" distL="0" distR="0" simplePos="0" relativeHeight="251687936" behindDoc="1" locked="0" layoutInCell="1" allowOverlap="1" wp14:anchorId="4D13BFD2" wp14:editId="09B2BA9A">
                <wp:simplePos x="0" y="0"/>
                <wp:positionH relativeFrom="page">
                  <wp:posOffset>1407795</wp:posOffset>
                </wp:positionH>
                <wp:positionV relativeFrom="paragraph">
                  <wp:posOffset>152400</wp:posOffset>
                </wp:positionV>
                <wp:extent cx="4669155" cy="1270"/>
                <wp:effectExtent l="0" t="0" r="0" b="0"/>
                <wp:wrapTopAndBottom/>
                <wp:docPr id="1367559490" name="Forma libre: forma 136755949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70386A7" id="Forma libre: forma 1367559490" o:spid="_x0000_s1026" style="position:absolute;margin-left:110.85pt;margin-top:12pt;width:367.65pt;height:.1pt;z-index:-251628544;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" path="m,l7352,e" filled="f" strokeweight=".14042mm">
                <v:path arrowok="t" o:connecttype="custom" o:connectlocs="0,0;4668520,0" o:connectangles="0,0"/>
                <w10:wrap type="topAndBottom" anchorx="page"/>
              </v:shape>
            </w:pict>
          </mc:Fallback>
        </mc:AlternateContent>
      </w:r>
      <w:r>
        <w:rPr>
          <w:rFonts w:ascii="Arial"/>
          <w:bCs/>
          <w:sz w:val="19"/>
          <w:szCs w:val="19"/>
        </w:rPr>
        <w:t xml:space="preserve">   </w:t>
      </w:r>
    </w:p>
    <w:p w14:paraId="49D247AA" w14:textId="77B705B7" w:rsidR="00D33EE7" w:rsidRPr="007469E9" w:rsidRDefault="00D33EE7" w:rsidP="00D33EE7">
      <w:pPr>
        <w:pStyle w:val="Ttulo1"/>
        <w:keepNext w:val="0"/>
        <w:keepLines w:val="0"/>
        <w:widowControl w:val="0"/>
        <w:autoSpaceDE w:val="0"/>
        <w:autoSpaceDN w:val="0"/>
        <w:spacing w:before="27" w:after="0" w:line="240" w:lineRule="auto"/>
        <w:ind w:left="830" w:right="866"/>
        <w:jc w:val="center"/>
        <w:rPr>
          <w:rFonts w:ascii="Arial" w:eastAsia="Georgia" w:hAnsi="Georgia" w:cs="Georgia"/>
          <w:b/>
          <w:color w:val="auto"/>
          <w:sz w:val="49"/>
          <w:szCs w:val="22"/>
        </w:rPr>
      </w:pPr>
      <w:r>
        <w:rPr>
          <w:rFonts w:ascii="Arial" w:eastAsia="Georgia" w:hAnsi="Georgia" w:cs="Georgia"/>
          <w:b/>
          <w:color w:val="auto"/>
          <w:sz w:val="49"/>
          <w:szCs w:val="22"/>
        </w:rPr>
        <w:t>Estudio del Arte</w:t>
      </w:r>
    </w:p>
    <w:p w14:paraId="231429B0" w14:textId="108ED449" w:rsidR="00D33EE7" w:rsidRDefault="00D33EE7" w:rsidP="00D33EE7">
      <w:pPr>
        <w:pStyle w:val="Textoindependiente"/>
        <w:spacing w:before="6"/>
        <w:rPr>
          <w:rFonts w:ascii="Arial"/>
          <w:sz w:val="19"/>
        </w:rPr>
      </w:pPr>
      <w:r w:rsidRPr="007469E9">
        <w:rPr>
          <w:rFonts w:ascii="Arial"/>
          <w:b w:val="0"/>
          <w:noProof/>
          <w:sz w:val="49"/>
          <w:szCs w:val="22"/>
        </w:rPr>
        <mc:AlternateContent>
          <mc:Choice Requires="wps">
            <w:drawing>
              <wp:anchor distT="0" distB="0" distL="0" distR="0" simplePos="0" relativeHeight="251686912" behindDoc="1" locked="0" layoutInCell="1" allowOverlap="1" wp14:anchorId="28AD5B39" wp14:editId="2A199715">
                <wp:simplePos x="0" y="0"/>
                <wp:positionH relativeFrom="margin">
                  <wp:posOffset>320939</wp:posOffset>
                </wp:positionH>
                <wp:positionV relativeFrom="paragraph">
                  <wp:posOffset>195580</wp:posOffset>
                </wp:positionV>
                <wp:extent cx="4669155" cy="1270"/>
                <wp:effectExtent l="0" t="0" r="0" b="0"/>
                <wp:wrapTopAndBottom/>
                <wp:docPr id="889411298" name="Forma libre: forma 88941129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6BC619B" id="Forma libre: forma 889411298" o:spid="_x0000_s1026" style="position:absolute;margin-left:25.25pt;margin-top:15.4pt;width:367.65pt;height:.1pt;z-index:-251629568;visibility:visible;mso-wrap-style:square;mso-width-percent:0;mso-height-percent:0;mso-wrap-distance-left:0;mso-wrap-distance-top:0;mso-wrap-distance-right:0;mso-wrap-distance-bottom:0;mso-position-horizontal:absolute;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" path="m,l7352,e" filled="f" strokeweight=".14042mm">
                <v:path arrowok="t" o:connecttype="custom" o:connectlocs="0,0;4668520,0" o:connectangles="0,0"/>
                <w10:wrap type="topAndBottom" anchorx="margin"/>
              </v:shape>
            </w:pict>
          </mc:Fallback>
        </mc:AlternateContent>
      </w:r>
    </w:p>
    <w:p w14:paraId="5790121D" w14:textId="77777777" w:rsidR="00D33EE7" w:rsidRDefault="00D33EE7" w:rsidP="00D33EE7">
      <w:pPr>
        <w:pStyle w:val="Textoindependiente"/>
        <w:rPr>
          <w:rFonts w:ascii="Arial"/>
          <w:sz w:val="20"/>
        </w:rPr>
      </w:pPr>
    </w:p>
    <w:p w14:paraId="75EBEA9C" w14:textId="77777777" w:rsidR="00D33EE7" w:rsidRDefault="00D33EE7" w:rsidP="00EE3EDD"/>
    <w:p w14:paraId="0A4476FA" w14:textId="77777777" w:rsidR="00820B0E" w:rsidRPr="00820B0E" w:rsidRDefault="00820B0E" w:rsidP="00820B0E">
      <w:pPr>
        <w:pStyle w:val="Prrafodelista"/>
        <w:spacing w:after="0" w:line="360" w:lineRule="auto"/>
        <w:ind w:left="0" w:firstLine="426"/>
        <w:jc w:val="both"/>
        <w:rPr>
          <w:rFonts w:ascii="Georgia" w:eastAsia="Georgia" w:hAnsi="Georgia" w:cs="Georgia"/>
        </w:rPr>
      </w:pPr>
      <w:r w:rsidRPr="00820B0E">
        <w:rPr>
          <w:rFonts w:ascii="Georgia" w:eastAsia="Georgia" w:hAnsi="Georgia" w:cs="Georgia"/>
        </w:rPr>
        <w:t>El presente trabajo se fundamenta en la metodología de Razonamiento Basado en Casos (CBR), que permite realizar comparaciones inteligentes entre tecnologías a partir de casos previos y criterios de decisión estructurados. En este contexto, cada proveedor de API se considera un caso, y se analizan bajo un conjunto común de características técnicas que sirven como parámetros de comparación.</w:t>
      </w:r>
    </w:p>
    <w:p w14:paraId="16B097A6" w14:textId="77777777" w:rsidR="00820B0E" w:rsidRPr="00820B0E" w:rsidRDefault="00820B0E" w:rsidP="00820B0E">
      <w:pPr>
        <w:pStyle w:val="Prrafodelista"/>
        <w:spacing w:after="0" w:line="360" w:lineRule="auto"/>
        <w:ind w:left="0" w:firstLine="426"/>
        <w:jc w:val="both"/>
        <w:rPr>
          <w:rFonts w:ascii="Georgia" w:eastAsia="Georgia" w:hAnsi="Georgia" w:cs="Georgia"/>
        </w:rPr>
      </w:pPr>
      <w:r w:rsidRPr="00820B0E">
        <w:rPr>
          <w:rFonts w:ascii="Georgia" w:eastAsia="Georgia" w:hAnsi="Georgia" w:cs="Georgia"/>
        </w:rPr>
        <w:t xml:space="preserve">Sin embargo, durante el proceso de búsqueda y documentación, se ha comprobado que no todos los proveedores publican información de forma homogénea. Algunas funcionalidades son promocionadas pero no documentadas en detalle, otras están limitadas a determinados planes sin especificación clara, y en muchos casos no existe un acceso público completo a sus capacidades técnicas (por ejemplo, en </w:t>
      </w:r>
      <w:proofErr w:type="spellStart"/>
      <w:r w:rsidRPr="00820B0E">
        <w:rPr>
          <w:rFonts w:ascii="Georgia" w:eastAsia="Georgia" w:hAnsi="Georgia" w:cs="Georgia"/>
        </w:rPr>
        <w:t>APIs</w:t>
      </w:r>
      <w:proofErr w:type="spellEnd"/>
      <w:r w:rsidRPr="00820B0E">
        <w:rPr>
          <w:rFonts w:ascii="Georgia" w:eastAsia="Georgia" w:hAnsi="Georgia" w:cs="Georgia"/>
        </w:rPr>
        <w:t xml:space="preserve"> comerciales como </w:t>
      </w:r>
      <w:proofErr w:type="spellStart"/>
      <w:r w:rsidRPr="00820B0E">
        <w:rPr>
          <w:rFonts w:ascii="Georgia" w:eastAsia="Georgia" w:hAnsi="Georgia" w:cs="Georgia"/>
        </w:rPr>
        <w:t>Synthesia</w:t>
      </w:r>
      <w:proofErr w:type="spellEnd"/>
      <w:r w:rsidRPr="00820B0E">
        <w:rPr>
          <w:rFonts w:ascii="Georgia" w:eastAsia="Georgia" w:hAnsi="Georgia" w:cs="Georgia"/>
        </w:rPr>
        <w:t xml:space="preserve"> o </w:t>
      </w:r>
      <w:proofErr w:type="spellStart"/>
      <w:r w:rsidRPr="00820B0E">
        <w:rPr>
          <w:rFonts w:ascii="Georgia" w:eastAsia="Georgia" w:hAnsi="Georgia" w:cs="Georgia"/>
        </w:rPr>
        <w:t>HeyGen</w:t>
      </w:r>
      <w:proofErr w:type="spellEnd"/>
      <w:r w:rsidRPr="00820B0E">
        <w:rPr>
          <w:rFonts w:ascii="Georgia" w:eastAsia="Georgia" w:hAnsi="Georgia" w:cs="Georgia"/>
        </w:rPr>
        <w:t>). Esto genera una dificultad añadida para normalizar los datos y establecer criterios comparativos sólidos.</w:t>
      </w:r>
    </w:p>
    <w:p w14:paraId="68F7CFF5" w14:textId="2AD95236" w:rsidR="00820B0E" w:rsidRPr="00820B0E" w:rsidRDefault="00820B0E" w:rsidP="00820B0E">
      <w:pPr>
        <w:pStyle w:val="Prrafodelista"/>
        <w:spacing w:after="0" w:line="360" w:lineRule="auto"/>
        <w:ind w:left="0" w:firstLine="426"/>
        <w:jc w:val="both"/>
        <w:rPr>
          <w:rFonts w:ascii="Georgia" w:eastAsia="Georgia" w:hAnsi="Georgia" w:cs="Georgia"/>
        </w:rPr>
      </w:pPr>
      <w:r w:rsidRPr="00820B0E">
        <w:rPr>
          <w:rFonts w:ascii="Georgia" w:eastAsia="Georgia" w:hAnsi="Georgia" w:cs="Georgia"/>
        </w:rPr>
        <w:t>Por ello, se ha diseñado una plantilla de características técnicas, que guía la recopilación y análisis de la información. Estas características han sido elegidas por su relevancia en entornos reales de uso e integración técnica, y constituyen la base del estudio:</w:t>
      </w:r>
    </w:p>
    <w:p w14:paraId="1090475D" w14:textId="77777777" w:rsidR="00820B0E" w:rsidRDefault="00820B0E" w:rsidP="00820B0E">
      <w:pPr>
        <w:pStyle w:val="Prrafodelista"/>
        <w:spacing w:after="0" w:line="360" w:lineRule="auto"/>
        <w:ind w:left="0" w:firstLine="426"/>
        <w:jc w:val="both"/>
        <w:rPr>
          <w:rFonts w:ascii="Georgia" w:eastAsia="Georgia" w:hAnsi="Georgia" w:cs="Georgia"/>
        </w:rPr>
      </w:pPr>
    </w:p>
    <w:p w14:paraId="7F3F56A4" w14:textId="2DD6C8F4" w:rsidR="00820B0E" w:rsidRPr="003B7590" w:rsidRDefault="00820B0E" w:rsidP="003B7590">
      <w:pPr>
        <w:pStyle w:val="Prrafodelista"/>
        <w:numPr>
          <w:ilvl w:val="0"/>
          <w:numId w:val="10"/>
        </w:numPr>
        <w:spacing w:after="0" w:line="360" w:lineRule="auto"/>
        <w:jc w:val="both"/>
        <w:rPr>
          <w:rFonts w:ascii="Georgia" w:eastAsia="Georgia" w:hAnsi="Georgia" w:cs="Georgia"/>
        </w:rPr>
      </w:pPr>
      <w:r w:rsidRPr="00820B0E">
        <w:rPr>
          <w:rFonts w:ascii="Georgia" w:eastAsia="Georgia" w:hAnsi="Georgia" w:cs="Georgia"/>
          <w:b/>
          <w:bCs/>
        </w:rPr>
        <w:t>Precios (paquete anual, precio mensual)</w:t>
      </w:r>
      <w:r w:rsidRPr="00820B0E">
        <w:rPr>
          <w:rFonts w:ascii="Georgia" w:eastAsia="Georgia" w:hAnsi="Georgia" w:cs="Georgia"/>
        </w:rPr>
        <w:t>: análisis del coste base mensual y anual según el plan mínimo disponible para desarrolladores o empresas.</w:t>
      </w:r>
      <w:r>
        <w:rPr>
          <w:rFonts w:ascii="Georgia" w:eastAsia="Georgia" w:hAnsi="Georgia" w:cs="Georgia"/>
        </w:rPr>
        <w:t xml:space="preserve"> En ocasiones vendrán como créditos que podrán contratarse de forma opcional para aumentar los minutos de vídeo.</w:t>
      </w:r>
    </w:p>
    <w:p w14:paraId="416727D1" w14:textId="5339078E" w:rsidR="003B7590" w:rsidRPr="003B7590" w:rsidRDefault="00820B0E" w:rsidP="003B7590">
      <w:pPr>
        <w:pStyle w:val="Prrafodelista"/>
        <w:numPr>
          <w:ilvl w:val="0"/>
          <w:numId w:val="10"/>
        </w:numPr>
        <w:spacing w:after="0" w:line="360" w:lineRule="auto"/>
        <w:jc w:val="both"/>
        <w:rPr>
          <w:rFonts w:ascii="Georgia" w:eastAsia="Georgia" w:hAnsi="Georgia" w:cs="Georgia"/>
        </w:rPr>
      </w:pPr>
      <w:r>
        <w:rPr>
          <w:rFonts w:ascii="Georgia" w:eastAsia="Georgia" w:hAnsi="Georgia" w:cs="Georgia"/>
          <w:b/>
          <w:bCs/>
        </w:rPr>
        <w:t xml:space="preserve">Tiempo de vídeo consumible al mes: </w:t>
      </w:r>
      <w:r>
        <w:rPr>
          <w:rFonts w:ascii="Georgia" w:eastAsia="Georgia" w:hAnsi="Georgia" w:cs="Georgia"/>
        </w:rPr>
        <w:t xml:space="preserve">minutos de vídeo generables con avatares dentro del plan contratado. </w:t>
      </w:r>
    </w:p>
    <w:p w14:paraId="107EE899" w14:textId="0797E164" w:rsidR="00820B0E" w:rsidRPr="00820B0E" w:rsidRDefault="00820B0E" w:rsidP="008B48D5">
      <w:pPr>
        <w:pStyle w:val="Prrafodelista"/>
        <w:numPr>
          <w:ilvl w:val="0"/>
          <w:numId w:val="10"/>
        </w:numPr>
        <w:spacing w:after="0" w:line="360" w:lineRule="auto"/>
        <w:jc w:val="both"/>
      </w:pPr>
      <w:r w:rsidRPr="003B7590">
        <w:rPr>
          <w:rFonts w:ascii="Georgia" w:eastAsia="Georgia" w:hAnsi="Georgia" w:cs="Georgia"/>
          <w:b/>
          <w:bCs/>
        </w:rPr>
        <w:t xml:space="preserve">Tiempo de </w:t>
      </w:r>
      <w:proofErr w:type="spellStart"/>
      <w:r w:rsidRPr="003B7590">
        <w:rPr>
          <w:rFonts w:ascii="Georgia" w:eastAsia="Georgia" w:hAnsi="Georgia" w:cs="Georgia"/>
          <w:b/>
          <w:bCs/>
        </w:rPr>
        <w:t>streaming</w:t>
      </w:r>
      <w:proofErr w:type="spellEnd"/>
      <w:r w:rsidRPr="003B7590">
        <w:rPr>
          <w:rFonts w:ascii="Georgia" w:eastAsia="Georgia" w:hAnsi="Georgia" w:cs="Georgia"/>
          <w:b/>
          <w:bCs/>
        </w:rPr>
        <w:t xml:space="preserve"> consumible al mes: </w:t>
      </w:r>
      <w:r w:rsidRPr="003B7590">
        <w:rPr>
          <w:rFonts w:ascii="Georgia" w:eastAsia="Georgia" w:hAnsi="Georgia" w:cs="Georgia"/>
        </w:rPr>
        <w:t>minutos disponibles para vídeo en tiempo real (si el proveedor lo permite).</w:t>
      </w:r>
    </w:p>
    <w:p w14:paraId="6FADE622" w14:textId="0B9DA929" w:rsidR="00820B0E" w:rsidRPr="003B7590" w:rsidRDefault="00820B0E" w:rsidP="003B7590">
      <w:pPr>
        <w:pStyle w:val="Prrafodelista"/>
        <w:numPr>
          <w:ilvl w:val="0"/>
          <w:numId w:val="10"/>
        </w:numPr>
        <w:spacing w:after="0" w:line="360" w:lineRule="auto"/>
        <w:jc w:val="both"/>
        <w:rPr>
          <w:rFonts w:ascii="Georgia" w:eastAsia="Georgia" w:hAnsi="Georgia" w:cs="Georgia"/>
          <w:b/>
          <w:bCs/>
        </w:rPr>
      </w:pPr>
      <w:r w:rsidRPr="003B7590">
        <w:rPr>
          <w:rFonts w:ascii="Georgia" w:eastAsia="Georgia" w:hAnsi="Georgia" w:cs="Georgia"/>
          <w:b/>
          <w:bCs/>
        </w:rPr>
        <w:t xml:space="preserve">Tiene </w:t>
      </w:r>
      <w:proofErr w:type="spellStart"/>
      <w:r w:rsidRPr="003B7590">
        <w:rPr>
          <w:rFonts w:ascii="Georgia" w:eastAsia="Georgia" w:hAnsi="Georgia" w:cs="Georgia"/>
          <w:b/>
          <w:bCs/>
        </w:rPr>
        <w:t>streaming</w:t>
      </w:r>
      <w:proofErr w:type="spellEnd"/>
      <w:r w:rsidRPr="003B7590">
        <w:rPr>
          <w:rFonts w:ascii="Georgia" w:eastAsia="Georgia" w:hAnsi="Georgia" w:cs="Georgia"/>
          <w:b/>
          <w:bCs/>
        </w:rPr>
        <w:t xml:space="preserve">: </w:t>
      </w:r>
      <w:r w:rsidRPr="003B7590">
        <w:rPr>
          <w:rFonts w:ascii="Georgia" w:eastAsia="Georgia" w:hAnsi="Georgia" w:cs="Georgia"/>
        </w:rPr>
        <w:t>indica si la API ofrece generación de vídeo sincronizado en tiempo real.</w:t>
      </w:r>
    </w:p>
    <w:p w14:paraId="4AE77AFD" w14:textId="77777777" w:rsidR="00820B0E" w:rsidRPr="003B7590" w:rsidRDefault="00820B0E" w:rsidP="003B7590">
      <w:pPr>
        <w:pStyle w:val="Prrafodelista"/>
        <w:numPr>
          <w:ilvl w:val="0"/>
          <w:numId w:val="10"/>
        </w:numPr>
        <w:spacing w:after="0" w:line="360" w:lineRule="auto"/>
        <w:jc w:val="both"/>
        <w:rPr>
          <w:rFonts w:ascii="Georgia" w:eastAsia="Georgia" w:hAnsi="Georgia" w:cs="Georgia"/>
          <w:b/>
          <w:bCs/>
        </w:rPr>
      </w:pPr>
      <w:r w:rsidRPr="003B7590">
        <w:rPr>
          <w:rFonts w:ascii="Georgia" w:eastAsia="Georgia" w:hAnsi="Georgia" w:cs="Georgia"/>
          <w:b/>
          <w:bCs/>
        </w:rPr>
        <w:t xml:space="preserve">Tiene traducción de vídeo: </w:t>
      </w:r>
      <w:r w:rsidRPr="003B7590">
        <w:rPr>
          <w:rFonts w:ascii="Georgia" w:eastAsia="Georgia" w:hAnsi="Georgia" w:cs="Georgia"/>
        </w:rPr>
        <w:t xml:space="preserve">evalúa si es posible traducir y </w:t>
      </w:r>
      <w:proofErr w:type="spellStart"/>
      <w:r w:rsidRPr="003B7590">
        <w:rPr>
          <w:rFonts w:ascii="Georgia" w:eastAsia="Georgia" w:hAnsi="Georgia" w:cs="Georgia"/>
        </w:rPr>
        <w:t>re-generar</w:t>
      </w:r>
      <w:proofErr w:type="spellEnd"/>
      <w:r w:rsidRPr="003B7590">
        <w:rPr>
          <w:rFonts w:ascii="Georgia" w:eastAsia="Georgia" w:hAnsi="Georgia" w:cs="Georgia"/>
        </w:rPr>
        <w:t xml:space="preserve"> vídeos manteniendo la sincronización labial.</w:t>
      </w:r>
    </w:p>
    <w:p w14:paraId="19A6E5C1" w14:textId="77777777" w:rsidR="003B7590" w:rsidRPr="003B7590" w:rsidRDefault="003B7590" w:rsidP="003B7590">
      <w:pPr>
        <w:pStyle w:val="Prrafodelista"/>
        <w:numPr>
          <w:ilvl w:val="0"/>
          <w:numId w:val="10"/>
        </w:numPr>
        <w:spacing w:after="0" w:line="360" w:lineRule="auto"/>
        <w:jc w:val="both"/>
        <w:rPr>
          <w:rFonts w:ascii="Georgia" w:eastAsia="Georgia" w:hAnsi="Georgia" w:cs="Georgia"/>
        </w:rPr>
      </w:pPr>
      <w:r w:rsidRPr="003B7590">
        <w:rPr>
          <w:rFonts w:ascii="Georgia" w:eastAsia="Georgia" w:hAnsi="Georgia" w:cs="Georgia"/>
          <w:b/>
          <w:bCs/>
        </w:rPr>
        <w:t xml:space="preserve">Resolución del vídeo basado en foto: </w:t>
      </w:r>
      <w:r w:rsidRPr="003B7590">
        <w:rPr>
          <w:rFonts w:ascii="Georgia" w:eastAsia="Georgia" w:hAnsi="Georgia" w:cs="Georgia"/>
        </w:rPr>
        <w:t>calidad de salida cuando el avatar es generado a partir de una imagen fija (por ejemplo, rostro frontal JPG/PNG).</w:t>
      </w:r>
    </w:p>
    <w:p w14:paraId="14A33DA4" w14:textId="7DF70E5C" w:rsidR="003B7590" w:rsidRPr="003B7590" w:rsidRDefault="00820B0E" w:rsidP="003B7590">
      <w:pPr>
        <w:pStyle w:val="Prrafodelista"/>
        <w:numPr>
          <w:ilvl w:val="0"/>
          <w:numId w:val="10"/>
        </w:numPr>
        <w:spacing w:after="0" w:line="360" w:lineRule="auto"/>
        <w:jc w:val="both"/>
        <w:rPr>
          <w:rFonts w:ascii="Georgia" w:eastAsia="Georgia" w:hAnsi="Georgia" w:cs="Georgia"/>
        </w:rPr>
      </w:pPr>
      <w:r w:rsidRPr="00820B0E">
        <w:rPr>
          <w:rFonts w:ascii="Georgia" w:eastAsia="Georgia" w:hAnsi="Georgia" w:cs="Georgia"/>
          <w:b/>
          <w:bCs/>
        </w:rPr>
        <w:lastRenderedPageBreak/>
        <w:t xml:space="preserve">Resolución del vídeo basado en foto: </w:t>
      </w:r>
      <w:r w:rsidRPr="00820B0E">
        <w:rPr>
          <w:rFonts w:ascii="Georgia" w:eastAsia="Georgia" w:hAnsi="Georgia" w:cs="Georgia"/>
        </w:rPr>
        <w:t>calidad de salida cuando el avatar es generado a partir de una imagen fija (por ejemplo, rostro frontal JPG/PNG).</w:t>
      </w:r>
    </w:p>
    <w:p w14:paraId="7C43AEE8" w14:textId="3B073CD8" w:rsidR="00820B0E" w:rsidRPr="003B7590" w:rsidRDefault="00820B0E" w:rsidP="003B7590">
      <w:pPr>
        <w:pStyle w:val="Prrafodelista"/>
        <w:numPr>
          <w:ilvl w:val="0"/>
          <w:numId w:val="10"/>
        </w:numPr>
        <w:spacing w:after="0" w:line="360" w:lineRule="auto"/>
        <w:jc w:val="both"/>
        <w:rPr>
          <w:rFonts w:ascii="Georgia" w:eastAsia="Georgia" w:hAnsi="Georgia" w:cs="Georgia"/>
          <w:b/>
          <w:bCs/>
        </w:rPr>
      </w:pPr>
      <w:r w:rsidRPr="00820B0E">
        <w:rPr>
          <w:rFonts w:ascii="Georgia" w:eastAsia="Georgia" w:hAnsi="Georgia" w:cs="Georgia"/>
          <w:b/>
          <w:bCs/>
        </w:rPr>
        <w:t xml:space="preserve">Resolución máxima de vídeo: </w:t>
      </w:r>
      <w:r w:rsidRPr="00820B0E">
        <w:rPr>
          <w:rFonts w:ascii="Georgia" w:eastAsia="Georgia" w:hAnsi="Georgia" w:cs="Georgia"/>
        </w:rPr>
        <w:t>resolución de exportación permitida en la API (720p, 1080p, 4K, etc.).</w:t>
      </w:r>
    </w:p>
    <w:p w14:paraId="6DF74FAF" w14:textId="6929BDB3" w:rsidR="00820B0E" w:rsidRPr="003B7590" w:rsidRDefault="00820B0E" w:rsidP="003B7590">
      <w:pPr>
        <w:pStyle w:val="Prrafodelista"/>
        <w:numPr>
          <w:ilvl w:val="0"/>
          <w:numId w:val="10"/>
        </w:numPr>
        <w:spacing w:after="0" w:line="360" w:lineRule="auto"/>
        <w:jc w:val="both"/>
        <w:rPr>
          <w:rFonts w:ascii="Georgia" w:eastAsia="Georgia" w:hAnsi="Georgia" w:cs="Georgia"/>
        </w:rPr>
      </w:pPr>
      <w:r w:rsidRPr="00820B0E">
        <w:rPr>
          <w:rFonts w:ascii="Georgia" w:eastAsia="Georgia" w:hAnsi="Georgia" w:cs="Georgia"/>
          <w:b/>
          <w:bCs/>
        </w:rPr>
        <w:t xml:space="preserve">Tiempo máximo de vídeo: </w:t>
      </w:r>
      <w:r w:rsidRPr="00820B0E">
        <w:rPr>
          <w:rFonts w:ascii="Georgia" w:eastAsia="Georgia" w:hAnsi="Georgia" w:cs="Georgia"/>
        </w:rPr>
        <w:t>duración máxima por cada solicitud.</w:t>
      </w:r>
    </w:p>
    <w:p w14:paraId="43B8E236" w14:textId="08DA8B2B" w:rsidR="00820B0E" w:rsidRPr="00820B0E" w:rsidRDefault="00820B0E" w:rsidP="003B7590">
      <w:pPr>
        <w:pStyle w:val="Prrafodelista"/>
        <w:numPr>
          <w:ilvl w:val="0"/>
          <w:numId w:val="10"/>
        </w:numPr>
        <w:spacing w:after="0" w:line="360" w:lineRule="auto"/>
        <w:jc w:val="both"/>
        <w:rPr>
          <w:rFonts w:ascii="Georgia" w:eastAsia="Georgia" w:hAnsi="Georgia" w:cs="Georgia"/>
        </w:rPr>
      </w:pPr>
      <w:r w:rsidRPr="00820B0E">
        <w:rPr>
          <w:rFonts w:ascii="Georgia" w:eastAsia="Georgia" w:hAnsi="Georgia" w:cs="Georgia"/>
          <w:b/>
          <w:bCs/>
        </w:rPr>
        <w:t xml:space="preserve">Sincronización labial: </w:t>
      </w:r>
      <w:r w:rsidRPr="00820B0E">
        <w:rPr>
          <w:rFonts w:ascii="Georgia" w:eastAsia="Georgia" w:hAnsi="Georgia" w:cs="Georgia"/>
        </w:rPr>
        <w:t xml:space="preserve">grado de precisión con el que el avatar mueve los labios </w:t>
      </w:r>
      <w:proofErr w:type="gramStart"/>
      <w:r w:rsidRPr="00820B0E">
        <w:rPr>
          <w:rFonts w:ascii="Georgia" w:eastAsia="Georgia" w:hAnsi="Georgia" w:cs="Georgia"/>
        </w:rPr>
        <w:t>en relación al</w:t>
      </w:r>
      <w:proofErr w:type="gramEnd"/>
      <w:r w:rsidRPr="00820B0E">
        <w:rPr>
          <w:rFonts w:ascii="Georgia" w:eastAsia="Georgia" w:hAnsi="Georgia" w:cs="Georgia"/>
        </w:rPr>
        <w:t xml:space="preserve"> audio</w:t>
      </w:r>
      <w:r w:rsidR="003B7590">
        <w:rPr>
          <w:rFonts w:ascii="Georgia" w:eastAsia="Georgia" w:hAnsi="Georgia" w:cs="Georgia"/>
        </w:rPr>
        <w:t xml:space="preserve"> (Baja, Media o Alta).</w:t>
      </w:r>
    </w:p>
    <w:p w14:paraId="578BCD47" w14:textId="77777777" w:rsidR="00820B0E" w:rsidRPr="00820B0E" w:rsidRDefault="00820B0E" w:rsidP="003B7590">
      <w:pPr>
        <w:pStyle w:val="Prrafodelista"/>
        <w:numPr>
          <w:ilvl w:val="0"/>
          <w:numId w:val="10"/>
        </w:numPr>
        <w:spacing w:after="0" w:line="360" w:lineRule="auto"/>
        <w:jc w:val="both"/>
        <w:rPr>
          <w:rFonts w:ascii="Georgia" w:eastAsia="Georgia" w:hAnsi="Georgia" w:cs="Georgia"/>
        </w:rPr>
      </w:pPr>
      <w:r w:rsidRPr="00820B0E">
        <w:rPr>
          <w:rFonts w:ascii="Georgia" w:eastAsia="Georgia" w:hAnsi="Georgia" w:cs="Georgia"/>
          <w:b/>
          <w:bCs/>
        </w:rPr>
        <w:t xml:space="preserve">Número de avatares disponibles: </w:t>
      </w:r>
      <w:r w:rsidRPr="00820B0E">
        <w:rPr>
          <w:rFonts w:ascii="Georgia" w:eastAsia="Georgia" w:hAnsi="Georgia" w:cs="Georgia"/>
        </w:rPr>
        <w:t>cantidad de presentadores o modelos humanos listos para usar.</w:t>
      </w:r>
    </w:p>
    <w:p w14:paraId="55F3AF8A" w14:textId="77777777" w:rsidR="00820B0E" w:rsidRPr="00820B0E" w:rsidRDefault="00820B0E" w:rsidP="003B7590">
      <w:pPr>
        <w:pStyle w:val="Prrafodelista"/>
        <w:numPr>
          <w:ilvl w:val="0"/>
          <w:numId w:val="10"/>
        </w:numPr>
        <w:spacing w:after="0" w:line="360" w:lineRule="auto"/>
        <w:jc w:val="both"/>
        <w:rPr>
          <w:rFonts w:ascii="Georgia" w:eastAsia="Georgia" w:hAnsi="Georgia" w:cs="Georgia"/>
        </w:rPr>
      </w:pPr>
      <w:r w:rsidRPr="00820B0E">
        <w:rPr>
          <w:rFonts w:ascii="Georgia" w:eastAsia="Georgia" w:hAnsi="Georgia" w:cs="Georgia"/>
          <w:b/>
          <w:bCs/>
        </w:rPr>
        <w:t xml:space="preserve">Avatares personales: </w:t>
      </w:r>
      <w:r w:rsidRPr="00820B0E">
        <w:rPr>
          <w:rFonts w:ascii="Georgia" w:eastAsia="Georgia" w:hAnsi="Georgia" w:cs="Georgia"/>
        </w:rPr>
        <w:t>posibilidad de crear avatares personalizados a partir de imagen o grabación.</w:t>
      </w:r>
    </w:p>
    <w:p w14:paraId="670587B6" w14:textId="77777777" w:rsidR="00820B0E" w:rsidRPr="00820B0E" w:rsidRDefault="00820B0E" w:rsidP="003B7590">
      <w:pPr>
        <w:pStyle w:val="Prrafodelista"/>
        <w:numPr>
          <w:ilvl w:val="0"/>
          <w:numId w:val="10"/>
        </w:numPr>
        <w:spacing w:after="0" w:line="360" w:lineRule="auto"/>
        <w:jc w:val="both"/>
        <w:rPr>
          <w:rFonts w:ascii="Georgia" w:eastAsia="Georgia" w:hAnsi="Georgia" w:cs="Georgia"/>
        </w:rPr>
      </w:pPr>
      <w:r w:rsidRPr="00820B0E">
        <w:rPr>
          <w:rFonts w:ascii="Georgia" w:eastAsia="Georgia" w:hAnsi="Georgia" w:cs="Georgia"/>
          <w:b/>
          <w:bCs/>
        </w:rPr>
        <w:t xml:space="preserve">Voces (proveedores): </w:t>
      </w:r>
      <w:r w:rsidRPr="00820B0E">
        <w:rPr>
          <w:rFonts w:ascii="Georgia" w:eastAsia="Georgia" w:hAnsi="Georgia" w:cs="Georgia"/>
        </w:rPr>
        <w:t>número de voces disponibles y variedad de proveedores de TTS soportados.</w:t>
      </w:r>
    </w:p>
    <w:p w14:paraId="22436965" w14:textId="77777777" w:rsidR="00820B0E" w:rsidRPr="00820B0E" w:rsidRDefault="00820B0E" w:rsidP="003B7590">
      <w:pPr>
        <w:pStyle w:val="Prrafodelista"/>
        <w:numPr>
          <w:ilvl w:val="0"/>
          <w:numId w:val="10"/>
        </w:numPr>
        <w:spacing w:after="0" w:line="360" w:lineRule="auto"/>
        <w:jc w:val="both"/>
        <w:rPr>
          <w:rFonts w:ascii="Georgia" w:eastAsia="Georgia" w:hAnsi="Georgia" w:cs="Georgia"/>
        </w:rPr>
      </w:pPr>
      <w:r w:rsidRPr="00820B0E">
        <w:rPr>
          <w:rFonts w:ascii="Georgia" w:eastAsia="Georgia" w:hAnsi="Georgia" w:cs="Georgia"/>
          <w:b/>
          <w:bCs/>
        </w:rPr>
        <w:t xml:space="preserve">Expresiones del avatar: </w:t>
      </w:r>
      <w:r w:rsidRPr="00820B0E">
        <w:rPr>
          <w:rFonts w:ascii="Georgia" w:eastAsia="Georgia" w:hAnsi="Georgia" w:cs="Georgia"/>
        </w:rPr>
        <w:t>soporte para emociones visuales como alegría, neutralidad, tristeza o entusiasmo.</w:t>
      </w:r>
    </w:p>
    <w:p w14:paraId="1BEA29D1" w14:textId="77777777" w:rsidR="00820B0E" w:rsidRPr="00820B0E" w:rsidRDefault="00820B0E" w:rsidP="003B7590">
      <w:pPr>
        <w:pStyle w:val="Prrafodelista"/>
        <w:numPr>
          <w:ilvl w:val="0"/>
          <w:numId w:val="10"/>
        </w:numPr>
        <w:spacing w:after="0" w:line="360" w:lineRule="auto"/>
        <w:jc w:val="both"/>
        <w:rPr>
          <w:rFonts w:ascii="Georgia" w:eastAsia="Georgia" w:hAnsi="Georgia" w:cs="Georgia"/>
        </w:rPr>
      </w:pPr>
      <w:r w:rsidRPr="00820B0E">
        <w:rPr>
          <w:rFonts w:ascii="Georgia" w:eastAsia="Georgia" w:hAnsi="Georgia" w:cs="Georgia"/>
          <w:b/>
          <w:bCs/>
        </w:rPr>
        <w:t xml:space="preserve">Clonado de voz: </w:t>
      </w:r>
      <w:r w:rsidRPr="00820B0E">
        <w:rPr>
          <w:rFonts w:ascii="Georgia" w:eastAsia="Georgia" w:hAnsi="Georgia" w:cs="Georgia"/>
        </w:rPr>
        <w:t>funcionalidad para generar una voz IA personalizada a partir de muestras reales.</w:t>
      </w:r>
    </w:p>
    <w:p w14:paraId="6710CAE7" w14:textId="77777777" w:rsidR="00820B0E" w:rsidRPr="00820B0E" w:rsidRDefault="00820B0E" w:rsidP="003B7590">
      <w:pPr>
        <w:pStyle w:val="Prrafodelista"/>
        <w:numPr>
          <w:ilvl w:val="0"/>
          <w:numId w:val="10"/>
        </w:numPr>
        <w:spacing w:after="0" w:line="360" w:lineRule="auto"/>
        <w:jc w:val="both"/>
        <w:rPr>
          <w:rFonts w:ascii="Georgia" w:eastAsia="Georgia" w:hAnsi="Georgia" w:cs="Georgia"/>
          <w:b/>
          <w:bCs/>
        </w:rPr>
      </w:pPr>
      <w:r w:rsidRPr="00820B0E">
        <w:rPr>
          <w:rFonts w:ascii="Georgia" w:eastAsia="Georgia" w:hAnsi="Georgia" w:cs="Georgia"/>
          <w:b/>
          <w:bCs/>
        </w:rPr>
        <w:t xml:space="preserve">Idiomas soportados: </w:t>
      </w:r>
      <w:r w:rsidRPr="00820B0E">
        <w:rPr>
          <w:rFonts w:ascii="Georgia" w:eastAsia="Georgia" w:hAnsi="Georgia" w:cs="Georgia"/>
        </w:rPr>
        <w:t>número de idiomas y dialectos disponibles para la generación de voz.</w:t>
      </w:r>
    </w:p>
    <w:p w14:paraId="138FE8FF" w14:textId="77777777" w:rsidR="00820B0E" w:rsidRPr="00820B0E" w:rsidRDefault="00820B0E" w:rsidP="003B7590">
      <w:pPr>
        <w:pStyle w:val="Prrafodelista"/>
        <w:numPr>
          <w:ilvl w:val="0"/>
          <w:numId w:val="10"/>
        </w:numPr>
        <w:spacing w:after="0" w:line="360" w:lineRule="auto"/>
        <w:jc w:val="both"/>
        <w:rPr>
          <w:rFonts w:ascii="Georgia" w:eastAsia="Georgia" w:hAnsi="Georgia" w:cs="Georgia"/>
        </w:rPr>
      </w:pPr>
      <w:r w:rsidRPr="00820B0E">
        <w:rPr>
          <w:rFonts w:ascii="Georgia" w:eastAsia="Georgia" w:hAnsi="Georgia" w:cs="Georgia"/>
          <w:b/>
          <w:bCs/>
        </w:rPr>
        <w:t xml:space="preserve">Entrada alternativa: </w:t>
      </w:r>
      <w:r w:rsidRPr="00820B0E">
        <w:rPr>
          <w:rFonts w:ascii="Georgia" w:eastAsia="Georgia" w:hAnsi="Georgia" w:cs="Georgia"/>
        </w:rPr>
        <w:t>posibilidad de subir un archivo de audio propio en lugar de usar texto.</w:t>
      </w:r>
    </w:p>
    <w:p w14:paraId="3F0CC323" w14:textId="77777777" w:rsidR="00820B0E" w:rsidRPr="00820B0E" w:rsidRDefault="00820B0E" w:rsidP="003B7590">
      <w:pPr>
        <w:pStyle w:val="Prrafodelista"/>
        <w:numPr>
          <w:ilvl w:val="0"/>
          <w:numId w:val="10"/>
        </w:numPr>
        <w:spacing w:after="0" w:line="360" w:lineRule="auto"/>
        <w:jc w:val="both"/>
        <w:rPr>
          <w:rFonts w:ascii="Georgia" w:eastAsia="Georgia" w:hAnsi="Georgia" w:cs="Georgia"/>
        </w:rPr>
      </w:pPr>
      <w:r w:rsidRPr="00820B0E">
        <w:rPr>
          <w:rFonts w:ascii="Georgia" w:eastAsia="Georgia" w:hAnsi="Georgia" w:cs="Georgia"/>
          <w:b/>
          <w:bCs/>
        </w:rPr>
        <w:t xml:space="preserve">Licencia y uso comercial: </w:t>
      </w:r>
      <w:r w:rsidRPr="00820B0E">
        <w:rPr>
          <w:rFonts w:ascii="Georgia" w:eastAsia="Georgia" w:hAnsi="Georgia" w:cs="Georgia"/>
        </w:rPr>
        <w:t>condiciones legales para utilizar los vídeos generados con fines empresariales, de marketing o distribución.</w:t>
      </w:r>
    </w:p>
    <w:p w14:paraId="092738EF" w14:textId="77777777" w:rsidR="00820B0E" w:rsidRPr="00820B0E" w:rsidRDefault="00820B0E" w:rsidP="003B7590">
      <w:pPr>
        <w:pStyle w:val="Prrafodelista"/>
        <w:numPr>
          <w:ilvl w:val="0"/>
          <w:numId w:val="10"/>
        </w:numPr>
        <w:spacing w:after="0" w:line="360" w:lineRule="auto"/>
        <w:jc w:val="both"/>
        <w:rPr>
          <w:rFonts w:ascii="Georgia" w:eastAsia="Georgia" w:hAnsi="Georgia" w:cs="Georgia"/>
        </w:rPr>
      </w:pPr>
      <w:r w:rsidRPr="00820B0E">
        <w:rPr>
          <w:rFonts w:ascii="Georgia" w:eastAsia="Georgia" w:hAnsi="Georgia" w:cs="Georgia"/>
          <w:b/>
          <w:bCs/>
        </w:rPr>
        <w:t xml:space="preserve">Calidad de la API (documentación): </w:t>
      </w:r>
      <w:r w:rsidRPr="00820B0E">
        <w:rPr>
          <w:rFonts w:ascii="Georgia" w:eastAsia="Georgia" w:hAnsi="Georgia" w:cs="Georgia"/>
        </w:rPr>
        <w:t>valoración de la documentación oficial, ejemplos, claridad y recursos para desarrolladores.</w:t>
      </w:r>
    </w:p>
    <w:p w14:paraId="1E6A2581" w14:textId="77777777" w:rsidR="00820B0E" w:rsidRPr="00820B0E" w:rsidRDefault="00820B0E" w:rsidP="003B7590">
      <w:pPr>
        <w:pStyle w:val="Prrafodelista"/>
        <w:numPr>
          <w:ilvl w:val="0"/>
          <w:numId w:val="10"/>
        </w:numPr>
        <w:spacing w:after="0" w:line="360" w:lineRule="auto"/>
        <w:jc w:val="both"/>
        <w:rPr>
          <w:rFonts w:ascii="Georgia" w:eastAsia="Georgia" w:hAnsi="Georgia" w:cs="Georgia"/>
        </w:rPr>
      </w:pPr>
      <w:r w:rsidRPr="00820B0E">
        <w:rPr>
          <w:rFonts w:ascii="Georgia" w:eastAsia="Georgia" w:hAnsi="Georgia" w:cs="Georgia"/>
          <w:b/>
          <w:bCs/>
        </w:rPr>
        <w:t xml:space="preserve">Velocidad de generación de vídeo: </w:t>
      </w:r>
      <w:r w:rsidRPr="00820B0E">
        <w:rPr>
          <w:rFonts w:ascii="Georgia" w:eastAsia="Georgia" w:hAnsi="Georgia" w:cs="Georgia"/>
        </w:rPr>
        <w:t>tiempo estimado entre el envío de la solicitud y la recepción del vídeo final.</w:t>
      </w:r>
    </w:p>
    <w:p w14:paraId="692D9177" w14:textId="77777777" w:rsidR="00820B0E" w:rsidRPr="00820B0E" w:rsidRDefault="00820B0E" w:rsidP="00820B0E">
      <w:pPr>
        <w:rPr>
          <w:rFonts w:ascii="Georgia" w:hAnsi="Georgia"/>
        </w:rPr>
      </w:pPr>
    </w:p>
    <w:p w14:paraId="076E263F" w14:textId="076C89A8" w:rsidR="00D33EE7" w:rsidRDefault="00820B0E" w:rsidP="003B7590">
      <w:pPr>
        <w:pStyle w:val="Prrafodelista"/>
        <w:spacing w:after="0" w:line="360" w:lineRule="auto"/>
        <w:ind w:left="0" w:firstLine="426"/>
        <w:jc w:val="both"/>
        <w:rPr>
          <w:rFonts w:ascii="Georgia" w:eastAsia="Georgia" w:hAnsi="Georgia" w:cs="Georgia"/>
        </w:rPr>
      </w:pPr>
      <w:r w:rsidRPr="003B7590">
        <w:rPr>
          <w:rFonts w:ascii="Georgia" w:eastAsia="Georgia" w:hAnsi="Georgia" w:cs="Georgia"/>
        </w:rPr>
        <w:t>Estas variables permiten construir una base de casos estructurada, con la que se podrá razonar de forma objetiva qué proveedor se adapta mejor a distintos escenarios definidos. A pesar de las dificultades para recopilar datos totalmente uniformes, el enfoque CBR facilita la toma de decisiones al comparar soluciones existentes bajo un marco técnico y funcional común.</w:t>
      </w:r>
    </w:p>
    <w:p w14:paraId="276118A3" w14:textId="127CCEF6" w:rsidR="0040113B" w:rsidRDefault="0040113B" w:rsidP="0040113B">
      <w:pPr>
        <w:pStyle w:val="Prrafodelista"/>
        <w:spacing w:after="0" w:line="360" w:lineRule="auto"/>
        <w:ind w:left="0" w:firstLine="426"/>
        <w:jc w:val="both"/>
        <w:rPr>
          <w:rFonts w:ascii="Georgia" w:eastAsia="Georgia" w:hAnsi="Georgia" w:cs="Georgia"/>
        </w:rPr>
      </w:pPr>
      <w:r w:rsidRPr="0040113B">
        <w:rPr>
          <w:rFonts w:ascii="Georgia" w:eastAsia="Georgia" w:hAnsi="Georgia" w:cs="Georgia"/>
        </w:rPr>
        <w:t xml:space="preserve">Para la identificación y selección de las </w:t>
      </w:r>
      <w:proofErr w:type="spellStart"/>
      <w:r w:rsidRPr="0040113B">
        <w:rPr>
          <w:rFonts w:ascii="Georgia" w:eastAsia="Georgia" w:hAnsi="Georgia" w:cs="Georgia"/>
        </w:rPr>
        <w:t>APIs</w:t>
      </w:r>
      <w:proofErr w:type="spellEnd"/>
      <w:r w:rsidRPr="0040113B">
        <w:rPr>
          <w:rFonts w:ascii="Georgia" w:eastAsia="Georgia" w:hAnsi="Georgia" w:cs="Georgia"/>
        </w:rPr>
        <w:t xml:space="preserve"> más relevantes </w:t>
      </w:r>
      <w:r w:rsidR="00920DA3">
        <w:rPr>
          <w:rFonts w:ascii="Georgia" w:eastAsia="Georgia" w:hAnsi="Georgia" w:cs="Georgia"/>
        </w:rPr>
        <w:t xml:space="preserve">de 2025 </w:t>
      </w:r>
      <w:r w:rsidRPr="0040113B">
        <w:rPr>
          <w:rFonts w:ascii="Georgia" w:eastAsia="Georgia" w:hAnsi="Georgia" w:cs="Georgia"/>
        </w:rPr>
        <w:t xml:space="preserve">disponibles en el mercado actual, se ha realizado un proceso de exploración documental y análisis </w:t>
      </w:r>
      <w:r w:rsidRPr="0040113B">
        <w:rPr>
          <w:rFonts w:ascii="Georgia" w:eastAsia="Georgia" w:hAnsi="Georgia" w:cs="Georgia"/>
        </w:rPr>
        <w:lastRenderedPageBreak/>
        <w:t>técnico a través de fuentes especializadas. Entre las referencias utilizadas destaca</w:t>
      </w:r>
      <w:r w:rsidR="00920DA3">
        <w:rPr>
          <w:rFonts w:ascii="Georgia" w:eastAsia="Georgia" w:hAnsi="Georgia" w:cs="Georgia"/>
        </w:rPr>
        <w:t>n</w:t>
      </w:r>
      <w:r w:rsidRPr="0040113B">
        <w:rPr>
          <w:rFonts w:ascii="Georgia" w:eastAsia="Georgia" w:hAnsi="Georgia" w:cs="Georgia"/>
        </w:rPr>
        <w:t xml:space="preserve"> </w:t>
      </w:r>
      <w:r w:rsidR="00920DA3">
        <w:rPr>
          <w:rFonts w:ascii="Georgia" w:eastAsia="Georgia" w:hAnsi="Georgia" w:cs="Georgia"/>
        </w:rPr>
        <w:t>las</w:t>
      </w:r>
      <w:r w:rsidRPr="0040113B">
        <w:rPr>
          <w:rFonts w:ascii="Georgia" w:eastAsia="Georgia" w:hAnsi="Georgia" w:cs="Georgia"/>
        </w:rPr>
        <w:t xml:space="preserve"> </w:t>
      </w:r>
      <w:r w:rsidR="00920DA3">
        <w:rPr>
          <w:rFonts w:ascii="Georgia" w:eastAsia="Georgia" w:hAnsi="Georgia" w:cs="Georgia"/>
        </w:rPr>
        <w:t>siguientes</w:t>
      </w:r>
      <w:r w:rsidRPr="0040113B">
        <w:rPr>
          <w:rFonts w:ascii="Georgia" w:eastAsia="Georgia" w:hAnsi="Georgia" w:cs="Georgia"/>
        </w:rPr>
        <w:t>:</w:t>
      </w:r>
    </w:p>
    <w:p w14:paraId="6CBD211D" w14:textId="64389233" w:rsidR="0040113B" w:rsidRDefault="00920DA3" w:rsidP="0040113B">
      <w:pPr>
        <w:pStyle w:val="Prrafodelista"/>
        <w:numPr>
          <w:ilvl w:val="0"/>
          <w:numId w:val="12"/>
        </w:numPr>
        <w:spacing w:after="0" w:line="360" w:lineRule="auto"/>
        <w:jc w:val="both"/>
        <w:rPr>
          <w:rFonts w:ascii="Georgia" w:eastAsia="Georgia" w:hAnsi="Georgia" w:cs="Georgia"/>
        </w:rPr>
      </w:pPr>
      <w:r>
        <w:rPr>
          <w:rFonts w:ascii="Georgia" w:eastAsia="Georgia" w:hAnsi="Georgia" w:cs="Georgia"/>
          <w:b/>
          <w:bCs/>
        </w:rPr>
        <w:t xml:space="preserve">13 </w:t>
      </w:r>
      <w:proofErr w:type="spellStart"/>
      <w:r>
        <w:rPr>
          <w:rFonts w:ascii="Georgia" w:eastAsia="Georgia" w:hAnsi="Georgia" w:cs="Georgia"/>
          <w:b/>
          <w:bCs/>
        </w:rPr>
        <w:t>best</w:t>
      </w:r>
      <w:proofErr w:type="spellEnd"/>
      <w:r>
        <w:rPr>
          <w:rFonts w:ascii="Georgia" w:eastAsia="Georgia" w:hAnsi="Georgia" w:cs="Georgia"/>
          <w:b/>
          <w:bCs/>
        </w:rPr>
        <w:t xml:space="preserve"> AI avatar </w:t>
      </w:r>
      <w:proofErr w:type="spellStart"/>
      <w:r>
        <w:rPr>
          <w:rFonts w:ascii="Georgia" w:eastAsia="Georgia" w:hAnsi="Georgia" w:cs="Georgia"/>
          <w:b/>
          <w:bCs/>
        </w:rPr>
        <w:t>generator</w:t>
      </w:r>
      <w:proofErr w:type="spellEnd"/>
      <w:r>
        <w:rPr>
          <w:rFonts w:ascii="Georgia" w:eastAsia="Georgia" w:hAnsi="Georgia" w:cs="Georgia"/>
          <w:b/>
          <w:bCs/>
        </w:rPr>
        <w:t xml:space="preserve"> </w:t>
      </w:r>
      <w:proofErr w:type="spellStart"/>
      <w:r>
        <w:rPr>
          <w:rFonts w:ascii="Georgia" w:eastAsia="Georgia" w:hAnsi="Georgia" w:cs="Georgia"/>
          <w:b/>
          <w:bCs/>
        </w:rPr>
        <w:t>to</w:t>
      </w:r>
      <w:proofErr w:type="spellEnd"/>
      <w:r>
        <w:rPr>
          <w:rFonts w:ascii="Georgia" w:eastAsia="Georgia" w:hAnsi="Georgia" w:cs="Georgia"/>
          <w:b/>
          <w:bCs/>
        </w:rPr>
        <w:t xml:space="preserve"> explore in 2025: </w:t>
      </w:r>
      <w:hyperlink r:id="rId467" w:history="1">
        <w:r w:rsidRPr="00B30DED">
          <w:rPr>
            <w:rStyle w:val="Hipervnculo"/>
            <w:rFonts w:ascii="Georgia" w:eastAsia="Georgia" w:hAnsi="Georgia" w:cs="Georgia"/>
          </w:rPr>
          <w:t>https://www.heygen.com/blog/ai-avatar-generator?gad_source=1&amp;gbraid=0AAAAABiJW6YkZnYquF-9xswBarx7FNOPL&amp;gclid=Cj0KCQjw2ZfABhDBARIsAHFTxGwhrU53PKKA5tt4dIFx50pVGYYiGiEc6VSPh9p4Iy5OjL46MuuMQw4aAhYUEALw_wcB</w:t>
        </w:r>
      </w:hyperlink>
    </w:p>
    <w:p w14:paraId="1B4643A5" w14:textId="6C6E6C57" w:rsidR="00920DA3" w:rsidRPr="00920DA3" w:rsidRDefault="00920DA3" w:rsidP="0040113B">
      <w:pPr>
        <w:pStyle w:val="Prrafodelista"/>
        <w:numPr>
          <w:ilvl w:val="0"/>
          <w:numId w:val="12"/>
        </w:numPr>
        <w:spacing w:after="0" w:line="360" w:lineRule="auto"/>
        <w:jc w:val="both"/>
        <w:rPr>
          <w:rFonts w:ascii="Georgia" w:eastAsia="Georgia" w:hAnsi="Georgia" w:cs="Georgia"/>
        </w:rPr>
      </w:pPr>
    </w:p>
    <w:p w14:paraId="545F729F" w14:textId="77777777" w:rsidR="0040113B" w:rsidRPr="00920DA3" w:rsidRDefault="0040113B" w:rsidP="003B7590">
      <w:pPr>
        <w:pStyle w:val="Prrafodelista"/>
        <w:spacing w:after="0" w:line="360" w:lineRule="auto"/>
        <w:ind w:left="0" w:firstLine="426"/>
        <w:jc w:val="both"/>
        <w:rPr>
          <w:rFonts w:ascii="Georgia" w:eastAsia="Georgia" w:hAnsi="Georgia" w:cs="Georgia"/>
        </w:rPr>
      </w:pPr>
    </w:p>
    <w:p w14:paraId="389D5995" w14:textId="77777777" w:rsidR="0040113B" w:rsidRDefault="0040113B" w:rsidP="003B7590">
      <w:pPr>
        <w:pStyle w:val="Prrafodelista"/>
        <w:spacing w:after="0" w:line="360" w:lineRule="auto"/>
        <w:ind w:left="0" w:firstLine="426"/>
        <w:jc w:val="both"/>
        <w:rPr>
          <w:rFonts w:ascii="Georgia" w:eastAsia="Georgia" w:hAnsi="Georgia" w:cs="Georgia"/>
        </w:rPr>
      </w:pPr>
    </w:p>
    <w:p w14:paraId="04337F36" w14:textId="77777777" w:rsidR="0040113B" w:rsidRDefault="0040113B" w:rsidP="0040113B">
      <w:pPr>
        <w:spacing w:after="0" w:line="360" w:lineRule="auto"/>
        <w:jc w:val="both"/>
        <w:rPr>
          <w:rFonts w:ascii="Georgia" w:eastAsia="Georgia" w:hAnsi="Georgia" w:cs="Georgia"/>
        </w:rPr>
      </w:pPr>
    </w:p>
    <w:p w14:paraId="1EA481CF" w14:textId="1B36B1C8" w:rsidR="0040113B" w:rsidRPr="0040113B" w:rsidRDefault="0040113B" w:rsidP="0040113B">
      <w:pPr>
        <w:spacing w:after="0" w:line="360" w:lineRule="auto"/>
        <w:jc w:val="both"/>
        <w:rPr>
          <w:rFonts w:ascii="Georgia" w:eastAsia="Georgia" w:hAnsi="Georgia" w:cs="Georgia"/>
        </w:rPr>
        <w:sectPr w:rsidR="0040113B" w:rsidRPr="0040113B">
          <w:pgSz w:w="11906" w:h="16838"/>
          <w:pgMar w:top="1417" w:right="1701" w:bottom="1417" w:left="1701" w:header="708" w:footer="708" w:gutter="0"/>
          <w:cols w:space="708"/>
          <w:docGrid w:linePitch="360"/>
        </w:sectPr>
      </w:pPr>
    </w:p>
    <w:p w14:paraId="6FBC2F95" w14:textId="77777777" w:rsidR="00EE3EDD" w:rsidRPr="00C835E2" w:rsidRDefault="00EE3EDD" w:rsidP="00EE3EDD">
      <w:pPr>
        <w:spacing w:before="27" w:after="240"/>
        <w:ind w:left="708" w:right="866"/>
        <w:rPr>
          <w:rFonts w:ascii="Arial"/>
          <w:bCs/>
          <w:sz w:val="19"/>
          <w:szCs w:val="19"/>
        </w:rPr>
      </w:pPr>
      <w:r>
        <w:rPr>
          <w:noProof/>
        </w:rPr>
        <w:lastRenderedPageBreak/>
        <mc:AlternateContent>
          <mc:Choice Requires="wps">
            <w:drawing>
              <wp:anchor distT="0" distB="0" distL="0" distR="0" simplePos="0" relativeHeight="251673600" behindDoc="1" locked="0" layoutInCell="1" allowOverlap="1" wp14:anchorId="548BC1BC" wp14:editId="10942D7B">
                <wp:simplePos x="0" y="0"/>
                <wp:positionH relativeFrom="page">
                  <wp:posOffset>1407795</wp:posOffset>
                </wp:positionH>
                <wp:positionV relativeFrom="paragraph">
                  <wp:posOffset>152400</wp:posOffset>
                </wp:positionV>
                <wp:extent cx="4669155" cy="1270"/>
                <wp:effectExtent l="0" t="0" r="0" b="0"/>
                <wp:wrapTopAndBottom/>
                <wp:docPr id="920720940" name="Forma libre: forma 92072094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42DCC47" id="Forma libre: forma 920720940" o:spid="_x0000_s1026" style="position:absolute;margin-left:110.85pt;margin-top:12pt;width:367.65pt;height:.1pt;z-index:-251642880;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" path="m,l7352,e" filled="f" strokeweight=".14042mm">
                <v:path arrowok="t" o:connecttype="custom" o:connectlocs="0,0;4668520,0" o:connectangles="0,0"/>
                <w10:wrap type="topAndBottom" anchorx="page"/>
              </v:shape>
            </w:pict>
          </mc:Fallback>
        </mc:AlternateContent>
      </w:r>
      <w:r>
        <w:rPr>
          <w:rFonts w:ascii="Arial"/>
          <w:bCs/>
          <w:sz w:val="19"/>
          <w:szCs w:val="19"/>
        </w:rPr>
        <w:t xml:space="preserve">   </w:t>
      </w:r>
    </w:p>
    <w:p w14:paraId="217A5A85" w14:textId="0FE213AB" w:rsidR="00EE3EDD" w:rsidRPr="007469E9" w:rsidRDefault="00EE3EDD" w:rsidP="00EE3EDD">
      <w:pPr>
        <w:pStyle w:val="Ttulo1"/>
        <w:keepNext w:val="0"/>
        <w:keepLines w:val="0"/>
        <w:widowControl w:val="0"/>
        <w:autoSpaceDE w:val="0"/>
        <w:autoSpaceDN w:val="0"/>
        <w:spacing w:before="27" w:after="0" w:line="240" w:lineRule="auto"/>
        <w:ind w:left="830" w:right="866"/>
        <w:jc w:val="center"/>
        <w:rPr>
          <w:rFonts w:ascii="Arial" w:eastAsia="Georgia" w:hAnsi="Georgia" w:cs="Georgia"/>
          <w:b/>
          <w:color w:val="auto"/>
          <w:sz w:val="49"/>
          <w:szCs w:val="22"/>
        </w:rPr>
      </w:pPr>
      <w:r w:rsidRPr="007469E9">
        <w:rPr>
          <w:rFonts w:ascii="Arial" w:eastAsia="Georgia" w:hAnsi="Georgia" w:cs="Georgia"/>
          <w:b/>
          <w:noProof/>
          <w:color w:val="auto"/>
          <w:sz w:val="49"/>
          <w:szCs w:val="22"/>
        </w:rPr>
        <mc:AlternateContent>
          <mc:Choice Requires="wps">
            <w:drawing>
              <wp:anchor distT="0" distB="0" distL="0" distR="0" simplePos="0" relativeHeight="251672576" behindDoc="1" locked="0" layoutInCell="1" allowOverlap="1" wp14:anchorId="1FA1758B" wp14:editId="10270F45">
                <wp:simplePos x="0" y="0"/>
                <wp:positionH relativeFrom="margin">
                  <wp:align>center</wp:align>
                </wp:positionH>
                <wp:positionV relativeFrom="paragraph">
                  <wp:posOffset>553085</wp:posOffset>
                </wp:positionV>
                <wp:extent cx="4669155" cy="1270"/>
                <wp:effectExtent l="0" t="0" r="0" b="0"/>
                <wp:wrapTopAndBottom/>
                <wp:docPr id="135026313" name="Forma libre: forma 13502631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019DCED" id="Forma libre: forma 135026313" o:spid="_x0000_s1026" style="position:absolute;margin-left:0;margin-top:43.55pt;width:367.65pt;height:.1pt;z-index:-251643904;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" path="m,l7352,e" filled="f" strokeweight=".14042mm">
                <v:path arrowok="t" o:connecttype="custom" o:connectlocs="0,0;4668520,0" o:connectangles="0,0"/>
                <w10:wrap type="topAndBottom" anchorx="margin"/>
              </v:shape>
            </w:pict>
          </mc:Fallback>
        </mc:AlternateContent>
      </w:r>
      <w:r>
        <w:rPr>
          <w:rFonts w:ascii="Arial" w:eastAsia="Georgia" w:hAnsi="Georgia" w:cs="Georgia"/>
          <w:b/>
          <w:color w:val="auto"/>
          <w:sz w:val="49"/>
          <w:szCs w:val="22"/>
        </w:rPr>
        <w:t>D-ID</w:t>
      </w:r>
    </w:p>
    <w:p w14:paraId="6DEF6FAA" w14:textId="77777777" w:rsidR="00EE3EDD" w:rsidRDefault="00EE3EDD" w:rsidP="00EE3EDD">
      <w:pPr>
        <w:pStyle w:val="Textoindependiente"/>
        <w:spacing w:before="6"/>
        <w:rPr>
          <w:rFonts w:ascii="Arial"/>
          <w:sz w:val="19"/>
        </w:rPr>
      </w:pPr>
    </w:p>
    <w:p w14:paraId="159BB450" w14:textId="77777777" w:rsidR="00EE3EDD" w:rsidRDefault="00EE3EDD" w:rsidP="00EE3EDD">
      <w:pPr>
        <w:pStyle w:val="Textoindependiente"/>
        <w:rPr>
          <w:rFonts w:ascii="Arial"/>
          <w:sz w:val="20"/>
        </w:rPr>
      </w:pPr>
    </w:p>
    <w:p w14:paraId="116115BE" w14:textId="77777777" w:rsidR="00EE3EDD" w:rsidRDefault="00EE3EDD" w:rsidP="00EE3EDD">
      <w:pPr>
        <w:pStyle w:val="Textoindependiente"/>
        <w:rPr>
          <w:rFonts w:ascii="Arial"/>
          <w:sz w:val="20"/>
        </w:rPr>
      </w:pPr>
    </w:p>
    <w:p w14:paraId="35DE9F13" w14:textId="0615B636" w:rsidR="00EE3EDD" w:rsidRPr="00EE3EDD" w:rsidRDefault="00EE3EDD" w:rsidP="00EE3EDD">
      <w:pPr>
        <w:pStyle w:val="Estilo1"/>
        <w:numPr>
          <w:ilvl w:val="0"/>
          <w:numId w:val="3"/>
        </w:numPr>
        <w:rPr>
          <w:rFonts w:ascii="Georgia" w:eastAsia="Georgia" w:hAnsi="Georgia" w:cs="Georgia"/>
        </w:rPr>
      </w:pPr>
      <w:r w:rsidRPr="00EE3EDD">
        <w:rPr>
          <w:rFonts w:ascii="Georgia" w:eastAsia="Georgia" w:hAnsi="Georgia" w:cs="Georgia"/>
        </w:rPr>
        <w:t>Visión general</w:t>
      </w:r>
    </w:p>
    <w:p w14:paraId="38896269" w14:textId="77777777" w:rsidR="00EE3EDD" w:rsidRPr="00EE3EDD" w:rsidRDefault="00EE3EDD" w:rsidP="00EE3EDD">
      <w:pPr>
        <w:pStyle w:val="Prrafodelista"/>
        <w:spacing w:after="0" w:line="360" w:lineRule="auto"/>
        <w:ind w:left="0" w:firstLine="426"/>
        <w:jc w:val="both"/>
        <w:rPr>
          <w:rFonts w:ascii="Georgia" w:eastAsia="Georgia" w:hAnsi="Georgia" w:cs="Georgia"/>
        </w:rPr>
      </w:pPr>
      <w:r w:rsidRPr="00EE3EDD">
        <w:rPr>
          <w:rFonts w:ascii="Georgia" w:eastAsia="Georgia" w:hAnsi="Georgia" w:cs="Georgia"/>
        </w:rPr>
        <w:t xml:space="preserve">La API de D-ID proporciona una interfaz </w:t>
      </w:r>
      <w:proofErr w:type="spellStart"/>
      <w:r w:rsidRPr="00EE3EDD">
        <w:rPr>
          <w:rFonts w:ascii="Georgia" w:eastAsia="Georgia" w:hAnsi="Georgia" w:cs="Georgia"/>
        </w:rPr>
        <w:t>RESTful</w:t>
      </w:r>
      <w:proofErr w:type="spellEnd"/>
      <w:r w:rsidRPr="00EE3EDD">
        <w:rPr>
          <w:rFonts w:ascii="Georgia" w:eastAsia="Georgia" w:hAnsi="Georgia" w:cs="Georgia"/>
        </w:rPr>
        <w:t xml:space="preserve"> orientada a la generación de contenido audiovisual mediante avatares virtuales animados a partir de una imagen estática (fotografía de rostro o torso) y una fuente de voz (texto o audio). Su arquitectura está diseñada para ofrecer servicios escalables de síntesis de vídeo con soporte multilingüe, personalización de voz y animación facial automática.</w:t>
      </w:r>
    </w:p>
    <w:p w14:paraId="09912D11" w14:textId="1B644F33" w:rsidR="00EE3EDD" w:rsidRPr="00EE3EDD" w:rsidRDefault="00EE3EDD" w:rsidP="00EE3EDD"/>
    <w:p w14:paraId="217A8D44" w14:textId="3585F60B" w:rsidR="00EE3EDD" w:rsidRPr="00EE3EDD" w:rsidRDefault="00EE3EDD" w:rsidP="00EE3EDD">
      <w:pPr>
        <w:pStyle w:val="Estilo1"/>
        <w:numPr>
          <w:ilvl w:val="0"/>
          <w:numId w:val="3"/>
        </w:numPr>
        <w:rPr>
          <w:rFonts w:ascii="Georgia" w:eastAsia="Georgia" w:hAnsi="Georgia" w:cs="Georgia"/>
        </w:rPr>
      </w:pPr>
      <w:r w:rsidRPr="00EE3EDD">
        <w:rPr>
          <w:rFonts w:ascii="Georgia" w:eastAsia="Georgia" w:hAnsi="Georgia" w:cs="Georgia"/>
        </w:rPr>
        <w:t>Arquitectura general</w:t>
      </w:r>
    </w:p>
    <w:p w14:paraId="758A23FF" w14:textId="77777777" w:rsidR="00EE3EDD" w:rsidRPr="00EE3EDD" w:rsidRDefault="00EE3EDD" w:rsidP="00EE3EDD">
      <w:pPr>
        <w:numPr>
          <w:ilvl w:val="0"/>
          <w:numId w:val="2"/>
        </w:numPr>
        <w:rPr>
          <w:rFonts w:ascii="Georgia" w:eastAsia="Georgia" w:hAnsi="Georgia" w:cs="Georgia"/>
        </w:rPr>
      </w:pPr>
      <w:r w:rsidRPr="00EE3EDD">
        <w:rPr>
          <w:rFonts w:ascii="Georgia" w:eastAsia="Georgia" w:hAnsi="Georgia" w:cs="Georgia"/>
          <w:b/>
          <w:bCs/>
        </w:rPr>
        <w:t>Tipo de API</w:t>
      </w:r>
      <w:r w:rsidRPr="00EE3EDD">
        <w:rPr>
          <w:rFonts w:ascii="Georgia" w:eastAsia="Georgia" w:hAnsi="Georgia" w:cs="Georgia"/>
        </w:rPr>
        <w:t xml:space="preserve">: </w:t>
      </w:r>
      <w:proofErr w:type="spellStart"/>
      <w:r w:rsidRPr="00EE3EDD">
        <w:rPr>
          <w:rFonts w:ascii="Georgia" w:eastAsia="Georgia" w:hAnsi="Georgia" w:cs="Georgia"/>
        </w:rPr>
        <w:t>RESTful</w:t>
      </w:r>
      <w:proofErr w:type="spellEnd"/>
      <w:r w:rsidRPr="00EE3EDD">
        <w:rPr>
          <w:rFonts w:ascii="Georgia" w:eastAsia="Georgia" w:hAnsi="Georgia" w:cs="Georgia"/>
        </w:rPr>
        <w:t xml:space="preserve"> (HTTP sobre JSON)</w:t>
      </w:r>
    </w:p>
    <w:p w14:paraId="4F93D39D" w14:textId="77777777" w:rsidR="00EE3EDD" w:rsidRDefault="00EE3EDD" w:rsidP="00EE3EDD">
      <w:pPr>
        <w:numPr>
          <w:ilvl w:val="0"/>
          <w:numId w:val="2"/>
        </w:numPr>
        <w:rPr>
          <w:rFonts w:ascii="Georgia" w:eastAsia="Georgia" w:hAnsi="Georgia" w:cs="Georgia"/>
        </w:rPr>
      </w:pPr>
      <w:r w:rsidRPr="00EE3EDD">
        <w:rPr>
          <w:rFonts w:ascii="Georgia" w:eastAsia="Georgia" w:hAnsi="Georgia" w:cs="Georgia"/>
          <w:b/>
          <w:bCs/>
        </w:rPr>
        <w:t>Autenticación</w:t>
      </w:r>
      <w:r w:rsidRPr="00EE3EDD">
        <w:rPr>
          <w:rFonts w:ascii="Georgia" w:eastAsia="Georgia" w:hAnsi="Georgia" w:cs="Georgia"/>
        </w:rPr>
        <w:t xml:space="preserve">: Basic </w:t>
      </w:r>
      <w:proofErr w:type="spellStart"/>
      <w:r w:rsidRPr="00EE3EDD">
        <w:rPr>
          <w:rFonts w:ascii="Georgia" w:eastAsia="Georgia" w:hAnsi="Georgia" w:cs="Georgia"/>
        </w:rPr>
        <w:t>Auth</w:t>
      </w:r>
      <w:proofErr w:type="spellEnd"/>
      <w:r w:rsidRPr="00EE3EDD">
        <w:rPr>
          <w:rFonts w:ascii="Georgia" w:eastAsia="Georgia" w:hAnsi="Georgia" w:cs="Georgia"/>
        </w:rPr>
        <w:t xml:space="preserve"> mediante API Key</w:t>
      </w:r>
    </w:p>
    <w:p w14:paraId="7F3E085F" w14:textId="4E17D4F2" w:rsidR="00C337E9" w:rsidRPr="00EE3EDD" w:rsidRDefault="00C337E9" w:rsidP="00EE3EDD">
      <w:pPr>
        <w:numPr>
          <w:ilvl w:val="0"/>
          <w:numId w:val="2"/>
        </w:numPr>
        <w:rPr>
          <w:rFonts w:ascii="Georgia" w:eastAsia="Georgia" w:hAnsi="Georgia" w:cs="Georgia"/>
        </w:rPr>
      </w:pPr>
      <w:r w:rsidRPr="00C337E9">
        <w:rPr>
          <w:rFonts w:ascii="Georgia" w:eastAsia="Georgia" w:hAnsi="Georgia" w:cs="Georgia"/>
          <w:b/>
          <w:bCs/>
        </w:rPr>
        <w:t xml:space="preserve">API Referencia: </w:t>
      </w:r>
      <w:hyperlink r:id="rId468" w:history="1">
        <w:r w:rsidRPr="003A2609">
          <w:rPr>
            <w:rStyle w:val="Hipervnculo"/>
            <w:rFonts w:ascii="Georgia" w:eastAsia="Georgia" w:hAnsi="Georgia" w:cs="Georgia"/>
          </w:rPr>
          <w:t>https://docs.d-id.com/reference/get-started</w:t>
        </w:r>
      </w:hyperlink>
      <w:r>
        <w:rPr>
          <w:rFonts w:ascii="Georgia" w:eastAsia="Georgia" w:hAnsi="Georgia" w:cs="Georgia"/>
        </w:rPr>
        <w:t xml:space="preserve"> </w:t>
      </w:r>
    </w:p>
    <w:p w14:paraId="752A101D" w14:textId="71F7C1F3" w:rsidR="00EE3EDD" w:rsidRDefault="00EE3EDD" w:rsidP="00EE3EDD">
      <w:pPr>
        <w:numPr>
          <w:ilvl w:val="0"/>
          <w:numId w:val="2"/>
        </w:numPr>
        <w:rPr>
          <w:rFonts w:ascii="Georgia" w:eastAsia="Georgia" w:hAnsi="Georgia" w:cs="Georgia"/>
        </w:rPr>
      </w:pPr>
      <w:r w:rsidRPr="00EE3EDD">
        <w:rPr>
          <w:rFonts w:ascii="Georgia" w:eastAsia="Georgia" w:hAnsi="Georgia" w:cs="Georgia"/>
          <w:b/>
          <w:bCs/>
        </w:rPr>
        <w:t>Base URL</w:t>
      </w:r>
      <w:r w:rsidRPr="00EE3EDD">
        <w:rPr>
          <w:rFonts w:ascii="Georgia" w:eastAsia="Georgia" w:hAnsi="Georgia" w:cs="Georgia"/>
        </w:rPr>
        <w:t xml:space="preserve">: </w:t>
      </w:r>
      <w:hyperlink r:id="rId469" w:history="1">
        <w:r w:rsidR="00C337E9" w:rsidRPr="003A2609">
          <w:rPr>
            <w:rStyle w:val="Hipervnculo"/>
            <w:rFonts w:ascii="Georgia" w:eastAsia="Georgia" w:hAnsi="Georgia" w:cs="Georgia"/>
          </w:rPr>
          <w:t>https://api.d-id.com</w:t>
        </w:r>
      </w:hyperlink>
    </w:p>
    <w:p w14:paraId="2947A6AA" w14:textId="4C6C94AA" w:rsidR="00C337E9" w:rsidRPr="00EE3EDD" w:rsidRDefault="00C337E9" w:rsidP="00EE3EDD">
      <w:pPr>
        <w:numPr>
          <w:ilvl w:val="0"/>
          <w:numId w:val="2"/>
        </w:numPr>
        <w:rPr>
          <w:rFonts w:ascii="Georgia" w:eastAsia="Georgia" w:hAnsi="Georgia" w:cs="Georgia"/>
        </w:rPr>
      </w:pPr>
      <w:r>
        <w:rPr>
          <w:rFonts w:ascii="Georgia" w:eastAsia="Georgia" w:hAnsi="Georgia" w:cs="Georgia"/>
          <w:b/>
          <w:bCs/>
        </w:rPr>
        <w:t>API versión</w:t>
      </w:r>
      <w:r w:rsidRPr="00C337E9">
        <w:rPr>
          <w:rFonts w:ascii="Georgia" w:eastAsia="Georgia" w:hAnsi="Georgia" w:cs="Georgia"/>
        </w:rPr>
        <w:t>:</w:t>
      </w:r>
      <w:r>
        <w:rPr>
          <w:rFonts w:ascii="Georgia" w:eastAsia="Georgia" w:hAnsi="Georgia" w:cs="Georgia"/>
        </w:rPr>
        <w:t xml:space="preserve"> 4.2.1 </w:t>
      </w:r>
    </w:p>
    <w:p w14:paraId="69B91FD2" w14:textId="77777777" w:rsidR="00EE3EDD" w:rsidRPr="00EE3EDD" w:rsidRDefault="00EE3EDD" w:rsidP="00EE3EDD">
      <w:pPr>
        <w:numPr>
          <w:ilvl w:val="0"/>
          <w:numId w:val="2"/>
        </w:numPr>
        <w:rPr>
          <w:rFonts w:ascii="Georgia" w:eastAsia="Georgia" w:hAnsi="Georgia" w:cs="Georgia"/>
        </w:rPr>
      </w:pPr>
      <w:r w:rsidRPr="00EE3EDD">
        <w:rPr>
          <w:rFonts w:ascii="Georgia" w:eastAsia="Georgia" w:hAnsi="Georgia" w:cs="Georgia"/>
          <w:b/>
          <w:bCs/>
        </w:rPr>
        <w:t>Formatos admitidos</w:t>
      </w:r>
      <w:r w:rsidRPr="00EE3EDD">
        <w:rPr>
          <w:rFonts w:ascii="Georgia" w:eastAsia="Georgia" w:hAnsi="Georgia" w:cs="Georgia"/>
        </w:rPr>
        <w:t>: JSON en entrada y salida, imágenes JPEG/PNG, audio opcional</w:t>
      </w:r>
    </w:p>
    <w:p w14:paraId="7E069BB8" w14:textId="37AB9A38" w:rsidR="00EE3EDD" w:rsidRPr="00EE3EDD" w:rsidRDefault="00EE3EDD" w:rsidP="00EE3EDD"/>
    <w:p w14:paraId="5E90D947" w14:textId="006705E7" w:rsidR="00EE3EDD" w:rsidRDefault="00EE3EDD" w:rsidP="00EE3EDD">
      <w:pPr>
        <w:pStyle w:val="Estilo1"/>
        <w:numPr>
          <w:ilvl w:val="0"/>
          <w:numId w:val="3"/>
        </w:numPr>
        <w:rPr>
          <w:rFonts w:ascii="Georgia" w:eastAsia="Georgia" w:hAnsi="Georgia" w:cs="Georgia"/>
        </w:rPr>
      </w:pPr>
      <w:r w:rsidRPr="00EE3EDD">
        <w:rPr>
          <w:rFonts w:ascii="Georgia" w:eastAsia="Georgia" w:hAnsi="Georgia" w:cs="Georgia"/>
        </w:rPr>
        <w:t>Funcionalidades principales</w:t>
      </w:r>
    </w:p>
    <w:tbl>
      <w:tblPr>
        <w:tblStyle w:val="Tabladecuadrcula4"/>
        <w:tblW w:w="9070" w:type="dxa"/>
        <w:tblLayout w:type="fixed"/>
        <w:tblLook w:val="04A0" w:firstRow="1" w:lastRow="0" w:firstColumn="1" w:lastColumn="0" w:noHBand="0" w:noVBand="1"/>
      </w:tblPr>
      <w:tblGrid>
        <w:gridCol w:w="3539"/>
        <w:gridCol w:w="5531"/>
      </w:tblGrid>
      <w:tr w:rsidR="00A2423F" w:rsidRPr="00EE3EDD" w14:paraId="1A2B320B" w14:textId="77777777" w:rsidTr="00A2423F">
        <w:trPr>
          <w:cnfStyle w:val="100000000000" w:firstRow="1" w:lastRow="0" w:firstColumn="0" w:lastColumn="0" w:oddVBand="0" w:evenVBand="0" w:oddHBand="0" w:evenHBand="0" w:firstRowFirstColumn="0" w:firstRowLastColumn="0" w:lastRowFirstColumn="0" w:lastRowLastColumn="0"/>
          <w:cantSplit/>
          <w:trHeight w:val="340"/>
        </w:trPr>
        <w:tc>
          <w:tcPr>
            <w:cnfStyle w:val="001000000000" w:firstRow="0" w:lastRow="0" w:firstColumn="1" w:lastColumn="0" w:oddVBand="0" w:evenVBand="0" w:oddHBand="0" w:evenHBand="0" w:firstRowFirstColumn="0" w:firstRowLastColumn="0" w:lastRowFirstColumn="0" w:lastRowLastColumn="0"/>
            <w:tcW w:w="3539" w:type="dxa"/>
            <w:vAlign w:val="center"/>
            <w:hideMark/>
          </w:tcPr>
          <w:p w14:paraId="75EC674F" w14:textId="77777777" w:rsidR="00EE3EDD" w:rsidRPr="00EE3EDD" w:rsidRDefault="00EE3EDD" w:rsidP="00560868">
            <w:pPr>
              <w:spacing w:after="160" w:line="259" w:lineRule="auto"/>
              <w:jc w:val="both"/>
              <w:rPr>
                <w:rFonts w:ascii="Georgia" w:eastAsia="Georgia" w:hAnsi="Georgia" w:cs="Georgia"/>
                <w:b w:val="0"/>
                <w:bCs w:val="0"/>
                <w:sz w:val="24"/>
                <w:szCs w:val="24"/>
              </w:rPr>
            </w:pPr>
            <w:proofErr w:type="spellStart"/>
            <w:r w:rsidRPr="00EE3EDD">
              <w:rPr>
                <w:rFonts w:ascii="Georgia" w:eastAsia="Georgia" w:hAnsi="Georgia" w:cs="Georgia"/>
                <w:b w:val="0"/>
                <w:bCs w:val="0"/>
                <w:sz w:val="24"/>
                <w:szCs w:val="24"/>
              </w:rPr>
              <w:t>Endpoint</w:t>
            </w:r>
            <w:proofErr w:type="spellEnd"/>
          </w:p>
        </w:tc>
        <w:tc>
          <w:tcPr>
            <w:tcW w:w="5531" w:type="dxa"/>
            <w:vAlign w:val="center"/>
            <w:hideMark/>
          </w:tcPr>
          <w:p w14:paraId="09443ED5" w14:textId="77777777" w:rsidR="00EE3EDD" w:rsidRPr="00EE3EDD" w:rsidRDefault="00EE3EDD" w:rsidP="00560868">
            <w:pPr>
              <w:spacing w:after="160" w:line="259" w:lineRule="auto"/>
              <w:jc w:val="both"/>
              <w:cnfStyle w:val="100000000000" w:firstRow="1" w:lastRow="0" w:firstColumn="0" w:lastColumn="0" w:oddVBand="0" w:evenVBand="0" w:oddHBand="0" w:evenHBand="0" w:firstRowFirstColumn="0" w:firstRowLastColumn="0" w:lastRowFirstColumn="0" w:lastRowLastColumn="0"/>
              <w:rPr>
                <w:rFonts w:ascii="Georgia" w:eastAsia="Georgia" w:hAnsi="Georgia" w:cs="Georgia"/>
                <w:b w:val="0"/>
                <w:bCs w:val="0"/>
                <w:sz w:val="24"/>
                <w:szCs w:val="24"/>
              </w:rPr>
            </w:pPr>
            <w:r w:rsidRPr="00EE3EDD">
              <w:rPr>
                <w:rFonts w:ascii="Georgia" w:eastAsia="Georgia" w:hAnsi="Georgia" w:cs="Georgia"/>
                <w:b w:val="0"/>
                <w:bCs w:val="0"/>
                <w:sz w:val="24"/>
                <w:szCs w:val="24"/>
              </w:rPr>
              <w:t>Descripción técnica</w:t>
            </w:r>
          </w:p>
        </w:tc>
      </w:tr>
      <w:tr w:rsidR="00A2423F" w:rsidRPr="00EE3EDD" w14:paraId="76C82F90" w14:textId="77777777" w:rsidTr="00A2423F">
        <w:trPr>
          <w:cnfStyle w:val="000000100000" w:firstRow="0" w:lastRow="0" w:firstColumn="0" w:lastColumn="0" w:oddVBand="0" w:evenVBand="0" w:oddHBand="1" w:evenHBand="0" w:firstRowFirstColumn="0" w:firstRowLastColumn="0" w:lastRowFirstColumn="0" w:lastRowLastColumn="0"/>
          <w:cantSplit/>
          <w:trHeight w:val="340"/>
        </w:trPr>
        <w:tc>
          <w:tcPr>
            <w:cnfStyle w:val="001000000000" w:firstRow="0" w:lastRow="0" w:firstColumn="1" w:lastColumn="0" w:oddVBand="0" w:evenVBand="0" w:oddHBand="0" w:evenHBand="0" w:firstRowFirstColumn="0" w:firstRowLastColumn="0" w:lastRowFirstColumn="0" w:lastRowLastColumn="0"/>
            <w:tcW w:w="3539" w:type="dxa"/>
            <w:vAlign w:val="center"/>
            <w:hideMark/>
          </w:tcPr>
          <w:p w14:paraId="062BA079" w14:textId="77777777" w:rsidR="00EE3EDD" w:rsidRPr="00EE3EDD" w:rsidRDefault="00EE3EDD" w:rsidP="00560868">
            <w:pPr>
              <w:spacing w:after="160" w:line="259" w:lineRule="auto"/>
              <w:jc w:val="both"/>
              <w:rPr>
                <w:rFonts w:ascii="Georgia" w:eastAsia="Georgia" w:hAnsi="Georgia" w:cs="Georgia"/>
              </w:rPr>
            </w:pPr>
            <w:r w:rsidRPr="00EE3EDD">
              <w:rPr>
                <w:rFonts w:ascii="Georgia" w:eastAsia="Georgia" w:hAnsi="Georgia" w:cs="Georgia"/>
              </w:rPr>
              <w:t>POST /</w:t>
            </w:r>
            <w:proofErr w:type="spellStart"/>
            <w:r w:rsidRPr="00EE3EDD">
              <w:rPr>
                <w:rFonts w:ascii="Georgia" w:eastAsia="Georgia" w:hAnsi="Georgia" w:cs="Georgia"/>
              </w:rPr>
              <w:t>talks</w:t>
            </w:r>
            <w:proofErr w:type="spellEnd"/>
          </w:p>
        </w:tc>
        <w:tc>
          <w:tcPr>
            <w:tcW w:w="5531" w:type="dxa"/>
            <w:vAlign w:val="bottom"/>
            <w:hideMark/>
          </w:tcPr>
          <w:p w14:paraId="52B7F894" w14:textId="77777777" w:rsidR="00EE3EDD" w:rsidRPr="00EE3EDD" w:rsidRDefault="00EE3EDD" w:rsidP="00560868">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sidRPr="00EE3EDD">
              <w:rPr>
                <w:rFonts w:ascii="Georgia" w:eastAsia="Georgia" w:hAnsi="Georgia" w:cs="Georgia"/>
              </w:rPr>
              <w:t>Genera un video a partir de imagen + texto o audio</w:t>
            </w:r>
          </w:p>
        </w:tc>
      </w:tr>
      <w:tr w:rsidR="00A2423F" w:rsidRPr="00EE3EDD" w14:paraId="10098CC4" w14:textId="77777777" w:rsidTr="00A2423F">
        <w:trPr>
          <w:cantSplit/>
          <w:trHeight w:val="340"/>
        </w:trPr>
        <w:tc>
          <w:tcPr>
            <w:cnfStyle w:val="001000000000" w:firstRow="0" w:lastRow="0" w:firstColumn="1" w:lastColumn="0" w:oddVBand="0" w:evenVBand="0" w:oddHBand="0" w:evenHBand="0" w:firstRowFirstColumn="0" w:firstRowLastColumn="0" w:lastRowFirstColumn="0" w:lastRowLastColumn="0"/>
            <w:tcW w:w="3539" w:type="dxa"/>
            <w:vAlign w:val="center"/>
            <w:hideMark/>
          </w:tcPr>
          <w:p w14:paraId="78D5936E" w14:textId="77777777" w:rsidR="00EE3EDD" w:rsidRPr="00EE3EDD" w:rsidRDefault="00EE3EDD" w:rsidP="00560868">
            <w:pPr>
              <w:spacing w:after="160" w:line="259" w:lineRule="auto"/>
              <w:jc w:val="both"/>
              <w:rPr>
                <w:rFonts w:ascii="Georgia" w:eastAsia="Georgia" w:hAnsi="Georgia" w:cs="Georgia"/>
              </w:rPr>
            </w:pPr>
            <w:r w:rsidRPr="00EE3EDD">
              <w:rPr>
                <w:rFonts w:ascii="Georgia" w:eastAsia="Georgia" w:hAnsi="Georgia" w:cs="Georgia"/>
              </w:rPr>
              <w:t>GET /</w:t>
            </w:r>
            <w:proofErr w:type="spellStart"/>
            <w:r w:rsidRPr="00EE3EDD">
              <w:rPr>
                <w:rFonts w:ascii="Georgia" w:eastAsia="Georgia" w:hAnsi="Georgia" w:cs="Georgia"/>
              </w:rPr>
              <w:t>talks</w:t>
            </w:r>
            <w:proofErr w:type="spellEnd"/>
            <w:r w:rsidRPr="00EE3EDD">
              <w:rPr>
                <w:rFonts w:ascii="Georgia" w:eastAsia="Georgia" w:hAnsi="Georgia" w:cs="Georgia"/>
              </w:rPr>
              <w:t>/{id}</w:t>
            </w:r>
          </w:p>
        </w:tc>
        <w:tc>
          <w:tcPr>
            <w:tcW w:w="5531" w:type="dxa"/>
            <w:vAlign w:val="bottom"/>
            <w:hideMark/>
          </w:tcPr>
          <w:p w14:paraId="3485E75C" w14:textId="77777777" w:rsidR="00EE3EDD" w:rsidRPr="00EE3EDD" w:rsidRDefault="00EE3EDD" w:rsidP="00560868">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sidRPr="00EE3EDD">
              <w:rPr>
                <w:rFonts w:ascii="Georgia" w:eastAsia="Georgia" w:hAnsi="Georgia" w:cs="Georgia"/>
              </w:rPr>
              <w:t>Recupera el estado o resultado de un video generado</w:t>
            </w:r>
          </w:p>
        </w:tc>
      </w:tr>
      <w:tr w:rsidR="00F05BA6" w:rsidRPr="00EE3EDD" w14:paraId="0EDFADED" w14:textId="77777777" w:rsidTr="00A2423F">
        <w:trPr>
          <w:cnfStyle w:val="000000100000" w:firstRow="0" w:lastRow="0" w:firstColumn="0" w:lastColumn="0" w:oddVBand="0" w:evenVBand="0" w:oddHBand="1" w:evenHBand="0" w:firstRowFirstColumn="0" w:firstRowLastColumn="0" w:lastRowFirstColumn="0" w:lastRowLastColumn="0"/>
          <w:cantSplit/>
          <w:trHeight w:val="340"/>
        </w:trPr>
        <w:tc>
          <w:tcPr>
            <w:cnfStyle w:val="001000000000" w:firstRow="0" w:lastRow="0" w:firstColumn="1" w:lastColumn="0" w:oddVBand="0" w:evenVBand="0" w:oddHBand="0" w:evenHBand="0" w:firstRowFirstColumn="0" w:firstRowLastColumn="0" w:lastRowFirstColumn="0" w:lastRowLastColumn="0"/>
            <w:tcW w:w="3539" w:type="dxa"/>
            <w:vAlign w:val="center"/>
          </w:tcPr>
          <w:p w14:paraId="39A9A43C" w14:textId="1D7E8F1A" w:rsidR="00F05BA6" w:rsidRPr="00EE3EDD" w:rsidRDefault="00F05BA6" w:rsidP="00560868">
            <w:pPr>
              <w:jc w:val="both"/>
              <w:rPr>
                <w:rFonts w:ascii="Georgia" w:eastAsia="Georgia" w:hAnsi="Georgia" w:cs="Georgia"/>
              </w:rPr>
            </w:pPr>
            <w:r>
              <w:rPr>
                <w:rFonts w:ascii="Georgia" w:eastAsia="Georgia" w:hAnsi="Georgia" w:cs="Georgia"/>
              </w:rPr>
              <w:t>POST /clips</w:t>
            </w:r>
          </w:p>
        </w:tc>
        <w:tc>
          <w:tcPr>
            <w:tcW w:w="5531" w:type="dxa"/>
            <w:vAlign w:val="bottom"/>
          </w:tcPr>
          <w:p w14:paraId="3C0E6258" w14:textId="02E0C4B2" w:rsidR="00F05BA6" w:rsidRPr="00EE3EDD" w:rsidRDefault="00F05BA6" w:rsidP="00560868">
            <w:pPr>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Pr>
                <w:rFonts w:ascii="Georgia" w:eastAsia="Georgia" w:hAnsi="Georgia" w:cs="Georgia"/>
              </w:rPr>
              <w:t xml:space="preserve">Crea un vídeo </w:t>
            </w:r>
            <w:r w:rsidR="0011406C">
              <w:rPr>
                <w:rFonts w:ascii="Georgia" w:eastAsia="Georgia" w:hAnsi="Georgia" w:cs="Georgia"/>
              </w:rPr>
              <w:t>de calidad a partir de avatares premium o personalizados.</w:t>
            </w:r>
          </w:p>
        </w:tc>
      </w:tr>
      <w:tr w:rsidR="00A2423F" w:rsidRPr="00EE3EDD" w14:paraId="40C416DB" w14:textId="77777777" w:rsidTr="00A2423F">
        <w:trPr>
          <w:cantSplit/>
          <w:trHeight w:val="340"/>
        </w:trPr>
        <w:tc>
          <w:tcPr>
            <w:cnfStyle w:val="001000000000" w:firstRow="0" w:lastRow="0" w:firstColumn="1" w:lastColumn="0" w:oddVBand="0" w:evenVBand="0" w:oddHBand="0" w:evenHBand="0" w:firstRowFirstColumn="0" w:firstRowLastColumn="0" w:lastRowFirstColumn="0" w:lastRowLastColumn="0"/>
            <w:tcW w:w="3539" w:type="dxa"/>
            <w:vAlign w:val="center"/>
            <w:hideMark/>
          </w:tcPr>
          <w:p w14:paraId="5969F499" w14:textId="77777777" w:rsidR="00EE3EDD" w:rsidRPr="00EE3EDD" w:rsidRDefault="00EE3EDD" w:rsidP="00560868">
            <w:pPr>
              <w:spacing w:after="160" w:line="259" w:lineRule="auto"/>
              <w:jc w:val="both"/>
              <w:rPr>
                <w:rFonts w:ascii="Georgia" w:eastAsia="Georgia" w:hAnsi="Georgia" w:cs="Georgia"/>
              </w:rPr>
            </w:pPr>
            <w:r w:rsidRPr="00EE3EDD">
              <w:rPr>
                <w:rFonts w:ascii="Georgia" w:eastAsia="Georgia" w:hAnsi="Georgia" w:cs="Georgia"/>
              </w:rPr>
              <w:t>POST /</w:t>
            </w:r>
            <w:proofErr w:type="spellStart"/>
            <w:r w:rsidRPr="00EE3EDD">
              <w:rPr>
                <w:rFonts w:ascii="Georgia" w:eastAsia="Georgia" w:hAnsi="Georgia" w:cs="Georgia"/>
              </w:rPr>
              <w:t>talks</w:t>
            </w:r>
            <w:proofErr w:type="spellEnd"/>
            <w:r w:rsidRPr="00EE3EDD">
              <w:rPr>
                <w:rFonts w:ascii="Georgia" w:eastAsia="Georgia" w:hAnsi="Georgia" w:cs="Georgia"/>
              </w:rPr>
              <w:t>/</w:t>
            </w:r>
            <w:proofErr w:type="spellStart"/>
            <w:r w:rsidRPr="00EE3EDD">
              <w:rPr>
                <w:rFonts w:ascii="Georgia" w:eastAsia="Georgia" w:hAnsi="Georgia" w:cs="Georgia"/>
              </w:rPr>
              <w:t>streams</w:t>
            </w:r>
            <w:proofErr w:type="spellEnd"/>
          </w:p>
        </w:tc>
        <w:tc>
          <w:tcPr>
            <w:tcW w:w="5531" w:type="dxa"/>
            <w:vAlign w:val="bottom"/>
            <w:hideMark/>
          </w:tcPr>
          <w:p w14:paraId="50D970AA" w14:textId="4DA9262A" w:rsidR="00EE3EDD" w:rsidRPr="00EE3EDD" w:rsidRDefault="00EE3EDD" w:rsidP="00560868">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sidRPr="00EE3EDD">
              <w:rPr>
                <w:rFonts w:ascii="Georgia" w:eastAsia="Georgia" w:hAnsi="Georgia" w:cs="Georgia"/>
              </w:rPr>
              <w:t>Genera animación en tiempo real (</w:t>
            </w:r>
            <w:proofErr w:type="spellStart"/>
            <w:r w:rsidRPr="00EE3EDD">
              <w:rPr>
                <w:rFonts w:ascii="Georgia" w:eastAsia="Georgia" w:hAnsi="Georgia" w:cs="Georgia"/>
              </w:rPr>
              <w:t>streaming</w:t>
            </w:r>
            <w:proofErr w:type="spellEnd"/>
            <w:r w:rsidRPr="00EE3EDD">
              <w:rPr>
                <w:rFonts w:ascii="Georgia" w:eastAsia="Georgia" w:hAnsi="Georgia" w:cs="Georgia"/>
              </w:rPr>
              <w:t xml:space="preserve"> interactivo)</w:t>
            </w:r>
            <w:r w:rsidR="005B7B8A">
              <w:rPr>
                <w:rFonts w:ascii="Georgia" w:eastAsia="Georgia" w:hAnsi="Georgia" w:cs="Georgia"/>
              </w:rPr>
              <w:t xml:space="preserve"> tomando como base una imagen.</w:t>
            </w:r>
          </w:p>
        </w:tc>
      </w:tr>
      <w:tr w:rsidR="005B7B8A" w:rsidRPr="00EE3EDD" w14:paraId="44D17C25" w14:textId="77777777" w:rsidTr="00A2423F">
        <w:trPr>
          <w:cnfStyle w:val="000000100000" w:firstRow="0" w:lastRow="0" w:firstColumn="0" w:lastColumn="0" w:oddVBand="0" w:evenVBand="0" w:oddHBand="1" w:evenHBand="0" w:firstRowFirstColumn="0" w:firstRowLastColumn="0" w:lastRowFirstColumn="0" w:lastRowLastColumn="0"/>
          <w:cantSplit/>
          <w:trHeight w:val="340"/>
        </w:trPr>
        <w:tc>
          <w:tcPr>
            <w:cnfStyle w:val="001000000000" w:firstRow="0" w:lastRow="0" w:firstColumn="1" w:lastColumn="0" w:oddVBand="0" w:evenVBand="0" w:oddHBand="0" w:evenHBand="0" w:firstRowFirstColumn="0" w:firstRowLastColumn="0" w:lastRowFirstColumn="0" w:lastRowLastColumn="0"/>
            <w:tcW w:w="3539" w:type="dxa"/>
            <w:vAlign w:val="center"/>
          </w:tcPr>
          <w:p w14:paraId="68BEAAF8" w14:textId="3DF5C227" w:rsidR="005B7B8A" w:rsidRPr="00EE3EDD" w:rsidRDefault="005B7B8A" w:rsidP="00560868">
            <w:pPr>
              <w:jc w:val="both"/>
              <w:rPr>
                <w:rFonts w:ascii="Georgia" w:eastAsia="Georgia" w:hAnsi="Georgia" w:cs="Georgia"/>
              </w:rPr>
            </w:pPr>
            <w:r>
              <w:rPr>
                <w:rFonts w:ascii="Georgia" w:eastAsia="Georgia" w:hAnsi="Georgia" w:cs="Georgia"/>
              </w:rPr>
              <w:t>POST /clips/</w:t>
            </w:r>
            <w:proofErr w:type="spellStart"/>
            <w:r>
              <w:rPr>
                <w:rFonts w:ascii="Georgia" w:eastAsia="Georgia" w:hAnsi="Georgia" w:cs="Georgia"/>
              </w:rPr>
              <w:t>streams</w:t>
            </w:r>
            <w:proofErr w:type="spellEnd"/>
          </w:p>
        </w:tc>
        <w:tc>
          <w:tcPr>
            <w:tcW w:w="5531" w:type="dxa"/>
            <w:vAlign w:val="bottom"/>
          </w:tcPr>
          <w:p w14:paraId="75B1E600" w14:textId="7749D927" w:rsidR="005B7B8A" w:rsidRPr="00EE3EDD" w:rsidRDefault="005B7B8A" w:rsidP="00560868">
            <w:pPr>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Pr>
                <w:rFonts w:ascii="Georgia" w:eastAsia="Georgia" w:hAnsi="Georgia" w:cs="Georgia"/>
              </w:rPr>
              <w:t>Genera animación en tiempo real (</w:t>
            </w:r>
            <w:proofErr w:type="spellStart"/>
            <w:r>
              <w:rPr>
                <w:rFonts w:ascii="Georgia" w:eastAsia="Georgia" w:hAnsi="Georgia" w:cs="Georgia"/>
              </w:rPr>
              <w:t>streaming</w:t>
            </w:r>
            <w:proofErr w:type="spellEnd"/>
            <w:r>
              <w:rPr>
                <w:rFonts w:ascii="Georgia" w:eastAsia="Georgia" w:hAnsi="Georgia" w:cs="Georgia"/>
              </w:rPr>
              <w:t xml:space="preserve"> interactivo) de alta calidad para asistentes virtuales (Premium).</w:t>
            </w:r>
          </w:p>
        </w:tc>
      </w:tr>
      <w:tr w:rsidR="00A2423F" w:rsidRPr="00EE3EDD" w14:paraId="2F8859B3" w14:textId="77777777" w:rsidTr="00A2423F">
        <w:trPr>
          <w:cantSplit/>
          <w:trHeight w:val="340"/>
        </w:trPr>
        <w:tc>
          <w:tcPr>
            <w:cnfStyle w:val="001000000000" w:firstRow="0" w:lastRow="0" w:firstColumn="1" w:lastColumn="0" w:oddVBand="0" w:evenVBand="0" w:oddHBand="0" w:evenHBand="0" w:firstRowFirstColumn="0" w:firstRowLastColumn="0" w:lastRowFirstColumn="0" w:lastRowLastColumn="0"/>
            <w:tcW w:w="3539" w:type="dxa"/>
            <w:vAlign w:val="center"/>
            <w:hideMark/>
          </w:tcPr>
          <w:p w14:paraId="3DAD9505" w14:textId="32F7D849" w:rsidR="00EE3EDD" w:rsidRPr="00EE3EDD" w:rsidRDefault="00EE3EDD" w:rsidP="00560868">
            <w:pPr>
              <w:spacing w:after="160" w:line="259" w:lineRule="auto"/>
              <w:jc w:val="both"/>
              <w:rPr>
                <w:rFonts w:ascii="Georgia" w:eastAsia="Georgia" w:hAnsi="Georgia" w:cs="Georgia"/>
              </w:rPr>
            </w:pPr>
            <w:r w:rsidRPr="00EE3EDD">
              <w:rPr>
                <w:rFonts w:ascii="Georgia" w:eastAsia="Georgia" w:hAnsi="Georgia" w:cs="Georgia"/>
              </w:rPr>
              <w:t>POST /</w:t>
            </w:r>
            <w:proofErr w:type="spellStart"/>
            <w:r w:rsidR="00F05BA6">
              <w:rPr>
                <w:rFonts w:ascii="Georgia" w:eastAsia="Georgia" w:hAnsi="Georgia" w:cs="Georgia"/>
              </w:rPr>
              <w:t>translations</w:t>
            </w:r>
            <w:proofErr w:type="spellEnd"/>
          </w:p>
        </w:tc>
        <w:tc>
          <w:tcPr>
            <w:tcW w:w="5531" w:type="dxa"/>
            <w:vAlign w:val="bottom"/>
            <w:hideMark/>
          </w:tcPr>
          <w:p w14:paraId="473AA2E7" w14:textId="3389C88F" w:rsidR="00EE3EDD" w:rsidRPr="00EE3EDD" w:rsidRDefault="00F05BA6" w:rsidP="00560868">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Pr>
                <w:rFonts w:ascii="Georgia" w:eastAsia="Georgia" w:hAnsi="Georgia" w:cs="Georgia"/>
              </w:rPr>
              <w:t>Traduce un video a otros idiomas</w:t>
            </w:r>
          </w:p>
        </w:tc>
      </w:tr>
      <w:tr w:rsidR="00A2423F" w:rsidRPr="00EE3EDD" w14:paraId="1AF23491" w14:textId="77777777" w:rsidTr="00A2423F">
        <w:trPr>
          <w:cnfStyle w:val="000000100000" w:firstRow="0" w:lastRow="0" w:firstColumn="0" w:lastColumn="0" w:oddVBand="0" w:evenVBand="0" w:oddHBand="1" w:evenHBand="0" w:firstRowFirstColumn="0" w:firstRowLastColumn="0" w:lastRowFirstColumn="0" w:lastRowLastColumn="0"/>
          <w:cantSplit/>
          <w:trHeight w:val="340"/>
        </w:trPr>
        <w:tc>
          <w:tcPr>
            <w:cnfStyle w:val="001000000000" w:firstRow="0" w:lastRow="0" w:firstColumn="1" w:lastColumn="0" w:oddVBand="0" w:evenVBand="0" w:oddHBand="0" w:evenHBand="0" w:firstRowFirstColumn="0" w:firstRowLastColumn="0" w:lastRowFirstColumn="0" w:lastRowLastColumn="0"/>
            <w:tcW w:w="3539" w:type="dxa"/>
            <w:vAlign w:val="center"/>
            <w:hideMark/>
          </w:tcPr>
          <w:p w14:paraId="4F5D4932" w14:textId="77777777" w:rsidR="00EE3EDD" w:rsidRPr="00EE3EDD" w:rsidRDefault="00EE3EDD" w:rsidP="00560868">
            <w:pPr>
              <w:spacing w:after="160" w:line="259" w:lineRule="auto"/>
              <w:jc w:val="both"/>
              <w:rPr>
                <w:rFonts w:ascii="Georgia" w:eastAsia="Georgia" w:hAnsi="Georgia" w:cs="Georgia"/>
              </w:rPr>
            </w:pPr>
            <w:r w:rsidRPr="00EE3EDD">
              <w:rPr>
                <w:rFonts w:ascii="Georgia" w:eastAsia="Georgia" w:hAnsi="Georgia" w:cs="Georgia"/>
              </w:rPr>
              <w:t>GET /</w:t>
            </w:r>
            <w:proofErr w:type="spellStart"/>
            <w:r w:rsidRPr="00EE3EDD">
              <w:rPr>
                <w:rFonts w:ascii="Georgia" w:eastAsia="Georgia" w:hAnsi="Georgia" w:cs="Georgia"/>
              </w:rPr>
              <w:t>voices</w:t>
            </w:r>
            <w:proofErr w:type="spellEnd"/>
            <w:r w:rsidRPr="00EE3EDD">
              <w:rPr>
                <w:rFonts w:ascii="Georgia" w:eastAsia="Georgia" w:hAnsi="Georgia" w:cs="Georgia"/>
              </w:rPr>
              <w:t xml:space="preserve"> / GET /</w:t>
            </w:r>
            <w:proofErr w:type="spellStart"/>
            <w:r w:rsidRPr="00EE3EDD">
              <w:rPr>
                <w:rFonts w:ascii="Georgia" w:eastAsia="Georgia" w:hAnsi="Georgia" w:cs="Georgia"/>
              </w:rPr>
              <w:t>presets</w:t>
            </w:r>
            <w:proofErr w:type="spellEnd"/>
          </w:p>
        </w:tc>
        <w:tc>
          <w:tcPr>
            <w:tcW w:w="5531" w:type="dxa"/>
            <w:vAlign w:val="bottom"/>
            <w:hideMark/>
          </w:tcPr>
          <w:p w14:paraId="48CDD1B0" w14:textId="77777777" w:rsidR="00EE3EDD" w:rsidRPr="00EE3EDD" w:rsidRDefault="00EE3EDD" w:rsidP="00560868">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sidRPr="00EE3EDD">
              <w:rPr>
                <w:rFonts w:ascii="Georgia" w:eastAsia="Georgia" w:hAnsi="Georgia" w:cs="Georgia"/>
              </w:rPr>
              <w:t>Consulta voces TTS y modelos de avatares disponibles</w:t>
            </w:r>
          </w:p>
        </w:tc>
      </w:tr>
    </w:tbl>
    <w:p w14:paraId="73FF5D26" w14:textId="6ECBFCB4" w:rsidR="00AC7472" w:rsidRDefault="00AC7472" w:rsidP="00AC7472">
      <w:pPr>
        <w:pStyle w:val="Leyendatabla"/>
      </w:pPr>
      <w:r w:rsidRPr="007469E9">
        <w:t>Tabla A</w:t>
      </w:r>
      <w:r>
        <w:t>1</w:t>
      </w:r>
      <w:r w:rsidRPr="007469E9">
        <w:t xml:space="preserve">: </w:t>
      </w:r>
      <w:r>
        <w:t>Métodos D-ID</w:t>
      </w:r>
      <w:r w:rsidR="00C337E9">
        <w:t xml:space="preserve"> Vídeos</w:t>
      </w:r>
    </w:p>
    <w:p w14:paraId="17AF87BC" w14:textId="63F4936C" w:rsidR="00AC7472" w:rsidRPr="00AC7472" w:rsidRDefault="00EE3EDD" w:rsidP="00EE3EDD">
      <w:pPr>
        <w:pStyle w:val="Estilo1"/>
        <w:numPr>
          <w:ilvl w:val="0"/>
          <w:numId w:val="3"/>
        </w:numPr>
        <w:rPr>
          <w:rFonts w:ascii="Georgia" w:eastAsia="Georgia" w:hAnsi="Georgia" w:cs="Georgia"/>
        </w:rPr>
      </w:pPr>
      <w:r w:rsidRPr="00EE3EDD">
        <w:rPr>
          <w:rFonts w:ascii="Georgia" w:eastAsia="Georgia" w:hAnsi="Georgia" w:cs="Georgia"/>
        </w:rPr>
        <w:lastRenderedPageBreak/>
        <w:t xml:space="preserve">Parámetros del modelo </w:t>
      </w:r>
      <w:proofErr w:type="spellStart"/>
      <w:r w:rsidRPr="00EE3EDD">
        <w:rPr>
          <w:rFonts w:ascii="Georgia" w:eastAsia="Georgia" w:hAnsi="Georgia" w:cs="Georgia"/>
        </w:rPr>
        <w:t>talk</w:t>
      </w:r>
      <w:proofErr w:type="spellEnd"/>
    </w:p>
    <w:p w14:paraId="0A48AB55"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proofErr w:type="spellStart"/>
      <w:r>
        <w:rPr>
          <w:rFonts w:ascii="Courier New" w:hAnsi="Courier New" w:cs="Courier New"/>
          <w:b/>
          <w:bCs/>
          <w:color w:val="0000FF"/>
          <w:sz w:val="20"/>
          <w:szCs w:val="20"/>
          <w:highlight w:val="white"/>
        </w:rPr>
        <w:t>const</w:t>
      </w:r>
      <w:proofErr w:type="spellEnd"/>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url</w:t>
      </w:r>
      <w:proofErr w:type="spellEnd"/>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ttps://api.d-id.com/</w:t>
      </w:r>
      <w:proofErr w:type="spellStart"/>
      <w:r>
        <w:rPr>
          <w:rFonts w:ascii="Courier New" w:hAnsi="Courier New" w:cs="Courier New"/>
          <w:color w:val="808080"/>
          <w:sz w:val="20"/>
          <w:szCs w:val="20"/>
          <w:highlight w:val="white"/>
        </w:rPr>
        <w:t>talks</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p>
    <w:p w14:paraId="20E19CFE"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proofErr w:type="spellStart"/>
      <w:r>
        <w:rPr>
          <w:rFonts w:ascii="Courier New" w:hAnsi="Courier New" w:cs="Courier New"/>
          <w:b/>
          <w:bCs/>
          <w:color w:val="0000FF"/>
          <w:sz w:val="20"/>
          <w:szCs w:val="20"/>
          <w:highlight w:val="white"/>
        </w:rPr>
        <w:t>const</w:t>
      </w:r>
      <w:proofErr w:type="spellEnd"/>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options</w:t>
      </w:r>
      <w:proofErr w:type="spellEnd"/>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0A509032"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method</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POST'</w:t>
      </w:r>
      <w:r>
        <w:rPr>
          <w:rFonts w:ascii="Courier New" w:hAnsi="Courier New" w:cs="Courier New"/>
          <w:b/>
          <w:bCs/>
          <w:color w:val="000080"/>
          <w:sz w:val="20"/>
          <w:szCs w:val="20"/>
          <w:highlight w:val="white"/>
        </w:rPr>
        <w:t>,</w:t>
      </w:r>
    </w:p>
    <w:p w14:paraId="4FB8926C"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headers</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6D62547"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accept</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application</w:t>
      </w:r>
      <w:proofErr w:type="spellEnd"/>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json</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p>
    <w:p w14:paraId="10611227"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content-type</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application</w:t>
      </w:r>
      <w:proofErr w:type="spellEnd"/>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json</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p>
    <w:p w14:paraId="7702114B"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authorization</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Basic YzNCaGJXSmhaekl3TURCQVoyMWhhV3d1WTI5dDpibVdMdHVoVTN1WkJiYURsY2dCSXc='</w:t>
      </w:r>
    </w:p>
    <w:p w14:paraId="255E741E"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33995EC4"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body</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JSON</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stringify</w:t>
      </w:r>
      <w:proofErr w:type="spellEnd"/>
      <w:r>
        <w:rPr>
          <w:rFonts w:ascii="Courier New" w:hAnsi="Courier New" w:cs="Courier New"/>
          <w:b/>
          <w:bCs/>
          <w:color w:val="000080"/>
          <w:sz w:val="20"/>
          <w:szCs w:val="20"/>
          <w:highlight w:val="white"/>
        </w:rPr>
        <w:t>({</w:t>
      </w:r>
    </w:p>
    <w:p w14:paraId="1DD56411"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source_url</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ttps://d-id-public-bucket.s3.us-west-2.amazonaws.com/alice.jpg'</w:t>
      </w:r>
      <w:r>
        <w:rPr>
          <w:rFonts w:ascii="Courier New" w:hAnsi="Courier New" w:cs="Courier New"/>
          <w:b/>
          <w:bCs/>
          <w:color w:val="000080"/>
          <w:sz w:val="20"/>
          <w:szCs w:val="20"/>
          <w:highlight w:val="white"/>
        </w:rPr>
        <w:t>,</w:t>
      </w:r>
    </w:p>
    <w:p w14:paraId="1E6C9201"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scrip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462A022F"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type</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text</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p>
    <w:p w14:paraId="54A2AC66"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subtitles</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false'</w:t>
      </w:r>
      <w:r>
        <w:rPr>
          <w:rFonts w:ascii="Courier New" w:hAnsi="Courier New" w:cs="Courier New"/>
          <w:b/>
          <w:bCs/>
          <w:color w:val="000080"/>
          <w:sz w:val="20"/>
          <w:szCs w:val="20"/>
          <w:highlight w:val="white"/>
        </w:rPr>
        <w:t>,</w:t>
      </w:r>
    </w:p>
    <w:p w14:paraId="7FBCB166"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provider</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roofErr w:type="spellStart"/>
      <w:r>
        <w:rPr>
          <w:rFonts w:ascii="Courier New" w:hAnsi="Courier New" w:cs="Courier New"/>
          <w:color w:val="000000"/>
          <w:sz w:val="20"/>
          <w:szCs w:val="20"/>
          <w:highlight w:val="white"/>
        </w:rPr>
        <w:t>type</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microsoft</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voice_id</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Sara'</w:t>
      </w:r>
      <w:r>
        <w:rPr>
          <w:rFonts w:ascii="Courier New" w:hAnsi="Courier New" w:cs="Courier New"/>
          <w:b/>
          <w:bCs/>
          <w:color w:val="000080"/>
          <w:sz w:val="20"/>
          <w:szCs w:val="20"/>
          <w:highlight w:val="white"/>
        </w:rPr>
        <w:t>},</w:t>
      </w:r>
    </w:p>
    <w:p w14:paraId="04EE88EC"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inpu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Making</w:t>
      </w:r>
      <w:proofErr w:type="spellEnd"/>
      <w:r>
        <w:rPr>
          <w:rFonts w:ascii="Courier New" w:hAnsi="Courier New" w:cs="Courier New"/>
          <w:color w:val="808080"/>
          <w:sz w:val="20"/>
          <w:szCs w:val="20"/>
          <w:highlight w:val="white"/>
        </w:rPr>
        <w:t xml:space="preserve"> videos </w:t>
      </w:r>
      <w:proofErr w:type="spellStart"/>
      <w:r>
        <w:rPr>
          <w:rFonts w:ascii="Courier New" w:hAnsi="Courier New" w:cs="Courier New"/>
          <w:color w:val="808080"/>
          <w:sz w:val="20"/>
          <w:szCs w:val="20"/>
          <w:highlight w:val="white"/>
        </w:rPr>
        <w:t>is</w:t>
      </w:r>
      <w:proofErr w:type="spellEnd"/>
      <w:r>
        <w:rPr>
          <w:rFonts w:ascii="Courier New" w:hAnsi="Courier New" w:cs="Courier New"/>
          <w:color w:val="808080"/>
          <w:sz w:val="20"/>
          <w:szCs w:val="20"/>
          <w:highlight w:val="white"/>
        </w:rPr>
        <w:t xml:space="preserve"> </w:t>
      </w:r>
      <w:proofErr w:type="spellStart"/>
      <w:r>
        <w:rPr>
          <w:rFonts w:ascii="Courier New" w:hAnsi="Courier New" w:cs="Courier New"/>
          <w:color w:val="808080"/>
          <w:sz w:val="20"/>
          <w:szCs w:val="20"/>
          <w:highlight w:val="white"/>
        </w:rPr>
        <w:t>easy</w:t>
      </w:r>
      <w:proofErr w:type="spellEnd"/>
      <w:r>
        <w:rPr>
          <w:rFonts w:ascii="Courier New" w:hAnsi="Courier New" w:cs="Courier New"/>
          <w:color w:val="808080"/>
          <w:sz w:val="20"/>
          <w:szCs w:val="20"/>
          <w:highlight w:val="white"/>
        </w:rPr>
        <w:t xml:space="preserve"> </w:t>
      </w:r>
      <w:proofErr w:type="spellStart"/>
      <w:r>
        <w:rPr>
          <w:rFonts w:ascii="Courier New" w:hAnsi="Courier New" w:cs="Courier New"/>
          <w:color w:val="808080"/>
          <w:sz w:val="20"/>
          <w:szCs w:val="20"/>
          <w:highlight w:val="white"/>
        </w:rPr>
        <w:t>with</w:t>
      </w:r>
      <w:proofErr w:type="spellEnd"/>
      <w:r>
        <w:rPr>
          <w:rFonts w:ascii="Courier New" w:hAnsi="Courier New" w:cs="Courier New"/>
          <w:color w:val="808080"/>
          <w:sz w:val="20"/>
          <w:szCs w:val="20"/>
          <w:highlight w:val="white"/>
        </w:rPr>
        <w:t xml:space="preserve"> D-ID'</w:t>
      </w:r>
      <w:r>
        <w:rPr>
          <w:rFonts w:ascii="Courier New" w:hAnsi="Courier New" w:cs="Courier New"/>
          <w:b/>
          <w:bCs/>
          <w:color w:val="000080"/>
          <w:sz w:val="20"/>
          <w:szCs w:val="20"/>
          <w:highlight w:val="white"/>
        </w:rPr>
        <w:t>,</w:t>
      </w:r>
    </w:p>
    <w:p w14:paraId="4E078ABE"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ssml</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false'</w:t>
      </w:r>
    </w:p>
    <w:p w14:paraId="12628008"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67D660AF"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config</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roofErr w:type="spellStart"/>
      <w:r>
        <w:rPr>
          <w:rFonts w:ascii="Courier New" w:hAnsi="Courier New" w:cs="Courier New"/>
          <w:color w:val="000000"/>
          <w:sz w:val="20"/>
          <w:szCs w:val="20"/>
          <w:highlight w:val="white"/>
        </w:rPr>
        <w:t>fluent</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false'</w:t>
      </w:r>
      <w:r>
        <w:rPr>
          <w:rFonts w:ascii="Courier New" w:hAnsi="Courier New" w:cs="Courier New"/>
          <w:b/>
          <w:bCs/>
          <w:color w:val="000080"/>
          <w:sz w:val="20"/>
          <w:szCs w:val="20"/>
          <w:highlight w:val="white"/>
        </w:rPr>
        <w:t>}</w:t>
      </w:r>
    </w:p>
    <w:p w14:paraId="2648191B"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36F7DA21"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5D77FC1A"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p>
    <w:p w14:paraId="5F0F62A9"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proofErr w:type="spellStart"/>
      <w:r>
        <w:rPr>
          <w:rFonts w:ascii="Courier New" w:hAnsi="Courier New" w:cs="Courier New"/>
          <w:color w:val="000000"/>
          <w:sz w:val="20"/>
          <w:szCs w:val="20"/>
          <w:highlight w:val="white"/>
        </w:rPr>
        <w:t>fetch</w:t>
      </w:r>
      <w:proofErr w:type="spellEnd"/>
      <w:r>
        <w:rPr>
          <w:rFonts w:ascii="Courier New" w:hAnsi="Courier New" w:cs="Courier New"/>
          <w:b/>
          <w:bCs/>
          <w:color w:val="000080"/>
          <w:sz w:val="20"/>
          <w:szCs w:val="20"/>
          <w:highlight w:val="white"/>
        </w:rPr>
        <w:t>(</w:t>
      </w:r>
      <w:proofErr w:type="spellStart"/>
      <w:r>
        <w:rPr>
          <w:rFonts w:ascii="Courier New" w:hAnsi="Courier New" w:cs="Courier New"/>
          <w:color w:val="000000"/>
          <w:sz w:val="20"/>
          <w:szCs w:val="20"/>
          <w:highlight w:val="white"/>
        </w:rPr>
        <w:t>url</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options</w:t>
      </w:r>
      <w:proofErr w:type="spellEnd"/>
      <w:r>
        <w:rPr>
          <w:rFonts w:ascii="Courier New" w:hAnsi="Courier New" w:cs="Courier New"/>
          <w:b/>
          <w:bCs/>
          <w:color w:val="000080"/>
          <w:sz w:val="20"/>
          <w:szCs w:val="20"/>
          <w:highlight w:val="white"/>
        </w:rPr>
        <w:t>)</w:t>
      </w:r>
    </w:p>
    <w:p w14:paraId="6C48D8D7"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roofErr w:type="spellStart"/>
      <w:r>
        <w:rPr>
          <w:rFonts w:ascii="Courier New" w:hAnsi="Courier New" w:cs="Courier New"/>
          <w:color w:val="000000"/>
          <w:sz w:val="20"/>
          <w:szCs w:val="20"/>
          <w:highlight w:val="white"/>
        </w:rPr>
        <w:t>then</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res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res</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json</w:t>
      </w:r>
      <w:proofErr w:type="spellEnd"/>
      <w:r>
        <w:rPr>
          <w:rFonts w:ascii="Courier New" w:hAnsi="Courier New" w:cs="Courier New"/>
          <w:b/>
          <w:bCs/>
          <w:color w:val="000080"/>
          <w:sz w:val="20"/>
          <w:szCs w:val="20"/>
          <w:highlight w:val="white"/>
        </w:rPr>
        <w:t>())</w:t>
      </w:r>
    </w:p>
    <w:p w14:paraId="41B39C14"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roofErr w:type="spellStart"/>
      <w:r>
        <w:rPr>
          <w:rFonts w:ascii="Courier New" w:hAnsi="Courier New" w:cs="Courier New"/>
          <w:color w:val="000000"/>
          <w:sz w:val="20"/>
          <w:szCs w:val="20"/>
          <w:highlight w:val="white"/>
        </w:rPr>
        <w:t>then</w:t>
      </w:r>
      <w:proofErr w:type="spellEnd"/>
      <w:r>
        <w:rPr>
          <w:rFonts w:ascii="Courier New" w:hAnsi="Courier New" w:cs="Courier New"/>
          <w:b/>
          <w:bCs/>
          <w:color w:val="000080"/>
          <w:sz w:val="20"/>
          <w:szCs w:val="20"/>
          <w:highlight w:val="white"/>
        </w:rPr>
        <w:t>(</w:t>
      </w:r>
      <w:proofErr w:type="spellStart"/>
      <w:r>
        <w:rPr>
          <w:rFonts w:ascii="Courier New" w:hAnsi="Courier New" w:cs="Courier New"/>
          <w:color w:val="000000"/>
          <w:sz w:val="20"/>
          <w:szCs w:val="20"/>
          <w:highlight w:val="white"/>
        </w:rPr>
        <w:t>json</w:t>
      </w:r>
      <w:proofErr w:type="spellEnd"/>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consol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log</w:t>
      </w:r>
      <w:r>
        <w:rPr>
          <w:rFonts w:ascii="Courier New" w:hAnsi="Courier New" w:cs="Courier New"/>
          <w:b/>
          <w:bCs/>
          <w:color w:val="000080"/>
          <w:sz w:val="20"/>
          <w:szCs w:val="20"/>
          <w:highlight w:val="white"/>
        </w:rPr>
        <w:t>(</w:t>
      </w:r>
      <w:proofErr w:type="spellStart"/>
      <w:r>
        <w:rPr>
          <w:rFonts w:ascii="Courier New" w:hAnsi="Courier New" w:cs="Courier New"/>
          <w:color w:val="000000"/>
          <w:sz w:val="20"/>
          <w:szCs w:val="20"/>
          <w:highlight w:val="white"/>
        </w:rPr>
        <w:t>json</w:t>
      </w:r>
      <w:proofErr w:type="spellEnd"/>
      <w:r>
        <w:rPr>
          <w:rFonts w:ascii="Courier New" w:hAnsi="Courier New" w:cs="Courier New"/>
          <w:b/>
          <w:bCs/>
          <w:color w:val="000080"/>
          <w:sz w:val="20"/>
          <w:szCs w:val="20"/>
          <w:highlight w:val="white"/>
        </w:rPr>
        <w:t>))</w:t>
      </w:r>
    </w:p>
    <w:p w14:paraId="22777B5E" w14:textId="77777777" w:rsidR="0011406C" w:rsidRDefault="0011406C" w:rsidP="0011406C">
      <w:pPr>
        <w:widowControl w:val="0"/>
        <w:autoSpaceDE w:val="0"/>
        <w:autoSpaceDN w:val="0"/>
        <w:adjustRightInd w:val="0"/>
        <w:spacing w:after="0" w:line="240" w:lineRule="auto"/>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b/>
          <w:bCs/>
          <w:color w:val="0000FF"/>
          <w:sz w:val="20"/>
          <w:szCs w:val="20"/>
          <w:highlight w:val="white"/>
        </w:rPr>
        <w:t>catch</w:t>
      </w:r>
      <w:r>
        <w:rPr>
          <w:rFonts w:ascii="Courier New" w:hAnsi="Courier New" w:cs="Courier New"/>
          <w:b/>
          <w:bCs/>
          <w:color w:val="000080"/>
          <w:sz w:val="20"/>
          <w:szCs w:val="20"/>
          <w:highlight w:val="white"/>
        </w:rPr>
        <w:t>(</w:t>
      </w:r>
      <w:proofErr w:type="spellStart"/>
      <w:r>
        <w:rPr>
          <w:rFonts w:ascii="Courier New" w:hAnsi="Courier New" w:cs="Courier New"/>
          <w:color w:val="000000"/>
          <w:sz w:val="20"/>
          <w:szCs w:val="20"/>
          <w:highlight w:val="white"/>
        </w:rPr>
        <w:t>err</w:t>
      </w:r>
      <w:proofErr w:type="spellEnd"/>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consol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error</w:t>
      </w:r>
      <w:proofErr w:type="spellEnd"/>
      <w:r>
        <w:rPr>
          <w:rFonts w:ascii="Courier New" w:hAnsi="Courier New" w:cs="Courier New"/>
          <w:b/>
          <w:bCs/>
          <w:color w:val="000080"/>
          <w:sz w:val="20"/>
          <w:szCs w:val="20"/>
          <w:highlight w:val="white"/>
        </w:rPr>
        <w:t>(</w:t>
      </w:r>
      <w:proofErr w:type="spellStart"/>
      <w:r>
        <w:rPr>
          <w:rFonts w:ascii="Courier New" w:hAnsi="Courier New" w:cs="Courier New"/>
          <w:color w:val="000000"/>
          <w:sz w:val="20"/>
          <w:szCs w:val="20"/>
          <w:highlight w:val="white"/>
        </w:rPr>
        <w:t>err</w:t>
      </w:r>
      <w:proofErr w:type="spellEnd"/>
      <w:r>
        <w:rPr>
          <w:rFonts w:ascii="Courier New" w:hAnsi="Courier New" w:cs="Courier New"/>
          <w:b/>
          <w:bCs/>
          <w:color w:val="000080"/>
          <w:sz w:val="20"/>
          <w:szCs w:val="20"/>
          <w:highlight w:val="white"/>
        </w:rPr>
        <w:t>));</w:t>
      </w:r>
    </w:p>
    <w:p w14:paraId="2E6F43AC" w14:textId="77777777" w:rsidR="00AC7472" w:rsidRDefault="00AC7472" w:rsidP="00EE3EDD"/>
    <w:p w14:paraId="77474CEA" w14:textId="72F0F747" w:rsidR="00EE3EDD" w:rsidRPr="00EE3EDD" w:rsidRDefault="00EE3EDD" w:rsidP="00560868">
      <w:pPr>
        <w:pStyle w:val="Estilo1"/>
        <w:numPr>
          <w:ilvl w:val="0"/>
          <w:numId w:val="3"/>
        </w:numPr>
        <w:rPr>
          <w:rFonts w:ascii="Georgia" w:eastAsia="Georgia" w:hAnsi="Georgia" w:cs="Georgia"/>
        </w:rPr>
      </w:pPr>
      <w:r w:rsidRPr="00EE3EDD">
        <w:rPr>
          <w:rFonts w:ascii="Georgia" w:eastAsia="Georgia" w:hAnsi="Georgia" w:cs="Georgia"/>
        </w:rPr>
        <w:t>Características técnicas</w:t>
      </w:r>
    </w:p>
    <w:tbl>
      <w:tblPr>
        <w:tblStyle w:val="Tabladecuadrcula4"/>
        <w:tblW w:w="0" w:type="auto"/>
        <w:tblCellMar>
          <w:top w:w="28" w:type="dxa"/>
          <w:bottom w:w="28" w:type="dxa"/>
        </w:tblCellMar>
        <w:tblLook w:val="04A0" w:firstRow="1" w:lastRow="0" w:firstColumn="1" w:lastColumn="0" w:noHBand="0" w:noVBand="1"/>
      </w:tblPr>
      <w:tblGrid>
        <w:gridCol w:w="3134"/>
        <w:gridCol w:w="1776"/>
        <w:gridCol w:w="1808"/>
        <w:gridCol w:w="1776"/>
      </w:tblGrid>
      <w:tr w:rsidR="00AD29F0" w:rsidRPr="00EE3EDD" w14:paraId="32A0AD4E" w14:textId="2FEF3643" w:rsidTr="003A630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F292E88" w14:textId="77777777" w:rsidR="00AD29F0" w:rsidRPr="00EE3EDD" w:rsidRDefault="00AD29F0" w:rsidP="003A6305">
            <w:pPr>
              <w:rPr>
                <w:rFonts w:ascii="Georgia" w:eastAsia="Georgia" w:hAnsi="Georgia" w:cs="Georgia"/>
                <w:b w:val="0"/>
                <w:bCs w:val="0"/>
                <w:sz w:val="24"/>
                <w:szCs w:val="24"/>
              </w:rPr>
            </w:pPr>
            <w:r w:rsidRPr="003A6305">
              <w:rPr>
                <w:rFonts w:ascii="Georgia" w:eastAsia="Georgia" w:hAnsi="Georgia" w:cs="Georgia"/>
                <w:sz w:val="24"/>
                <w:szCs w:val="24"/>
              </w:rPr>
              <w:t>Parámetro</w:t>
            </w:r>
          </w:p>
        </w:tc>
        <w:tc>
          <w:tcPr>
            <w:tcW w:w="0" w:type="auto"/>
            <w:vAlign w:val="center"/>
          </w:tcPr>
          <w:p w14:paraId="316FF8CF" w14:textId="103F5327" w:rsidR="00AD29F0" w:rsidRPr="00EE3EDD" w:rsidRDefault="00AD29F0" w:rsidP="003A6305">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proofErr w:type="spellStart"/>
            <w:r>
              <w:rPr>
                <w:rFonts w:ascii="Georgia" w:eastAsia="Georgia" w:hAnsi="Georgia" w:cs="Georgia"/>
                <w:sz w:val="24"/>
                <w:szCs w:val="24"/>
              </w:rPr>
              <w:t>Build</w:t>
            </w:r>
            <w:proofErr w:type="spellEnd"/>
          </w:p>
        </w:tc>
        <w:tc>
          <w:tcPr>
            <w:tcW w:w="0" w:type="auto"/>
            <w:vAlign w:val="center"/>
          </w:tcPr>
          <w:p w14:paraId="0A726BCF" w14:textId="596E0123" w:rsidR="00AD29F0" w:rsidRPr="00EE3EDD" w:rsidRDefault="00AD29F0" w:rsidP="003A6305">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proofErr w:type="spellStart"/>
            <w:r>
              <w:rPr>
                <w:rFonts w:ascii="Georgia" w:eastAsia="Georgia" w:hAnsi="Georgia" w:cs="Georgia"/>
                <w:sz w:val="24"/>
                <w:szCs w:val="24"/>
              </w:rPr>
              <w:t>Launch</w:t>
            </w:r>
            <w:proofErr w:type="spellEnd"/>
          </w:p>
        </w:tc>
        <w:tc>
          <w:tcPr>
            <w:tcW w:w="0" w:type="auto"/>
            <w:vAlign w:val="center"/>
          </w:tcPr>
          <w:p w14:paraId="07016F9A" w14:textId="1D32AB2F" w:rsidR="00AD29F0" w:rsidRPr="00EE3EDD" w:rsidRDefault="00AD29F0" w:rsidP="003A6305">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proofErr w:type="spellStart"/>
            <w:r>
              <w:rPr>
                <w:rFonts w:ascii="Georgia" w:eastAsia="Georgia" w:hAnsi="Georgia" w:cs="Georgia"/>
                <w:sz w:val="24"/>
                <w:szCs w:val="24"/>
              </w:rPr>
              <w:t>Scale</w:t>
            </w:r>
            <w:proofErr w:type="spellEnd"/>
          </w:p>
        </w:tc>
      </w:tr>
      <w:tr w:rsidR="00AD29F0" w:rsidRPr="00EE3EDD" w14:paraId="1B121D44" w14:textId="5D231074" w:rsidTr="003A63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925577C" w14:textId="668CAE2E" w:rsidR="00AD29F0" w:rsidRPr="007F78E7" w:rsidRDefault="00AD29F0" w:rsidP="003A6305">
            <w:pPr>
              <w:spacing w:after="160" w:line="259" w:lineRule="auto"/>
              <w:rPr>
                <w:rFonts w:ascii="Georgia" w:eastAsia="Georgia" w:hAnsi="Georgia" w:cs="Georgia"/>
                <w:sz w:val="18"/>
                <w:szCs w:val="18"/>
              </w:rPr>
            </w:pPr>
            <w:r>
              <w:rPr>
                <w:rFonts w:ascii="Georgia" w:eastAsia="Georgia" w:hAnsi="Georgia" w:cs="Georgia"/>
                <w:sz w:val="18"/>
                <w:szCs w:val="18"/>
              </w:rPr>
              <w:t>Precios (paquete anual</w:t>
            </w:r>
            <w:r w:rsidR="007A35BF">
              <w:rPr>
                <w:rFonts w:ascii="Georgia" w:eastAsia="Georgia" w:hAnsi="Georgia" w:cs="Georgia"/>
                <w:sz w:val="18"/>
                <w:szCs w:val="18"/>
              </w:rPr>
              <w:t>, precio mensual</w:t>
            </w:r>
            <w:r>
              <w:rPr>
                <w:rFonts w:ascii="Georgia" w:eastAsia="Georgia" w:hAnsi="Georgia" w:cs="Georgia"/>
                <w:sz w:val="18"/>
                <w:szCs w:val="18"/>
              </w:rPr>
              <w:t>)</w:t>
            </w:r>
          </w:p>
        </w:tc>
        <w:tc>
          <w:tcPr>
            <w:tcW w:w="0" w:type="auto"/>
            <w:vAlign w:val="center"/>
          </w:tcPr>
          <w:p w14:paraId="7F8D32A3" w14:textId="6C0D6F73" w:rsidR="00AD29F0" w:rsidRPr="007F78E7"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2.63 €</w:t>
            </w:r>
          </w:p>
        </w:tc>
        <w:tc>
          <w:tcPr>
            <w:tcW w:w="0" w:type="auto"/>
            <w:vAlign w:val="center"/>
          </w:tcPr>
          <w:p w14:paraId="7AC2F2C8" w14:textId="2A8AA995" w:rsidR="00AD29F0" w:rsidRPr="007F78E7"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0.71 €</w:t>
            </w:r>
          </w:p>
        </w:tc>
        <w:tc>
          <w:tcPr>
            <w:tcW w:w="0" w:type="auto"/>
            <w:vAlign w:val="center"/>
          </w:tcPr>
          <w:p w14:paraId="253B241C" w14:textId="25509E81" w:rsidR="00AD29F0" w:rsidRPr="007F78E7"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21.60€</w:t>
            </w:r>
          </w:p>
        </w:tc>
      </w:tr>
      <w:tr w:rsidR="00AD29F0" w:rsidRPr="00EE3EDD" w14:paraId="25897F11" w14:textId="77777777" w:rsidTr="003A6305">
        <w:tc>
          <w:tcPr>
            <w:cnfStyle w:val="001000000000" w:firstRow="0" w:lastRow="0" w:firstColumn="1" w:lastColumn="0" w:oddVBand="0" w:evenVBand="0" w:oddHBand="0" w:evenHBand="0" w:firstRowFirstColumn="0" w:firstRowLastColumn="0" w:lastRowFirstColumn="0" w:lastRowLastColumn="0"/>
            <w:tcW w:w="0" w:type="auto"/>
            <w:vAlign w:val="center"/>
          </w:tcPr>
          <w:p w14:paraId="68B4421D" w14:textId="5300831C" w:rsidR="00AD29F0" w:rsidRDefault="00AD29F0" w:rsidP="003A6305">
            <w:pPr>
              <w:rPr>
                <w:rFonts w:ascii="Georgia" w:eastAsia="Georgia" w:hAnsi="Georgia" w:cs="Georgia"/>
                <w:sz w:val="18"/>
                <w:szCs w:val="18"/>
              </w:rPr>
            </w:pPr>
            <w:r>
              <w:rPr>
                <w:rFonts w:ascii="Georgia" w:eastAsia="Georgia" w:hAnsi="Georgia" w:cs="Georgia"/>
                <w:sz w:val="18"/>
                <w:szCs w:val="18"/>
              </w:rPr>
              <w:t>Tiempo de vídeo consumible al mes</w:t>
            </w:r>
          </w:p>
        </w:tc>
        <w:tc>
          <w:tcPr>
            <w:tcW w:w="0" w:type="auto"/>
            <w:vAlign w:val="center"/>
          </w:tcPr>
          <w:p w14:paraId="07EB1AD3" w14:textId="3E4CFE51" w:rsidR="00AD29F0"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6 minutos</w:t>
            </w:r>
          </w:p>
        </w:tc>
        <w:tc>
          <w:tcPr>
            <w:tcW w:w="0" w:type="auto"/>
            <w:vAlign w:val="center"/>
          </w:tcPr>
          <w:p w14:paraId="6170C1E1" w14:textId="7C66D5C6" w:rsidR="00AD29F0"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45 minutos</w:t>
            </w:r>
          </w:p>
        </w:tc>
        <w:tc>
          <w:tcPr>
            <w:tcW w:w="0" w:type="auto"/>
            <w:vAlign w:val="center"/>
          </w:tcPr>
          <w:p w14:paraId="3DCABB8A" w14:textId="702D801E" w:rsidR="00AD29F0"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200 minutos</w:t>
            </w:r>
          </w:p>
        </w:tc>
      </w:tr>
      <w:tr w:rsidR="00AD29F0" w:rsidRPr="00EE3EDD" w14:paraId="03B973EC" w14:textId="77777777" w:rsidTr="003A63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05AF6968" w14:textId="3686AD8A" w:rsidR="00AD29F0" w:rsidRDefault="00AD29F0" w:rsidP="003A6305">
            <w:pPr>
              <w:rPr>
                <w:rFonts w:ascii="Georgia" w:eastAsia="Georgia" w:hAnsi="Georgia" w:cs="Georgia"/>
                <w:sz w:val="18"/>
                <w:szCs w:val="18"/>
              </w:rPr>
            </w:pPr>
            <w:r>
              <w:rPr>
                <w:rFonts w:ascii="Georgia" w:eastAsia="Georgia" w:hAnsi="Georgia" w:cs="Georgia"/>
                <w:sz w:val="18"/>
                <w:szCs w:val="18"/>
              </w:rPr>
              <w:t xml:space="preserve">Tiempo de </w:t>
            </w:r>
            <w:proofErr w:type="spellStart"/>
            <w:r>
              <w:rPr>
                <w:rFonts w:ascii="Georgia" w:eastAsia="Georgia" w:hAnsi="Georgia" w:cs="Georgia"/>
                <w:sz w:val="18"/>
                <w:szCs w:val="18"/>
              </w:rPr>
              <w:t>Streaming</w:t>
            </w:r>
            <w:proofErr w:type="spellEnd"/>
            <w:r>
              <w:rPr>
                <w:rFonts w:ascii="Georgia" w:eastAsia="Georgia" w:hAnsi="Georgia" w:cs="Georgia"/>
                <w:sz w:val="18"/>
                <w:szCs w:val="18"/>
              </w:rPr>
              <w:t xml:space="preserve"> consumible al mes</w:t>
            </w:r>
          </w:p>
        </w:tc>
        <w:tc>
          <w:tcPr>
            <w:tcW w:w="0" w:type="auto"/>
            <w:vAlign w:val="center"/>
          </w:tcPr>
          <w:p w14:paraId="77601567" w14:textId="55D35B66" w:rsidR="00AD29F0"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2 minutos</w:t>
            </w:r>
          </w:p>
        </w:tc>
        <w:tc>
          <w:tcPr>
            <w:tcW w:w="0" w:type="auto"/>
            <w:vAlign w:val="center"/>
          </w:tcPr>
          <w:p w14:paraId="3C21FDE4" w14:textId="5D2C87EA" w:rsidR="00AD29F0"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90 minutos</w:t>
            </w:r>
          </w:p>
        </w:tc>
        <w:tc>
          <w:tcPr>
            <w:tcW w:w="0" w:type="auto"/>
            <w:vAlign w:val="center"/>
          </w:tcPr>
          <w:p w14:paraId="7F15D5D6" w14:textId="6C80A85B" w:rsidR="00AD29F0"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400 minutos</w:t>
            </w:r>
          </w:p>
        </w:tc>
      </w:tr>
      <w:tr w:rsidR="00AD29F0" w:rsidRPr="00EE3EDD" w14:paraId="11130C43" w14:textId="68E50436" w:rsidTr="003A6305">
        <w:tc>
          <w:tcPr>
            <w:cnfStyle w:val="001000000000" w:firstRow="0" w:lastRow="0" w:firstColumn="1" w:lastColumn="0" w:oddVBand="0" w:evenVBand="0" w:oddHBand="0" w:evenHBand="0" w:firstRowFirstColumn="0" w:firstRowLastColumn="0" w:lastRowFirstColumn="0" w:lastRowLastColumn="0"/>
            <w:tcW w:w="0" w:type="auto"/>
            <w:vAlign w:val="center"/>
          </w:tcPr>
          <w:p w14:paraId="20F973DA" w14:textId="77777777" w:rsidR="00AD29F0" w:rsidRPr="007F78E7" w:rsidRDefault="00AD29F0" w:rsidP="003A6305">
            <w:pPr>
              <w:rPr>
                <w:rFonts w:ascii="Georgia" w:eastAsia="Georgia" w:hAnsi="Georgia" w:cs="Georgia"/>
                <w:sz w:val="18"/>
                <w:szCs w:val="18"/>
              </w:rPr>
            </w:pPr>
            <w:r w:rsidRPr="007F78E7">
              <w:rPr>
                <w:rFonts w:ascii="Georgia" w:eastAsia="Georgia" w:hAnsi="Georgia" w:cs="Georgia"/>
                <w:sz w:val="18"/>
                <w:szCs w:val="18"/>
              </w:rPr>
              <w:t xml:space="preserve">Tiene </w:t>
            </w:r>
            <w:proofErr w:type="spellStart"/>
            <w:r w:rsidRPr="007F78E7">
              <w:rPr>
                <w:rFonts w:ascii="Georgia" w:eastAsia="Georgia" w:hAnsi="Georgia" w:cs="Georgia"/>
                <w:sz w:val="18"/>
                <w:szCs w:val="18"/>
              </w:rPr>
              <w:t>Streaming</w:t>
            </w:r>
            <w:proofErr w:type="spellEnd"/>
          </w:p>
        </w:tc>
        <w:tc>
          <w:tcPr>
            <w:tcW w:w="0" w:type="auto"/>
            <w:vAlign w:val="center"/>
          </w:tcPr>
          <w:p w14:paraId="391C84DC" w14:textId="44C1E697" w:rsidR="00AD29F0" w:rsidRPr="007F78E7"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399E74DF" w14:textId="23732624" w:rsidR="00AD29F0" w:rsidRPr="007F78E7"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34DF74BE" w14:textId="59EC99D4" w:rsidR="00AD29F0" w:rsidRPr="007F78E7"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8D07A4" w:rsidRPr="00EE3EDD" w14:paraId="02CFBA65" w14:textId="77777777" w:rsidTr="003A63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3E62A00A" w14:textId="37CDC224" w:rsidR="008D07A4" w:rsidRPr="007F78E7" w:rsidRDefault="008D07A4" w:rsidP="003A6305">
            <w:pPr>
              <w:rPr>
                <w:rFonts w:ascii="Georgia" w:eastAsia="Georgia" w:hAnsi="Georgia" w:cs="Georgia"/>
                <w:sz w:val="18"/>
                <w:szCs w:val="18"/>
              </w:rPr>
            </w:pPr>
            <w:r>
              <w:rPr>
                <w:rFonts w:ascii="Georgia" w:eastAsia="Georgia" w:hAnsi="Georgia" w:cs="Georgia"/>
                <w:sz w:val="18"/>
                <w:szCs w:val="18"/>
              </w:rPr>
              <w:t>Tiene traducción de video</w:t>
            </w:r>
          </w:p>
        </w:tc>
        <w:tc>
          <w:tcPr>
            <w:tcW w:w="0" w:type="auto"/>
            <w:vAlign w:val="center"/>
          </w:tcPr>
          <w:p w14:paraId="68A26491" w14:textId="474153CE" w:rsidR="008D07A4" w:rsidRDefault="008D07A4"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38F8ECB6" w14:textId="481F51C4" w:rsidR="008D07A4" w:rsidRDefault="008D07A4"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409DDA62" w14:textId="15EB63AC" w:rsidR="008D07A4" w:rsidRDefault="008D07A4"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AD29F0" w:rsidRPr="00EE3EDD" w14:paraId="1E51225D" w14:textId="220C8854" w:rsidTr="003A6305">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800DF7C" w14:textId="06936BDA" w:rsidR="00AD29F0" w:rsidRPr="007F78E7" w:rsidRDefault="00AD29F0" w:rsidP="003A6305">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 xml:space="preserve">videos de avatar basado en foto </w:t>
            </w:r>
            <w:r w:rsidRPr="007F78E7">
              <w:rPr>
                <w:rFonts w:ascii="Georgia" w:eastAsia="Georgia" w:hAnsi="Georgia" w:cs="Georgia"/>
                <w:sz w:val="18"/>
                <w:szCs w:val="18"/>
              </w:rPr>
              <w:fldChar w:fldCharType="begin"/>
            </w:r>
            <w:r w:rsidRPr="007F78E7">
              <w:rPr>
                <w:rFonts w:ascii="Georgia" w:eastAsia="Georgia" w:hAnsi="Georgia" w:cs="Georgia"/>
                <w:sz w:val="18"/>
                <w:szCs w:val="18"/>
              </w:rPr>
              <w:instrText xml:space="preserve"> ADDIN ZOTERO_ITEM CSL_CITATION {"citationID":"8ECrCuUR","properties":{"formattedCitation":"(D-ID Technical Support, 2024)","plainCitation":"(D-ID Technical Support, 2024)","noteIndex":0},"citationItems":[{"id":3,"uris":["http://zotero.org/users/local/Td0UMtth/items/9QBL96B5"],"itemData":{"id":3,"type":"post","container-title":"Specify output resolution","title":"Especificar Resolución de salida","URL":"https://docs.d-id.com/discuss/65cd0e2ad51b9a0017a6b182","author":[{"literal":"D-ID Technical Support"}],"accessed":{"date-parts":[["2025",4,3]]},"issued":{"date-parts":[["2024"]]}}}],"schema":"https://github.com/citation-style-language/schema/raw/master/csl-citation.json"} </w:instrText>
            </w:r>
            <w:r w:rsidRPr="007F78E7">
              <w:rPr>
                <w:rFonts w:ascii="Georgia" w:eastAsia="Georgia" w:hAnsi="Georgia" w:cs="Georgia"/>
                <w:sz w:val="18"/>
                <w:szCs w:val="18"/>
              </w:rPr>
              <w:fldChar w:fldCharType="separate"/>
            </w:r>
            <w:r w:rsidRPr="007F78E7">
              <w:rPr>
                <w:rFonts w:ascii="Georgia" w:hAnsi="Georgia"/>
                <w:sz w:val="18"/>
                <w:szCs w:val="18"/>
              </w:rPr>
              <w:t>(</w:t>
            </w:r>
            <w:r w:rsidRPr="007F78E7">
              <w:rPr>
                <w:rFonts w:ascii="Georgia" w:hAnsi="Georgia"/>
                <w:color w:val="0070C0"/>
                <w:sz w:val="18"/>
                <w:szCs w:val="18"/>
              </w:rPr>
              <w:t>D-ID Technical Support, 2024</w:t>
            </w:r>
            <w:r w:rsidRPr="007F78E7">
              <w:rPr>
                <w:rFonts w:ascii="Georgia" w:hAnsi="Georgia"/>
                <w:sz w:val="18"/>
                <w:szCs w:val="18"/>
              </w:rPr>
              <w:t>)</w:t>
            </w:r>
            <w:r w:rsidRPr="007F78E7">
              <w:rPr>
                <w:rFonts w:ascii="Georgia" w:eastAsia="Georgia" w:hAnsi="Georgia" w:cs="Georgia"/>
                <w:sz w:val="18"/>
                <w:szCs w:val="18"/>
              </w:rPr>
              <w:fldChar w:fldCharType="end"/>
            </w:r>
          </w:p>
        </w:tc>
        <w:tc>
          <w:tcPr>
            <w:tcW w:w="0" w:type="auto"/>
            <w:vAlign w:val="center"/>
          </w:tcPr>
          <w:p w14:paraId="28086DFF" w14:textId="154ABF6A" w:rsidR="00AD29F0" w:rsidRPr="007F78E7"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Depende de la resolución de la imagen subida.</w:t>
            </w:r>
          </w:p>
        </w:tc>
        <w:tc>
          <w:tcPr>
            <w:tcW w:w="0" w:type="auto"/>
            <w:vAlign w:val="center"/>
          </w:tcPr>
          <w:p w14:paraId="434947A8" w14:textId="1D88C895" w:rsidR="00AD29F0" w:rsidRPr="007F78E7"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Depende de la resolución de la imagen subida.</w:t>
            </w:r>
          </w:p>
        </w:tc>
        <w:tc>
          <w:tcPr>
            <w:tcW w:w="0" w:type="auto"/>
            <w:vAlign w:val="center"/>
          </w:tcPr>
          <w:p w14:paraId="55D6B55D" w14:textId="2383C63C" w:rsidR="00AD29F0" w:rsidRPr="007F78E7"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Depende de la resolución de la imagen subida.</w:t>
            </w:r>
          </w:p>
        </w:tc>
      </w:tr>
      <w:tr w:rsidR="00AD29F0" w:rsidRPr="00EE3EDD" w14:paraId="36D2AA3D" w14:textId="28F88921" w:rsidTr="003A63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29A00A73" w14:textId="2AA4FC2E" w:rsidR="00AD29F0" w:rsidRPr="007F78E7" w:rsidRDefault="00AD29F0" w:rsidP="003A6305">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ídeos avatar</w:t>
            </w:r>
          </w:p>
        </w:tc>
        <w:tc>
          <w:tcPr>
            <w:tcW w:w="0" w:type="auto"/>
            <w:vAlign w:val="center"/>
          </w:tcPr>
          <w:p w14:paraId="0828C144" w14:textId="39A2F368" w:rsidR="00AD29F0" w:rsidRPr="007F78E7"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80p</w:t>
            </w:r>
          </w:p>
        </w:tc>
        <w:tc>
          <w:tcPr>
            <w:tcW w:w="0" w:type="auto"/>
            <w:vAlign w:val="center"/>
          </w:tcPr>
          <w:p w14:paraId="0240DBEC" w14:textId="13903DDF" w:rsidR="00AD29F0" w:rsidRPr="007F78E7"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80p</w:t>
            </w:r>
          </w:p>
        </w:tc>
        <w:tc>
          <w:tcPr>
            <w:tcW w:w="0" w:type="auto"/>
            <w:vAlign w:val="center"/>
          </w:tcPr>
          <w:p w14:paraId="61B17062" w14:textId="350608A4" w:rsidR="00AD29F0" w:rsidRPr="007F78E7"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80p</w:t>
            </w:r>
          </w:p>
        </w:tc>
      </w:tr>
      <w:tr w:rsidR="00AD29F0" w:rsidRPr="00EE3EDD" w14:paraId="01AAAFF1" w14:textId="77777777" w:rsidTr="003A6305">
        <w:tc>
          <w:tcPr>
            <w:cnfStyle w:val="001000000000" w:firstRow="0" w:lastRow="0" w:firstColumn="1" w:lastColumn="0" w:oddVBand="0" w:evenVBand="0" w:oddHBand="0" w:evenHBand="0" w:firstRowFirstColumn="0" w:firstRowLastColumn="0" w:lastRowFirstColumn="0" w:lastRowLastColumn="0"/>
            <w:tcW w:w="0" w:type="auto"/>
            <w:vAlign w:val="center"/>
          </w:tcPr>
          <w:p w14:paraId="6197B259" w14:textId="43E77DC9" w:rsidR="00AD29F0" w:rsidRPr="007F78E7" w:rsidRDefault="00AD29F0" w:rsidP="003A6305">
            <w:pPr>
              <w:rPr>
                <w:rFonts w:ascii="Georgia" w:eastAsia="Georgia" w:hAnsi="Georgia" w:cs="Georgia"/>
                <w:sz w:val="18"/>
                <w:szCs w:val="18"/>
              </w:rPr>
            </w:pPr>
            <w:r>
              <w:rPr>
                <w:rFonts w:ascii="Georgia" w:eastAsia="Georgia" w:hAnsi="Georgia" w:cs="Georgia"/>
                <w:sz w:val="18"/>
                <w:szCs w:val="18"/>
              </w:rPr>
              <w:t>Tiempo máximo de video</w:t>
            </w:r>
          </w:p>
        </w:tc>
        <w:tc>
          <w:tcPr>
            <w:tcW w:w="0" w:type="auto"/>
            <w:vAlign w:val="center"/>
          </w:tcPr>
          <w:p w14:paraId="46607772" w14:textId="2F8E19D6" w:rsidR="00AD29F0"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 minutos</w:t>
            </w:r>
          </w:p>
        </w:tc>
        <w:tc>
          <w:tcPr>
            <w:tcW w:w="0" w:type="auto"/>
            <w:vAlign w:val="center"/>
          </w:tcPr>
          <w:p w14:paraId="7DD326CE" w14:textId="6E344D1A" w:rsidR="00AD29F0"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 minutos</w:t>
            </w:r>
          </w:p>
        </w:tc>
        <w:tc>
          <w:tcPr>
            <w:tcW w:w="0" w:type="auto"/>
            <w:vAlign w:val="center"/>
          </w:tcPr>
          <w:p w14:paraId="2884973C" w14:textId="51C72A34" w:rsidR="00AD29F0"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 minutos</w:t>
            </w:r>
          </w:p>
        </w:tc>
      </w:tr>
      <w:tr w:rsidR="00AD29F0" w:rsidRPr="00EE3EDD" w14:paraId="4AE8D2E3" w14:textId="327307F2" w:rsidTr="003A63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53989F2D" w14:textId="1FEEDB51" w:rsidR="00AD29F0" w:rsidRPr="007F78E7" w:rsidRDefault="003A6305" w:rsidP="003A6305">
            <w:pPr>
              <w:rPr>
                <w:rFonts w:ascii="Georgia" w:eastAsia="Georgia" w:hAnsi="Georgia" w:cs="Georgia"/>
                <w:sz w:val="18"/>
                <w:szCs w:val="18"/>
              </w:rPr>
            </w:pPr>
            <w:r>
              <w:rPr>
                <w:rFonts w:ascii="Georgia" w:eastAsia="Georgia" w:hAnsi="Georgia" w:cs="Georgia"/>
                <w:sz w:val="18"/>
                <w:szCs w:val="18"/>
              </w:rPr>
              <w:t>Sincronización labial</w:t>
            </w:r>
          </w:p>
        </w:tc>
        <w:tc>
          <w:tcPr>
            <w:tcW w:w="0" w:type="auto"/>
            <w:vAlign w:val="center"/>
          </w:tcPr>
          <w:p w14:paraId="292F30BF" w14:textId="1947B56A" w:rsidR="00AD29F0" w:rsidRPr="009D437A"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color w:val="BF4E14" w:themeColor="accent2" w:themeShade="BF"/>
                <w:sz w:val="18"/>
                <w:szCs w:val="18"/>
              </w:rPr>
            </w:pPr>
            <w:r>
              <w:rPr>
                <w:rFonts w:ascii="Georgia" w:eastAsia="Georgia" w:hAnsi="Georgia" w:cs="Georgia"/>
                <w:color w:val="BF4E14" w:themeColor="accent2" w:themeShade="BF"/>
                <w:sz w:val="18"/>
                <w:szCs w:val="18"/>
              </w:rPr>
              <w:t>Normal</w:t>
            </w:r>
          </w:p>
        </w:tc>
        <w:tc>
          <w:tcPr>
            <w:tcW w:w="0" w:type="auto"/>
            <w:vAlign w:val="center"/>
          </w:tcPr>
          <w:p w14:paraId="5C71972B" w14:textId="166DD243" w:rsidR="00AD29F0" w:rsidRPr="009D437A"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color w:val="BF4E14" w:themeColor="accent2" w:themeShade="BF"/>
                <w:sz w:val="18"/>
                <w:szCs w:val="18"/>
              </w:rPr>
            </w:pPr>
            <w:r>
              <w:rPr>
                <w:rFonts w:ascii="Georgia" w:eastAsia="Georgia" w:hAnsi="Georgia" w:cs="Georgia"/>
                <w:color w:val="BF4E14" w:themeColor="accent2" w:themeShade="BF"/>
                <w:sz w:val="18"/>
                <w:szCs w:val="18"/>
              </w:rPr>
              <w:t>Normal</w:t>
            </w:r>
          </w:p>
        </w:tc>
        <w:tc>
          <w:tcPr>
            <w:tcW w:w="0" w:type="auto"/>
            <w:vAlign w:val="center"/>
          </w:tcPr>
          <w:p w14:paraId="02049101" w14:textId="0E281322" w:rsidR="00AD29F0" w:rsidRPr="009D437A"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color w:val="BF4E14" w:themeColor="accent2" w:themeShade="BF"/>
                <w:sz w:val="18"/>
                <w:szCs w:val="18"/>
              </w:rPr>
            </w:pPr>
            <w:r>
              <w:rPr>
                <w:rFonts w:ascii="Georgia" w:eastAsia="Georgia" w:hAnsi="Georgia" w:cs="Georgia"/>
                <w:color w:val="BF4E14" w:themeColor="accent2" w:themeShade="BF"/>
                <w:sz w:val="18"/>
                <w:szCs w:val="18"/>
              </w:rPr>
              <w:t>Normal</w:t>
            </w:r>
          </w:p>
        </w:tc>
      </w:tr>
      <w:tr w:rsidR="00AD29F0" w:rsidRPr="00EE3EDD" w14:paraId="1ED904AC" w14:textId="043B8EC9" w:rsidTr="003A6305">
        <w:tc>
          <w:tcPr>
            <w:cnfStyle w:val="001000000000" w:firstRow="0" w:lastRow="0" w:firstColumn="1" w:lastColumn="0" w:oddVBand="0" w:evenVBand="0" w:oddHBand="0" w:evenHBand="0" w:firstRowFirstColumn="0" w:firstRowLastColumn="0" w:lastRowFirstColumn="0" w:lastRowLastColumn="0"/>
            <w:tcW w:w="0" w:type="auto"/>
            <w:vAlign w:val="center"/>
          </w:tcPr>
          <w:p w14:paraId="60EF1A37" w14:textId="77777777" w:rsidR="00AD29F0" w:rsidRPr="007F78E7" w:rsidRDefault="00AD29F0" w:rsidP="003A6305">
            <w:pPr>
              <w:rPr>
                <w:rFonts w:ascii="Georgia" w:eastAsia="Georgia" w:hAnsi="Georgia" w:cs="Georgia"/>
                <w:sz w:val="18"/>
                <w:szCs w:val="18"/>
              </w:rPr>
            </w:pPr>
            <w:r w:rsidRPr="007F78E7">
              <w:rPr>
                <w:rFonts w:ascii="Georgia" w:eastAsia="Georgia" w:hAnsi="Georgia" w:cs="Georgia"/>
                <w:sz w:val="18"/>
                <w:szCs w:val="18"/>
              </w:rPr>
              <w:t>Número avatares</w:t>
            </w:r>
          </w:p>
        </w:tc>
        <w:tc>
          <w:tcPr>
            <w:tcW w:w="0" w:type="auto"/>
            <w:vAlign w:val="center"/>
          </w:tcPr>
          <w:p w14:paraId="1940B9CB" w14:textId="1722711B" w:rsidR="00AD29F0" w:rsidRPr="007F78E7"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0 (sólo avatares de foto)</w:t>
            </w:r>
          </w:p>
        </w:tc>
        <w:tc>
          <w:tcPr>
            <w:tcW w:w="0" w:type="auto"/>
            <w:vAlign w:val="center"/>
          </w:tcPr>
          <w:p w14:paraId="6D541BD7" w14:textId="2229F9B5" w:rsidR="00AD29F0" w:rsidRPr="007F78E7"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11</w:t>
            </w:r>
          </w:p>
        </w:tc>
        <w:tc>
          <w:tcPr>
            <w:tcW w:w="0" w:type="auto"/>
            <w:vAlign w:val="center"/>
          </w:tcPr>
          <w:p w14:paraId="7BE16A11" w14:textId="0357B770" w:rsidR="00AD29F0" w:rsidRPr="007F78E7"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11</w:t>
            </w:r>
          </w:p>
        </w:tc>
      </w:tr>
      <w:tr w:rsidR="00AD29F0" w:rsidRPr="00EE3EDD" w14:paraId="77197F55" w14:textId="77777777" w:rsidTr="003A63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53CAADF9" w14:textId="23D38EB3" w:rsidR="00AD29F0" w:rsidRPr="007F78E7" w:rsidRDefault="00AD29F0" w:rsidP="003A6305">
            <w:pPr>
              <w:rPr>
                <w:rFonts w:ascii="Georgia" w:eastAsia="Georgia" w:hAnsi="Georgia" w:cs="Georgia"/>
                <w:sz w:val="18"/>
                <w:szCs w:val="18"/>
              </w:rPr>
            </w:pPr>
            <w:r>
              <w:rPr>
                <w:rFonts w:ascii="Georgia" w:eastAsia="Georgia" w:hAnsi="Georgia" w:cs="Georgia"/>
                <w:sz w:val="18"/>
                <w:szCs w:val="18"/>
              </w:rPr>
              <w:t>Avatares Personales</w:t>
            </w:r>
          </w:p>
        </w:tc>
        <w:tc>
          <w:tcPr>
            <w:tcW w:w="0" w:type="auto"/>
            <w:vAlign w:val="center"/>
          </w:tcPr>
          <w:p w14:paraId="6C0F5BCC" w14:textId="5865E09B" w:rsidR="00AD29F0"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w:t>
            </w:r>
          </w:p>
        </w:tc>
        <w:tc>
          <w:tcPr>
            <w:tcW w:w="0" w:type="auto"/>
            <w:vAlign w:val="center"/>
          </w:tcPr>
          <w:p w14:paraId="24419CAB" w14:textId="3BABAADE" w:rsidR="00AD29F0" w:rsidRPr="007F78E7"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w:t>
            </w:r>
          </w:p>
        </w:tc>
        <w:tc>
          <w:tcPr>
            <w:tcW w:w="0" w:type="auto"/>
            <w:vAlign w:val="center"/>
          </w:tcPr>
          <w:p w14:paraId="042413D5" w14:textId="048431AC" w:rsidR="00AD29F0" w:rsidRPr="007F78E7"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w:t>
            </w:r>
          </w:p>
        </w:tc>
      </w:tr>
      <w:tr w:rsidR="00AD29F0" w:rsidRPr="00EE3EDD" w14:paraId="44486ACE" w14:textId="11AF1617" w:rsidTr="003A6305">
        <w:tc>
          <w:tcPr>
            <w:cnfStyle w:val="001000000000" w:firstRow="0" w:lastRow="0" w:firstColumn="1" w:lastColumn="0" w:oddVBand="0" w:evenVBand="0" w:oddHBand="0" w:evenHBand="0" w:firstRowFirstColumn="0" w:firstRowLastColumn="0" w:lastRowFirstColumn="0" w:lastRowLastColumn="0"/>
            <w:tcW w:w="0" w:type="auto"/>
            <w:vAlign w:val="center"/>
          </w:tcPr>
          <w:p w14:paraId="06950F02" w14:textId="77777777" w:rsidR="00AD29F0" w:rsidRPr="007F78E7" w:rsidRDefault="00AD29F0" w:rsidP="003A6305">
            <w:pPr>
              <w:rPr>
                <w:rFonts w:ascii="Georgia" w:eastAsia="Georgia" w:hAnsi="Georgia" w:cs="Georgia"/>
                <w:sz w:val="18"/>
                <w:szCs w:val="18"/>
              </w:rPr>
            </w:pPr>
            <w:r>
              <w:rPr>
                <w:rFonts w:ascii="Georgia" w:eastAsia="Georgia" w:hAnsi="Georgia" w:cs="Georgia"/>
                <w:sz w:val="18"/>
                <w:szCs w:val="18"/>
              </w:rPr>
              <w:t>Voces (Proveedores)</w:t>
            </w:r>
          </w:p>
        </w:tc>
        <w:tc>
          <w:tcPr>
            <w:tcW w:w="0" w:type="auto"/>
            <w:vAlign w:val="center"/>
          </w:tcPr>
          <w:p w14:paraId="06F8DB44" w14:textId="1C330422" w:rsidR="00AD29F0"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27 voces (+idiomas)</w:t>
            </w:r>
          </w:p>
        </w:tc>
        <w:tc>
          <w:tcPr>
            <w:tcW w:w="0" w:type="auto"/>
            <w:vAlign w:val="center"/>
          </w:tcPr>
          <w:p w14:paraId="441BFB77" w14:textId="569E792D" w:rsidR="00AD29F0"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27 voces (+idiomas)</w:t>
            </w:r>
          </w:p>
        </w:tc>
        <w:tc>
          <w:tcPr>
            <w:tcW w:w="0" w:type="auto"/>
            <w:vAlign w:val="center"/>
          </w:tcPr>
          <w:p w14:paraId="04EF27BB" w14:textId="293B2D18" w:rsidR="00AD29F0"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27 voces (+idiomas)</w:t>
            </w:r>
          </w:p>
        </w:tc>
      </w:tr>
      <w:tr w:rsidR="00AD29F0" w:rsidRPr="00EE3EDD" w14:paraId="3709D8FB" w14:textId="72E6A14D" w:rsidTr="003A63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01432964" w14:textId="58FC3339" w:rsidR="00AD29F0" w:rsidRPr="007F78E7" w:rsidRDefault="00AD29F0" w:rsidP="003A6305">
            <w:pPr>
              <w:spacing w:after="160" w:line="259" w:lineRule="auto"/>
              <w:rPr>
                <w:rFonts w:ascii="Georgia" w:eastAsia="Georgia" w:hAnsi="Georgia" w:cs="Georgia"/>
                <w:sz w:val="18"/>
                <w:szCs w:val="18"/>
              </w:rPr>
            </w:pPr>
            <w:r>
              <w:rPr>
                <w:rFonts w:ascii="Georgia" w:eastAsia="Georgia" w:hAnsi="Georgia" w:cs="Georgia"/>
                <w:sz w:val="18"/>
                <w:szCs w:val="18"/>
              </w:rPr>
              <w:t>Expresiones</w:t>
            </w:r>
            <w:r w:rsidRPr="007F78E7">
              <w:rPr>
                <w:rFonts w:ascii="Georgia" w:eastAsia="Georgia" w:hAnsi="Georgia" w:cs="Georgia"/>
                <w:sz w:val="18"/>
                <w:szCs w:val="18"/>
              </w:rPr>
              <w:t xml:space="preserve"> del avatar</w:t>
            </w:r>
          </w:p>
        </w:tc>
        <w:tc>
          <w:tcPr>
            <w:tcW w:w="0" w:type="auto"/>
            <w:vAlign w:val="center"/>
          </w:tcPr>
          <w:p w14:paraId="363ACC13" w14:textId="5DBA8BAB" w:rsidR="00AD29F0" w:rsidRPr="007F78E7"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sidRPr="007F78E7">
              <w:rPr>
                <w:rFonts w:ascii="Georgia" w:eastAsia="Georgia" w:hAnsi="Georgia" w:cs="Georgia"/>
                <w:sz w:val="18"/>
                <w:szCs w:val="18"/>
              </w:rPr>
              <w:t xml:space="preserve">Neutral, Feliz, </w:t>
            </w:r>
            <w:r>
              <w:rPr>
                <w:rFonts w:ascii="Georgia" w:eastAsia="Georgia" w:hAnsi="Georgia" w:cs="Georgia"/>
                <w:sz w:val="18"/>
                <w:szCs w:val="18"/>
              </w:rPr>
              <w:t>Serio</w:t>
            </w:r>
            <w:r w:rsidRPr="007F78E7">
              <w:rPr>
                <w:rFonts w:ascii="Georgia" w:eastAsia="Georgia" w:hAnsi="Georgia" w:cs="Georgia"/>
                <w:sz w:val="18"/>
                <w:szCs w:val="18"/>
              </w:rPr>
              <w:t>, Sorpresa</w:t>
            </w:r>
          </w:p>
        </w:tc>
        <w:tc>
          <w:tcPr>
            <w:tcW w:w="0" w:type="auto"/>
            <w:vAlign w:val="center"/>
          </w:tcPr>
          <w:p w14:paraId="18486BC7" w14:textId="588CFC08" w:rsidR="00AD29F0" w:rsidRPr="007F78E7"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sidRPr="007F78E7">
              <w:rPr>
                <w:rFonts w:ascii="Georgia" w:eastAsia="Georgia" w:hAnsi="Georgia" w:cs="Georgia"/>
                <w:sz w:val="18"/>
                <w:szCs w:val="18"/>
              </w:rPr>
              <w:t xml:space="preserve">Neutral, Feliz, </w:t>
            </w:r>
            <w:r>
              <w:rPr>
                <w:rFonts w:ascii="Georgia" w:eastAsia="Georgia" w:hAnsi="Georgia" w:cs="Georgia"/>
                <w:sz w:val="18"/>
                <w:szCs w:val="18"/>
              </w:rPr>
              <w:t>Serio</w:t>
            </w:r>
            <w:r w:rsidRPr="007F78E7">
              <w:rPr>
                <w:rFonts w:ascii="Georgia" w:eastAsia="Georgia" w:hAnsi="Georgia" w:cs="Georgia"/>
                <w:sz w:val="18"/>
                <w:szCs w:val="18"/>
              </w:rPr>
              <w:t>, Sorpresa</w:t>
            </w:r>
          </w:p>
        </w:tc>
        <w:tc>
          <w:tcPr>
            <w:tcW w:w="0" w:type="auto"/>
            <w:vAlign w:val="center"/>
          </w:tcPr>
          <w:p w14:paraId="14C701C8" w14:textId="33ADA1BD" w:rsidR="00AD29F0" w:rsidRPr="007F78E7"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sidRPr="007F78E7">
              <w:rPr>
                <w:rFonts w:ascii="Georgia" w:eastAsia="Georgia" w:hAnsi="Georgia" w:cs="Georgia"/>
                <w:sz w:val="18"/>
                <w:szCs w:val="18"/>
              </w:rPr>
              <w:t xml:space="preserve">Neutral, Feliz, </w:t>
            </w:r>
            <w:r>
              <w:rPr>
                <w:rFonts w:ascii="Georgia" w:eastAsia="Georgia" w:hAnsi="Georgia" w:cs="Georgia"/>
                <w:sz w:val="18"/>
                <w:szCs w:val="18"/>
              </w:rPr>
              <w:t>Serio</w:t>
            </w:r>
            <w:r w:rsidRPr="007F78E7">
              <w:rPr>
                <w:rFonts w:ascii="Georgia" w:eastAsia="Georgia" w:hAnsi="Georgia" w:cs="Georgia"/>
                <w:sz w:val="18"/>
                <w:szCs w:val="18"/>
              </w:rPr>
              <w:t>, Sorpresa</w:t>
            </w:r>
          </w:p>
        </w:tc>
      </w:tr>
      <w:tr w:rsidR="00AD29F0" w:rsidRPr="00EE3EDD" w14:paraId="761D9741" w14:textId="77777777" w:rsidTr="003A6305">
        <w:tc>
          <w:tcPr>
            <w:cnfStyle w:val="001000000000" w:firstRow="0" w:lastRow="0" w:firstColumn="1" w:lastColumn="0" w:oddVBand="0" w:evenVBand="0" w:oddHBand="0" w:evenHBand="0" w:firstRowFirstColumn="0" w:firstRowLastColumn="0" w:lastRowFirstColumn="0" w:lastRowLastColumn="0"/>
            <w:tcW w:w="0" w:type="auto"/>
            <w:vAlign w:val="center"/>
          </w:tcPr>
          <w:p w14:paraId="38AD7DA9" w14:textId="43920F71" w:rsidR="00AD29F0" w:rsidRPr="007F78E7" w:rsidRDefault="00AD29F0" w:rsidP="003A6305">
            <w:pPr>
              <w:rPr>
                <w:rFonts w:ascii="Georgia" w:eastAsia="Georgia" w:hAnsi="Georgia" w:cs="Georgia"/>
                <w:sz w:val="18"/>
                <w:szCs w:val="18"/>
              </w:rPr>
            </w:pPr>
            <w:r>
              <w:rPr>
                <w:rFonts w:ascii="Georgia" w:eastAsia="Georgia" w:hAnsi="Georgia" w:cs="Georgia"/>
                <w:sz w:val="18"/>
                <w:szCs w:val="18"/>
              </w:rPr>
              <w:lastRenderedPageBreak/>
              <w:t>Clonado de voz</w:t>
            </w:r>
          </w:p>
        </w:tc>
        <w:tc>
          <w:tcPr>
            <w:tcW w:w="0" w:type="auto"/>
            <w:vAlign w:val="center"/>
          </w:tcPr>
          <w:p w14:paraId="778A76DA" w14:textId="728BA15A" w:rsidR="00AD29F0" w:rsidRPr="007F78E7"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15FE7120" w14:textId="5E98B14C" w:rsidR="00AD29F0" w:rsidRPr="007F78E7"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 voz</w:t>
            </w:r>
          </w:p>
        </w:tc>
        <w:tc>
          <w:tcPr>
            <w:tcW w:w="0" w:type="auto"/>
            <w:vAlign w:val="center"/>
          </w:tcPr>
          <w:p w14:paraId="5D4689B4" w14:textId="223FE03B" w:rsidR="00AD29F0" w:rsidRPr="007F78E7"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 voces</w:t>
            </w:r>
          </w:p>
        </w:tc>
      </w:tr>
      <w:tr w:rsidR="00AD29F0" w:rsidRPr="00EE3EDD" w14:paraId="77A801CF" w14:textId="429262C5" w:rsidTr="003A63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5BB982B" w14:textId="77777777" w:rsidR="00AD29F0" w:rsidRPr="007F78E7" w:rsidRDefault="00AD29F0" w:rsidP="003A6305">
            <w:pPr>
              <w:spacing w:after="160" w:line="259" w:lineRule="auto"/>
              <w:rPr>
                <w:rFonts w:ascii="Georgia" w:eastAsia="Georgia" w:hAnsi="Georgia" w:cs="Georgia"/>
                <w:sz w:val="18"/>
                <w:szCs w:val="18"/>
              </w:rPr>
            </w:pPr>
            <w:r w:rsidRPr="007F78E7">
              <w:rPr>
                <w:rFonts w:ascii="Georgia" w:eastAsia="Georgia" w:hAnsi="Georgia" w:cs="Georgia"/>
                <w:sz w:val="18"/>
                <w:szCs w:val="18"/>
              </w:rPr>
              <w:t>Idiomas soportados</w:t>
            </w:r>
          </w:p>
        </w:tc>
        <w:tc>
          <w:tcPr>
            <w:tcW w:w="0" w:type="auto"/>
            <w:vAlign w:val="center"/>
          </w:tcPr>
          <w:p w14:paraId="63BC37B0" w14:textId="570A9228" w:rsidR="00AD29F0" w:rsidRPr="007F78E7"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19 lenguajes</w:t>
            </w:r>
          </w:p>
        </w:tc>
        <w:tc>
          <w:tcPr>
            <w:tcW w:w="0" w:type="auto"/>
            <w:vAlign w:val="center"/>
          </w:tcPr>
          <w:p w14:paraId="1EA8E608" w14:textId="45C194E9" w:rsidR="00AD29F0" w:rsidRPr="007F78E7"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19 lenguajes</w:t>
            </w:r>
          </w:p>
        </w:tc>
        <w:tc>
          <w:tcPr>
            <w:tcW w:w="0" w:type="auto"/>
            <w:vAlign w:val="center"/>
          </w:tcPr>
          <w:p w14:paraId="04E40313" w14:textId="2E7A9812" w:rsidR="00AD29F0" w:rsidRPr="007F78E7"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19 lenguajes</w:t>
            </w:r>
          </w:p>
        </w:tc>
      </w:tr>
      <w:tr w:rsidR="00AD29F0" w:rsidRPr="00EE3EDD" w14:paraId="340D51E6" w14:textId="3A56ABC5" w:rsidTr="003A6305">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35A6028" w14:textId="77777777" w:rsidR="00AD29F0" w:rsidRPr="007F78E7" w:rsidRDefault="00AD29F0" w:rsidP="003A6305">
            <w:pPr>
              <w:spacing w:after="160" w:line="259" w:lineRule="auto"/>
              <w:rPr>
                <w:rFonts w:ascii="Georgia" w:eastAsia="Georgia" w:hAnsi="Georgia" w:cs="Georgia"/>
                <w:sz w:val="18"/>
                <w:szCs w:val="18"/>
              </w:rPr>
            </w:pPr>
            <w:r w:rsidRPr="007F78E7">
              <w:rPr>
                <w:rFonts w:ascii="Georgia" w:eastAsia="Georgia" w:hAnsi="Georgia" w:cs="Georgia"/>
                <w:sz w:val="18"/>
                <w:szCs w:val="18"/>
              </w:rPr>
              <w:t>Entrada alternativa</w:t>
            </w:r>
          </w:p>
        </w:tc>
        <w:tc>
          <w:tcPr>
            <w:tcW w:w="0" w:type="auto"/>
            <w:vAlign w:val="center"/>
          </w:tcPr>
          <w:p w14:paraId="18EBF4D4" w14:textId="060ED68C" w:rsidR="00AD29F0" w:rsidRPr="007F78E7"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udio</w:t>
            </w:r>
          </w:p>
        </w:tc>
        <w:tc>
          <w:tcPr>
            <w:tcW w:w="0" w:type="auto"/>
            <w:vAlign w:val="center"/>
          </w:tcPr>
          <w:p w14:paraId="5FC1CDBC" w14:textId="4E3BA19C" w:rsidR="00AD29F0" w:rsidRPr="007F78E7"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udio</w:t>
            </w:r>
          </w:p>
        </w:tc>
        <w:tc>
          <w:tcPr>
            <w:tcW w:w="0" w:type="auto"/>
            <w:vAlign w:val="center"/>
          </w:tcPr>
          <w:p w14:paraId="2A08836D" w14:textId="367E98D3" w:rsidR="00AD29F0" w:rsidRPr="007F78E7"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udio</w:t>
            </w:r>
          </w:p>
        </w:tc>
      </w:tr>
      <w:tr w:rsidR="00AD29F0" w:rsidRPr="00EE3EDD" w14:paraId="6BF3B2AF" w14:textId="23A6C4CA" w:rsidTr="003A63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E0BA36B" w14:textId="77777777" w:rsidR="00AD29F0" w:rsidRPr="007F78E7" w:rsidRDefault="00AD29F0" w:rsidP="003A6305">
            <w:pPr>
              <w:spacing w:after="160" w:line="259" w:lineRule="auto"/>
              <w:rPr>
                <w:rFonts w:ascii="Georgia" w:eastAsia="Georgia" w:hAnsi="Georgia" w:cs="Georgia"/>
                <w:sz w:val="18"/>
                <w:szCs w:val="18"/>
              </w:rPr>
            </w:pPr>
            <w:r w:rsidRPr="007F78E7">
              <w:rPr>
                <w:rFonts w:ascii="Georgia" w:eastAsia="Georgia" w:hAnsi="Georgia" w:cs="Georgia"/>
                <w:sz w:val="18"/>
                <w:szCs w:val="18"/>
              </w:rPr>
              <w:t>Licencia y uso comercial</w:t>
            </w:r>
          </w:p>
        </w:tc>
        <w:tc>
          <w:tcPr>
            <w:tcW w:w="0" w:type="auto"/>
            <w:vAlign w:val="center"/>
          </w:tcPr>
          <w:p w14:paraId="6502197F" w14:textId="3732D1AE" w:rsidR="00AD29F0" w:rsidRPr="007F78E7"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comercial</w:t>
            </w:r>
          </w:p>
        </w:tc>
        <w:tc>
          <w:tcPr>
            <w:tcW w:w="0" w:type="auto"/>
            <w:vAlign w:val="center"/>
          </w:tcPr>
          <w:p w14:paraId="48E4166B" w14:textId="66FFC1A2" w:rsidR="00AD29F0" w:rsidRPr="007F78E7"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c>
          <w:tcPr>
            <w:tcW w:w="0" w:type="auto"/>
            <w:vAlign w:val="center"/>
          </w:tcPr>
          <w:p w14:paraId="4FD84B34" w14:textId="4EB0080E" w:rsidR="00AD29F0" w:rsidRPr="007F78E7"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r>
      <w:tr w:rsidR="00AD29F0" w:rsidRPr="00EE3EDD" w14:paraId="4C49D1B7" w14:textId="4980DE04" w:rsidTr="003A6305">
        <w:tc>
          <w:tcPr>
            <w:cnfStyle w:val="001000000000" w:firstRow="0" w:lastRow="0" w:firstColumn="1" w:lastColumn="0" w:oddVBand="0" w:evenVBand="0" w:oddHBand="0" w:evenHBand="0" w:firstRowFirstColumn="0" w:firstRowLastColumn="0" w:lastRowFirstColumn="0" w:lastRowLastColumn="0"/>
            <w:tcW w:w="0" w:type="auto"/>
            <w:vAlign w:val="center"/>
          </w:tcPr>
          <w:p w14:paraId="40C6DAE5" w14:textId="4682EA3B" w:rsidR="00AD29F0" w:rsidRPr="007F78E7" w:rsidRDefault="00AD29F0" w:rsidP="003A6305">
            <w:pPr>
              <w:rPr>
                <w:rFonts w:ascii="Georgia" w:eastAsia="Georgia" w:hAnsi="Georgia" w:cs="Georgia"/>
                <w:sz w:val="18"/>
                <w:szCs w:val="18"/>
              </w:rPr>
            </w:pPr>
            <w:r>
              <w:rPr>
                <w:rFonts w:ascii="Georgia" w:eastAsia="Georgia" w:hAnsi="Georgia" w:cs="Georgia"/>
                <w:sz w:val="18"/>
                <w:szCs w:val="18"/>
              </w:rPr>
              <w:t>Calidad API</w:t>
            </w:r>
            <w:r w:rsidR="005406E3">
              <w:rPr>
                <w:rFonts w:ascii="Georgia" w:eastAsia="Georgia" w:hAnsi="Georgia" w:cs="Georgia"/>
                <w:sz w:val="18"/>
                <w:szCs w:val="18"/>
              </w:rPr>
              <w:t xml:space="preserve"> (Documentación)</w:t>
            </w:r>
          </w:p>
        </w:tc>
        <w:tc>
          <w:tcPr>
            <w:tcW w:w="0" w:type="auto"/>
            <w:vAlign w:val="center"/>
          </w:tcPr>
          <w:p w14:paraId="7D52E359" w14:textId="62EA8622" w:rsidR="00AD29F0"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rmal</w:t>
            </w:r>
          </w:p>
        </w:tc>
        <w:tc>
          <w:tcPr>
            <w:tcW w:w="0" w:type="auto"/>
            <w:vAlign w:val="center"/>
          </w:tcPr>
          <w:p w14:paraId="5C99E773" w14:textId="5A28A163" w:rsidR="00AD29F0"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rmal</w:t>
            </w:r>
          </w:p>
        </w:tc>
        <w:tc>
          <w:tcPr>
            <w:tcW w:w="0" w:type="auto"/>
            <w:vAlign w:val="center"/>
          </w:tcPr>
          <w:p w14:paraId="6FD22ABF" w14:textId="63C44767" w:rsidR="00AD29F0"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rmal</w:t>
            </w:r>
          </w:p>
        </w:tc>
      </w:tr>
      <w:tr w:rsidR="00AD29F0" w:rsidRPr="00EE3EDD" w14:paraId="493B8E6C" w14:textId="6CBEE5C8" w:rsidTr="003A63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46FF43A7" w14:textId="700A8E28" w:rsidR="00AD29F0" w:rsidRDefault="00AD29F0" w:rsidP="003A6305">
            <w:pPr>
              <w:rPr>
                <w:rFonts w:ascii="Georgia" w:eastAsia="Georgia" w:hAnsi="Georgia" w:cs="Georgia"/>
                <w:sz w:val="18"/>
                <w:szCs w:val="18"/>
              </w:rPr>
            </w:pPr>
            <w:r>
              <w:rPr>
                <w:rFonts w:ascii="Georgia" w:eastAsia="Georgia" w:hAnsi="Georgia" w:cs="Georgia"/>
                <w:sz w:val="18"/>
                <w:szCs w:val="18"/>
              </w:rPr>
              <w:t>Velocidad de generación de vídeo</w:t>
            </w:r>
          </w:p>
        </w:tc>
        <w:tc>
          <w:tcPr>
            <w:tcW w:w="0" w:type="auto"/>
            <w:vAlign w:val="center"/>
          </w:tcPr>
          <w:p w14:paraId="4DDA7847" w14:textId="3E8E4B23" w:rsidR="00AD29F0"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Baja</w:t>
            </w:r>
          </w:p>
        </w:tc>
        <w:tc>
          <w:tcPr>
            <w:tcW w:w="0" w:type="auto"/>
            <w:vAlign w:val="center"/>
          </w:tcPr>
          <w:p w14:paraId="1A43B70E" w14:textId="2EB1CFDB" w:rsidR="00AD29F0"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Media</w:t>
            </w:r>
          </w:p>
        </w:tc>
        <w:tc>
          <w:tcPr>
            <w:tcW w:w="0" w:type="auto"/>
            <w:vAlign w:val="center"/>
          </w:tcPr>
          <w:p w14:paraId="7282285B" w14:textId="12F75BD1" w:rsidR="00AD29F0"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lta</w:t>
            </w:r>
          </w:p>
        </w:tc>
      </w:tr>
    </w:tbl>
    <w:p w14:paraId="7CACE265" w14:textId="58E5EDB3" w:rsidR="00125904" w:rsidRDefault="00AD29F0" w:rsidP="00AD29F0">
      <w:pPr>
        <w:pStyle w:val="Leyendatabla"/>
      </w:pPr>
      <w:r w:rsidRPr="007469E9">
        <w:t>Tabla A</w:t>
      </w:r>
      <w:r>
        <w:t>2</w:t>
      </w:r>
      <w:r w:rsidRPr="007469E9">
        <w:t xml:space="preserve">: </w:t>
      </w:r>
      <w:r>
        <w:t>Características D-ID</w:t>
      </w:r>
    </w:p>
    <w:p w14:paraId="2C2FE1A3" w14:textId="77777777" w:rsidR="00FA53E2" w:rsidRDefault="00FA53E2" w:rsidP="002E70E7">
      <w:pPr>
        <w:pStyle w:val="Leyendatabla"/>
      </w:pPr>
    </w:p>
    <w:p w14:paraId="57AE8E65" w14:textId="3308F2C5" w:rsidR="00B94940" w:rsidRDefault="005B7B8A" w:rsidP="005B7B8A">
      <w:pPr>
        <w:spacing w:before="27" w:after="240"/>
        <w:ind w:left="708" w:right="866"/>
        <w:rPr>
          <w:rFonts w:ascii="Arial"/>
          <w:bCs/>
          <w:sz w:val="19"/>
          <w:szCs w:val="19"/>
        </w:rPr>
        <w:sectPr w:rsidR="00B94940">
          <w:headerReference w:type="default" r:id="rId470"/>
          <w:pgSz w:w="11906" w:h="16838"/>
          <w:pgMar w:top="1417" w:right="1701" w:bottom="1417" w:left="1701" w:header="708" w:footer="708" w:gutter="0"/>
          <w:cols w:space="708"/>
          <w:docGrid w:linePitch="360"/>
        </w:sectPr>
      </w:pPr>
      <w:r>
        <w:rPr>
          <w:rFonts w:ascii="Arial"/>
          <w:bCs/>
          <w:sz w:val="19"/>
          <w:szCs w:val="19"/>
        </w:rPr>
        <w:t xml:space="preserve">   </w:t>
      </w:r>
    </w:p>
    <w:p w14:paraId="16B22B2D" w14:textId="79564F3F" w:rsidR="005B7B8A" w:rsidRPr="00C835E2" w:rsidRDefault="00B94940" w:rsidP="005B7B8A">
      <w:pPr>
        <w:spacing w:before="27" w:after="240"/>
        <w:ind w:left="708" w:right="866"/>
        <w:rPr>
          <w:rFonts w:ascii="Arial"/>
          <w:bCs/>
          <w:sz w:val="19"/>
          <w:szCs w:val="19"/>
        </w:rPr>
      </w:pPr>
      <w:r>
        <w:rPr>
          <w:noProof/>
        </w:rPr>
        <w:lastRenderedPageBreak/>
        <mc:AlternateContent>
          <mc:Choice Requires="wps">
            <w:drawing>
              <wp:anchor distT="0" distB="0" distL="0" distR="0" simplePos="0" relativeHeight="251684864" behindDoc="1" locked="0" layoutInCell="1" allowOverlap="1" wp14:anchorId="7F2B225D" wp14:editId="14EBB84F">
                <wp:simplePos x="0" y="0"/>
                <wp:positionH relativeFrom="margin">
                  <wp:align>center</wp:align>
                </wp:positionH>
                <wp:positionV relativeFrom="paragraph">
                  <wp:posOffset>199378</wp:posOffset>
                </wp:positionV>
                <wp:extent cx="4669155" cy="1270"/>
                <wp:effectExtent l="0" t="0" r="0" b="0"/>
                <wp:wrapTopAndBottom/>
                <wp:docPr id="1852524491" name="Forma libre: forma 185252449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EB60FCC" id="Forma libre: forma 1852524491" o:spid="_x0000_s1026" style="position:absolute;margin-left:0;margin-top:15.7pt;width:367.65pt;height:.1pt;z-index:-251631616;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" path="m,l7352,e" filled="f" strokeweight=".14042mm">
                <v:path arrowok="t" o:connecttype="custom" o:connectlocs="0,0;4668520,0" o:connectangles="0,0"/>
                <w10:wrap type="topAndBottom" anchorx="margin"/>
              </v:shape>
            </w:pict>
          </mc:Fallback>
        </mc:AlternateContent>
      </w:r>
    </w:p>
    <w:p w14:paraId="4C2F11CC" w14:textId="78C19F5A" w:rsidR="005B7B8A" w:rsidRPr="007469E9" w:rsidRDefault="005B7B8A" w:rsidP="005B7B8A">
      <w:pPr>
        <w:pStyle w:val="Ttulo1"/>
        <w:keepNext w:val="0"/>
        <w:keepLines w:val="0"/>
        <w:widowControl w:val="0"/>
        <w:autoSpaceDE w:val="0"/>
        <w:autoSpaceDN w:val="0"/>
        <w:spacing w:before="27" w:after="0" w:line="240" w:lineRule="auto"/>
        <w:ind w:left="830" w:right="866"/>
        <w:jc w:val="center"/>
        <w:rPr>
          <w:rFonts w:ascii="Arial" w:eastAsia="Georgia" w:hAnsi="Georgia" w:cs="Georgia"/>
          <w:b/>
          <w:color w:val="auto"/>
          <w:sz w:val="49"/>
          <w:szCs w:val="22"/>
        </w:rPr>
      </w:pPr>
      <w:proofErr w:type="spellStart"/>
      <w:r>
        <w:rPr>
          <w:rFonts w:ascii="Arial" w:eastAsia="Georgia" w:hAnsi="Georgia" w:cs="Georgia"/>
          <w:b/>
          <w:color w:val="auto"/>
          <w:sz w:val="49"/>
          <w:szCs w:val="22"/>
        </w:rPr>
        <w:t>Synthesia</w:t>
      </w:r>
      <w:proofErr w:type="spellEnd"/>
    </w:p>
    <w:p w14:paraId="1606103B" w14:textId="546384B8" w:rsidR="00F20F45" w:rsidRDefault="00F20F45" w:rsidP="005B7B8A">
      <w:pPr>
        <w:pStyle w:val="Textoindependiente"/>
        <w:spacing w:before="6"/>
        <w:rPr>
          <w:rFonts w:ascii="Arial"/>
          <w:sz w:val="19"/>
        </w:rPr>
      </w:pPr>
    </w:p>
    <w:p w14:paraId="5BE00DFC" w14:textId="6C75DFA1" w:rsidR="00F20F45" w:rsidRDefault="00F20F45" w:rsidP="005B7B8A">
      <w:pPr>
        <w:pStyle w:val="Textoindependiente"/>
        <w:spacing w:before="6"/>
        <w:rPr>
          <w:rFonts w:ascii="Arial"/>
          <w:sz w:val="19"/>
        </w:rPr>
      </w:pPr>
      <w:r w:rsidRPr="007469E9">
        <w:rPr>
          <w:rFonts w:ascii="Arial"/>
          <w:b w:val="0"/>
          <w:noProof/>
          <w:sz w:val="49"/>
          <w:szCs w:val="22"/>
        </w:rPr>
        <mc:AlternateContent>
          <mc:Choice Requires="wps">
            <w:drawing>
              <wp:anchor distT="0" distB="0" distL="0" distR="0" simplePos="0" relativeHeight="251678720" behindDoc="1" locked="0" layoutInCell="1" allowOverlap="1" wp14:anchorId="6490DFC1" wp14:editId="011126C4">
                <wp:simplePos x="0" y="0"/>
                <wp:positionH relativeFrom="margin">
                  <wp:align>center</wp:align>
                </wp:positionH>
                <wp:positionV relativeFrom="paragraph">
                  <wp:posOffset>22225</wp:posOffset>
                </wp:positionV>
                <wp:extent cx="4669155" cy="1270"/>
                <wp:effectExtent l="0" t="0" r="0" b="0"/>
                <wp:wrapTopAndBottom/>
                <wp:docPr id="81629004" name="Forma libre: forma 8162900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BC39333" id="Forma libre: forma 81629004" o:spid="_x0000_s1026" style="position:absolute;margin-left:0;margin-top:1.75pt;width:367.65pt;height:.1pt;z-index:-251637760;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" path="m,l7352,e" filled="f" strokeweight=".14042mm">
                <v:path arrowok="t" o:connecttype="custom" o:connectlocs="0,0;4668520,0" o:connectangles="0,0"/>
                <w10:wrap type="topAndBottom" anchorx="margin"/>
              </v:shape>
            </w:pict>
          </mc:Fallback>
        </mc:AlternateContent>
      </w:r>
    </w:p>
    <w:p w14:paraId="4013684F" w14:textId="058000BB" w:rsidR="00F20F45" w:rsidRDefault="00F20F45" w:rsidP="005B7B8A">
      <w:pPr>
        <w:pStyle w:val="Textoindependiente"/>
        <w:spacing w:before="6"/>
        <w:rPr>
          <w:rFonts w:ascii="Arial"/>
          <w:sz w:val="19"/>
        </w:rPr>
      </w:pPr>
    </w:p>
    <w:p w14:paraId="128975D6" w14:textId="342A4D65" w:rsidR="00F20F45" w:rsidRPr="00F20F45" w:rsidRDefault="00F20F45" w:rsidP="00F20F45">
      <w:pPr>
        <w:pStyle w:val="Estilo1"/>
        <w:numPr>
          <w:ilvl w:val="0"/>
          <w:numId w:val="6"/>
        </w:numPr>
        <w:rPr>
          <w:rFonts w:ascii="Georgia" w:eastAsia="Georgia" w:hAnsi="Georgia" w:cs="Georgia"/>
        </w:rPr>
      </w:pPr>
      <w:r w:rsidRPr="00F20F45">
        <w:rPr>
          <w:rFonts w:ascii="Georgia" w:eastAsia="Georgia" w:hAnsi="Georgia" w:cs="Georgia"/>
        </w:rPr>
        <w:t>Visión general</w:t>
      </w:r>
    </w:p>
    <w:p w14:paraId="69D29C17" w14:textId="5B9DF619" w:rsidR="00F20F45" w:rsidRDefault="00F20F45" w:rsidP="00F20F45">
      <w:pPr>
        <w:pStyle w:val="Prrafodelista"/>
        <w:spacing w:after="0" w:line="360" w:lineRule="auto"/>
        <w:ind w:left="0" w:firstLine="426"/>
        <w:jc w:val="both"/>
        <w:rPr>
          <w:rFonts w:ascii="Georgia" w:eastAsia="Georgia" w:hAnsi="Georgia" w:cs="Georgia"/>
        </w:rPr>
      </w:pPr>
      <w:r w:rsidRPr="00F20F45">
        <w:rPr>
          <w:rFonts w:ascii="Georgia" w:eastAsia="Georgia" w:hAnsi="Georgia" w:cs="Georgia"/>
        </w:rPr>
        <w:t xml:space="preserve">La API de </w:t>
      </w:r>
      <w:proofErr w:type="spellStart"/>
      <w:r w:rsidRPr="00F20F45">
        <w:rPr>
          <w:rFonts w:ascii="Georgia" w:eastAsia="Georgia" w:hAnsi="Georgia" w:cs="Georgia"/>
        </w:rPr>
        <w:t>Synthesia</w:t>
      </w:r>
      <w:proofErr w:type="spellEnd"/>
      <w:r w:rsidRPr="00F20F45">
        <w:rPr>
          <w:rFonts w:ascii="Georgia" w:eastAsia="Georgia" w:hAnsi="Georgia" w:cs="Georgia"/>
        </w:rPr>
        <w:t xml:space="preserve"> proporciona una interfaz </w:t>
      </w:r>
      <w:proofErr w:type="spellStart"/>
      <w:r w:rsidRPr="00F20F45">
        <w:rPr>
          <w:rFonts w:ascii="Georgia" w:eastAsia="Georgia" w:hAnsi="Georgia" w:cs="Georgia"/>
        </w:rPr>
        <w:t>RESTful</w:t>
      </w:r>
      <w:proofErr w:type="spellEnd"/>
      <w:r w:rsidRPr="00F20F45">
        <w:rPr>
          <w:rFonts w:ascii="Georgia" w:eastAsia="Georgia" w:hAnsi="Georgia" w:cs="Georgia"/>
        </w:rPr>
        <w:t xml:space="preserve"> orientada a la generación de videos mediante avatares virtuales con apariencia humana. Estos videos se crean a partir de texto proporcionado por el usuario, que es interpretado mediante modelos de texto a voz (TTS) y renderizado por presentadores digitales predefinidos. La API está diseñada para integrarse en flujos de trabajo automatizados, permitiendo crear, gestionar y descargar videos de forma programática.</w:t>
      </w:r>
    </w:p>
    <w:p w14:paraId="59CF1B5B" w14:textId="77777777" w:rsidR="00F20F45" w:rsidRPr="00F20F45" w:rsidRDefault="00F20F45" w:rsidP="00F20F45">
      <w:pPr>
        <w:pStyle w:val="Prrafodelista"/>
        <w:spacing w:after="0" w:line="360" w:lineRule="auto"/>
        <w:ind w:left="0" w:firstLine="426"/>
        <w:jc w:val="both"/>
        <w:rPr>
          <w:rFonts w:ascii="Georgia" w:eastAsia="Georgia" w:hAnsi="Georgia" w:cs="Georgia"/>
        </w:rPr>
      </w:pPr>
    </w:p>
    <w:p w14:paraId="62303D2D" w14:textId="07D62D32" w:rsidR="00F20F45" w:rsidRDefault="00F20F45" w:rsidP="00F20F45">
      <w:pPr>
        <w:pStyle w:val="Estilo1"/>
        <w:numPr>
          <w:ilvl w:val="0"/>
          <w:numId w:val="6"/>
        </w:numPr>
        <w:rPr>
          <w:rFonts w:ascii="Georgia" w:eastAsia="Georgia" w:hAnsi="Georgia" w:cs="Georgia"/>
        </w:rPr>
      </w:pPr>
      <w:r w:rsidRPr="00F20F45">
        <w:rPr>
          <w:rFonts w:ascii="Georgia" w:eastAsia="Georgia" w:hAnsi="Georgia" w:cs="Georgia"/>
        </w:rPr>
        <w:t>Arquitectura general</w:t>
      </w:r>
    </w:p>
    <w:p w14:paraId="655DFB6C" w14:textId="77777777" w:rsidR="00F20F45" w:rsidRPr="00EE3EDD" w:rsidRDefault="00F20F45" w:rsidP="00F20F45">
      <w:pPr>
        <w:numPr>
          <w:ilvl w:val="0"/>
          <w:numId w:val="8"/>
        </w:numPr>
        <w:rPr>
          <w:rFonts w:ascii="Georgia" w:eastAsia="Georgia" w:hAnsi="Georgia" w:cs="Georgia"/>
        </w:rPr>
      </w:pPr>
      <w:r w:rsidRPr="00EE3EDD">
        <w:rPr>
          <w:rFonts w:ascii="Georgia" w:eastAsia="Georgia" w:hAnsi="Georgia" w:cs="Georgia"/>
          <w:b/>
          <w:bCs/>
        </w:rPr>
        <w:t>Tipo de API</w:t>
      </w:r>
      <w:r w:rsidRPr="00EE3EDD">
        <w:rPr>
          <w:rFonts w:ascii="Georgia" w:eastAsia="Georgia" w:hAnsi="Georgia" w:cs="Georgia"/>
        </w:rPr>
        <w:t xml:space="preserve">: </w:t>
      </w:r>
      <w:proofErr w:type="spellStart"/>
      <w:r w:rsidRPr="00EE3EDD">
        <w:rPr>
          <w:rFonts w:ascii="Georgia" w:eastAsia="Georgia" w:hAnsi="Georgia" w:cs="Georgia"/>
        </w:rPr>
        <w:t>RESTful</w:t>
      </w:r>
      <w:proofErr w:type="spellEnd"/>
      <w:r w:rsidRPr="00EE3EDD">
        <w:rPr>
          <w:rFonts w:ascii="Georgia" w:eastAsia="Georgia" w:hAnsi="Georgia" w:cs="Georgia"/>
        </w:rPr>
        <w:t xml:space="preserve"> (HTTP sobre JSON)</w:t>
      </w:r>
    </w:p>
    <w:p w14:paraId="61835525" w14:textId="520BE47C" w:rsidR="00F20F45" w:rsidRDefault="00F20F45" w:rsidP="00F20F45">
      <w:pPr>
        <w:numPr>
          <w:ilvl w:val="0"/>
          <w:numId w:val="8"/>
        </w:numPr>
        <w:rPr>
          <w:rFonts w:ascii="Georgia" w:eastAsia="Georgia" w:hAnsi="Georgia" w:cs="Georgia"/>
        </w:rPr>
      </w:pPr>
      <w:r w:rsidRPr="00EE3EDD">
        <w:rPr>
          <w:rFonts w:ascii="Georgia" w:eastAsia="Georgia" w:hAnsi="Georgia" w:cs="Georgia"/>
          <w:b/>
          <w:bCs/>
        </w:rPr>
        <w:t>Autenticación</w:t>
      </w:r>
      <w:r w:rsidRPr="00EE3EDD">
        <w:rPr>
          <w:rFonts w:ascii="Georgia" w:eastAsia="Georgia" w:hAnsi="Georgia" w:cs="Georgia"/>
        </w:rPr>
        <w:t xml:space="preserve">: </w:t>
      </w:r>
      <w:proofErr w:type="spellStart"/>
      <w:r w:rsidRPr="00EE3EDD">
        <w:rPr>
          <w:rFonts w:ascii="Georgia" w:eastAsia="Georgia" w:hAnsi="Georgia" w:cs="Georgia"/>
        </w:rPr>
        <w:t>B</w:t>
      </w:r>
      <w:r>
        <w:rPr>
          <w:rFonts w:ascii="Georgia" w:eastAsia="Georgia" w:hAnsi="Georgia" w:cs="Georgia"/>
        </w:rPr>
        <w:t>earer</w:t>
      </w:r>
      <w:proofErr w:type="spellEnd"/>
      <w:r w:rsidR="006B386C">
        <w:rPr>
          <w:rFonts w:ascii="Georgia" w:eastAsia="Georgia" w:hAnsi="Georgia" w:cs="Georgia"/>
        </w:rPr>
        <w:t xml:space="preserve"> Token</w:t>
      </w:r>
    </w:p>
    <w:p w14:paraId="06665066" w14:textId="6F356F56" w:rsidR="00F20F45" w:rsidRPr="00EE3EDD" w:rsidRDefault="00F20F45" w:rsidP="00F20F45">
      <w:pPr>
        <w:numPr>
          <w:ilvl w:val="0"/>
          <w:numId w:val="8"/>
        </w:numPr>
        <w:rPr>
          <w:rFonts w:ascii="Georgia" w:eastAsia="Georgia" w:hAnsi="Georgia" w:cs="Georgia"/>
        </w:rPr>
      </w:pPr>
      <w:r w:rsidRPr="00C337E9">
        <w:rPr>
          <w:rFonts w:ascii="Georgia" w:eastAsia="Georgia" w:hAnsi="Georgia" w:cs="Georgia"/>
          <w:b/>
          <w:bCs/>
        </w:rPr>
        <w:t xml:space="preserve">API Referencia: </w:t>
      </w:r>
      <w:hyperlink r:id="rId471" w:history="1">
        <w:r w:rsidR="006B386C" w:rsidRPr="00DD40EC">
          <w:rPr>
            <w:rStyle w:val="Hipervnculo"/>
            <w:rFonts w:ascii="Georgia" w:eastAsia="Georgia" w:hAnsi="Georgia" w:cs="Georgia"/>
          </w:rPr>
          <w:t>https://docs.synthesia.io/reference/introduction</w:t>
        </w:r>
      </w:hyperlink>
      <w:r w:rsidR="006B386C">
        <w:rPr>
          <w:rFonts w:ascii="Georgia" w:eastAsia="Georgia" w:hAnsi="Georgia" w:cs="Georgia"/>
        </w:rPr>
        <w:t xml:space="preserve"> </w:t>
      </w:r>
    </w:p>
    <w:p w14:paraId="1E27185F" w14:textId="28C0A19F" w:rsidR="00F20F45" w:rsidRDefault="00F20F45" w:rsidP="00F20F45">
      <w:pPr>
        <w:numPr>
          <w:ilvl w:val="0"/>
          <w:numId w:val="8"/>
        </w:numPr>
        <w:rPr>
          <w:rFonts w:ascii="Georgia" w:eastAsia="Georgia" w:hAnsi="Georgia" w:cs="Georgia"/>
        </w:rPr>
      </w:pPr>
      <w:r w:rsidRPr="00EE3EDD">
        <w:rPr>
          <w:rFonts w:ascii="Georgia" w:eastAsia="Georgia" w:hAnsi="Georgia" w:cs="Georgia"/>
          <w:b/>
          <w:bCs/>
        </w:rPr>
        <w:t>Base URL</w:t>
      </w:r>
      <w:r w:rsidRPr="00EE3EDD">
        <w:rPr>
          <w:rFonts w:ascii="Georgia" w:eastAsia="Georgia" w:hAnsi="Georgia" w:cs="Georgia"/>
        </w:rPr>
        <w:t xml:space="preserve">: </w:t>
      </w:r>
      <w:hyperlink r:id="rId472" w:history="1">
        <w:r w:rsidR="006B386C" w:rsidRPr="00DD40EC">
          <w:rPr>
            <w:rStyle w:val="Hipervnculo"/>
            <w:rFonts w:ascii="Georgia" w:eastAsia="Georgia" w:hAnsi="Georgia" w:cs="Georgia"/>
          </w:rPr>
          <w:t>https://api.synthesia.</w:t>
        </w:r>
        <w:r w:rsidR="006B386C" w:rsidRPr="00DD40EC">
          <w:rPr>
            <w:rStyle w:val="Hipervnculo"/>
          </w:rPr>
          <w:t>io</w:t>
        </w:r>
      </w:hyperlink>
      <w:r w:rsidR="006B386C">
        <w:t xml:space="preserve"> </w:t>
      </w:r>
    </w:p>
    <w:p w14:paraId="5CDEBAA5" w14:textId="1984BF4B" w:rsidR="00F20F45" w:rsidRPr="00EE3EDD" w:rsidRDefault="00F20F45" w:rsidP="00F20F45">
      <w:pPr>
        <w:numPr>
          <w:ilvl w:val="0"/>
          <w:numId w:val="8"/>
        </w:numPr>
        <w:rPr>
          <w:rFonts w:ascii="Georgia" w:eastAsia="Georgia" w:hAnsi="Georgia" w:cs="Georgia"/>
        </w:rPr>
      </w:pPr>
      <w:r>
        <w:rPr>
          <w:rFonts w:ascii="Georgia" w:eastAsia="Georgia" w:hAnsi="Georgia" w:cs="Georgia"/>
          <w:b/>
          <w:bCs/>
        </w:rPr>
        <w:t>API versión</w:t>
      </w:r>
      <w:r w:rsidRPr="00C337E9">
        <w:rPr>
          <w:rFonts w:ascii="Georgia" w:eastAsia="Georgia" w:hAnsi="Georgia" w:cs="Georgia"/>
        </w:rPr>
        <w:t>:</w:t>
      </w:r>
      <w:r>
        <w:rPr>
          <w:rFonts w:ascii="Georgia" w:eastAsia="Georgia" w:hAnsi="Georgia" w:cs="Georgia"/>
        </w:rPr>
        <w:t xml:space="preserve"> </w:t>
      </w:r>
      <w:r w:rsidR="006B386C">
        <w:rPr>
          <w:rFonts w:ascii="Georgia" w:eastAsia="Georgia" w:hAnsi="Georgia" w:cs="Georgia"/>
        </w:rPr>
        <w:t>V2.</w:t>
      </w:r>
      <w:r>
        <w:rPr>
          <w:rFonts w:ascii="Georgia" w:eastAsia="Georgia" w:hAnsi="Georgia" w:cs="Georgia"/>
        </w:rPr>
        <w:t xml:space="preserve"> </w:t>
      </w:r>
    </w:p>
    <w:p w14:paraId="67AB2661" w14:textId="5D092F1F" w:rsidR="00F20F45" w:rsidRPr="00EE3EDD" w:rsidRDefault="00F20F45" w:rsidP="00F20F45">
      <w:pPr>
        <w:numPr>
          <w:ilvl w:val="0"/>
          <w:numId w:val="8"/>
        </w:numPr>
        <w:rPr>
          <w:rFonts w:ascii="Georgia" w:eastAsia="Georgia" w:hAnsi="Georgia" w:cs="Georgia"/>
        </w:rPr>
      </w:pPr>
      <w:r w:rsidRPr="00EE3EDD">
        <w:rPr>
          <w:rFonts w:ascii="Georgia" w:eastAsia="Georgia" w:hAnsi="Georgia" w:cs="Georgia"/>
          <w:b/>
          <w:bCs/>
        </w:rPr>
        <w:t>Formatos admitidos</w:t>
      </w:r>
      <w:r w:rsidRPr="00EE3EDD">
        <w:rPr>
          <w:rFonts w:ascii="Georgia" w:eastAsia="Georgia" w:hAnsi="Georgia" w:cs="Georgia"/>
        </w:rPr>
        <w:t xml:space="preserve">: JSON en entrada y salida, </w:t>
      </w:r>
      <w:r w:rsidR="006B386C">
        <w:rPr>
          <w:rFonts w:ascii="Georgia" w:eastAsia="Georgia" w:hAnsi="Georgia" w:cs="Georgia"/>
        </w:rPr>
        <w:t>vídeo MP4 en salida.</w:t>
      </w:r>
    </w:p>
    <w:p w14:paraId="38CF800A" w14:textId="77777777" w:rsidR="00F20F45" w:rsidRPr="00F20F45" w:rsidRDefault="00F20F45" w:rsidP="00F20F45">
      <w:pPr>
        <w:pStyle w:val="Textoindependiente"/>
        <w:spacing w:before="6"/>
        <w:rPr>
          <w:rFonts w:ascii="Arial"/>
          <w:sz w:val="19"/>
        </w:rPr>
      </w:pPr>
    </w:p>
    <w:p w14:paraId="5500EE9E" w14:textId="61A552A1" w:rsidR="00F20F45" w:rsidRPr="00F20F45" w:rsidRDefault="00F20F45" w:rsidP="006B386C">
      <w:pPr>
        <w:pStyle w:val="Estilo1"/>
        <w:numPr>
          <w:ilvl w:val="0"/>
          <w:numId w:val="6"/>
        </w:numPr>
        <w:rPr>
          <w:rFonts w:ascii="Georgia" w:eastAsia="Georgia" w:hAnsi="Georgia" w:cs="Georgia"/>
        </w:rPr>
      </w:pPr>
      <w:r w:rsidRPr="00F20F45">
        <w:rPr>
          <w:rFonts w:ascii="Georgia" w:eastAsia="Georgia" w:hAnsi="Georgia" w:cs="Georgia"/>
        </w:rPr>
        <w:t>Funcionalidades principales</w:t>
      </w:r>
    </w:p>
    <w:tbl>
      <w:tblPr>
        <w:tblStyle w:val="Tabladecuadrcula4"/>
        <w:tblW w:w="0" w:type="auto"/>
        <w:tblLook w:val="04A0" w:firstRow="1" w:lastRow="0" w:firstColumn="1" w:lastColumn="0" w:noHBand="0" w:noVBand="1"/>
      </w:tblPr>
      <w:tblGrid>
        <w:gridCol w:w="2127"/>
        <w:gridCol w:w="6367"/>
      </w:tblGrid>
      <w:tr w:rsidR="009275C3" w:rsidRPr="00F20F45" w14:paraId="4D991A79" w14:textId="77777777" w:rsidTr="006B386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1FCEFED0" w14:textId="77777777" w:rsidR="00F20F45" w:rsidRPr="00F20F45" w:rsidRDefault="00F20F45" w:rsidP="006B386C">
            <w:pPr>
              <w:jc w:val="center"/>
              <w:rPr>
                <w:rFonts w:ascii="Georgia" w:eastAsia="Georgia" w:hAnsi="Georgia" w:cs="Georgia"/>
                <w:b w:val="0"/>
                <w:bCs w:val="0"/>
                <w:sz w:val="24"/>
                <w:szCs w:val="24"/>
              </w:rPr>
            </w:pPr>
            <w:proofErr w:type="spellStart"/>
            <w:r w:rsidRPr="00F20F45">
              <w:rPr>
                <w:rFonts w:ascii="Georgia" w:eastAsia="Georgia" w:hAnsi="Georgia" w:cs="Georgia"/>
                <w:b w:val="0"/>
                <w:bCs w:val="0"/>
                <w:sz w:val="24"/>
                <w:szCs w:val="24"/>
              </w:rPr>
              <w:t>Endpoint</w:t>
            </w:r>
            <w:proofErr w:type="spellEnd"/>
          </w:p>
        </w:tc>
        <w:tc>
          <w:tcPr>
            <w:tcW w:w="0" w:type="auto"/>
            <w:hideMark/>
          </w:tcPr>
          <w:p w14:paraId="63123C1D" w14:textId="77777777" w:rsidR="00F20F45" w:rsidRPr="00F20F45" w:rsidRDefault="00F20F45" w:rsidP="006B386C">
            <w:pPr>
              <w:jc w:val="center"/>
              <w:cnfStyle w:val="100000000000" w:firstRow="1" w:lastRow="0" w:firstColumn="0" w:lastColumn="0" w:oddVBand="0" w:evenVBand="0" w:oddHBand="0" w:evenHBand="0" w:firstRowFirstColumn="0" w:firstRowLastColumn="0" w:lastRowFirstColumn="0" w:lastRowLastColumn="0"/>
              <w:rPr>
                <w:rFonts w:ascii="Georgia" w:eastAsia="Georgia" w:hAnsi="Georgia" w:cs="Georgia"/>
                <w:b w:val="0"/>
                <w:bCs w:val="0"/>
                <w:sz w:val="24"/>
                <w:szCs w:val="24"/>
              </w:rPr>
            </w:pPr>
            <w:r w:rsidRPr="00F20F45">
              <w:rPr>
                <w:rFonts w:ascii="Georgia" w:eastAsia="Georgia" w:hAnsi="Georgia" w:cs="Georgia"/>
                <w:b w:val="0"/>
                <w:bCs w:val="0"/>
                <w:sz w:val="24"/>
                <w:szCs w:val="24"/>
              </w:rPr>
              <w:t>Descripción técnica</w:t>
            </w:r>
          </w:p>
        </w:tc>
      </w:tr>
      <w:tr w:rsidR="009275C3" w:rsidRPr="00F20F45" w14:paraId="5ECEAF83" w14:textId="77777777" w:rsidTr="009275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5996A0E" w14:textId="77777777" w:rsidR="00F20F45" w:rsidRPr="00F20F45" w:rsidRDefault="00F20F45" w:rsidP="009275C3">
            <w:pPr>
              <w:rPr>
                <w:rFonts w:ascii="Georgia" w:eastAsia="Georgia" w:hAnsi="Georgia" w:cs="Georgia"/>
                <w:sz w:val="20"/>
                <w:szCs w:val="20"/>
              </w:rPr>
            </w:pPr>
            <w:r w:rsidRPr="00F20F45">
              <w:rPr>
                <w:rFonts w:ascii="Georgia" w:eastAsia="Georgia" w:hAnsi="Georgia" w:cs="Georgia"/>
                <w:sz w:val="20"/>
                <w:szCs w:val="20"/>
              </w:rPr>
              <w:t>POST /v2/videos</w:t>
            </w:r>
          </w:p>
        </w:tc>
        <w:tc>
          <w:tcPr>
            <w:tcW w:w="0" w:type="auto"/>
            <w:vAlign w:val="center"/>
            <w:hideMark/>
          </w:tcPr>
          <w:p w14:paraId="6986433F" w14:textId="77777777" w:rsidR="00F20F45" w:rsidRPr="00F20F45" w:rsidRDefault="00F20F45" w:rsidP="009275C3">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sidRPr="00F20F45">
              <w:rPr>
                <w:rFonts w:ascii="Georgia" w:eastAsia="Georgia" w:hAnsi="Georgia" w:cs="Georgia"/>
                <w:sz w:val="20"/>
                <w:szCs w:val="20"/>
              </w:rPr>
              <w:t>Crea un video con un avatar digital a partir de texto y parámetros de configuración</w:t>
            </w:r>
          </w:p>
        </w:tc>
      </w:tr>
      <w:tr w:rsidR="009275C3" w:rsidRPr="00F20F45" w14:paraId="01B7598C" w14:textId="77777777" w:rsidTr="009275C3">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A301672" w14:textId="77777777" w:rsidR="00F20F45" w:rsidRPr="00F20F45" w:rsidRDefault="00F20F45" w:rsidP="009275C3">
            <w:pPr>
              <w:rPr>
                <w:rFonts w:ascii="Georgia" w:eastAsia="Georgia" w:hAnsi="Georgia" w:cs="Georgia"/>
                <w:sz w:val="20"/>
                <w:szCs w:val="20"/>
              </w:rPr>
            </w:pPr>
            <w:r w:rsidRPr="00F20F45">
              <w:rPr>
                <w:rFonts w:ascii="Georgia" w:eastAsia="Georgia" w:hAnsi="Georgia" w:cs="Georgia"/>
                <w:sz w:val="20"/>
                <w:szCs w:val="20"/>
              </w:rPr>
              <w:t>GET /v2/videos/{id}</w:t>
            </w:r>
          </w:p>
        </w:tc>
        <w:tc>
          <w:tcPr>
            <w:tcW w:w="0" w:type="auto"/>
            <w:vAlign w:val="center"/>
            <w:hideMark/>
          </w:tcPr>
          <w:p w14:paraId="61D9F5CB" w14:textId="77777777" w:rsidR="00F20F45" w:rsidRPr="00F20F45" w:rsidRDefault="00F20F45" w:rsidP="009275C3">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sidRPr="00F20F45">
              <w:rPr>
                <w:rFonts w:ascii="Georgia" w:eastAsia="Georgia" w:hAnsi="Georgia" w:cs="Georgia"/>
                <w:sz w:val="20"/>
                <w:szCs w:val="20"/>
              </w:rPr>
              <w:t>Consulta el estado del video generado (pendiente, procesando, completado, error)</w:t>
            </w:r>
          </w:p>
        </w:tc>
      </w:tr>
      <w:tr w:rsidR="009275C3" w:rsidRPr="00F20F45" w14:paraId="13E4E8AB" w14:textId="77777777" w:rsidTr="009275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5831CBD4" w14:textId="21E2BC6A" w:rsidR="009275C3" w:rsidRPr="00F20F45" w:rsidRDefault="009275C3" w:rsidP="009275C3">
            <w:pPr>
              <w:rPr>
                <w:rFonts w:ascii="Georgia" w:eastAsia="Georgia" w:hAnsi="Georgia" w:cs="Georgia"/>
                <w:b w:val="0"/>
                <w:bCs w:val="0"/>
                <w:sz w:val="20"/>
                <w:szCs w:val="20"/>
              </w:rPr>
            </w:pPr>
            <w:r w:rsidRPr="009275C3">
              <w:rPr>
                <w:rFonts w:ascii="Georgia" w:eastAsia="Georgia" w:hAnsi="Georgia" w:cs="Georgia"/>
                <w:sz w:val="20"/>
                <w:szCs w:val="20"/>
              </w:rPr>
              <w:t>POST /v2/</w:t>
            </w:r>
            <w:proofErr w:type="spellStart"/>
            <w:r w:rsidRPr="009275C3">
              <w:rPr>
                <w:rFonts w:ascii="Georgia" w:eastAsia="Georgia" w:hAnsi="Georgia" w:cs="Georgia"/>
                <w:sz w:val="20"/>
                <w:szCs w:val="20"/>
              </w:rPr>
              <w:t>webhooks</w:t>
            </w:r>
            <w:proofErr w:type="spellEnd"/>
          </w:p>
        </w:tc>
        <w:tc>
          <w:tcPr>
            <w:tcW w:w="0" w:type="auto"/>
            <w:vAlign w:val="center"/>
          </w:tcPr>
          <w:p w14:paraId="09657277" w14:textId="3124899E" w:rsidR="009275C3" w:rsidRPr="00F20F45" w:rsidRDefault="009275C3" w:rsidP="009275C3">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 xml:space="preserve">Lista de </w:t>
            </w:r>
            <w:proofErr w:type="spellStart"/>
            <w:r>
              <w:rPr>
                <w:rFonts w:ascii="Georgia" w:eastAsia="Georgia" w:hAnsi="Georgia" w:cs="Georgia"/>
                <w:sz w:val="20"/>
                <w:szCs w:val="20"/>
              </w:rPr>
              <w:t>Webhooks</w:t>
            </w:r>
            <w:proofErr w:type="spellEnd"/>
            <w:r>
              <w:rPr>
                <w:rFonts w:ascii="Georgia" w:eastAsia="Georgia" w:hAnsi="Georgia" w:cs="Georgia"/>
                <w:sz w:val="20"/>
                <w:szCs w:val="20"/>
              </w:rPr>
              <w:t xml:space="preserve"> activos. Pare recibir notificaciones cuando ocurran ciertos eventos en </w:t>
            </w:r>
            <w:proofErr w:type="spellStart"/>
            <w:r>
              <w:rPr>
                <w:rFonts w:ascii="Georgia" w:eastAsia="Georgia" w:hAnsi="Georgia" w:cs="Georgia"/>
                <w:sz w:val="20"/>
                <w:szCs w:val="20"/>
              </w:rPr>
              <w:t>Synthesia</w:t>
            </w:r>
            <w:proofErr w:type="spellEnd"/>
            <w:r>
              <w:rPr>
                <w:rFonts w:ascii="Georgia" w:eastAsia="Georgia" w:hAnsi="Georgia" w:cs="Georgia"/>
                <w:sz w:val="20"/>
                <w:szCs w:val="20"/>
              </w:rPr>
              <w:t>.</w:t>
            </w:r>
          </w:p>
        </w:tc>
      </w:tr>
    </w:tbl>
    <w:p w14:paraId="7762AE95" w14:textId="77777777" w:rsidR="006B386C" w:rsidRDefault="006B386C" w:rsidP="00F20F45">
      <w:pPr>
        <w:pStyle w:val="Textoindependiente"/>
        <w:spacing w:before="6"/>
        <w:rPr>
          <w:rFonts w:ascii="Arial"/>
          <w:sz w:val="19"/>
        </w:rPr>
      </w:pPr>
    </w:p>
    <w:p w14:paraId="2CFED17B" w14:textId="462F4138" w:rsidR="00F20F45" w:rsidRDefault="00F20F45" w:rsidP="009275C3">
      <w:pPr>
        <w:pStyle w:val="Estilo1"/>
        <w:numPr>
          <w:ilvl w:val="0"/>
          <w:numId w:val="6"/>
        </w:numPr>
        <w:rPr>
          <w:rFonts w:ascii="Georgia" w:eastAsia="Georgia" w:hAnsi="Georgia" w:cs="Georgia"/>
        </w:rPr>
      </w:pPr>
      <w:r w:rsidRPr="00F20F45">
        <w:rPr>
          <w:rFonts w:ascii="Georgia" w:eastAsia="Georgia" w:hAnsi="Georgia" w:cs="Georgia"/>
        </w:rPr>
        <w:t>Parámetros principales de creación de video</w:t>
      </w:r>
    </w:p>
    <w:p w14:paraId="038A465D"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proofErr w:type="spellStart"/>
      <w:r>
        <w:rPr>
          <w:rFonts w:ascii="Courier New" w:hAnsi="Courier New" w:cs="Courier New"/>
          <w:b/>
          <w:bCs/>
          <w:color w:val="0000FF"/>
          <w:sz w:val="20"/>
          <w:szCs w:val="20"/>
          <w:highlight w:val="white"/>
        </w:rPr>
        <w:t>const</w:t>
      </w:r>
      <w:proofErr w:type="spellEnd"/>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url</w:t>
      </w:r>
      <w:proofErr w:type="spellEnd"/>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ttps://api.synthesia.io/v2/videos'</w:t>
      </w:r>
      <w:r>
        <w:rPr>
          <w:rFonts w:ascii="Courier New" w:hAnsi="Courier New" w:cs="Courier New"/>
          <w:b/>
          <w:bCs/>
          <w:color w:val="000080"/>
          <w:sz w:val="20"/>
          <w:szCs w:val="20"/>
          <w:highlight w:val="white"/>
        </w:rPr>
        <w:t>;</w:t>
      </w:r>
    </w:p>
    <w:p w14:paraId="6ABA11B5"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proofErr w:type="spellStart"/>
      <w:r>
        <w:rPr>
          <w:rFonts w:ascii="Courier New" w:hAnsi="Courier New" w:cs="Courier New"/>
          <w:b/>
          <w:bCs/>
          <w:color w:val="0000FF"/>
          <w:sz w:val="20"/>
          <w:szCs w:val="20"/>
          <w:highlight w:val="white"/>
        </w:rPr>
        <w:t>const</w:t>
      </w:r>
      <w:proofErr w:type="spellEnd"/>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options</w:t>
      </w:r>
      <w:proofErr w:type="spellEnd"/>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F46483B"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method</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POST'</w:t>
      </w:r>
      <w:r>
        <w:rPr>
          <w:rFonts w:ascii="Courier New" w:hAnsi="Courier New" w:cs="Courier New"/>
          <w:b/>
          <w:bCs/>
          <w:color w:val="000080"/>
          <w:sz w:val="20"/>
          <w:szCs w:val="20"/>
          <w:highlight w:val="white"/>
        </w:rPr>
        <w:t>,</w:t>
      </w:r>
    </w:p>
    <w:p w14:paraId="464E0CD3"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headers</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3B4ECB33"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accept</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application</w:t>
      </w:r>
      <w:proofErr w:type="spellEnd"/>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json</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p>
    <w:p w14:paraId="58D6477B"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content-type</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application</w:t>
      </w:r>
      <w:proofErr w:type="spellEnd"/>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json</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p>
    <w:p w14:paraId="2F811F5D"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Authorization</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AasdefeASFEAFE</w:t>
      </w:r>
      <w:proofErr w:type="spellEnd"/>
      <w:r>
        <w:rPr>
          <w:rFonts w:ascii="Courier New" w:hAnsi="Courier New" w:cs="Courier New"/>
          <w:color w:val="808080"/>
          <w:sz w:val="20"/>
          <w:szCs w:val="20"/>
          <w:highlight w:val="white"/>
        </w:rPr>
        <w:t>'</w:t>
      </w:r>
    </w:p>
    <w:p w14:paraId="079CF8EC"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2C0629D0"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body</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JSON</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stringify</w:t>
      </w:r>
      <w:proofErr w:type="spellEnd"/>
      <w:r>
        <w:rPr>
          <w:rFonts w:ascii="Courier New" w:hAnsi="Courier New" w:cs="Courier New"/>
          <w:b/>
          <w:bCs/>
          <w:color w:val="000080"/>
          <w:sz w:val="20"/>
          <w:szCs w:val="20"/>
          <w:highlight w:val="white"/>
        </w:rPr>
        <w:t>({</w:t>
      </w:r>
    </w:p>
    <w:p w14:paraId="037ECD42"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tes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32951566"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title</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My</w:t>
      </w:r>
      <w:proofErr w:type="spellEnd"/>
      <w:r>
        <w:rPr>
          <w:rFonts w:ascii="Courier New" w:hAnsi="Courier New" w:cs="Courier New"/>
          <w:color w:val="808080"/>
          <w:sz w:val="20"/>
          <w:szCs w:val="20"/>
          <w:highlight w:val="white"/>
        </w:rPr>
        <w:t xml:space="preserve"> </w:t>
      </w:r>
      <w:proofErr w:type="spellStart"/>
      <w:r>
        <w:rPr>
          <w:rFonts w:ascii="Courier New" w:hAnsi="Courier New" w:cs="Courier New"/>
          <w:color w:val="808080"/>
          <w:sz w:val="20"/>
          <w:szCs w:val="20"/>
          <w:highlight w:val="white"/>
        </w:rPr>
        <w:t>first</w:t>
      </w:r>
      <w:proofErr w:type="spellEnd"/>
      <w:r>
        <w:rPr>
          <w:rFonts w:ascii="Courier New" w:hAnsi="Courier New" w:cs="Courier New"/>
          <w:color w:val="808080"/>
          <w:sz w:val="20"/>
          <w:szCs w:val="20"/>
          <w:highlight w:val="white"/>
        </w:rPr>
        <w:t xml:space="preserve"> </w:t>
      </w:r>
      <w:proofErr w:type="spellStart"/>
      <w:r>
        <w:rPr>
          <w:rFonts w:ascii="Courier New" w:hAnsi="Courier New" w:cs="Courier New"/>
          <w:color w:val="808080"/>
          <w:sz w:val="20"/>
          <w:szCs w:val="20"/>
          <w:highlight w:val="white"/>
        </w:rPr>
        <w:t>Synthetic</w:t>
      </w:r>
      <w:proofErr w:type="spellEnd"/>
      <w:r>
        <w:rPr>
          <w:rFonts w:ascii="Courier New" w:hAnsi="Courier New" w:cs="Courier New"/>
          <w:color w:val="808080"/>
          <w:sz w:val="20"/>
          <w:szCs w:val="20"/>
          <w:highlight w:val="white"/>
        </w:rPr>
        <w:t xml:space="preserve"> video'</w:t>
      </w:r>
      <w:r>
        <w:rPr>
          <w:rFonts w:ascii="Courier New" w:hAnsi="Courier New" w:cs="Courier New"/>
          <w:b/>
          <w:bCs/>
          <w:color w:val="000080"/>
          <w:sz w:val="20"/>
          <w:szCs w:val="20"/>
          <w:highlight w:val="white"/>
        </w:rPr>
        <w:t>,</w:t>
      </w:r>
    </w:p>
    <w:p w14:paraId="1C62BB48"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lastRenderedPageBreak/>
        <w:t xml:space="preserve">    </w:t>
      </w:r>
      <w:proofErr w:type="spellStart"/>
      <w:r>
        <w:rPr>
          <w:rFonts w:ascii="Courier New" w:hAnsi="Courier New" w:cs="Courier New"/>
          <w:color w:val="000000"/>
          <w:sz w:val="20"/>
          <w:szCs w:val="20"/>
          <w:highlight w:val="white"/>
        </w:rPr>
        <w:t>visibility</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private</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p>
    <w:p w14:paraId="12B768BD"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aspectRatio</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16:9'</w:t>
      </w:r>
      <w:r>
        <w:rPr>
          <w:rFonts w:ascii="Courier New" w:hAnsi="Courier New" w:cs="Courier New"/>
          <w:b/>
          <w:bCs/>
          <w:color w:val="000080"/>
          <w:sz w:val="20"/>
          <w:szCs w:val="20"/>
          <w:highlight w:val="white"/>
        </w:rPr>
        <w:t>,</w:t>
      </w:r>
    </w:p>
    <w:p w14:paraId="2139DB40"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inpu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439CEFC1"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6A6A038"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scriptText</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    input: \'Hola, soy un avatar virtual creado con tecnología de inteligencia artificial. Mi propósito es ayudarte a comunicar de forma moderna, clara y profesional.\','</w:t>
      </w:r>
      <w:r>
        <w:rPr>
          <w:rFonts w:ascii="Courier New" w:hAnsi="Courier New" w:cs="Courier New"/>
          <w:b/>
          <w:bCs/>
          <w:color w:val="000080"/>
          <w:sz w:val="20"/>
          <w:szCs w:val="20"/>
          <w:highlight w:val="white"/>
        </w:rPr>
        <w:t>,</w:t>
      </w:r>
    </w:p>
    <w:p w14:paraId="715D6DC4"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avatar</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865f06e0-4199-4c5f-97bc-6b713544946e'</w:t>
      </w:r>
      <w:r>
        <w:rPr>
          <w:rFonts w:ascii="Courier New" w:hAnsi="Courier New" w:cs="Courier New"/>
          <w:b/>
          <w:bCs/>
          <w:color w:val="000080"/>
          <w:sz w:val="20"/>
          <w:szCs w:val="20"/>
          <w:highlight w:val="white"/>
        </w:rPr>
        <w:t>,</w:t>
      </w:r>
    </w:p>
    <w:p w14:paraId="2848E7EC"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avatarSettings</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roofErr w:type="spellStart"/>
      <w:r>
        <w:rPr>
          <w:rFonts w:ascii="Courier New" w:hAnsi="Courier New" w:cs="Courier New"/>
          <w:color w:val="000000"/>
          <w:sz w:val="20"/>
          <w:szCs w:val="20"/>
          <w:highlight w:val="white"/>
        </w:rPr>
        <w:t>horizontalAlign</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center'</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scale</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style</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rectangular'</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seamless</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0FF61BFC"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background</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green_screen</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p>
    <w:p w14:paraId="6F9C3E74"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backgroundSettings</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5814D2EA"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videoSettings</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31EC2EB4"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shortBackgroundContentMatchMode</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freeze</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p>
    <w:p w14:paraId="4CC8851C"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longBackgroundContentMatchMode</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trim</w:t>
      </w:r>
      <w:proofErr w:type="spellEnd"/>
      <w:r>
        <w:rPr>
          <w:rFonts w:ascii="Courier New" w:hAnsi="Courier New" w:cs="Courier New"/>
          <w:color w:val="808080"/>
          <w:sz w:val="20"/>
          <w:szCs w:val="20"/>
          <w:highlight w:val="white"/>
        </w:rPr>
        <w:t>'</w:t>
      </w:r>
    </w:p>
    <w:p w14:paraId="43A75538"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057D1B37"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2B89C69A"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scriptLanguage</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es'</w:t>
      </w:r>
    </w:p>
    <w:p w14:paraId="5F94CF92"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6AEBF4C5"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91A1682"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8DE7D9F"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0A863B78"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p>
    <w:p w14:paraId="5AA42410"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proofErr w:type="spellStart"/>
      <w:r>
        <w:rPr>
          <w:rFonts w:ascii="Courier New" w:hAnsi="Courier New" w:cs="Courier New"/>
          <w:color w:val="000000"/>
          <w:sz w:val="20"/>
          <w:szCs w:val="20"/>
          <w:highlight w:val="white"/>
        </w:rPr>
        <w:t>fetch</w:t>
      </w:r>
      <w:proofErr w:type="spellEnd"/>
      <w:r>
        <w:rPr>
          <w:rFonts w:ascii="Courier New" w:hAnsi="Courier New" w:cs="Courier New"/>
          <w:b/>
          <w:bCs/>
          <w:color w:val="000080"/>
          <w:sz w:val="20"/>
          <w:szCs w:val="20"/>
          <w:highlight w:val="white"/>
        </w:rPr>
        <w:t>(</w:t>
      </w:r>
      <w:proofErr w:type="spellStart"/>
      <w:r>
        <w:rPr>
          <w:rFonts w:ascii="Courier New" w:hAnsi="Courier New" w:cs="Courier New"/>
          <w:color w:val="000000"/>
          <w:sz w:val="20"/>
          <w:szCs w:val="20"/>
          <w:highlight w:val="white"/>
        </w:rPr>
        <w:t>url</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options</w:t>
      </w:r>
      <w:proofErr w:type="spellEnd"/>
      <w:r>
        <w:rPr>
          <w:rFonts w:ascii="Courier New" w:hAnsi="Courier New" w:cs="Courier New"/>
          <w:b/>
          <w:bCs/>
          <w:color w:val="000080"/>
          <w:sz w:val="20"/>
          <w:szCs w:val="20"/>
          <w:highlight w:val="white"/>
        </w:rPr>
        <w:t>)</w:t>
      </w:r>
    </w:p>
    <w:p w14:paraId="66085FDD"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roofErr w:type="spellStart"/>
      <w:r>
        <w:rPr>
          <w:rFonts w:ascii="Courier New" w:hAnsi="Courier New" w:cs="Courier New"/>
          <w:color w:val="000000"/>
          <w:sz w:val="20"/>
          <w:szCs w:val="20"/>
          <w:highlight w:val="white"/>
        </w:rPr>
        <w:t>then</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res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res</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json</w:t>
      </w:r>
      <w:proofErr w:type="spellEnd"/>
      <w:r>
        <w:rPr>
          <w:rFonts w:ascii="Courier New" w:hAnsi="Courier New" w:cs="Courier New"/>
          <w:b/>
          <w:bCs/>
          <w:color w:val="000080"/>
          <w:sz w:val="20"/>
          <w:szCs w:val="20"/>
          <w:highlight w:val="white"/>
        </w:rPr>
        <w:t>())</w:t>
      </w:r>
    </w:p>
    <w:p w14:paraId="6A528A42"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roofErr w:type="spellStart"/>
      <w:r>
        <w:rPr>
          <w:rFonts w:ascii="Courier New" w:hAnsi="Courier New" w:cs="Courier New"/>
          <w:color w:val="000000"/>
          <w:sz w:val="20"/>
          <w:szCs w:val="20"/>
          <w:highlight w:val="white"/>
        </w:rPr>
        <w:t>then</w:t>
      </w:r>
      <w:proofErr w:type="spellEnd"/>
      <w:r>
        <w:rPr>
          <w:rFonts w:ascii="Courier New" w:hAnsi="Courier New" w:cs="Courier New"/>
          <w:b/>
          <w:bCs/>
          <w:color w:val="000080"/>
          <w:sz w:val="20"/>
          <w:szCs w:val="20"/>
          <w:highlight w:val="white"/>
        </w:rPr>
        <w:t>(</w:t>
      </w:r>
      <w:proofErr w:type="spellStart"/>
      <w:r>
        <w:rPr>
          <w:rFonts w:ascii="Courier New" w:hAnsi="Courier New" w:cs="Courier New"/>
          <w:color w:val="000000"/>
          <w:sz w:val="20"/>
          <w:szCs w:val="20"/>
          <w:highlight w:val="white"/>
        </w:rPr>
        <w:t>json</w:t>
      </w:r>
      <w:proofErr w:type="spellEnd"/>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consol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log</w:t>
      </w:r>
      <w:r>
        <w:rPr>
          <w:rFonts w:ascii="Courier New" w:hAnsi="Courier New" w:cs="Courier New"/>
          <w:b/>
          <w:bCs/>
          <w:color w:val="000080"/>
          <w:sz w:val="20"/>
          <w:szCs w:val="20"/>
          <w:highlight w:val="white"/>
        </w:rPr>
        <w:t>(</w:t>
      </w:r>
      <w:proofErr w:type="spellStart"/>
      <w:r>
        <w:rPr>
          <w:rFonts w:ascii="Courier New" w:hAnsi="Courier New" w:cs="Courier New"/>
          <w:color w:val="000000"/>
          <w:sz w:val="20"/>
          <w:szCs w:val="20"/>
          <w:highlight w:val="white"/>
        </w:rPr>
        <w:t>json</w:t>
      </w:r>
      <w:proofErr w:type="spellEnd"/>
      <w:r>
        <w:rPr>
          <w:rFonts w:ascii="Courier New" w:hAnsi="Courier New" w:cs="Courier New"/>
          <w:b/>
          <w:bCs/>
          <w:color w:val="000080"/>
          <w:sz w:val="20"/>
          <w:szCs w:val="20"/>
          <w:highlight w:val="white"/>
        </w:rPr>
        <w:t>))</w:t>
      </w:r>
    </w:p>
    <w:p w14:paraId="7B8EF22B" w14:textId="77777777" w:rsidR="003A7237" w:rsidRDefault="003A7237" w:rsidP="003A7237">
      <w:pPr>
        <w:widowControl w:val="0"/>
        <w:autoSpaceDE w:val="0"/>
        <w:autoSpaceDN w:val="0"/>
        <w:adjustRightInd w:val="0"/>
        <w:spacing w:after="0" w:line="240" w:lineRule="auto"/>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b/>
          <w:bCs/>
          <w:color w:val="0000FF"/>
          <w:sz w:val="20"/>
          <w:szCs w:val="20"/>
          <w:highlight w:val="white"/>
        </w:rPr>
        <w:t>catch</w:t>
      </w:r>
      <w:r>
        <w:rPr>
          <w:rFonts w:ascii="Courier New" w:hAnsi="Courier New" w:cs="Courier New"/>
          <w:b/>
          <w:bCs/>
          <w:color w:val="000080"/>
          <w:sz w:val="20"/>
          <w:szCs w:val="20"/>
          <w:highlight w:val="white"/>
        </w:rPr>
        <w:t>(</w:t>
      </w:r>
      <w:proofErr w:type="spellStart"/>
      <w:r>
        <w:rPr>
          <w:rFonts w:ascii="Courier New" w:hAnsi="Courier New" w:cs="Courier New"/>
          <w:color w:val="000000"/>
          <w:sz w:val="20"/>
          <w:szCs w:val="20"/>
          <w:highlight w:val="white"/>
        </w:rPr>
        <w:t>err</w:t>
      </w:r>
      <w:proofErr w:type="spellEnd"/>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consol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error</w:t>
      </w:r>
      <w:proofErr w:type="spellEnd"/>
      <w:r>
        <w:rPr>
          <w:rFonts w:ascii="Courier New" w:hAnsi="Courier New" w:cs="Courier New"/>
          <w:b/>
          <w:bCs/>
          <w:color w:val="000080"/>
          <w:sz w:val="20"/>
          <w:szCs w:val="20"/>
          <w:highlight w:val="white"/>
        </w:rPr>
        <w:t>(</w:t>
      </w:r>
      <w:proofErr w:type="spellStart"/>
      <w:r>
        <w:rPr>
          <w:rFonts w:ascii="Courier New" w:hAnsi="Courier New" w:cs="Courier New"/>
          <w:color w:val="000000"/>
          <w:sz w:val="20"/>
          <w:szCs w:val="20"/>
          <w:highlight w:val="white"/>
        </w:rPr>
        <w:t>err</w:t>
      </w:r>
      <w:proofErr w:type="spellEnd"/>
      <w:r>
        <w:rPr>
          <w:rFonts w:ascii="Courier New" w:hAnsi="Courier New" w:cs="Courier New"/>
          <w:b/>
          <w:bCs/>
          <w:color w:val="000080"/>
          <w:sz w:val="20"/>
          <w:szCs w:val="20"/>
          <w:highlight w:val="white"/>
        </w:rPr>
        <w:t>));</w:t>
      </w:r>
    </w:p>
    <w:p w14:paraId="1273E7A4" w14:textId="77777777" w:rsidR="003A7237" w:rsidRPr="003A7237" w:rsidRDefault="003A7237" w:rsidP="003A7237">
      <w:pPr>
        <w:pStyle w:val="Estilo1"/>
        <w:rPr>
          <w:rFonts w:ascii="Georgia" w:eastAsia="Georgia" w:hAnsi="Georgia" w:cs="Georgia"/>
          <w:b w:val="0"/>
          <w:bCs w:val="0"/>
          <w:sz w:val="22"/>
          <w:szCs w:val="22"/>
        </w:rPr>
      </w:pPr>
    </w:p>
    <w:p w14:paraId="0A19E653" w14:textId="77777777" w:rsidR="003A7237" w:rsidRPr="00F20F45" w:rsidRDefault="003A7237" w:rsidP="003A7237">
      <w:pPr>
        <w:pStyle w:val="Estilo1"/>
        <w:rPr>
          <w:rFonts w:ascii="Georgia" w:eastAsia="Georgia" w:hAnsi="Georgia" w:cs="Georgia"/>
          <w:b w:val="0"/>
          <w:bCs w:val="0"/>
          <w:sz w:val="22"/>
          <w:szCs w:val="22"/>
        </w:rPr>
      </w:pPr>
    </w:p>
    <w:p w14:paraId="15B97302" w14:textId="5ADA0C56" w:rsidR="00F20F45" w:rsidRDefault="00F20F45" w:rsidP="009275C3">
      <w:pPr>
        <w:pStyle w:val="Estilo1"/>
        <w:numPr>
          <w:ilvl w:val="0"/>
          <w:numId w:val="6"/>
        </w:numPr>
        <w:rPr>
          <w:rFonts w:ascii="Georgia" w:eastAsia="Georgia" w:hAnsi="Georgia" w:cs="Georgia"/>
        </w:rPr>
      </w:pPr>
      <w:r w:rsidRPr="00F20F45">
        <w:rPr>
          <w:rFonts w:ascii="Georgia" w:eastAsia="Georgia" w:hAnsi="Georgia" w:cs="Georgia"/>
        </w:rPr>
        <w:t>Características técnicas</w:t>
      </w:r>
    </w:p>
    <w:tbl>
      <w:tblPr>
        <w:tblStyle w:val="Tabladecuadrcula4"/>
        <w:tblW w:w="0" w:type="auto"/>
        <w:tblCellMar>
          <w:top w:w="28" w:type="dxa"/>
          <w:bottom w:w="28" w:type="dxa"/>
        </w:tblCellMar>
        <w:tblLook w:val="04A0" w:firstRow="1" w:lastRow="0" w:firstColumn="1" w:lastColumn="0" w:noHBand="0" w:noVBand="1"/>
      </w:tblPr>
      <w:tblGrid>
        <w:gridCol w:w="4186"/>
        <w:gridCol w:w="1888"/>
        <w:gridCol w:w="1888"/>
      </w:tblGrid>
      <w:tr w:rsidR="009D0DCA" w:rsidRPr="00EE3EDD" w14:paraId="53B148E4" w14:textId="77777777" w:rsidTr="002F32B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BB69409" w14:textId="77777777" w:rsidR="009D0DCA" w:rsidRPr="00EE3EDD" w:rsidRDefault="009D0DCA" w:rsidP="002F32B7">
            <w:pPr>
              <w:rPr>
                <w:rFonts w:ascii="Georgia" w:eastAsia="Georgia" w:hAnsi="Georgia" w:cs="Georgia"/>
                <w:b w:val="0"/>
                <w:bCs w:val="0"/>
                <w:sz w:val="24"/>
                <w:szCs w:val="24"/>
              </w:rPr>
            </w:pPr>
            <w:r w:rsidRPr="003A6305">
              <w:rPr>
                <w:rFonts w:ascii="Georgia" w:eastAsia="Georgia" w:hAnsi="Georgia" w:cs="Georgia"/>
                <w:sz w:val="24"/>
                <w:szCs w:val="24"/>
              </w:rPr>
              <w:t>Parámetro</w:t>
            </w:r>
          </w:p>
        </w:tc>
        <w:tc>
          <w:tcPr>
            <w:tcW w:w="0" w:type="auto"/>
            <w:vAlign w:val="center"/>
          </w:tcPr>
          <w:p w14:paraId="265A08CB" w14:textId="3A6A2D35" w:rsidR="009D0DCA" w:rsidRPr="00EE3EDD" w:rsidRDefault="009D0DCA" w:rsidP="002F32B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Starter</w:t>
            </w:r>
            <w:r w:rsidR="007A35BF">
              <w:rPr>
                <w:rFonts w:ascii="Georgia" w:eastAsia="Georgia" w:hAnsi="Georgia" w:cs="Georgia"/>
                <w:sz w:val="24"/>
                <w:szCs w:val="24"/>
              </w:rPr>
              <w:t>*</w:t>
            </w:r>
          </w:p>
        </w:tc>
        <w:tc>
          <w:tcPr>
            <w:tcW w:w="0" w:type="auto"/>
            <w:vAlign w:val="center"/>
          </w:tcPr>
          <w:p w14:paraId="67102065" w14:textId="6ACCDE93" w:rsidR="009D0DCA" w:rsidRPr="00EE3EDD" w:rsidRDefault="009D0DCA" w:rsidP="002F32B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proofErr w:type="spellStart"/>
            <w:r>
              <w:rPr>
                <w:rFonts w:ascii="Georgia" w:eastAsia="Georgia" w:hAnsi="Georgia" w:cs="Georgia"/>
                <w:sz w:val="24"/>
                <w:szCs w:val="24"/>
              </w:rPr>
              <w:t>Creator</w:t>
            </w:r>
            <w:proofErr w:type="spellEnd"/>
          </w:p>
        </w:tc>
      </w:tr>
      <w:tr w:rsidR="009D0DCA" w:rsidRPr="00EE3EDD" w14:paraId="092F299E" w14:textId="77777777" w:rsidTr="002F32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3462BEB" w14:textId="6A660553" w:rsidR="009D0DCA" w:rsidRPr="007F78E7" w:rsidRDefault="009D0DCA" w:rsidP="002F32B7">
            <w:pPr>
              <w:spacing w:after="160" w:line="259" w:lineRule="auto"/>
              <w:rPr>
                <w:rFonts w:ascii="Georgia" w:eastAsia="Georgia" w:hAnsi="Georgia" w:cs="Georgia"/>
                <w:sz w:val="18"/>
                <w:szCs w:val="18"/>
              </w:rPr>
            </w:pPr>
            <w:r>
              <w:rPr>
                <w:rFonts w:ascii="Georgia" w:eastAsia="Georgia" w:hAnsi="Georgia" w:cs="Georgia"/>
                <w:sz w:val="18"/>
                <w:szCs w:val="18"/>
              </w:rPr>
              <w:t>Precios (paquete anual</w:t>
            </w:r>
            <w:r w:rsidR="007A35BF">
              <w:rPr>
                <w:rFonts w:ascii="Georgia" w:eastAsia="Georgia" w:hAnsi="Georgia" w:cs="Georgia"/>
                <w:sz w:val="18"/>
                <w:szCs w:val="18"/>
              </w:rPr>
              <w:t>, precio mensual)</w:t>
            </w:r>
          </w:p>
        </w:tc>
        <w:tc>
          <w:tcPr>
            <w:tcW w:w="0" w:type="auto"/>
            <w:vAlign w:val="center"/>
          </w:tcPr>
          <w:p w14:paraId="460FAF16" w14:textId="7F1F22E0" w:rsidR="009D0DCA" w:rsidRPr="007F78E7" w:rsidRDefault="009D0DCA" w:rsidP="002F32B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6 €</w:t>
            </w:r>
          </w:p>
        </w:tc>
        <w:tc>
          <w:tcPr>
            <w:tcW w:w="0" w:type="auto"/>
            <w:vAlign w:val="center"/>
          </w:tcPr>
          <w:p w14:paraId="62BCBB3A" w14:textId="4EB6EF5E" w:rsidR="009D0DCA" w:rsidRPr="007F78E7" w:rsidRDefault="009D0DCA" w:rsidP="002F32B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8 €</w:t>
            </w:r>
          </w:p>
        </w:tc>
      </w:tr>
      <w:tr w:rsidR="009D0DCA" w:rsidRPr="00EE3EDD" w14:paraId="208E66A9" w14:textId="77777777" w:rsidTr="002F32B7">
        <w:tc>
          <w:tcPr>
            <w:cnfStyle w:val="001000000000" w:firstRow="0" w:lastRow="0" w:firstColumn="1" w:lastColumn="0" w:oddVBand="0" w:evenVBand="0" w:oddHBand="0" w:evenHBand="0" w:firstRowFirstColumn="0" w:firstRowLastColumn="0" w:lastRowFirstColumn="0" w:lastRowLastColumn="0"/>
            <w:tcW w:w="0" w:type="auto"/>
            <w:vAlign w:val="center"/>
          </w:tcPr>
          <w:p w14:paraId="715C4652" w14:textId="77777777" w:rsidR="009D0DCA" w:rsidRDefault="009D0DCA" w:rsidP="002F32B7">
            <w:pPr>
              <w:rPr>
                <w:rFonts w:ascii="Georgia" w:eastAsia="Georgia" w:hAnsi="Georgia" w:cs="Georgia"/>
                <w:sz w:val="18"/>
                <w:szCs w:val="18"/>
              </w:rPr>
            </w:pPr>
            <w:r>
              <w:rPr>
                <w:rFonts w:ascii="Georgia" w:eastAsia="Georgia" w:hAnsi="Georgia" w:cs="Georgia"/>
                <w:sz w:val="18"/>
                <w:szCs w:val="18"/>
              </w:rPr>
              <w:t>Tiempo de vídeo consumible al mes</w:t>
            </w:r>
          </w:p>
        </w:tc>
        <w:tc>
          <w:tcPr>
            <w:tcW w:w="0" w:type="auto"/>
            <w:vAlign w:val="center"/>
          </w:tcPr>
          <w:p w14:paraId="7C02B344" w14:textId="20E071B4" w:rsidR="009D0DCA" w:rsidRDefault="009D0DCA" w:rsidP="002F32B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 minutos</w:t>
            </w:r>
          </w:p>
        </w:tc>
        <w:tc>
          <w:tcPr>
            <w:tcW w:w="0" w:type="auto"/>
            <w:vAlign w:val="center"/>
          </w:tcPr>
          <w:p w14:paraId="0EA44519" w14:textId="3DB98752" w:rsidR="009D0DCA" w:rsidRDefault="009D0DCA" w:rsidP="002F32B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0 minutos</w:t>
            </w:r>
          </w:p>
        </w:tc>
      </w:tr>
      <w:tr w:rsidR="009D0DCA" w:rsidRPr="00EE3EDD" w14:paraId="6C84FE0E" w14:textId="77777777" w:rsidTr="002F32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120520B6" w14:textId="77777777" w:rsidR="009D0DCA" w:rsidRDefault="009D0DCA" w:rsidP="002F32B7">
            <w:pPr>
              <w:rPr>
                <w:rFonts w:ascii="Georgia" w:eastAsia="Georgia" w:hAnsi="Georgia" w:cs="Georgia"/>
                <w:sz w:val="18"/>
                <w:szCs w:val="18"/>
              </w:rPr>
            </w:pPr>
            <w:r>
              <w:rPr>
                <w:rFonts w:ascii="Georgia" w:eastAsia="Georgia" w:hAnsi="Georgia" w:cs="Georgia"/>
                <w:sz w:val="18"/>
                <w:szCs w:val="18"/>
              </w:rPr>
              <w:t xml:space="preserve">Tiempo de </w:t>
            </w:r>
            <w:proofErr w:type="spellStart"/>
            <w:r>
              <w:rPr>
                <w:rFonts w:ascii="Georgia" w:eastAsia="Georgia" w:hAnsi="Georgia" w:cs="Georgia"/>
                <w:sz w:val="18"/>
                <w:szCs w:val="18"/>
              </w:rPr>
              <w:t>Streaming</w:t>
            </w:r>
            <w:proofErr w:type="spellEnd"/>
            <w:r>
              <w:rPr>
                <w:rFonts w:ascii="Georgia" w:eastAsia="Georgia" w:hAnsi="Georgia" w:cs="Georgia"/>
                <w:sz w:val="18"/>
                <w:szCs w:val="18"/>
              </w:rPr>
              <w:t xml:space="preserve"> consumible al mes</w:t>
            </w:r>
          </w:p>
        </w:tc>
        <w:tc>
          <w:tcPr>
            <w:tcW w:w="0" w:type="auto"/>
            <w:vAlign w:val="center"/>
          </w:tcPr>
          <w:p w14:paraId="69C4AC3F" w14:textId="54142796" w:rsidR="009D0DCA" w:rsidRDefault="009D0DCA" w:rsidP="002F32B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c>
          <w:tcPr>
            <w:tcW w:w="0" w:type="auto"/>
            <w:vAlign w:val="center"/>
          </w:tcPr>
          <w:p w14:paraId="3910EDB0" w14:textId="338BCB79" w:rsidR="009D0DCA" w:rsidRDefault="009D0DCA" w:rsidP="002F32B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r>
      <w:tr w:rsidR="009D0DCA" w:rsidRPr="00EE3EDD" w14:paraId="547B20AD" w14:textId="77777777" w:rsidTr="002F32B7">
        <w:tc>
          <w:tcPr>
            <w:cnfStyle w:val="001000000000" w:firstRow="0" w:lastRow="0" w:firstColumn="1" w:lastColumn="0" w:oddVBand="0" w:evenVBand="0" w:oddHBand="0" w:evenHBand="0" w:firstRowFirstColumn="0" w:firstRowLastColumn="0" w:lastRowFirstColumn="0" w:lastRowLastColumn="0"/>
            <w:tcW w:w="0" w:type="auto"/>
            <w:vAlign w:val="center"/>
          </w:tcPr>
          <w:p w14:paraId="451356AC" w14:textId="77777777" w:rsidR="009D0DCA" w:rsidRPr="007F78E7" w:rsidRDefault="009D0DCA" w:rsidP="002F32B7">
            <w:pPr>
              <w:rPr>
                <w:rFonts w:ascii="Georgia" w:eastAsia="Georgia" w:hAnsi="Georgia" w:cs="Georgia"/>
                <w:sz w:val="18"/>
                <w:szCs w:val="18"/>
              </w:rPr>
            </w:pPr>
            <w:r w:rsidRPr="007F78E7">
              <w:rPr>
                <w:rFonts w:ascii="Georgia" w:eastAsia="Georgia" w:hAnsi="Georgia" w:cs="Georgia"/>
                <w:sz w:val="18"/>
                <w:szCs w:val="18"/>
              </w:rPr>
              <w:t xml:space="preserve">Tiene </w:t>
            </w:r>
            <w:proofErr w:type="spellStart"/>
            <w:r w:rsidRPr="007F78E7">
              <w:rPr>
                <w:rFonts w:ascii="Georgia" w:eastAsia="Georgia" w:hAnsi="Georgia" w:cs="Georgia"/>
                <w:sz w:val="18"/>
                <w:szCs w:val="18"/>
              </w:rPr>
              <w:t>Streaming</w:t>
            </w:r>
            <w:proofErr w:type="spellEnd"/>
          </w:p>
        </w:tc>
        <w:tc>
          <w:tcPr>
            <w:tcW w:w="0" w:type="auto"/>
            <w:vAlign w:val="center"/>
          </w:tcPr>
          <w:p w14:paraId="11F0DA6E" w14:textId="090E0070" w:rsidR="009D0DCA" w:rsidRPr="007F78E7" w:rsidRDefault="009D0DCA" w:rsidP="002F32B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5FF86E8C" w14:textId="7AD199C3" w:rsidR="009D0DCA" w:rsidRPr="007F78E7" w:rsidRDefault="009D0DCA" w:rsidP="002F32B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9D0DCA" w:rsidRPr="00EE3EDD" w14:paraId="5718F123" w14:textId="77777777" w:rsidTr="002F32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12A17646" w14:textId="77777777" w:rsidR="009D0DCA" w:rsidRPr="007F78E7" w:rsidRDefault="009D0DCA" w:rsidP="002F32B7">
            <w:pPr>
              <w:rPr>
                <w:rFonts w:ascii="Georgia" w:eastAsia="Georgia" w:hAnsi="Georgia" w:cs="Georgia"/>
                <w:sz w:val="18"/>
                <w:szCs w:val="18"/>
              </w:rPr>
            </w:pPr>
            <w:r>
              <w:rPr>
                <w:rFonts w:ascii="Georgia" w:eastAsia="Georgia" w:hAnsi="Georgia" w:cs="Georgia"/>
                <w:sz w:val="18"/>
                <w:szCs w:val="18"/>
              </w:rPr>
              <w:t>Tiene traducción de video</w:t>
            </w:r>
          </w:p>
        </w:tc>
        <w:tc>
          <w:tcPr>
            <w:tcW w:w="0" w:type="auto"/>
            <w:vAlign w:val="center"/>
          </w:tcPr>
          <w:p w14:paraId="574324B5" w14:textId="4B7ABB54" w:rsidR="009D0DCA" w:rsidRDefault="009D0DCA" w:rsidP="002F32B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45E42652" w14:textId="1984C308" w:rsidR="009D0DCA" w:rsidRDefault="009D0DCA" w:rsidP="002F32B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9D0DCA" w:rsidRPr="00EE3EDD" w14:paraId="4A528564" w14:textId="77777777" w:rsidTr="002F32B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2E7A27B" w14:textId="5C4AA55F" w:rsidR="009D0DCA" w:rsidRPr="007F78E7" w:rsidRDefault="009D0DCA" w:rsidP="002F32B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ideos de avatar basado en foto</w:t>
            </w:r>
          </w:p>
        </w:tc>
        <w:tc>
          <w:tcPr>
            <w:tcW w:w="0" w:type="auto"/>
            <w:vAlign w:val="center"/>
          </w:tcPr>
          <w:p w14:paraId="3B512F90" w14:textId="45BB55AF" w:rsidR="009D0DCA" w:rsidRPr="007F78E7" w:rsidRDefault="009D0DCA" w:rsidP="002F32B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c>
          <w:tcPr>
            <w:tcW w:w="0" w:type="auto"/>
            <w:vAlign w:val="center"/>
          </w:tcPr>
          <w:p w14:paraId="349A69ED" w14:textId="3CC6A5E4" w:rsidR="009D0DCA" w:rsidRPr="007F78E7" w:rsidRDefault="009D0DCA" w:rsidP="002F32B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r>
      <w:tr w:rsidR="009D0DCA" w:rsidRPr="00EE3EDD" w14:paraId="45FC6871" w14:textId="77777777" w:rsidTr="002F32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AD41A81" w14:textId="77777777" w:rsidR="009D0DCA" w:rsidRPr="007F78E7" w:rsidRDefault="009D0DCA" w:rsidP="002F32B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ídeos avatar</w:t>
            </w:r>
          </w:p>
        </w:tc>
        <w:tc>
          <w:tcPr>
            <w:tcW w:w="0" w:type="auto"/>
            <w:vAlign w:val="center"/>
          </w:tcPr>
          <w:p w14:paraId="1609A427" w14:textId="01DA5F22" w:rsidR="009D0DCA" w:rsidRPr="007F78E7" w:rsidRDefault="009D0DCA" w:rsidP="002F32B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720p</w:t>
            </w:r>
          </w:p>
        </w:tc>
        <w:tc>
          <w:tcPr>
            <w:tcW w:w="0" w:type="auto"/>
            <w:vAlign w:val="center"/>
          </w:tcPr>
          <w:p w14:paraId="0AEB251E" w14:textId="77777777" w:rsidR="009D0DCA" w:rsidRPr="007F78E7" w:rsidRDefault="009D0DCA" w:rsidP="002F32B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80p</w:t>
            </w:r>
          </w:p>
        </w:tc>
      </w:tr>
      <w:tr w:rsidR="009D0DCA" w:rsidRPr="00EE3EDD" w14:paraId="5EC482D8" w14:textId="77777777" w:rsidTr="002F32B7">
        <w:tc>
          <w:tcPr>
            <w:cnfStyle w:val="001000000000" w:firstRow="0" w:lastRow="0" w:firstColumn="1" w:lastColumn="0" w:oddVBand="0" w:evenVBand="0" w:oddHBand="0" w:evenHBand="0" w:firstRowFirstColumn="0" w:firstRowLastColumn="0" w:lastRowFirstColumn="0" w:lastRowLastColumn="0"/>
            <w:tcW w:w="0" w:type="auto"/>
            <w:vAlign w:val="center"/>
          </w:tcPr>
          <w:p w14:paraId="7F3FA0C5" w14:textId="77777777" w:rsidR="009D0DCA" w:rsidRPr="007F78E7" w:rsidRDefault="009D0DCA" w:rsidP="002F32B7">
            <w:pPr>
              <w:rPr>
                <w:rFonts w:ascii="Georgia" w:eastAsia="Georgia" w:hAnsi="Georgia" w:cs="Georgia"/>
                <w:sz w:val="18"/>
                <w:szCs w:val="18"/>
              </w:rPr>
            </w:pPr>
            <w:r>
              <w:rPr>
                <w:rFonts w:ascii="Georgia" w:eastAsia="Georgia" w:hAnsi="Georgia" w:cs="Georgia"/>
                <w:sz w:val="18"/>
                <w:szCs w:val="18"/>
              </w:rPr>
              <w:t>Tiempo máximo de video</w:t>
            </w:r>
          </w:p>
        </w:tc>
        <w:tc>
          <w:tcPr>
            <w:tcW w:w="0" w:type="auto"/>
            <w:vAlign w:val="center"/>
          </w:tcPr>
          <w:p w14:paraId="4707B115" w14:textId="77777777" w:rsidR="009D0DCA" w:rsidRDefault="009D0DCA" w:rsidP="002F32B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 minutos</w:t>
            </w:r>
          </w:p>
        </w:tc>
        <w:tc>
          <w:tcPr>
            <w:tcW w:w="0" w:type="auto"/>
            <w:vAlign w:val="center"/>
          </w:tcPr>
          <w:p w14:paraId="0D2154DD" w14:textId="77777777" w:rsidR="009D0DCA" w:rsidRDefault="009D0DCA" w:rsidP="002F32B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 minutos</w:t>
            </w:r>
          </w:p>
        </w:tc>
      </w:tr>
      <w:tr w:rsidR="009D0DCA" w:rsidRPr="00EE3EDD" w14:paraId="7F2022A2" w14:textId="77777777" w:rsidTr="002F32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33DC90A8" w14:textId="77777777" w:rsidR="009D0DCA" w:rsidRPr="007F78E7" w:rsidRDefault="009D0DCA" w:rsidP="002F32B7">
            <w:pPr>
              <w:rPr>
                <w:rFonts w:ascii="Georgia" w:eastAsia="Georgia" w:hAnsi="Georgia" w:cs="Georgia"/>
                <w:sz w:val="18"/>
                <w:szCs w:val="18"/>
              </w:rPr>
            </w:pPr>
            <w:r>
              <w:rPr>
                <w:rFonts w:ascii="Georgia" w:eastAsia="Georgia" w:hAnsi="Georgia" w:cs="Georgia"/>
                <w:sz w:val="18"/>
                <w:szCs w:val="18"/>
              </w:rPr>
              <w:t>Sincronización labial</w:t>
            </w:r>
          </w:p>
        </w:tc>
        <w:tc>
          <w:tcPr>
            <w:tcW w:w="0" w:type="auto"/>
            <w:vAlign w:val="center"/>
          </w:tcPr>
          <w:p w14:paraId="2FA63DFF" w14:textId="0FAE8D01" w:rsidR="009D0DCA" w:rsidRPr="009D0DCA" w:rsidRDefault="009D0DCA" w:rsidP="002F32B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color w:val="45B0E1" w:themeColor="accent1" w:themeTint="99"/>
                <w:sz w:val="18"/>
                <w:szCs w:val="18"/>
              </w:rPr>
            </w:pPr>
            <w:r w:rsidRPr="009D0DCA">
              <w:rPr>
                <w:rFonts w:ascii="Georgia" w:eastAsia="Georgia" w:hAnsi="Georgia" w:cs="Georgia"/>
                <w:color w:val="45B0E1" w:themeColor="accent1" w:themeTint="99"/>
                <w:sz w:val="18"/>
                <w:szCs w:val="18"/>
              </w:rPr>
              <w:t>Alta</w:t>
            </w:r>
          </w:p>
        </w:tc>
        <w:tc>
          <w:tcPr>
            <w:tcW w:w="0" w:type="auto"/>
            <w:vAlign w:val="center"/>
          </w:tcPr>
          <w:p w14:paraId="17A5259F" w14:textId="58C38BB3" w:rsidR="009D0DCA" w:rsidRPr="009D437A" w:rsidRDefault="009D0DCA" w:rsidP="002F32B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color w:val="BF4E14" w:themeColor="accent2" w:themeShade="BF"/>
                <w:sz w:val="18"/>
                <w:szCs w:val="18"/>
              </w:rPr>
            </w:pPr>
            <w:r w:rsidRPr="009D0DCA">
              <w:rPr>
                <w:rFonts w:ascii="Georgia" w:eastAsia="Georgia" w:hAnsi="Georgia" w:cs="Georgia"/>
                <w:color w:val="45B0E1" w:themeColor="accent1" w:themeTint="99"/>
                <w:sz w:val="18"/>
                <w:szCs w:val="18"/>
              </w:rPr>
              <w:t>Alta</w:t>
            </w:r>
          </w:p>
        </w:tc>
      </w:tr>
      <w:tr w:rsidR="009D0DCA" w:rsidRPr="00EE3EDD" w14:paraId="5E4CD9FE" w14:textId="77777777" w:rsidTr="002F32B7">
        <w:tc>
          <w:tcPr>
            <w:cnfStyle w:val="001000000000" w:firstRow="0" w:lastRow="0" w:firstColumn="1" w:lastColumn="0" w:oddVBand="0" w:evenVBand="0" w:oddHBand="0" w:evenHBand="0" w:firstRowFirstColumn="0" w:firstRowLastColumn="0" w:lastRowFirstColumn="0" w:lastRowLastColumn="0"/>
            <w:tcW w:w="0" w:type="auto"/>
            <w:vAlign w:val="center"/>
          </w:tcPr>
          <w:p w14:paraId="0EDDA541" w14:textId="77777777" w:rsidR="009D0DCA" w:rsidRPr="007F78E7" w:rsidRDefault="009D0DCA" w:rsidP="002F32B7">
            <w:pPr>
              <w:rPr>
                <w:rFonts w:ascii="Georgia" w:eastAsia="Georgia" w:hAnsi="Georgia" w:cs="Georgia"/>
                <w:sz w:val="18"/>
                <w:szCs w:val="18"/>
              </w:rPr>
            </w:pPr>
            <w:r w:rsidRPr="007F78E7">
              <w:rPr>
                <w:rFonts w:ascii="Georgia" w:eastAsia="Georgia" w:hAnsi="Georgia" w:cs="Georgia"/>
                <w:sz w:val="18"/>
                <w:szCs w:val="18"/>
              </w:rPr>
              <w:t>Número avatares</w:t>
            </w:r>
          </w:p>
        </w:tc>
        <w:tc>
          <w:tcPr>
            <w:tcW w:w="0" w:type="auto"/>
            <w:vAlign w:val="center"/>
          </w:tcPr>
          <w:p w14:paraId="68196097" w14:textId="338FE952" w:rsidR="009D0DCA" w:rsidRPr="007F78E7" w:rsidRDefault="007A35BF" w:rsidP="002F32B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25</w:t>
            </w:r>
          </w:p>
        </w:tc>
        <w:tc>
          <w:tcPr>
            <w:tcW w:w="0" w:type="auto"/>
            <w:vAlign w:val="center"/>
          </w:tcPr>
          <w:p w14:paraId="309B609D" w14:textId="7F75C6FB" w:rsidR="009D0DCA" w:rsidRPr="007F78E7" w:rsidRDefault="007A35BF" w:rsidP="002F32B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80</w:t>
            </w:r>
          </w:p>
        </w:tc>
      </w:tr>
      <w:tr w:rsidR="009D0DCA" w:rsidRPr="00EE3EDD" w14:paraId="4C81E8EF" w14:textId="77777777" w:rsidTr="002F32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4553D118" w14:textId="77777777" w:rsidR="009D0DCA" w:rsidRPr="007F78E7" w:rsidRDefault="009D0DCA" w:rsidP="002F32B7">
            <w:pPr>
              <w:rPr>
                <w:rFonts w:ascii="Georgia" w:eastAsia="Georgia" w:hAnsi="Georgia" w:cs="Georgia"/>
                <w:sz w:val="18"/>
                <w:szCs w:val="18"/>
              </w:rPr>
            </w:pPr>
            <w:r>
              <w:rPr>
                <w:rFonts w:ascii="Georgia" w:eastAsia="Georgia" w:hAnsi="Georgia" w:cs="Georgia"/>
                <w:sz w:val="18"/>
                <w:szCs w:val="18"/>
              </w:rPr>
              <w:t>Avatares Personales</w:t>
            </w:r>
          </w:p>
        </w:tc>
        <w:tc>
          <w:tcPr>
            <w:tcW w:w="0" w:type="auto"/>
            <w:vAlign w:val="center"/>
          </w:tcPr>
          <w:p w14:paraId="3B896E2B" w14:textId="3FC0EEBB" w:rsidR="009D0DCA" w:rsidRDefault="007A35BF" w:rsidP="002F32B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w:t>
            </w:r>
          </w:p>
        </w:tc>
        <w:tc>
          <w:tcPr>
            <w:tcW w:w="0" w:type="auto"/>
            <w:vAlign w:val="center"/>
          </w:tcPr>
          <w:p w14:paraId="22544968" w14:textId="195449DB" w:rsidR="009D0DCA" w:rsidRPr="007F78E7" w:rsidRDefault="007A35BF" w:rsidP="002F32B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w:t>
            </w:r>
          </w:p>
        </w:tc>
      </w:tr>
      <w:tr w:rsidR="009D0DCA" w:rsidRPr="00EE3EDD" w14:paraId="608A9002" w14:textId="77777777" w:rsidTr="002F32B7">
        <w:tc>
          <w:tcPr>
            <w:cnfStyle w:val="001000000000" w:firstRow="0" w:lastRow="0" w:firstColumn="1" w:lastColumn="0" w:oddVBand="0" w:evenVBand="0" w:oddHBand="0" w:evenHBand="0" w:firstRowFirstColumn="0" w:firstRowLastColumn="0" w:lastRowFirstColumn="0" w:lastRowLastColumn="0"/>
            <w:tcW w:w="0" w:type="auto"/>
            <w:vAlign w:val="center"/>
          </w:tcPr>
          <w:p w14:paraId="2ED1E866" w14:textId="77777777" w:rsidR="009D0DCA" w:rsidRPr="007F78E7" w:rsidRDefault="009D0DCA" w:rsidP="002F32B7">
            <w:pPr>
              <w:rPr>
                <w:rFonts w:ascii="Georgia" w:eastAsia="Georgia" w:hAnsi="Georgia" w:cs="Georgia"/>
                <w:sz w:val="18"/>
                <w:szCs w:val="18"/>
              </w:rPr>
            </w:pPr>
            <w:r>
              <w:rPr>
                <w:rFonts w:ascii="Georgia" w:eastAsia="Georgia" w:hAnsi="Georgia" w:cs="Georgia"/>
                <w:sz w:val="18"/>
                <w:szCs w:val="18"/>
              </w:rPr>
              <w:t>Voces (Proveedores)</w:t>
            </w:r>
          </w:p>
        </w:tc>
        <w:tc>
          <w:tcPr>
            <w:tcW w:w="0" w:type="auto"/>
            <w:vAlign w:val="center"/>
          </w:tcPr>
          <w:p w14:paraId="45CD6726" w14:textId="77777777" w:rsidR="009D0DCA" w:rsidRDefault="009D0DCA" w:rsidP="002F32B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27 voces (+idiomas)</w:t>
            </w:r>
          </w:p>
        </w:tc>
        <w:tc>
          <w:tcPr>
            <w:tcW w:w="0" w:type="auto"/>
            <w:vAlign w:val="center"/>
          </w:tcPr>
          <w:p w14:paraId="73FAEB54" w14:textId="77777777" w:rsidR="009D0DCA" w:rsidRDefault="009D0DCA" w:rsidP="002F32B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27 voces (+idiomas)</w:t>
            </w:r>
          </w:p>
        </w:tc>
      </w:tr>
      <w:tr w:rsidR="009D0DCA" w:rsidRPr="00EE3EDD" w14:paraId="17EE4EB4" w14:textId="77777777" w:rsidTr="002F32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3EC38627" w14:textId="77777777" w:rsidR="009D0DCA" w:rsidRPr="007F78E7" w:rsidRDefault="009D0DCA" w:rsidP="002F32B7">
            <w:pPr>
              <w:spacing w:after="160" w:line="259" w:lineRule="auto"/>
              <w:rPr>
                <w:rFonts w:ascii="Georgia" w:eastAsia="Georgia" w:hAnsi="Georgia" w:cs="Georgia"/>
                <w:sz w:val="18"/>
                <w:szCs w:val="18"/>
              </w:rPr>
            </w:pPr>
            <w:r>
              <w:rPr>
                <w:rFonts w:ascii="Georgia" w:eastAsia="Georgia" w:hAnsi="Georgia" w:cs="Georgia"/>
                <w:sz w:val="18"/>
                <w:szCs w:val="18"/>
              </w:rPr>
              <w:t>Expresiones</w:t>
            </w:r>
            <w:r w:rsidRPr="007F78E7">
              <w:rPr>
                <w:rFonts w:ascii="Georgia" w:eastAsia="Georgia" w:hAnsi="Georgia" w:cs="Georgia"/>
                <w:sz w:val="18"/>
                <w:szCs w:val="18"/>
              </w:rPr>
              <w:t xml:space="preserve"> del avatar</w:t>
            </w:r>
          </w:p>
        </w:tc>
        <w:tc>
          <w:tcPr>
            <w:tcW w:w="0" w:type="auto"/>
            <w:vAlign w:val="center"/>
          </w:tcPr>
          <w:p w14:paraId="6DFE4F72" w14:textId="4F9CD9BA" w:rsidR="009D0DCA" w:rsidRPr="007F78E7" w:rsidRDefault="00E2292E" w:rsidP="002F32B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configurable</w:t>
            </w:r>
          </w:p>
        </w:tc>
        <w:tc>
          <w:tcPr>
            <w:tcW w:w="0" w:type="auto"/>
            <w:vAlign w:val="center"/>
          </w:tcPr>
          <w:p w14:paraId="503ABAFB" w14:textId="5A5DAF3C" w:rsidR="009D0DCA" w:rsidRPr="007F78E7" w:rsidRDefault="00E2292E" w:rsidP="002F32B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configurable</w:t>
            </w:r>
          </w:p>
        </w:tc>
      </w:tr>
      <w:tr w:rsidR="009D0DCA" w:rsidRPr="00EE3EDD" w14:paraId="4D9B3484" w14:textId="77777777" w:rsidTr="002F32B7">
        <w:tc>
          <w:tcPr>
            <w:cnfStyle w:val="001000000000" w:firstRow="0" w:lastRow="0" w:firstColumn="1" w:lastColumn="0" w:oddVBand="0" w:evenVBand="0" w:oddHBand="0" w:evenHBand="0" w:firstRowFirstColumn="0" w:firstRowLastColumn="0" w:lastRowFirstColumn="0" w:lastRowLastColumn="0"/>
            <w:tcW w:w="0" w:type="auto"/>
            <w:vAlign w:val="center"/>
          </w:tcPr>
          <w:p w14:paraId="2C4DFBAD" w14:textId="77777777" w:rsidR="009D0DCA" w:rsidRPr="007F78E7" w:rsidRDefault="009D0DCA" w:rsidP="002F32B7">
            <w:pPr>
              <w:rPr>
                <w:rFonts w:ascii="Georgia" w:eastAsia="Georgia" w:hAnsi="Georgia" w:cs="Georgia"/>
                <w:sz w:val="18"/>
                <w:szCs w:val="18"/>
              </w:rPr>
            </w:pPr>
            <w:r>
              <w:rPr>
                <w:rFonts w:ascii="Georgia" w:eastAsia="Georgia" w:hAnsi="Georgia" w:cs="Georgia"/>
                <w:sz w:val="18"/>
                <w:szCs w:val="18"/>
              </w:rPr>
              <w:t>Clonado de voz</w:t>
            </w:r>
          </w:p>
        </w:tc>
        <w:tc>
          <w:tcPr>
            <w:tcW w:w="0" w:type="auto"/>
            <w:vAlign w:val="center"/>
          </w:tcPr>
          <w:p w14:paraId="46BCDCBC" w14:textId="77777777" w:rsidR="009D0DCA" w:rsidRPr="007F78E7" w:rsidRDefault="009D0DCA" w:rsidP="002F32B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566CFDAC" w14:textId="22B1AE24" w:rsidR="009D0DCA" w:rsidRPr="007F78E7" w:rsidRDefault="00E2292E" w:rsidP="002F32B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9D0DCA" w:rsidRPr="00EE3EDD" w14:paraId="6386DD6F" w14:textId="77777777" w:rsidTr="002F32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63A8D82" w14:textId="77777777" w:rsidR="009D0DCA" w:rsidRPr="007F78E7" w:rsidRDefault="009D0DCA" w:rsidP="002F32B7">
            <w:pPr>
              <w:spacing w:after="160" w:line="259" w:lineRule="auto"/>
              <w:rPr>
                <w:rFonts w:ascii="Georgia" w:eastAsia="Georgia" w:hAnsi="Georgia" w:cs="Georgia"/>
                <w:sz w:val="18"/>
                <w:szCs w:val="18"/>
              </w:rPr>
            </w:pPr>
            <w:r w:rsidRPr="007F78E7">
              <w:rPr>
                <w:rFonts w:ascii="Georgia" w:eastAsia="Georgia" w:hAnsi="Georgia" w:cs="Georgia"/>
                <w:sz w:val="18"/>
                <w:szCs w:val="18"/>
              </w:rPr>
              <w:t>Idiomas soportados</w:t>
            </w:r>
          </w:p>
        </w:tc>
        <w:tc>
          <w:tcPr>
            <w:tcW w:w="0" w:type="auto"/>
            <w:vAlign w:val="center"/>
          </w:tcPr>
          <w:p w14:paraId="1F53A11A" w14:textId="4CBD36FE" w:rsidR="009D0DCA" w:rsidRPr="007F78E7" w:rsidRDefault="007A35BF" w:rsidP="002F32B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40</w:t>
            </w:r>
          </w:p>
        </w:tc>
        <w:tc>
          <w:tcPr>
            <w:tcW w:w="0" w:type="auto"/>
            <w:vAlign w:val="center"/>
          </w:tcPr>
          <w:p w14:paraId="665812FF" w14:textId="702FDAC8" w:rsidR="009D0DCA" w:rsidRPr="007F78E7" w:rsidRDefault="007A35BF" w:rsidP="002F32B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40</w:t>
            </w:r>
          </w:p>
        </w:tc>
      </w:tr>
      <w:tr w:rsidR="009D0DCA" w:rsidRPr="00EE3EDD" w14:paraId="408D55A3" w14:textId="77777777" w:rsidTr="002F32B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7E9D14D" w14:textId="77777777" w:rsidR="009D0DCA" w:rsidRPr="007F78E7" w:rsidRDefault="009D0DCA" w:rsidP="002F32B7">
            <w:pPr>
              <w:spacing w:after="160" w:line="259" w:lineRule="auto"/>
              <w:rPr>
                <w:rFonts w:ascii="Georgia" w:eastAsia="Georgia" w:hAnsi="Georgia" w:cs="Georgia"/>
                <w:sz w:val="18"/>
                <w:szCs w:val="18"/>
              </w:rPr>
            </w:pPr>
            <w:r w:rsidRPr="007F78E7">
              <w:rPr>
                <w:rFonts w:ascii="Georgia" w:eastAsia="Georgia" w:hAnsi="Georgia" w:cs="Georgia"/>
                <w:sz w:val="18"/>
                <w:szCs w:val="18"/>
              </w:rPr>
              <w:t>Entrada alternativa</w:t>
            </w:r>
          </w:p>
        </w:tc>
        <w:tc>
          <w:tcPr>
            <w:tcW w:w="0" w:type="auto"/>
            <w:vAlign w:val="center"/>
          </w:tcPr>
          <w:p w14:paraId="700F58FA" w14:textId="77777777" w:rsidR="009D0DCA" w:rsidRPr="007F78E7" w:rsidRDefault="009D0DCA" w:rsidP="002F32B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udio</w:t>
            </w:r>
          </w:p>
        </w:tc>
        <w:tc>
          <w:tcPr>
            <w:tcW w:w="0" w:type="auto"/>
            <w:vAlign w:val="center"/>
          </w:tcPr>
          <w:p w14:paraId="17D55F24" w14:textId="77777777" w:rsidR="009D0DCA" w:rsidRPr="007F78E7" w:rsidRDefault="009D0DCA" w:rsidP="002F32B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udio</w:t>
            </w:r>
          </w:p>
        </w:tc>
      </w:tr>
      <w:tr w:rsidR="009D0DCA" w:rsidRPr="00EE3EDD" w14:paraId="04133DF8" w14:textId="77777777" w:rsidTr="002F32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91B15C6" w14:textId="77777777" w:rsidR="009D0DCA" w:rsidRPr="007F78E7" w:rsidRDefault="009D0DCA" w:rsidP="002F32B7">
            <w:pPr>
              <w:spacing w:after="160" w:line="259" w:lineRule="auto"/>
              <w:rPr>
                <w:rFonts w:ascii="Georgia" w:eastAsia="Georgia" w:hAnsi="Georgia" w:cs="Georgia"/>
                <w:sz w:val="18"/>
                <w:szCs w:val="18"/>
              </w:rPr>
            </w:pPr>
            <w:r w:rsidRPr="007F78E7">
              <w:rPr>
                <w:rFonts w:ascii="Georgia" w:eastAsia="Georgia" w:hAnsi="Georgia" w:cs="Georgia"/>
                <w:sz w:val="18"/>
                <w:szCs w:val="18"/>
              </w:rPr>
              <w:t>Licencia y uso comercial</w:t>
            </w:r>
          </w:p>
        </w:tc>
        <w:tc>
          <w:tcPr>
            <w:tcW w:w="0" w:type="auto"/>
            <w:vAlign w:val="center"/>
          </w:tcPr>
          <w:p w14:paraId="6F1F1250" w14:textId="1737C8D0" w:rsidR="009D0DCA" w:rsidRPr="007F78E7" w:rsidRDefault="009D0DCA" w:rsidP="002F32B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comercial</w:t>
            </w:r>
          </w:p>
        </w:tc>
        <w:tc>
          <w:tcPr>
            <w:tcW w:w="0" w:type="auto"/>
            <w:vAlign w:val="center"/>
          </w:tcPr>
          <w:p w14:paraId="160E688C" w14:textId="3786FA38" w:rsidR="009D0DCA" w:rsidRPr="007F78E7" w:rsidRDefault="007A35BF" w:rsidP="002F32B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comercial</w:t>
            </w:r>
          </w:p>
        </w:tc>
      </w:tr>
      <w:tr w:rsidR="009D0DCA" w:rsidRPr="00EE3EDD" w14:paraId="4B65E372" w14:textId="77777777" w:rsidTr="002F32B7">
        <w:tc>
          <w:tcPr>
            <w:cnfStyle w:val="001000000000" w:firstRow="0" w:lastRow="0" w:firstColumn="1" w:lastColumn="0" w:oddVBand="0" w:evenVBand="0" w:oddHBand="0" w:evenHBand="0" w:firstRowFirstColumn="0" w:firstRowLastColumn="0" w:lastRowFirstColumn="0" w:lastRowLastColumn="0"/>
            <w:tcW w:w="0" w:type="auto"/>
            <w:vAlign w:val="center"/>
          </w:tcPr>
          <w:p w14:paraId="713CF6AF" w14:textId="77777777" w:rsidR="009D0DCA" w:rsidRPr="007F78E7" w:rsidRDefault="009D0DCA" w:rsidP="002F32B7">
            <w:pPr>
              <w:rPr>
                <w:rFonts w:ascii="Georgia" w:eastAsia="Georgia" w:hAnsi="Georgia" w:cs="Georgia"/>
                <w:sz w:val="18"/>
                <w:szCs w:val="18"/>
              </w:rPr>
            </w:pPr>
            <w:r>
              <w:rPr>
                <w:rFonts w:ascii="Georgia" w:eastAsia="Georgia" w:hAnsi="Georgia" w:cs="Georgia"/>
                <w:sz w:val="18"/>
                <w:szCs w:val="18"/>
              </w:rPr>
              <w:t>Calidad API (Documentación)</w:t>
            </w:r>
          </w:p>
        </w:tc>
        <w:tc>
          <w:tcPr>
            <w:tcW w:w="0" w:type="auto"/>
            <w:vAlign w:val="center"/>
          </w:tcPr>
          <w:p w14:paraId="4AD07C21" w14:textId="3929021C" w:rsidR="009D0DCA" w:rsidRDefault="00B312DF" w:rsidP="002F32B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Baja</w:t>
            </w:r>
          </w:p>
        </w:tc>
        <w:tc>
          <w:tcPr>
            <w:tcW w:w="0" w:type="auto"/>
            <w:vAlign w:val="center"/>
          </w:tcPr>
          <w:p w14:paraId="3B36CED6" w14:textId="7F61DF4C" w:rsidR="009D0DCA" w:rsidRDefault="00B312DF" w:rsidP="002F32B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Baja</w:t>
            </w:r>
          </w:p>
        </w:tc>
      </w:tr>
      <w:tr w:rsidR="007A35BF" w:rsidRPr="00EE3EDD" w14:paraId="50B13F06" w14:textId="77777777" w:rsidTr="002F32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1ED37A69" w14:textId="77777777" w:rsidR="007A35BF" w:rsidRDefault="007A35BF" w:rsidP="007A35BF">
            <w:pPr>
              <w:rPr>
                <w:rFonts w:ascii="Georgia" w:eastAsia="Georgia" w:hAnsi="Georgia" w:cs="Georgia"/>
                <w:sz w:val="18"/>
                <w:szCs w:val="18"/>
              </w:rPr>
            </w:pPr>
            <w:r>
              <w:rPr>
                <w:rFonts w:ascii="Georgia" w:eastAsia="Georgia" w:hAnsi="Georgia" w:cs="Georgia"/>
                <w:sz w:val="18"/>
                <w:szCs w:val="18"/>
              </w:rPr>
              <w:lastRenderedPageBreak/>
              <w:t>Velocidad de generación de vídeo</w:t>
            </w:r>
          </w:p>
        </w:tc>
        <w:tc>
          <w:tcPr>
            <w:tcW w:w="0" w:type="auto"/>
            <w:vAlign w:val="center"/>
          </w:tcPr>
          <w:p w14:paraId="320BDA7F" w14:textId="60B1A469" w:rsidR="007A35BF" w:rsidRDefault="007A35BF" w:rsidP="007A35BF">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Media</w:t>
            </w:r>
          </w:p>
        </w:tc>
        <w:tc>
          <w:tcPr>
            <w:tcW w:w="0" w:type="auto"/>
            <w:vAlign w:val="center"/>
          </w:tcPr>
          <w:p w14:paraId="0BCA1780" w14:textId="77777777" w:rsidR="007A35BF" w:rsidRDefault="007A35BF" w:rsidP="007A35BF">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Media</w:t>
            </w:r>
          </w:p>
        </w:tc>
      </w:tr>
    </w:tbl>
    <w:p w14:paraId="753EE752" w14:textId="2C39A48B" w:rsidR="00B94940" w:rsidRPr="007A35BF" w:rsidRDefault="007A35BF" w:rsidP="00B94940">
      <w:pPr>
        <w:pStyle w:val="Estilo1"/>
        <w:rPr>
          <w:rFonts w:ascii="Georgia" w:eastAsia="Georgia" w:hAnsi="Georgia" w:cs="Georgia"/>
          <w:b w:val="0"/>
          <w:bCs w:val="0"/>
          <w:sz w:val="22"/>
          <w:szCs w:val="22"/>
        </w:rPr>
      </w:pPr>
      <w:r w:rsidRPr="007A35BF">
        <w:rPr>
          <w:rFonts w:ascii="Georgia" w:eastAsia="Georgia" w:hAnsi="Georgia" w:cs="Georgia"/>
          <w:b w:val="0"/>
          <w:bCs w:val="0"/>
          <w:sz w:val="22"/>
          <w:szCs w:val="22"/>
        </w:rPr>
        <w:t>*El modo Starter no incluye integración con API</w:t>
      </w:r>
    </w:p>
    <w:p w14:paraId="47A40DEA" w14:textId="77777777" w:rsidR="00B94940" w:rsidRDefault="00B94940" w:rsidP="00B94940">
      <w:pPr>
        <w:pStyle w:val="Estilo1"/>
        <w:rPr>
          <w:rFonts w:ascii="Georgia" w:eastAsia="Georgia" w:hAnsi="Georgia" w:cs="Georgia"/>
        </w:rPr>
      </w:pPr>
    </w:p>
    <w:p w14:paraId="2B4B8159" w14:textId="77777777" w:rsidR="006456D5" w:rsidRDefault="006456D5" w:rsidP="006456D5">
      <w:pPr>
        <w:pStyle w:val="Estilo1"/>
        <w:rPr>
          <w:rFonts w:ascii="Georgia" w:eastAsia="Georgia" w:hAnsi="Georgia" w:cs="Georgia"/>
        </w:rPr>
      </w:pPr>
    </w:p>
    <w:p w14:paraId="2A178B15" w14:textId="77777777" w:rsidR="00FA53E2" w:rsidRDefault="00FA53E2" w:rsidP="001A7081">
      <w:pPr>
        <w:pStyle w:val="Estilo1"/>
        <w:ind w:left="360"/>
        <w:rPr>
          <w:rFonts w:ascii="Georgia" w:eastAsia="Georgia" w:hAnsi="Georgia" w:cs="Georgia"/>
        </w:rPr>
      </w:pPr>
    </w:p>
    <w:p w14:paraId="6F431D09" w14:textId="77777777" w:rsidR="00FA53E2" w:rsidRDefault="00FA53E2" w:rsidP="001A7081">
      <w:pPr>
        <w:pStyle w:val="Estilo1"/>
        <w:ind w:left="360"/>
        <w:rPr>
          <w:rFonts w:ascii="Georgia" w:eastAsia="Georgia" w:hAnsi="Georgia" w:cs="Georgia"/>
        </w:rPr>
      </w:pPr>
    </w:p>
    <w:p w14:paraId="19D7429A" w14:textId="77777777" w:rsidR="00FA53E2" w:rsidRDefault="00FA53E2" w:rsidP="001A7081">
      <w:pPr>
        <w:pStyle w:val="Estilo1"/>
        <w:ind w:left="360"/>
        <w:rPr>
          <w:rFonts w:ascii="Georgia" w:eastAsia="Georgia" w:hAnsi="Georgia" w:cs="Georgia"/>
        </w:rPr>
      </w:pPr>
    </w:p>
    <w:p w14:paraId="3E1D72F8" w14:textId="77777777" w:rsidR="00FA53E2" w:rsidRDefault="00FA53E2" w:rsidP="001A7081">
      <w:pPr>
        <w:pStyle w:val="Estilo1"/>
        <w:ind w:left="360"/>
        <w:rPr>
          <w:rFonts w:ascii="Georgia" w:eastAsia="Georgia" w:hAnsi="Georgia" w:cs="Georgia"/>
        </w:rPr>
      </w:pPr>
    </w:p>
    <w:p w14:paraId="7AF925C4" w14:textId="77777777" w:rsidR="00FA53E2" w:rsidRDefault="00FA53E2" w:rsidP="001A7081">
      <w:pPr>
        <w:pStyle w:val="Estilo1"/>
        <w:ind w:left="360"/>
        <w:rPr>
          <w:rFonts w:ascii="Georgia" w:eastAsia="Georgia" w:hAnsi="Georgia" w:cs="Georgia"/>
        </w:rPr>
      </w:pPr>
    </w:p>
    <w:p w14:paraId="5C33BB68" w14:textId="77777777" w:rsidR="00FA53E2" w:rsidRDefault="00FA53E2" w:rsidP="001A7081">
      <w:pPr>
        <w:pStyle w:val="Estilo1"/>
        <w:ind w:left="360"/>
        <w:rPr>
          <w:rFonts w:ascii="Georgia" w:eastAsia="Georgia" w:hAnsi="Georgia" w:cs="Georgia"/>
        </w:rPr>
      </w:pPr>
    </w:p>
    <w:p w14:paraId="49E19170" w14:textId="77777777" w:rsidR="00FA53E2" w:rsidRDefault="00FA53E2" w:rsidP="001A7081">
      <w:pPr>
        <w:pStyle w:val="Estilo1"/>
        <w:ind w:left="360"/>
        <w:rPr>
          <w:rFonts w:ascii="Georgia" w:eastAsia="Georgia" w:hAnsi="Georgia" w:cs="Georgia"/>
        </w:rPr>
      </w:pPr>
    </w:p>
    <w:p w14:paraId="6D955EBC" w14:textId="77777777" w:rsidR="00FA53E2" w:rsidRDefault="00FA53E2" w:rsidP="001A7081">
      <w:pPr>
        <w:pStyle w:val="Estilo1"/>
        <w:ind w:left="360"/>
        <w:rPr>
          <w:rFonts w:ascii="Georgia" w:eastAsia="Georgia" w:hAnsi="Georgia" w:cs="Georgia"/>
        </w:rPr>
        <w:sectPr w:rsidR="00FA53E2">
          <w:pgSz w:w="11906" w:h="16838"/>
          <w:pgMar w:top="1417" w:right="1701" w:bottom="1417" w:left="1701" w:header="708" w:footer="708" w:gutter="0"/>
          <w:cols w:space="708"/>
          <w:docGrid w:linePitch="360"/>
        </w:sectPr>
      </w:pPr>
    </w:p>
    <w:p w14:paraId="0655A0C1" w14:textId="2DC4EE54" w:rsidR="00FA53E2" w:rsidRPr="007469E9" w:rsidRDefault="00FA53E2" w:rsidP="00FA53E2">
      <w:pPr>
        <w:spacing w:before="27" w:after="240"/>
        <w:ind w:left="708" w:right="866"/>
        <w:jc w:val="center"/>
        <w:rPr>
          <w:rFonts w:ascii="Arial" w:eastAsia="Georgia" w:hAnsi="Georgia" w:cs="Georgia"/>
          <w:b/>
          <w:sz w:val="49"/>
        </w:rPr>
      </w:pPr>
      <w:r>
        <w:rPr>
          <w:noProof/>
        </w:rPr>
        <w:lastRenderedPageBreak/>
        <mc:AlternateContent>
          <mc:Choice Requires="wps">
            <w:drawing>
              <wp:anchor distT="0" distB="0" distL="0" distR="0" simplePos="0" relativeHeight="251682816" behindDoc="1" locked="0" layoutInCell="1" allowOverlap="1" wp14:anchorId="343DA7EA" wp14:editId="61108A23">
                <wp:simplePos x="0" y="0"/>
                <wp:positionH relativeFrom="margin">
                  <wp:align>center</wp:align>
                </wp:positionH>
                <wp:positionV relativeFrom="paragraph">
                  <wp:posOffset>48</wp:posOffset>
                </wp:positionV>
                <wp:extent cx="4669155" cy="1270"/>
                <wp:effectExtent l="0" t="0" r="0" b="0"/>
                <wp:wrapTopAndBottom/>
                <wp:docPr id="399712464" name="Forma libre: forma 39971246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B21C757" id="Forma libre: forma 399712464" o:spid="_x0000_s1026" style="position:absolute;margin-left:0;margin-top:0;width:367.65pt;height:.1pt;z-index:-251633664;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" path="m,l7352,e" filled="f" strokeweight=".14042mm">
                <v:path arrowok="t" o:connecttype="custom" o:connectlocs="0,0;4668520,0" o:connectangles="0,0"/>
                <w10:wrap type="topAndBottom" anchorx="margin"/>
              </v:shape>
            </w:pict>
          </mc:Fallback>
        </mc:AlternateContent>
      </w:r>
      <w:r w:rsidRPr="007469E9">
        <w:rPr>
          <w:rFonts w:ascii="Arial"/>
          <w:b/>
          <w:noProof/>
          <w:sz w:val="49"/>
        </w:rPr>
        <mc:AlternateContent>
          <mc:Choice Requires="wps">
            <w:drawing>
              <wp:anchor distT="0" distB="0" distL="0" distR="0" simplePos="0" relativeHeight="251681792" behindDoc="1" locked="0" layoutInCell="1" allowOverlap="1" wp14:anchorId="37DF7035" wp14:editId="03DE1E6B">
                <wp:simplePos x="0" y="0"/>
                <wp:positionH relativeFrom="margin">
                  <wp:align>center</wp:align>
                </wp:positionH>
                <wp:positionV relativeFrom="paragraph">
                  <wp:posOffset>516650</wp:posOffset>
                </wp:positionV>
                <wp:extent cx="4669155" cy="1270"/>
                <wp:effectExtent l="0" t="0" r="0" b="0"/>
                <wp:wrapTopAndBottom/>
                <wp:docPr id="1475887279" name="Forma libre: forma 147588727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6D85C55" id="Forma libre: forma 1475887279" o:spid="_x0000_s1026" style="position:absolute;margin-left:0;margin-top:40.7pt;width:367.65pt;height:.1pt;z-index:-251634688;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" path="m,l7352,e" filled="f" strokeweight=".14042mm">
                <v:path arrowok="t" o:connecttype="custom" o:connectlocs="0,0;4668520,0" o:connectangles="0,0"/>
                <w10:wrap type="topAndBottom" anchorx="margin"/>
              </v:shape>
            </w:pict>
          </mc:Fallback>
        </mc:AlternateContent>
      </w:r>
      <w:proofErr w:type="spellStart"/>
      <w:r>
        <w:rPr>
          <w:rFonts w:ascii="Arial" w:eastAsia="Georgia" w:hAnsi="Georgia" w:cs="Georgia"/>
          <w:b/>
          <w:sz w:val="49"/>
        </w:rPr>
        <w:t>HeyGen</w:t>
      </w:r>
      <w:proofErr w:type="spellEnd"/>
    </w:p>
    <w:p w14:paraId="1E04BA46" w14:textId="7024CB68" w:rsidR="00FA53E2" w:rsidRDefault="00FA53E2" w:rsidP="00FA53E2">
      <w:pPr>
        <w:pStyle w:val="Textoindependiente"/>
        <w:spacing w:before="6"/>
        <w:rPr>
          <w:rFonts w:ascii="Arial"/>
          <w:sz w:val="19"/>
        </w:rPr>
      </w:pPr>
    </w:p>
    <w:p w14:paraId="366ABEB6" w14:textId="39A99116" w:rsidR="00FA53E2" w:rsidRDefault="00FA53E2" w:rsidP="00FA53E2">
      <w:pPr>
        <w:pStyle w:val="Textoindependiente"/>
        <w:spacing w:before="6"/>
        <w:rPr>
          <w:rFonts w:ascii="Arial"/>
          <w:sz w:val="19"/>
        </w:rPr>
      </w:pPr>
    </w:p>
    <w:p w14:paraId="38231732" w14:textId="77777777" w:rsidR="00FA53E2" w:rsidRDefault="00FA53E2" w:rsidP="00FA53E2">
      <w:pPr>
        <w:pStyle w:val="Textoindependiente"/>
        <w:spacing w:before="6"/>
        <w:rPr>
          <w:rFonts w:ascii="Arial"/>
          <w:sz w:val="19"/>
        </w:rPr>
      </w:pPr>
    </w:p>
    <w:p w14:paraId="353DB327" w14:textId="77777777" w:rsidR="00FA53E2" w:rsidRPr="00F20F45" w:rsidRDefault="00FA53E2" w:rsidP="008C29B4">
      <w:pPr>
        <w:pStyle w:val="Estilo1"/>
        <w:numPr>
          <w:ilvl w:val="0"/>
          <w:numId w:val="9"/>
        </w:numPr>
        <w:rPr>
          <w:rFonts w:ascii="Georgia" w:eastAsia="Georgia" w:hAnsi="Georgia" w:cs="Georgia"/>
        </w:rPr>
      </w:pPr>
      <w:r w:rsidRPr="00F20F45">
        <w:rPr>
          <w:rFonts w:ascii="Georgia" w:eastAsia="Georgia" w:hAnsi="Georgia" w:cs="Georgia"/>
        </w:rPr>
        <w:t>Visión general</w:t>
      </w:r>
    </w:p>
    <w:p w14:paraId="7F47E9F1" w14:textId="77777777" w:rsidR="00FA53E2" w:rsidRPr="00FA53E2" w:rsidRDefault="00FA53E2" w:rsidP="00FA53E2">
      <w:pPr>
        <w:pStyle w:val="Prrafodelista"/>
        <w:spacing w:after="0" w:line="360" w:lineRule="auto"/>
        <w:ind w:left="0" w:firstLine="426"/>
        <w:jc w:val="both"/>
        <w:rPr>
          <w:rFonts w:ascii="Georgia" w:eastAsia="Georgia" w:hAnsi="Georgia" w:cs="Georgia"/>
        </w:rPr>
      </w:pPr>
      <w:r w:rsidRPr="00FA53E2">
        <w:rPr>
          <w:rFonts w:ascii="Georgia" w:eastAsia="Georgia" w:hAnsi="Georgia" w:cs="Georgia"/>
        </w:rPr>
        <w:t xml:space="preserve">La API de </w:t>
      </w:r>
      <w:proofErr w:type="spellStart"/>
      <w:r w:rsidRPr="00FA53E2">
        <w:rPr>
          <w:rFonts w:ascii="Georgia" w:eastAsia="Georgia" w:hAnsi="Georgia" w:cs="Georgia"/>
        </w:rPr>
        <w:t>HeyGen</w:t>
      </w:r>
      <w:proofErr w:type="spellEnd"/>
      <w:r w:rsidRPr="00FA53E2">
        <w:rPr>
          <w:rFonts w:ascii="Georgia" w:eastAsia="Georgia" w:hAnsi="Georgia" w:cs="Georgia"/>
        </w:rPr>
        <w:t xml:space="preserve"> proporciona una interfaz </w:t>
      </w:r>
      <w:proofErr w:type="spellStart"/>
      <w:r w:rsidRPr="00FA53E2">
        <w:rPr>
          <w:rFonts w:ascii="Georgia" w:eastAsia="Georgia" w:hAnsi="Georgia" w:cs="Georgia"/>
        </w:rPr>
        <w:t>RESTful</w:t>
      </w:r>
      <w:proofErr w:type="spellEnd"/>
      <w:r w:rsidRPr="00FA53E2">
        <w:rPr>
          <w:rFonts w:ascii="Georgia" w:eastAsia="Georgia" w:hAnsi="Georgia" w:cs="Georgia"/>
        </w:rPr>
        <w:t xml:space="preserve"> diseñada para la generación de contenido audiovisual mediante avatares digitales realistas. Permite generar vídeos a partir de texto en múltiples idiomas utilizando avatares predefinidos o personalizados, con capacidades avanzadas de integración en flujos de trabajo web y corporativos. Además, ofrece funcionalidad de </w:t>
      </w:r>
      <w:proofErr w:type="spellStart"/>
      <w:r w:rsidRPr="00FA53E2">
        <w:rPr>
          <w:rFonts w:ascii="Georgia" w:eastAsia="Georgia" w:hAnsi="Georgia" w:cs="Georgia"/>
        </w:rPr>
        <w:t>streaming</w:t>
      </w:r>
      <w:proofErr w:type="spellEnd"/>
      <w:r w:rsidRPr="00FA53E2">
        <w:rPr>
          <w:rFonts w:ascii="Georgia" w:eastAsia="Georgia" w:hAnsi="Georgia" w:cs="Georgia"/>
        </w:rPr>
        <w:t xml:space="preserve"> con respuesta en tiempo real mediante </w:t>
      </w:r>
      <w:proofErr w:type="spellStart"/>
      <w:r w:rsidRPr="00FA53E2">
        <w:rPr>
          <w:rFonts w:ascii="Georgia" w:eastAsia="Georgia" w:hAnsi="Georgia" w:cs="Georgia"/>
        </w:rPr>
        <w:t>WebRTC</w:t>
      </w:r>
      <w:proofErr w:type="spellEnd"/>
      <w:r w:rsidRPr="00FA53E2">
        <w:rPr>
          <w:rFonts w:ascii="Georgia" w:eastAsia="Georgia" w:hAnsi="Georgia" w:cs="Georgia"/>
        </w:rPr>
        <w:t xml:space="preserve"> y </w:t>
      </w:r>
      <w:proofErr w:type="spellStart"/>
      <w:r w:rsidRPr="00FA53E2">
        <w:rPr>
          <w:rFonts w:ascii="Georgia" w:eastAsia="Georgia" w:hAnsi="Georgia" w:cs="Georgia"/>
        </w:rPr>
        <w:t>SDKs</w:t>
      </w:r>
      <w:proofErr w:type="spellEnd"/>
      <w:r w:rsidRPr="00FA53E2">
        <w:rPr>
          <w:rFonts w:ascii="Georgia" w:eastAsia="Georgia" w:hAnsi="Georgia" w:cs="Georgia"/>
        </w:rPr>
        <w:t>.</w:t>
      </w:r>
    </w:p>
    <w:p w14:paraId="7A8BDF53" w14:textId="77777777" w:rsidR="00FA53E2" w:rsidRDefault="00FA53E2" w:rsidP="00FA53E2">
      <w:pPr>
        <w:pStyle w:val="Prrafodelista"/>
        <w:spacing w:after="0" w:line="360" w:lineRule="auto"/>
        <w:ind w:left="0" w:firstLine="426"/>
        <w:jc w:val="both"/>
        <w:rPr>
          <w:rFonts w:ascii="Georgia" w:eastAsia="Georgia" w:hAnsi="Georgia" w:cs="Georgia"/>
        </w:rPr>
      </w:pPr>
    </w:p>
    <w:p w14:paraId="1FB9A971" w14:textId="77777777" w:rsidR="00FA53E2" w:rsidRPr="00F20F45" w:rsidRDefault="00FA53E2" w:rsidP="00FA53E2">
      <w:pPr>
        <w:pStyle w:val="Prrafodelista"/>
        <w:spacing w:after="0" w:line="360" w:lineRule="auto"/>
        <w:ind w:left="0" w:firstLine="426"/>
        <w:jc w:val="both"/>
        <w:rPr>
          <w:rFonts w:ascii="Georgia" w:eastAsia="Georgia" w:hAnsi="Georgia" w:cs="Georgia"/>
        </w:rPr>
      </w:pPr>
    </w:p>
    <w:p w14:paraId="30A62307" w14:textId="77777777" w:rsidR="00FA53E2" w:rsidRDefault="00FA53E2" w:rsidP="008C29B4">
      <w:pPr>
        <w:pStyle w:val="Estilo1"/>
        <w:numPr>
          <w:ilvl w:val="0"/>
          <w:numId w:val="9"/>
        </w:numPr>
        <w:rPr>
          <w:rFonts w:ascii="Georgia" w:eastAsia="Georgia" w:hAnsi="Georgia" w:cs="Georgia"/>
        </w:rPr>
      </w:pPr>
      <w:r w:rsidRPr="00F20F45">
        <w:rPr>
          <w:rFonts w:ascii="Georgia" w:eastAsia="Georgia" w:hAnsi="Georgia" w:cs="Georgia"/>
        </w:rPr>
        <w:t>Arquitectura general</w:t>
      </w:r>
    </w:p>
    <w:p w14:paraId="709A8840" w14:textId="3CBE439D" w:rsidR="00FA53E2" w:rsidRPr="00EE3EDD" w:rsidRDefault="00FA53E2" w:rsidP="00FA53E2">
      <w:pPr>
        <w:numPr>
          <w:ilvl w:val="0"/>
          <w:numId w:val="8"/>
        </w:numPr>
        <w:rPr>
          <w:rFonts w:ascii="Georgia" w:eastAsia="Georgia" w:hAnsi="Georgia" w:cs="Georgia"/>
        </w:rPr>
      </w:pPr>
      <w:r w:rsidRPr="00EE3EDD">
        <w:rPr>
          <w:rFonts w:ascii="Georgia" w:eastAsia="Georgia" w:hAnsi="Georgia" w:cs="Georgia"/>
          <w:b/>
          <w:bCs/>
        </w:rPr>
        <w:t>Tipo de API</w:t>
      </w:r>
      <w:r w:rsidRPr="00EE3EDD">
        <w:rPr>
          <w:rFonts w:ascii="Georgia" w:eastAsia="Georgia" w:hAnsi="Georgia" w:cs="Georgia"/>
        </w:rPr>
        <w:t xml:space="preserve">: </w:t>
      </w:r>
      <w:proofErr w:type="spellStart"/>
      <w:r w:rsidRPr="00EE3EDD">
        <w:rPr>
          <w:rFonts w:ascii="Georgia" w:eastAsia="Georgia" w:hAnsi="Georgia" w:cs="Georgia"/>
        </w:rPr>
        <w:t>RESTful</w:t>
      </w:r>
      <w:proofErr w:type="spellEnd"/>
      <w:r w:rsidRPr="00EE3EDD">
        <w:rPr>
          <w:rFonts w:ascii="Georgia" w:eastAsia="Georgia" w:hAnsi="Georgia" w:cs="Georgia"/>
        </w:rPr>
        <w:t xml:space="preserve"> (HTTP sobre JSON)</w:t>
      </w:r>
      <w:r>
        <w:rPr>
          <w:rFonts w:ascii="Georgia" w:eastAsia="Georgia" w:hAnsi="Georgia" w:cs="Georgia"/>
        </w:rPr>
        <w:t xml:space="preserve"> + </w:t>
      </w:r>
      <w:proofErr w:type="spellStart"/>
      <w:r>
        <w:rPr>
          <w:rFonts w:ascii="Georgia" w:eastAsia="Georgia" w:hAnsi="Georgia" w:cs="Georgia"/>
        </w:rPr>
        <w:t>WebSocket</w:t>
      </w:r>
      <w:proofErr w:type="spellEnd"/>
      <w:r>
        <w:rPr>
          <w:rFonts w:ascii="Georgia" w:eastAsia="Georgia" w:hAnsi="Georgia" w:cs="Georgia"/>
        </w:rPr>
        <w:t>/</w:t>
      </w:r>
      <w:proofErr w:type="spellStart"/>
      <w:r>
        <w:rPr>
          <w:rFonts w:ascii="Georgia" w:eastAsia="Georgia" w:hAnsi="Georgia" w:cs="Georgia"/>
        </w:rPr>
        <w:t>WebRTC</w:t>
      </w:r>
      <w:proofErr w:type="spellEnd"/>
      <w:r>
        <w:rPr>
          <w:rFonts w:ascii="Georgia" w:eastAsia="Georgia" w:hAnsi="Georgia" w:cs="Georgia"/>
        </w:rPr>
        <w:t xml:space="preserve"> (</w:t>
      </w:r>
      <w:proofErr w:type="spellStart"/>
      <w:r>
        <w:rPr>
          <w:rFonts w:ascii="Georgia" w:eastAsia="Georgia" w:hAnsi="Georgia" w:cs="Georgia"/>
        </w:rPr>
        <w:t>streaming</w:t>
      </w:r>
      <w:proofErr w:type="spellEnd"/>
      <w:r>
        <w:rPr>
          <w:rFonts w:ascii="Georgia" w:eastAsia="Georgia" w:hAnsi="Georgia" w:cs="Georgia"/>
        </w:rPr>
        <w:t>)</w:t>
      </w:r>
    </w:p>
    <w:p w14:paraId="7369EEBE" w14:textId="77777777" w:rsidR="00FA53E2" w:rsidRDefault="00FA53E2" w:rsidP="00FA53E2">
      <w:pPr>
        <w:numPr>
          <w:ilvl w:val="0"/>
          <w:numId w:val="8"/>
        </w:numPr>
        <w:rPr>
          <w:rFonts w:ascii="Georgia" w:eastAsia="Georgia" w:hAnsi="Georgia" w:cs="Georgia"/>
        </w:rPr>
      </w:pPr>
      <w:r w:rsidRPr="00EE3EDD">
        <w:rPr>
          <w:rFonts w:ascii="Georgia" w:eastAsia="Georgia" w:hAnsi="Georgia" w:cs="Georgia"/>
          <w:b/>
          <w:bCs/>
        </w:rPr>
        <w:t>Autenticación</w:t>
      </w:r>
      <w:r w:rsidRPr="00EE3EDD">
        <w:rPr>
          <w:rFonts w:ascii="Georgia" w:eastAsia="Georgia" w:hAnsi="Georgia" w:cs="Georgia"/>
        </w:rPr>
        <w:t xml:space="preserve">: </w:t>
      </w:r>
      <w:proofErr w:type="spellStart"/>
      <w:r w:rsidRPr="00EE3EDD">
        <w:rPr>
          <w:rFonts w:ascii="Georgia" w:eastAsia="Georgia" w:hAnsi="Georgia" w:cs="Georgia"/>
        </w:rPr>
        <w:t>B</w:t>
      </w:r>
      <w:r>
        <w:rPr>
          <w:rFonts w:ascii="Georgia" w:eastAsia="Georgia" w:hAnsi="Georgia" w:cs="Georgia"/>
        </w:rPr>
        <w:t>earer</w:t>
      </w:r>
      <w:proofErr w:type="spellEnd"/>
      <w:r>
        <w:rPr>
          <w:rFonts w:ascii="Georgia" w:eastAsia="Georgia" w:hAnsi="Georgia" w:cs="Georgia"/>
        </w:rPr>
        <w:t xml:space="preserve"> Token</w:t>
      </w:r>
    </w:p>
    <w:p w14:paraId="41F8D3A7" w14:textId="12DA85E6" w:rsidR="00FA53E2" w:rsidRPr="00EE3EDD" w:rsidRDefault="00FA53E2" w:rsidP="00FA53E2">
      <w:pPr>
        <w:numPr>
          <w:ilvl w:val="0"/>
          <w:numId w:val="8"/>
        </w:numPr>
        <w:rPr>
          <w:rFonts w:ascii="Georgia" w:eastAsia="Georgia" w:hAnsi="Georgia" w:cs="Georgia"/>
        </w:rPr>
      </w:pPr>
      <w:r w:rsidRPr="00C337E9">
        <w:rPr>
          <w:rFonts w:ascii="Georgia" w:eastAsia="Georgia" w:hAnsi="Georgia" w:cs="Georgia"/>
          <w:b/>
          <w:bCs/>
        </w:rPr>
        <w:t xml:space="preserve">API Referencia: </w:t>
      </w:r>
      <w:hyperlink r:id="rId473" w:history="1">
        <w:r w:rsidRPr="00957B4D">
          <w:rPr>
            <w:rStyle w:val="Hipervnculo"/>
            <w:rFonts w:ascii="Georgia" w:eastAsia="Georgia" w:hAnsi="Georgia" w:cs="Georgia"/>
          </w:rPr>
          <w:t>https://docs.heygen.com/docs/quick-start</w:t>
        </w:r>
      </w:hyperlink>
      <w:r>
        <w:rPr>
          <w:rFonts w:ascii="Georgia" w:eastAsia="Georgia" w:hAnsi="Georgia" w:cs="Georgia"/>
        </w:rPr>
        <w:t xml:space="preserve">  </w:t>
      </w:r>
    </w:p>
    <w:p w14:paraId="01DC856A" w14:textId="2B1A8B30" w:rsidR="00FA53E2" w:rsidRDefault="00FA53E2" w:rsidP="00FA53E2">
      <w:pPr>
        <w:numPr>
          <w:ilvl w:val="0"/>
          <w:numId w:val="8"/>
        </w:numPr>
        <w:rPr>
          <w:rFonts w:ascii="Georgia" w:eastAsia="Georgia" w:hAnsi="Georgia" w:cs="Georgia"/>
        </w:rPr>
      </w:pPr>
      <w:r w:rsidRPr="00EE3EDD">
        <w:rPr>
          <w:rFonts w:ascii="Georgia" w:eastAsia="Georgia" w:hAnsi="Georgia" w:cs="Georgia"/>
          <w:b/>
          <w:bCs/>
        </w:rPr>
        <w:t>Base URL</w:t>
      </w:r>
      <w:r w:rsidRPr="00EE3EDD">
        <w:rPr>
          <w:rFonts w:ascii="Georgia" w:eastAsia="Georgia" w:hAnsi="Georgia" w:cs="Georgia"/>
        </w:rPr>
        <w:t>:</w:t>
      </w:r>
      <w:r>
        <w:rPr>
          <w:rFonts w:ascii="Georgia" w:eastAsia="Georgia" w:hAnsi="Georgia" w:cs="Georgia"/>
        </w:rPr>
        <w:t xml:space="preserve"> </w:t>
      </w:r>
      <w:hyperlink r:id="rId474" w:history="1">
        <w:r w:rsidRPr="00957B4D">
          <w:rPr>
            <w:rStyle w:val="Hipervnculo"/>
            <w:rFonts w:ascii="Georgia" w:eastAsia="Georgia" w:hAnsi="Georgia" w:cs="Georgia"/>
          </w:rPr>
          <w:t>https://api.heygen.com</w:t>
        </w:r>
      </w:hyperlink>
      <w:r>
        <w:rPr>
          <w:rFonts w:ascii="Georgia" w:eastAsia="Georgia" w:hAnsi="Georgia" w:cs="Georgia"/>
        </w:rPr>
        <w:t xml:space="preserve"> </w:t>
      </w:r>
    </w:p>
    <w:p w14:paraId="03F6DB86" w14:textId="50AF4AC9" w:rsidR="00FA53E2" w:rsidRPr="00EE3EDD" w:rsidRDefault="00FA53E2" w:rsidP="00FA53E2">
      <w:pPr>
        <w:numPr>
          <w:ilvl w:val="0"/>
          <w:numId w:val="8"/>
        </w:numPr>
        <w:rPr>
          <w:rFonts w:ascii="Georgia" w:eastAsia="Georgia" w:hAnsi="Georgia" w:cs="Georgia"/>
        </w:rPr>
      </w:pPr>
      <w:r>
        <w:rPr>
          <w:rFonts w:ascii="Georgia" w:eastAsia="Georgia" w:hAnsi="Georgia" w:cs="Georgia"/>
          <w:b/>
          <w:bCs/>
        </w:rPr>
        <w:t>API versión</w:t>
      </w:r>
      <w:r w:rsidRPr="00C337E9">
        <w:rPr>
          <w:rFonts w:ascii="Georgia" w:eastAsia="Georgia" w:hAnsi="Georgia" w:cs="Georgia"/>
        </w:rPr>
        <w:t>:</w:t>
      </w:r>
      <w:r>
        <w:rPr>
          <w:rFonts w:ascii="Georgia" w:eastAsia="Georgia" w:hAnsi="Georgia" w:cs="Georgia"/>
        </w:rPr>
        <w:t xml:space="preserve"> V</w:t>
      </w:r>
      <w:r w:rsidR="00095C08">
        <w:rPr>
          <w:rFonts w:ascii="Georgia" w:eastAsia="Georgia" w:hAnsi="Georgia" w:cs="Georgia"/>
        </w:rPr>
        <w:t>4.0.8</w:t>
      </w:r>
    </w:p>
    <w:p w14:paraId="30505702" w14:textId="2088A3CD" w:rsidR="00FA53E2" w:rsidRPr="00EE3EDD" w:rsidRDefault="00FA53E2" w:rsidP="00FA53E2">
      <w:pPr>
        <w:numPr>
          <w:ilvl w:val="0"/>
          <w:numId w:val="8"/>
        </w:numPr>
        <w:rPr>
          <w:rFonts w:ascii="Georgia" w:eastAsia="Georgia" w:hAnsi="Georgia" w:cs="Georgia"/>
        </w:rPr>
      </w:pPr>
      <w:r w:rsidRPr="00EE3EDD">
        <w:rPr>
          <w:rFonts w:ascii="Georgia" w:eastAsia="Georgia" w:hAnsi="Georgia" w:cs="Georgia"/>
          <w:b/>
          <w:bCs/>
        </w:rPr>
        <w:t>Formatos admitidos</w:t>
      </w:r>
      <w:r w:rsidRPr="00EE3EDD">
        <w:rPr>
          <w:rFonts w:ascii="Georgia" w:eastAsia="Georgia" w:hAnsi="Georgia" w:cs="Georgia"/>
        </w:rPr>
        <w:t>: JSON en entrada y salida</w:t>
      </w:r>
      <w:r>
        <w:rPr>
          <w:rFonts w:ascii="Georgia" w:eastAsia="Georgia" w:hAnsi="Georgia" w:cs="Georgia"/>
        </w:rPr>
        <w:t>.</w:t>
      </w:r>
    </w:p>
    <w:p w14:paraId="1526C275" w14:textId="77777777" w:rsidR="00FA53E2" w:rsidRPr="00F20F45" w:rsidRDefault="00FA53E2" w:rsidP="00FA53E2">
      <w:pPr>
        <w:pStyle w:val="Textoindependiente"/>
        <w:spacing w:before="6"/>
        <w:rPr>
          <w:rFonts w:ascii="Arial"/>
          <w:sz w:val="19"/>
        </w:rPr>
      </w:pPr>
    </w:p>
    <w:p w14:paraId="0AFECBD3" w14:textId="77777777" w:rsidR="00FA53E2" w:rsidRPr="00F20F45" w:rsidRDefault="00FA53E2" w:rsidP="008C29B4">
      <w:pPr>
        <w:pStyle w:val="Estilo1"/>
        <w:numPr>
          <w:ilvl w:val="0"/>
          <w:numId w:val="9"/>
        </w:numPr>
        <w:rPr>
          <w:rFonts w:ascii="Georgia" w:eastAsia="Georgia" w:hAnsi="Georgia" w:cs="Georgia"/>
        </w:rPr>
      </w:pPr>
      <w:r w:rsidRPr="00F20F45">
        <w:rPr>
          <w:rFonts w:ascii="Georgia" w:eastAsia="Georgia" w:hAnsi="Georgia" w:cs="Georgia"/>
        </w:rPr>
        <w:t>Funcionalidades principales</w:t>
      </w:r>
    </w:p>
    <w:tbl>
      <w:tblPr>
        <w:tblStyle w:val="Tabladecuadrcula4"/>
        <w:tblW w:w="0" w:type="auto"/>
        <w:tblLook w:val="04A0" w:firstRow="1" w:lastRow="0" w:firstColumn="1" w:lastColumn="0" w:noHBand="0" w:noVBand="1"/>
      </w:tblPr>
      <w:tblGrid>
        <w:gridCol w:w="4078"/>
        <w:gridCol w:w="4416"/>
      </w:tblGrid>
      <w:tr w:rsidR="00FA53E2" w:rsidRPr="00F20F45" w14:paraId="4E9934B9" w14:textId="77777777" w:rsidTr="00EF689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BDE1A28" w14:textId="77777777" w:rsidR="00FA53E2" w:rsidRPr="00F20F45" w:rsidRDefault="00FA53E2" w:rsidP="00EF6898">
            <w:pPr>
              <w:jc w:val="center"/>
              <w:rPr>
                <w:rFonts w:ascii="Georgia" w:eastAsia="Georgia" w:hAnsi="Georgia" w:cs="Georgia"/>
                <w:b w:val="0"/>
                <w:bCs w:val="0"/>
                <w:sz w:val="24"/>
                <w:szCs w:val="24"/>
              </w:rPr>
            </w:pPr>
            <w:proofErr w:type="spellStart"/>
            <w:r w:rsidRPr="00F20F45">
              <w:rPr>
                <w:rFonts w:ascii="Georgia" w:eastAsia="Georgia" w:hAnsi="Georgia" w:cs="Georgia"/>
                <w:b w:val="0"/>
                <w:bCs w:val="0"/>
                <w:sz w:val="24"/>
                <w:szCs w:val="24"/>
              </w:rPr>
              <w:t>Endpoint</w:t>
            </w:r>
            <w:proofErr w:type="spellEnd"/>
          </w:p>
        </w:tc>
        <w:tc>
          <w:tcPr>
            <w:tcW w:w="0" w:type="auto"/>
            <w:hideMark/>
          </w:tcPr>
          <w:p w14:paraId="429E5114" w14:textId="77777777" w:rsidR="00FA53E2" w:rsidRPr="00F20F45" w:rsidRDefault="00FA53E2" w:rsidP="00EF6898">
            <w:pPr>
              <w:jc w:val="center"/>
              <w:cnfStyle w:val="100000000000" w:firstRow="1" w:lastRow="0" w:firstColumn="0" w:lastColumn="0" w:oddVBand="0" w:evenVBand="0" w:oddHBand="0" w:evenHBand="0" w:firstRowFirstColumn="0" w:firstRowLastColumn="0" w:lastRowFirstColumn="0" w:lastRowLastColumn="0"/>
              <w:rPr>
                <w:rFonts w:ascii="Georgia" w:eastAsia="Georgia" w:hAnsi="Georgia" w:cs="Georgia"/>
                <w:b w:val="0"/>
                <w:bCs w:val="0"/>
                <w:sz w:val="24"/>
                <w:szCs w:val="24"/>
              </w:rPr>
            </w:pPr>
            <w:r w:rsidRPr="00F20F45">
              <w:rPr>
                <w:rFonts w:ascii="Georgia" w:eastAsia="Georgia" w:hAnsi="Georgia" w:cs="Georgia"/>
                <w:b w:val="0"/>
                <w:bCs w:val="0"/>
                <w:sz w:val="24"/>
                <w:szCs w:val="24"/>
              </w:rPr>
              <w:t>Descripción técnica</w:t>
            </w:r>
          </w:p>
        </w:tc>
      </w:tr>
      <w:tr w:rsidR="00FA53E2" w:rsidRPr="00F20F45" w14:paraId="2D090316" w14:textId="77777777" w:rsidTr="00EF68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688697B" w14:textId="45AB715E" w:rsidR="00FA53E2" w:rsidRPr="00F20F45" w:rsidRDefault="00FA53E2" w:rsidP="00EF6898">
            <w:pPr>
              <w:rPr>
                <w:rFonts w:ascii="Georgia" w:eastAsia="Georgia" w:hAnsi="Georgia" w:cs="Georgia"/>
                <w:sz w:val="20"/>
                <w:szCs w:val="20"/>
              </w:rPr>
            </w:pPr>
            <w:r w:rsidRPr="00F20F45">
              <w:rPr>
                <w:rFonts w:ascii="Georgia" w:eastAsia="Georgia" w:hAnsi="Georgia" w:cs="Georgia"/>
                <w:sz w:val="20"/>
                <w:szCs w:val="20"/>
              </w:rPr>
              <w:t>POST /</w:t>
            </w:r>
            <w:r w:rsidR="004F33A8">
              <w:rPr>
                <w:rFonts w:ascii="Georgia" w:eastAsia="Georgia" w:hAnsi="Georgia" w:cs="Georgia"/>
                <w:sz w:val="20"/>
                <w:szCs w:val="20"/>
              </w:rPr>
              <w:t>v1/video/</w:t>
            </w:r>
            <w:proofErr w:type="spellStart"/>
            <w:r w:rsidR="004F33A8">
              <w:rPr>
                <w:rFonts w:ascii="Georgia" w:eastAsia="Georgia" w:hAnsi="Georgia" w:cs="Georgia"/>
                <w:sz w:val="20"/>
                <w:szCs w:val="20"/>
              </w:rPr>
              <w:t>generate</w:t>
            </w:r>
            <w:proofErr w:type="spellEnd"/>
          </w:p>
        </w:tc>
        <w:tc>
          <w:tcPr>
            <w:tcW w:w="0" w:type="auto"/>
            <w:vAlign w:val="center"/>
            <w:hideMark/>
          </w:tcPr>
          <w:p w14:paraId="1A439071" w14:textId="3858BEDD" w:rsidR="00FA53E2" w:rsidRPr="00F20F45" w:rsidRDefault="004F33A8" w:rsidP="00EF6898">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rea un avatar digital a partir de texto / audio y parámetros configurables</w:t>
            </w:r>
          </w:p>
        </w:tc>
      </w:tr>
      <w:tr w:rsidR="00FA53E2" w:rsidRPr="00F20F45" w14:paraId="46F9AD0C" w14:textId="77777777" w:rsidTr="00EF6898">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DC83A22" w14:textId="4A797C78" w:rsidR="00FA53E2" w:rsidRPr="00F20F45" w:rsidRDefault="00FA53E2" w:rsidP="00EF6898">
            <w:pPr>
              <w:rPr>
                <w:rFonts w:ascii="Georgia" w:eastAsia="Georgia" w:hAnsi="Georgia" w:cs="Georgia"/>
                <w:sz w:val="20"/>
                <w:szCs w:val="20"/>
              </w:rPr>
            </w:pPr>
            <w:r w:rsidRPr="00F20F45">
              <w:rPr>
                <w:rFonts w:ascii="Georgia" w:eastAsia="Georgia" w:hAnsi="Georgia" w:cs="Georgia"/>
                <w:sz w:val="20"/>
                <w:szCs w:val="20"/>
              </w:rPr>
              <w:t>GET /v</w:t>
            </w:r>
            <w:r w:rsidR="004F33A8">
              <w:rPr>
                <w:rFonts w:ascii="Georgia" w:eastAsia="Georgia" w:hAnsi="Georgia" w:cs="Georgia"/>
                <w:sz w:val="20"/>
                <w:szCs w:val="20"/>
              </w:rPr>
              <w:t>1</w:t>
            </w:r>
            <w:r w:rsidRPr="00F20F45">
              <w:rPr>
                <w:rFonts w:ascii="Georgia" w:eastAsia="Georgia" w:hAnsi="Georgia" w:cs="Georgia"/>
                <w:sz w:val="20"/>
                <w:szCs w:val="20"/>
              </w:rPr>
              <w:t>/</w:t>
            </w:r>
            <w:proofErr w:type="spellStart"/>
            <w:r w:rsidR="004F33A8">
              <w:rPr>
                <w:rFonts w:ascii="Georgia" w:eastAsia="Georgia" w:hAnsi="Georgia" w:cs="Georgia"/>
                <w:sz w:val="20"/>
                <w:szCs w:val="20"/>
              </w:rPr>
              <w:t>video_status.get</w:t>
            </w:r>
            <w:proofErr w:type="spellEnd"/>
          </w:p>
        </w:tc>
        <w:tc>
          <w:tcPr>
            <w:tcW w:w="0" w:type="auto"/>
            <w:vAlign w:val="center"/>
            <w:hideMark/>
          </w:tcPr>
          <w:p w14:paraId="156B0DB6" w14:textId="15702EBA" w:rsidR="00FA53E2" w:rsidRPr="00F20F45" w:rsidRDefault="004F33A8" w:rsidP="00EF6898">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onsulta el estado de un vídeo</w:t>
            </w:r>
          </w:p>
        </w:tc>
      </w:tr>
      <w:tr w:rsidR="00FA53E2" w:rsidRPr="00F20F45" w14:paraId="5395BDF0" w14:textId="77777777" w:rsidTr="00EF68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D8EE35A" w14:textId="596C67EE" w:rsidR="00FA53E2" w:rsidRPr="00F20F45" w:rsidRDefault="004F33A8" w:rsidP="00EF6898">
            <w:pPr>
              <w:rPr>
                <w:rFonts w:ascii="Georgia" w:eastAsia="Georgia" w:hAnsi="Georgia" w:cs="Georgia"/>
                <w:sz w:val="20"/>
                <w:szCs w:val="20"/>
              </w:rPr>
            </w:pPr>
            <w:r>
              <w:rPr>
                <w:rFonts w:ascii="Georgia" w:eastAsia="Georgia" w:hAnsi="Georgia" w:cs="Georgia"/>
                <w:sz w:val="20"/>
                <w:szCs w:val="20"/>
              </w:rPr>
              <w:t>POST</w:t>
            </w:r>
            <w:r w:rsidR="00FA53E2" w:rsidRPr="00F20F45">
              <w:rPr>
                <w:rFonts w:ascii="Georgia" w:eastAsia="Georgia" w:hAnsi="Georgia" w:cs="Georgia"/>
                <w:sz w:val="20"/>
                <w:szCs w:val="20"/>
              </w:rPr>
              <w:t xml:space="preserve"> /v2/videos/{id}/</w:t>
            </w:r>
            <w:proofErr w:type="spellStart"/>
            <w:r>
              <w:rPr>
                <w:rFonts w:ascii="Georgia" w:eastAsia="Georgia" w:hAnsi="Georgia" w:cs="Georgia"/>
                <w:sz w:val="20"/>
                <w:szCs w:val="20"/>
              </w:rPr>
              <w:t>generate</w:t>
            </w:r>
            <w:proofErr w:type="spellEnd"/>
          </w:p>
        </w:tc>
        <w:tc>
          <w:tcPr>
            <w:tcW w:w="0" w:type="auto"/>
            <w:vAlign w:val="center"/>
            <w:hideMark/>
          </w:tcPr>
          <w:p w14:paraId="6DB4FE89" w14:textId="3AA19482" w:rsidR="00FA53E2" w:rsidRPr="00F20F45" w:rsidRDefault="004F33A8" w:rsidP="00EF6898">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rea un vídeo a partir de una plantilla</w:t>
            </w:r>
          </w:p>
        </w:tc>
      </w:tr>
      <w:tr w:rsidR="00FA53E2" w:rsidRPr="00F20F45" w14:paraId="1DBB27F7" w14:textId="77777777" w:rsidTr="00EF6898">
        <w:tc>
          <w:tcPr>
            <w:cnfStyle w:val="001000000000" w:firstRow="0" w:lastRow="0" w:firstColumn="1" w:lastColumn="0" w:oddVBand="0" w:evenVBand="0" w:oddHBand="0" w:evenHBand="0" w:firstRowFirstColumn="0" w:firstRowLastColumn="0" w:lastRowFirstColumn="0" w:lastRowLastColumn="0"/>
            <w:tcW w:w="0" w:type="auto"/>
            <w:vAlign w:val="center"/>
          </w:tcPr>
          <w:p w14:paraId="32A476E1" w14:textId="32D994AF" w:rsidR="00FA53E2" w:rsidRPr="00F20F45" w:rsidRDefault="00FA53E2" w:rsidP="00EF6898">
            <w:pPr>
              <w:rPr>
                <w:rFonts w:ascii="Georgia" w:eastAsia="Georgia" w:hAnsi="Georgia" w:cs="Georgia"/>
                <w:b w:val="0"/>
                <w:bCs w:val="0"/>
                <w:sz w:val="20"/>
                <w:szCs w:val="20"/>
              </w:rPr>
            </w:pPr>
            <w:r w:rsidRPr="009275C3">
              <w:rPr>
                <w:rFonts w:ascii="Georgia" w:eastAsia="Georgia" w:hAnsi="Georgia" w:cs="Georgia"/>
                <w:sz w:val="20"/>
                <w:szCs w:val="20"/>
              </w:rPr>
              <w:t>POST /v2/</w:t>
            </w:r>
            <w:proofErr w:type="spellStart"/>
            <w:r w:rsidR="004F33A8">
              <w:rPr>
                <w:rFonts w:ascii="Georgia" w:eastAsia="Georgia" w:hAnsi="Georgia" w:cs="Georgia"/>
                <w:sz w:val="20"/>
                <w:szCs w:val="20"/>
              </w:rPr>
              <w:t>video_translate</w:t>
            </w:r>
            <w:proofErr w:type="spellEnd"/>
          </w:p>
        </w:tc>
        <w:tc>
          <w:tcPr>
            <w:tcW w:w="0" w:type="auto"/>
            <w:vAlign w:val="center"/>
          </w:tcPr>
          <w:p w14:paraId="6A7175A5" w14:textId="4023FCF3" w:rsidR="00FA53E2" w:rsidRPr="00F20F45" w:rsidRDefault="004F33A8" w:rsidP="00EF6898">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Traduce a otro idioma un vídeo.</w:t>
            </w:r>
          </w:p>
        </w:tc>
      </w:tr>
      <w:tr w:rsidR="00C04B58" w:rsidRPr="00F20F45" w14:paraId="55C31645" w14:textId="77777777" w:rsidTr="00EF68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685492E8" w14:textId="48DC35AB" w:rsidR="00C04B58" w:rsidRPr="009275C3" w:rsidRDefault="00C04B58" w:rsidP="00EF6898">
            <w:pPr>
              <w:rPr>
                <w:rFonts w:ascii="Georgia" w:eastAsia="Georgia" w:hAnsi="Georgia" w:cs="Georgia"/>
                <w:sz w:val="20"/>
                <w:szCs w:val="20"/>
              </w:rPr>
            </w:pPr>
            <w:r>
              <w:rPr>
                <w:rFonts w:ascii="Georgia" w:eastAsia="Georgia" w:hAnsi="Georgia" w:cs="Georgia"/>
                <w:sz w:val="20"/>
                <w:szCs w:val="20"/>
              </w:rPr>
              <w:t>POST /v1/</w:t>
            </w:r>
            <w:proofErr w:type="spellStart"/>
            <w:r>
              <w:rPr>
                <w:rFonts w:ascii="Georgia" w:eastAsia="Georgia" w:hAnsi="Georgia" w:cs="Georgia"/>
                <w:sz w:val="20"/>
                <w:szCs w:val="20"/>
              </w:rPr>
              <w:t>streaming.new</w:t>
            </w:r>
            <w:proofErr w:type="spellEnd"/>
          </w:p>
        </w:tc>
        <w:tc>
          <w:tcPr>
            <w:tcW w:w="0" w:type="auto"/>
            <w:vAlign w:val="center"/>
          </w:tcPr>
          <w:p w14:paraId="0F94AD25" w14:textId="0DF8B45E" w:rsidR="00C04B58" w:rsidRDefault="00C04B58" w:rsidP="00EF6898">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 xml:space="preserve">Inicia una sesión </w:t>
            </w:r>
            <w:proofErr w:type="spellStart"/>
            <w:r>
              <w:rPr>
                <w:rFonts w:ascii="Georgia" w:eastAsia="Georgia" w:hAnsi="Georgia" w:cs="Georgia"/>
                <w:sz w:val="20"/>
                <w:szCs w:val="20"/>
              </w:rPr>
              <w:t>Streaming</w:t>
            </w:r>
            <w:proofErr w:type="spellEnd"/>
          </w:p>
        </w:tc>
      </w:tr>
      <w:tr w:rsidR="00C04B58" w:rsidRPr="00F20F45" w14:paraId="4083B668" w14:textId="77777777" w:rsidTr="00EF6898">
        <w:tc>
          <w:tcPr>
            <w:cnfStyle w:val="001000000000" w:firstRow="0" w:lastRow="0" w:firstColumn="1" w:lastColumn="0" w:oddVBand="0" w:evenVBand="0" w:oddHBand="0" w:evenHBand="0" w:firstRowFirstColumn="0" w:firstRowLastColumn="0" w:lastRowFirstColumn="0" w:lastRowLastColumn="0"/>
            <w:tcW w:w="0" w:type="auto"/>
            <w:vAlign w:val="center"/>
          </w:tcPr>
          <w:p w14:paraId="22199747" w14:textId="2FDB5A98" w:rsidR="00C04B58" w:rsidRDefault="00C04B58" w:rsidP="00EF6898">
            <w:pPr>
              <w:rPr>
                <w:rFonts w:ascii="Georgia" w:eastAsia="Georgia" w:hAnsi="Georgia" w:cs="Georgia"/>
                <w:sz w:val="20"/>
                <w:szCs w:val="20"/>
              </w:rPr>
            </w:pPr>
            <w:r>
              <w:rPr>
                <w:rFonts w:ascii="Georgia" w:eastAsia="Georgia" w:hAnsi="Georgia" w:cs="Georgia"/>
                <w:sz w:val="20"/>
                <w:szCs w:val="20"/>
              </w:rPr>
              <w:t>POST /v2/</w:t>
            </w:r>
            <w:proofErr w:type="spellStart"/>
            <w:r>
              <w:rPr>
                <w:rFonts w:ascii="Georgia" w:eastAsia="Georgia" w:hAnsi="Georgia" w:cs="Georgia"/>
                <w:sz w:val="20"/>
                <w:szCs w:val="20"/>
              </w:rPr>
              <w:t>photo_avatar</w:t>
            </w:r>
            <w:proofErr w:type="spellEnd"/>
            <w:r>
              <w:rPr>
                <w:rFonts w:ascii="Georgia" w:eastAsia="Georgia" w:hAnsi="Georgia" w:cs="Georgia"/>
                <w:sz w:val="20"/>
                <w:szCs w:val="20"/>
              </w:rPr>
              <w:t>/</w:t>
            </w:r>
            <w:proofErr w:type="spellStart"/>
            <w:r>
              <w:rPr>
                <w:rFonts w:ascii="Georgia" w:eastAsia="Georgia" w:hAnsi="Georgia" w:cs="Georgia"/>
                <w:sz w:val="20"/>
                <w:szCs w:val="20"/>
              </w:rPr>
              <w:t>photo</w:t>
            </w:r>
            <w:proofErr w:type="spellEnd"/>
            <w:r>
              <w:rPr>
                <w:rFonts w:ascii="Georgia" w:eastAsia="Georgia" w:hAnsi="Georgia" w:cs="Georgia"/>
                <w:sz w:val="20"/>
                <w:szCs w:val="20"/>
              </w:rPr>
              <w:t>/</w:t>
            </w:r>
            <w:proofErr w:type="spellStart"/>
            <w:r>
              <w:rPr>
                <w:rFonts w:ascii="Georgia" w:eastAsia="Georgia" w:hAnsi="Georgia" w:cs="Georgia"/>
                <w:sz w:val="20"/>
                <w:szCs w:val="20"/>
              </w:rPr>
              <w:t>generate</w:t>
            </w:r>
            <w:proofErr w:type="spellEnd"/>
          </w:p>
        </w:tc>
        <w:tc>
          <w:tcPr>
            <w:tcW w:w="0" w:type="auto"/>
            <w:vAlign w:val="center"/>
          </w:tcPr>
          <w:p w14:paraId="4ACD4959" w14:textId="7DD0A3C5" w:rsidR="00C04B58" w:rsidRDefault="00C04B58" w:rsidP="00EF6898">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rea un avatar a partir de una foto</w:t>
            </w:r>
          </w:p>
        </w:tc>
      </w:tr>
    </w:tbl>
    <w:p w14:paraId="2FF8ED39" w14:textId="77777777" w:rsidR="00FA53E2" w:rsidRDefault="00FA53E2" w:rsidP="00FA53E2">
      <w:pPr>
        <w:pStyle w:val="Textoindependiente"/>
        <w:spacing w:before="6"/>
        <w:rPr>
          <w:rFonts w:ascii="Arial"/>
          <w:sz w:val="19"/>
        </w:rPr>
      </w:pPr>
    </w:p>
    <w:p w14:paraId="7BB169E9" w14:textId="77777777" w:rsidR="00FA53E2" w:rsidRDefault="00FA53E2" w:rsidP="008C29B4">
      <w:pPr>
        <w:pStyle w:val="Estilo1"/>
        <w:numPr>
          <w:ilvl w:val="0"/>
          <w:numId w:val="9"/>
        </w:numPr>
        <w:rPr>
          <w:rFonts w:ascii="Georgia" w:eastAsia="Georgia" w:hAnsi="Georgia" w:cs="Georgia"/>
        </w:rPr>
      </w:pPr>
      <w:r w:rsidRPr="00F20F45">
        <w:rPr>
          <w:rFonts w:ascii="Georgia" w:eastAsia="Georgia" w:hAnsi="Georgia" w:cs="Georgia"/>
        </w:rPr>
        <w:t>Parámetros principales de creación de video</w:t>
      </w:r>
    </w:p>
    <w:p w14:paraId="07B80A10" w14:textId="77777777" w:rsidR="00C57E85" w:rsidRDefault="00C57E85" w:rsidP="00C57E85">
      <w:pPr>
        <w:widowControl w:val="0"/>
        <w:autoSpaceDE w:val="0"/>
        <w:autoSpaceDN w:val="0"/>
        <w:adjustRightInd w:val="0"/>
        <w:spacing w:after="0" w:line="240" w:lineRule="auto"/>
        <w:rPr>
          <w:rFonts w:ascii="Courier New" w:hAnsi="Courier New" w:cs="Courier New"/>
          <w:color w:val="000000"/>
          <w:sz w:val="20"/>
          <w:szCs w:val="20"/>
          <w:highlight w:val="white"/>
        </w:rPr>
      </w:pPr>
      <w:proofErr w:type="spellStart"/>
      <w:r>
        <w:rPr>
          <w:rFonts w:ascii="Courier New" w:hAnsi="Courier New" w:cs="Courier New"/>
          <w:b/>
          <w:bCs/>
          <w:color w:val="0000FF"/>
          <w:sz w:val="20"/>
          <w:szCs w:val="20"/>
          <w:highlight w:val="white"/>
        </w:rPr>
        <w:t>import</w:t>
      </w:r>
      <w:proofErr w:type="spellEnd"/>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movioApi</w:t>
      </w:r>
      <w:proofErr w:type="spellEnd"/>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from</w:t>
      </w:r>
      <w:proofErr w:type="spellEnd"/>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api/</w:t>
      </w:r>
      <w:proofErr w:type="spellStart"/>
      <w:r>
        <w:rPr>
          <w:rFonts w:ascii="Courier New" w:hAnsi="Courier New" w:cs="Courier New"/>
          <w:color w:val="808080"/>
          <w:sz w:val="20"/>
          <w:szCs w:val="20"/>
          <w:highlight w:val="white"/>
        </w:rPr>
        <w:t>movio</w:t>
      </w:r>
      <w:proofErr w:type="spellEnd"/>
      <w:r>
        <w:rPr>
          <w:rFonts w:ascii="Courier New" w:hAnsi="Courier New" w:cs="Courier New"/>
          <w:color w:val="808080"/>
          <w:sz w:val="20"/>
          <w:szCs w:val="20"/>
          <w:highlight w:val="white"/>
        </w:rPr>
        <w:t>-api'</w:t>
      </w:r>
      <w:r>
        <w:rPr>
          <w:rFonts w:ascii="Courier New" w:hAnsi="Courier New" w:cs="Courier New"/>
          <w:b/>
          <w:bCs/>
          <w:color w:val="000080"/>
          <w:sz w:val="20"/>
          <w:szCs w:val="20"/>
          <w:highlight w:val="white"/>
        </w:rPr>
        <w:t>;</w:t>
      </w:r>
    </w:p>
    <w:p w14:paraId="3A66C913" w14:textId="77777777" w:rsidR="00C57E85" w:rsidRDefault="00C57E85" w:rsidP="00C57E85">
      <w:pPr>
        <w:widowControl w:val="0"/>
        <w:autoSpaceDE w:val="0"/>
        <w:autoSpaceDN w:val="0"/>
        <w:adjustRightInd w:val="0"/>
        <w:spacing w:after="0" w:line="240" w:lineRule="auto"/>
        <w:rPr>
          <w:rFonts w:ascii="Courier New" w:hAnsi="Courier New" w:cs="Courier New"/>
          <w:color w:val="000000"/>
          <w:sz w:val="20"/>
          <w:szCs w:val="20"/>
          <w:highlight w:val="white"/>
        </w:rPr>
      </w:pPr>
    </w:p>
    <w:p w14:paraId="143CBFC3" w14:textId="77777777" w:rsidR="00C57E85" w:rsidRDefault="00C57E85" w:rsidP="00C57E85">
      <w:pPr>
        <w:widowControl w:val="0"/>
        <w:autoSpaceDE w:val="0"/>
        <w:autoSpaceDN w:val="0"/>
        <w:adjustRightInd w:val="0"/>
        <w:spacing w:after="0" w:line="240" w:lineRule="auto"/>
        <w:rPr>
          <w:rFonts w:ascii="Courier New" w:hAnsi="Courier New" w:cs="Courier New"/>
          <w:color w:val="000000"/>
          <w:sz w:val="20"/>
          <w:szCs w:val="20"/>
          <w:highlight w:val="white"/>
        </w:rPr>
      </w:pPr>
      <w:proofErr w:type="spellStart"/>
      <w:r>
        <w:rPr>
          <w:rFonts w:ascii="Courier New" w:hAnsi="Courier New" w:cs="Courier New"/>
          <w:color w:val="000000"/>
          <w:sz w:val="20"/>
          <w:szCs w:val="20"/>
          <w:highlight w:val="white"/>
        </w:rPr>
        <w:t>movioApi</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auth</w:t>
      </w:r>
      <w:proofErr w:type="spellEnd"/>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lt;</w:t>
      </w:r>
      <w:proofErr w:type="spellStart"/>
      <w:r>
        <w:rPr>
          <w:rFonts w:ascii="Courier New" w:hAnsi="Courier New" w:cs="Courier New"/>
          <w:color w:val="808080"/>
          <w:sz w:val="20"/>
          <w:szCs w:val="20"/>
          <w:highlight w:val="white"/>
        </w:rPr>
        <w:t>your</w:t>
      </w:r>
      <w:proofErr w:type="spellEnd"/>
      <w:r>
        <w:rPr>
          <w:rFonts w:ascii="Courier New" w:hAnsi="Courier New" w:cs="Courier New"/>
          <w:color w:val="808080"/>
          <w:sz w:val="20"/>
          <w:szCs w:val="20"/>
          <w:highlight w:val="white"/>
        </w:rPr>
        <w:t>-api-</w:t>
      </w:r>
      <w:proofErr w:type="spellStart"/>
      <w:r>
        <w:rPr>
          <w:rFonts w:ascii="Courier New" w:hAnsi="Courier New" w:cs="Courier New"/>
          <w:color w:val="808080"/>
          <w:sz w:val="20"/>
          <w:szCs w:val="20"/>
          <w:highlight w:val="white"/>
        </w:rPr>
        <w:t>key</w:t>
      </w:r>
      <w:proofErr w:type="spellEnd"/>
      <w:r>
        <w:rPr>
          <w:rFonts w:ascii="Courier New" w:hAnsi="Courier New" w:cs="Courier New"/>
          <w:color w:val="808080"/>
          <w:sz w:val="20"/>
          <w:szCs w:val="20"/>
          <w:highlight w:val="white"/>
        </w:rPr>
        <w:t>&gt;'</w:t>
      </w:r>
      <w:r>
        <w:rPr>
          <w:rFonts w:ascii="Courier New" w:hAnsi="Courier New" w:cs="Courier New"/>
          <w:b/>
          <w:bCs/>
          <w:color w:val="000080"/>
          <w:sz w:val="20"/>
          <w:szCs w:val="20"/>
          <w:highlight w:val="white"/>
        </w:rPr>
        <w:t>);</w:t>
      </w:r>
    </w:p>
    <w:p w14:paraId="799557DB" w14:textId="77777777" w:rsidR="00C57E85" w:rsidRDefault="00C57E85" w:rsidP="00C57E85">
      <w:pPr>
        <w:widowControl w:val="0"/>
        <w:autoSpaceDE w:val="0"/>
        <w:autoSpaceDN w:val="0"/>
        <w:adjustRightInd w:val="0"/>
        <w:spacing w:after="0" w:line="240" w:lineRule="auto"/>
        <w:rPr>
          <w:rFonts w:ascii="Courier New" w:hAnsi="Courier New" w:cs="Courier New"/>
          <w:color w:val="000000"/>
          <w:sz w:val="20"/>
          <w:szCs w:val="20"/>
          <w:highlight w:val="white"/>
        </w:rPr>
      </w:pPr>
      <w:proofErr w:type="spellStart"/>
      <w:r>
        <w:rPr>
          <w:rFonts w:ascii="Courier New" w:hAnsi="Courier New" w:cs="Courier New"/>
          <w:color w:val="000000"/>
          <w:sz w:val="20"/>
          <w:szCs w:val="20"/>
          <w:highlight w:val="white"/>
        </w:rPr>
        <w:t>movioApi</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uploadAsset</w:t>
      </w:r>
      <w:proofErr w:type="spellEnd"/>
      <w:r>
        <w:rPr>
          <w:rFonts w:ascii="Courier New" w:hAnsi="Courier New" w:cs="Courier New"/>
          <w:b/>
          <w:bCs/>
          <w:color w:val="000080"/>
          <w:sz w:val="20"/>
          <w:szCs w:val="20"/>
          <w:highlight w:val="white"/>
        </w:rPr>
        <w:t>()</w:t>
      </w:r>
    </w:p>
    <w:p w14:paraId="7158595A" w14:textId="77777777" w:rsidR="00C57E85" w:rsidRDefault="00C57E85" w:rsidP="00C57E85">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roofErr w:type="spellStart"/>
      <w:r>
        <w:rPr>
          <w:rFonts w:ascii="Courier New" w:hAnsi="Courier New" w:cs="Courier New"/>
          <w:color w:val="000000"/>
          <w:sz w:val="20"/>
          <w:szCs w:val="20"/>
          <w:highlight w:val="white"/>
        </w:rPr>
        <w:t>then</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data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consol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log</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data</w:t>
      </w:r>
      <w:r>
        <w:rPr>
          <w:rFonts w:ascii="Courier New" w:hAnsi="Courier New" w:cs="Courier New"/>
          <w:b/>
          <w:bCs/>
          <w:color w:val="000080"/>
          <w:sz w:val="20"/>
          <w:szCs w:val="20"/>
          <w:highlight w:val="white"/>
        </w:rPr>
        <w:t>))</w:t>
      </w:r>
    </w:p>
    <w:p w14:paraId="6568C801" w14:textId="77777777" w:rsidR="00C57E85" w:rsidRDefault="00C57E85" w:rsidP="00C57E85">
      <w:pPr>
        <w:widowControl w:val="0"/>
        <w:autoSpaceDE w:val="0"/>
        <w:autoSpaceDN w:val="0"/>
        <w:adjustRightInd w:val="0"/>
        <w:spacing w:after="0" w:line="240" w:lineRule="auto"/>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b/>
          <w:bCs/>
          <w:color w:val="0000FF"/>
          <w:sz w:val="20"/>
          <w:szCs w:val="20"/>
          <w:highlight w:val="white"/>
        </w:rPr>
        <w:t>catch</w:t>
      </w:r>
      <w:r>
        <w:rPr>
          <w:rFonts w:ascii="Courier New" w:hAnsi="Courier New" w:cs="Courier New"/>
          <w:b/>
          <w:bCs/>
          <w:color w:val="000080"/>
          <w:sz w:val="20"/>
          <w:szCs w:val="20"/>
          <w:highlight w:val="white"/>
        </w:rPr>
        <w:t>(</w:t>
      </w:r>
      <w:proofErr w:type="spellStart"/>
      <w:r>
        <w:rPr>
          <w:rFonts w:ascii="Courier New" w:hAnsi="Courier New" w:cs="Courier New"/>
          <w:color w:val="000000"/>
          <w:sz w:val="20"/>
          <w:szCs w:val="20"/>
          <w:highlight w:val="white"/>
        </w:rPr>
        <w:t>err</w:t>
      </w:r>
      <w:proofErr w:type="spellEnd"/>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consol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error</w:t>
      </w:r>
      <w:proofErr w:type="spellEnd"/>
      <w:r>
        <w:rPr>
          <w:rFonts w:ascii="Courier New" w:hAnsi="Courier New" w:cs="Courier New"/>
          <w:b/>
          <w:bCs/>
          <w:color w:val="000080"/>
          <w:sz w:val="20"/>
          <w:szCs w:val="20"/>
          <w:highlight w:val="white"/>
        </w:rPr>
        <w:t>(</w:t>
      </w:r>
      <w:proofErr w:type="spellStart"/>
      <w:r>
        <w:rPr>
          <w:rFonts w:ascii="Courier New" w:hAnsi="Courier New" w:cs="Courier New"/>
          <w:color w:val="000000"/>
          <w:sz w:val="20"/>
          <w:szCs w:val="20"/>
          <w:highlight w:val="white"/>
        </w:rPr>
        <w:t>err</w:t>
      </w:r>
      <w:proofErr w:type="spellEnd"/>
      <w:r>
        <w:rPr>
          <w:rFonts w:ascii="Courier New" w:hAnsi="Courier New" w:cs="Courier New"/>
          <w:b/>
          <w:bCs/>
          <w:color w:val="000080"/>
          <w:sz w:val="20"/>
          <w:szCs w:val="20"/>
          <w:highlight w:val="white"/>
        </w:rPr>
        <w:t>));</w:t>
      </w:r>
    </w:p>
    <w:p w14:paraId="5EA17F45" w14:textId="77777777" w:rsidR="00FA53E2" w:rsidRPr="003A7237" w:rsidRDefault="00FA53E2" w:rsidP="00FA53E2">
      <w:pPr>
        <w:pStyle w:val="Estilo1"/>
        <w:rPr>
          <w:rFonts w:ascii="Georgia" w:eastAsia="Georgia" w:hAnsi="Georgia" w:cs="Georgia"/>
          <w:b w:val="0"/>
          <w:bCs w:val="0"/>
          <w:sz w:val="22"/>
          <w:szCs w:val="22"/>
        </w:rPr>
      </w:pPr>
    </w:p>
    <w:p w14:paraId="749C5ACA" w14:textId="77777777" w:rsidR="00FA53E2" w:rsidRPr="00F20F45" w:rsidRDefault="00FA53E2" w:rsidP="00FA53E2">
      <w:pPr>
        <w:pStyle w:val="Estilo1"/>
        <w:rPr>
          <w:rFonts w:ascii="Georgia" w:eastAsia="Georgia" w:hAnsi="Georgia" w:cs="Georgia"/>
          <w:b w:val="0"/>
          <w:bCs w:val="0"/>
          <w:sz w:val="22"/>
          <w:szCs w:val="22"/>
        </w:rPr>
      </w:pPr>
    </w:p>
    <w:p w14:paraId="2D53FA6F" w14:textId="77777777" w:rsidR="00FA53E2" w:rsidRDefault="00FA53E2" w:rsidP="008C29B4">
      <w:pPr>
        <w:pStyle w:val="Estilo1"/>
        <w:numPr>
          <w:ilvl w:val="0"/>
          <w:numId w:val="9"/>
        </w:numPr>
        <w:rPr>
          <w:rFonts w:ascii="Georgia" w:eastAsia="Georgia" w:hAnsi="Georgia" w:cs="Georgia"/>
        </w:rPr>
      </w:pPr>
      <w:r w:rsidRPr="00F20F45">
        <w:rPr>
          <w:rFonts w:ascii="Georgia" w:eastAsia="Georgia" w:hAnsi="Georgia" w:cs="Georgia"/>
        </w:rPr>
        <w:t>Características técnicas</w:t>
      </w:r>
    </w:p>
    <w:tbl>
      <w:tblPr>
        <w:tblStyle w:val="Tabladecuadrcula4"/>
        <w:tblW w:w="0" w:type="auto"/>
        <w:tblCellMar>
          <w:top w:w="28" w:type="dxa"/>
          <w:bottom w:w="28" w:type="dxa"/>
        </w:tblCellMar>
        <w:tblLook w:val="04A0" w:firstRow="1" w:lastRow="0" w:firstColumn="1" w:lastColumn="0" w:noHBand="0" w:noVBand="1"/>
      </w:tblPr>
      <w:tblGrid>
        <w:gridCol w:w="2296"/>
        <w:gridCol w:w="3099"/>
        <w:gridCol w:w="3099"/>
      </w:tblGrid>
      <w:tr w:rsidR="00095C08" w:rsidRPr="00EE3EDD" w14:paraId="26586085" w14:textId="77777777" w:rsidTr="002F32B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139B9D0A" w14:textId="77777777" w:rsidR="00F70546" w:rsidRPr="00EE3EDD" w:rsidRDefault="00F70546" w:rsidP="002F32B7">
            <w:pPr>
              <w:rPr>
                <w:rFonts w:ascii="Georgia" w:eastAsia="Georgia" w:hAnsi="Georgia" w:cs="Georgia"/>
                <w:b w:val="0"/>
                <w:bCs w:val="0"/>
                <w:sz w:val="24"/>
                <w:szCs w:val="24"/>
              </w:rPr>
            </w:pPr>
            <w:r w:rsidRPr="003A6305">
              <w:rPr>
                <w:rFonts w:ascii="Georgia" w:eastAsia="Georgia" w:hAnsi="Georgia" w:cs="Georgia"/>
                <w:sz w:val="24"/>
                <w:szCs w:val="24"/>
              </w:rPr>
              <w:t>Parámetro</w:t>
            </w:r>
          </w:p>
        </w:tc>
        <w:tc>
          <w:tcPr>
            <w:tcW w:w="0" w:type="auto"/>
            <w:vAlign w:val="center"/>
          </w:tcPr>
          <w:p w14:paraId="53E43943" w14:textId="5CDDB3AD" w:rsidR="00F70546" w:rsidRPr="00EE3EDD" w:rsidRDefault="00F70546" w:rsidP="002F32B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Pro</w:t>
            </w:r>
          </w:p>
        </w:tc>
        <w:tc>
          <w:tcPr>
            <w:tcW w:w="0" w:type="auto"/>
            <w:vAlign w:val="center"/>
          </w:tcPr>
          <w:p w14:paraId="757594C1" w14:textId="3AB03B29" w:rsidR="00F70546" w:rsidRPr="00EE3EDD" w:rsidRDefault="00F70546" w:rsidP="002F32B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proofErr w:type="spellStart"/>
            <w:r>
              <w:rPr>
                <w:rFonts w:ascii="Georgia" w:eastAsia="Georgia" w:hAnsi="Georgia" w:cs="Georgia"/>
                <w:sz w:val="24"/>
                <w:szCs w:val="24"/>
              </w:rPr>
              <w:t>Scale</w:t>
            </w:r>
            <w:proofErr w:type="spellEnd"/>
          </w:p>
        </w:tc>
      </w:tr>
      <w:tr w:rsidR="00095C08" w:rsidRPr="00EE3EDD" w14:paraId="37A458A0" w14:textId="77777777" w:rsidTr="002F32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277B8D68" w14:textId="77777777" w:rsidR="00F70546" w:rsidRPr="007F78E7" w:rsidRDefault="00F70546" w:rsidP="002F32B7">
            <w:pPr>
              <w:spacing w:after="160" w:line="259" w:lineRule="auto"/>
              <w:rPr>
                <w:rFonts w:ascii="Georgia" w:eastAsia="Georgia" w:hAnsi="Georgia" w:cs="Georgia"/>
                <w:sz w:val="18"/>
                <w:szCs w:val="18"/>
              </w:rPr>
            </w:pPr>
            <w:r>
              <w:rPr>
                <w:rFonts w:ascii="Georgia" w:eastAsia="Georgia" w:hAnsi="Georgia" w:cs="Georgia"/>
                <w:sz w:val="18"/>
                <w:szCs w:val="18"/>
              </w:rPr>
              <w:t>Precios (paquete anual)</w:t>
            </w:r>
          </w:p>
        </w:tc>
        <w:tc>
          <w:tcPr>
            <w:tcW w:w="0" w:type="auto"/>
            <w:vAlign w:val="center"/>
          </w:tcPr>
          <w:p w14:paraId="49ECA65F" w14:textId="5B381072" w:rsidR="00F70546" w:rsidRPr="007F78E7" w:rsidRDefault="00F70546" w:rsidP="002F32B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87.65 €</w:t>
            </w:r>
          </w:p>
        </w:tc>
        <w:tc>
          <w:tcPr>
            <w:tcW w:w="0" w:type="auto"/>
            <w:vAlign w:val="center"/>
          </w:tcPr>
          <w:p w14:paraId="16B77151" w14:textId="33440164" w:rsidR="00F70546" w:rsidRPr="007F78E7" w:rsidRDefault="00F70546" w:rsidP="002F32B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292.16 €</w:t>
            </w:r>
          </w:p>
        </w:tc>
      </w:tr>
      <w:tr w:rsidR="00095C08" w:rsidRPr="00EE3EDD" w14:paraId="1F8B0A7D" w14:textId="77777777" w:rsidTr="002F32B7">
        <w:tc>
          <w:tcPr>
            <w:cnfStyle w:val="001000000000" w:firstRow="0" w:lastRow="0" w:firstColumn="1" w:lastColumn="0" w:oddVBand="0" w:evenVBand="0" w:oddHBand="0" w:evenHBand="0" w:firstRowFirstColumn="0" w:firstRowLastColumn="0" w:lastRowFirstColumn="0" w:lastRowLastColumn="0"/>
            <w:tcW w:w="0" w:type="auto"/>
            <w:vAlign w:val="center"/>
          </w:tcPr>
          <w:p w14:paraId="36E8B470" w14:textId="77777777" w:rsidR="00F70546" w:rsidRDefault="00F70546" w:rsidP="002F32B7">
            <w:pPr>
              <w:rPr>
                <w:rFonts w:ascii="Georgia" w:eastAsia="Georgia" w:hAnsi="Georgia" w:cs="Georgia"/>
                <w:sz w:val="18"/>
                <w:szCs w:val="18"/>
              </w:rPr>
            </w:pPr>
            <w:r>
              <w:rPr>
                <w:rFonts w:ascii="Georgia" w:eastAsia="Georgia" w:hAnsi="Georgia" w:cs="Georgia"/>
                <w:sz w:val="18"/>
                <w:szCs w:val="18"/>
              </w:rPr>
              <w:t>Tiempo de vídeo consumible al mes</w:t>
            </w:r>
          </w:p>
        </w:tc>
        <w:tc>
          <w:tcPr>
            <w:tcW w:w="0" w:type="auto"/>
            <w:vAlign w:val="center"/>
          </w:tcPr>
          <w:p w14:paraId="185EFD03" w14:textId="3542D777" w:rsidR="00F70546" w:rsidRDefault="00F70546" w:rsidP="002F32B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0 minutos</w:t>
            </w:r>
          </w:p>
        </w:tc>
        <w:tc>
          <w:tcPr>
            <w:tcW w:w="0" w:type="auto"/>
            <w:vAlign w:val="center"/>
          </w:tcPr>
          <w:p w14:paraId="0F1D2B24" w14:textId="50763838" w:rsidR="00F70546" w:rsidRDefault="00F70546" w:rsidP="002F32B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660 minutos</w:t>
            </w:r>
          </w:p>
        </w:tc>
      </w:tr>
      <w:tr w:rsidR="00095C08" w:rsidRPr="00EE3EDD" w14:paraId="7DC9B55F" w14:textId="77777777" w:rsidTr="002F32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341E1C20" w14:textId="77777777" w:rsidR="00F70546" w:rsidRDefault="00F70546" w:rsidP="002F32B7">
            <w:pPr>
              <w:rPr>
                <w:rFonts w:ascii="Georgia" w:eastAsia="Georgia" w:hAnsi="Georgia" w:cs="Georgia"/>
                <w:sz w:val="18"/>
                <w:szCs w:val="18"/>
              </w:rPr>
            </w:pPr>
            <w:r>
              <w:rPr>
                <w:rFonts w:ascii="Georgia" w:eastAsia="Georgia" w:hAnsi="Georgia" w:cs="Georgia"/>
                <w:sz w:val="18"/>
                <w:szCs w:val="18"/>
              </w:rPr>
              <w:t xml:space="preserve">Tiempo de </w:t>
            </w:r>
            <w:proofErr w:type="spellStart"/>
            <w:r>
              <w:rPr>
                <w:rFonts w:ascii="Georgia" w:eastAsia="Georgia" w:hAnsi="Georgia" w:cs="Georgia"/>
                <w:sz w:val="18"/>
                <w:szCs w:val="18"/>
              </w:rPr>
              <w:t>Streaming</w:t>
            </w:r>
            <w:proofErr w:type="spellEnd"/>
            <w:r>
              <w:rPr>
                <w:rFonts w:ascii="Georgia" w:eastAsia="Georgia" w:hAnsi="Georgia" w:cs="Georgia"/>
                <w:sz w:val="18"/>
                <w:szCs w:val="18"/>
              </w:rPr>
              <w:t xml:space="preserve"> consumible al mes</w:t>
            </w:r>
          </w:p>
        </w:tc>
        <w:tc>
          <w:tcPr>
            <w:tcW w:w="0" w:type="auto"/>
            <w:vAlign w:val="center"/>
          </w:tcPr>
          <w:p w14:paraId="0229D2BE" w14:textId="2C72C087" w:rsidR="00F70546" w:rsidRDefault="00CF4566" w:rsidP="002F32B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00</w:t>
            </w:r>
            <w:r w:rsidR="00F70546">
              <w:rPr>
                <w:rFonts w:ascii="Georgia" w:eastAsia="Georgia" w:hAnsi="Georgia" w:cs="Georgia"/>
                <w:sz w:val="18"/>
                <w:szCs w:val="18"/>
              </w:rPr>
              <w:t xml:space="preserve"> minutos</w:t>
            </w:r>
          </w:p>
        </w:tc>
        <w:tc>
          <w:tcPr>
            <w:tcW w:w="0" w:type="auto"/>
            <w:vAlign w:val="center"/>
          </w:tcPr>
          <w:p w14:paraId="198671B5" w14:textId="03E3BB22" w:rsidR="00F70546" w:rsidRDefault="00CF4566" w:rsidP="002F32B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30</w:t>
            </w:r>
            <w:r w:rsidR="00F70546">
              <w:rPr>
                <w:rFonts w:ascii="Georgia" w:eastAsia="Georgia" w:hAnsi="Georgia" w:cs="Georgia"/>
                <w:sz w:val="18"/>
                <w:szCs w:val="18"/>
              </w:rPr>
              <w:t>0 minutos</w:t>
            </w:r>
          </w:p>
        </w:tc>
      </w:tr>
      <w:tr w:rsidR="00095C08" w:rsidRPr="00EE3EDD" w14:paraId="428CB74F" w14:textId="77777777" w:rsidTr="002F32B7">
        <w:tc>
          <w:tcPr>
            <w:cnfStyle w:val="001000000000" w:firstRow="0" w:lastRow="0" w:firstColumn="1" w:lastColumn="0" w:oddVBand="0" w:evenVBand="0" w:oddHBand="0" w:evenHBand="0" w:firstRowFirstColumn="0" w:firstRowLastColumn="0" w:lastRowFirstColumn="0" w:lastRowLastColumn="0"/>
            <w:tcW w:w="0" w:type="auto"/>
            <w:vAlign w:val="center"/>
          </w:tcPr>
          <w:p w14:paraId="3E3FF76C" w14:textId="77777777" w:rsidR="00F70546" w:rsidRPr="007F78E7" w:rsidRDefault="00F70546" w:rsidP="002F32B7">
            <w:pPr>
              <w:rPr>
                <w:rFonts w:ascii="Georgia" w:eastAsia="Georgia" w:hAnsi="Georgia" w:cs="Georgia"/>
                <w:sz w:val="18"/>
                <w:szCs w:val="18"/>
              </w:rPr>
            </w:pPr>
            <w:r w:rsidRPr="007F78E7">
              <w:rPr>
                <w:rFonts w:ascii="Georgia" w:eastAsia="Georgia" w:hAnsi="Georgia" w:cs="Georgia"/>
                <w:sz w:val="18"/>
                <w:szCs w:val="18"/>
              </w:rPr>
              <w:t xml:space="preserve">Tiene </w:t>
            </w:r>
            <w:proofErr w:type="spellStart"/>
            <w:r w:rsidRPr="007F78E7">
              <w:rPr>
                <w:rFonts w:ascii="Georgia" w:eastAsia="Georgia" w:hAnsi="Georgia" w:cs="Georgia"/>
                <w:sz w:val="18"/>
                <w:szCs w:val="18"/>
              </w:rPr>
              <w:t>Streaming</w:t>
            </w:r>
            <w:proofErr w:type="spellEnd"/>
          </w:p>
        </w:tc>
        <w:tc>
          <w:tcPr>
            <w:tcW w:w="0" w:type="auto"/>
            <w:vAlign w:val="center"/>
          </w:tcPr>
          <w:p w14:paraId="3703B217" w14:textId="77777777" w:rsidR="00F70546" w:rsidRPr="007F78E7" w:rsidRDefault="00F70546" w:rsidP="002F32B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23D3FD9D" w14:textId="77777777" w:rsidR="00F70546" w:rsidRPr="007F78E7" w:rsidRDefault="00F70546" w:rsidP="002F32B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095C08" w:rsidRPr="00EE3EDD" w14:paraId="555CACE5" w14:textId="77777777" w:rsidTr="002F32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2B611EA7" w14:textId="77777777" w:rsidR="00F70546" w:rsidRPr="007F78E7" w:rsidRDefault="00F70546" w:rsidP="002F32B7">
            <w:pPr>
              <w:rPr>
                <w:rFonts w:ascii="Georgia" w:eastAsia="Georgia" w:hAnsi="Georgia" w:cs="Georgia"/>
                <w:sz w:val="18"/>
                <w:szCs w:val="18"/>
              </w:rPr>
            </w:pPr>
            <w:r>
              <w:rPr>
                <w:rFonts w:ascii="Georgia" w:eastAsia="Georgia" w:hAnsi="Georgia" w:cs="Georgia"/>
                <w:sz w:val="18"/>
                <w:szCs w:val="18"/>
              </w:rPr>
              <w:t>Tiene traducción de video</w:t>
            </w:r>
          </w:p>
        </w:tc>
        <w:tc>
          <w:tcPr>
            <w:tcW w:w="0" w:type="auto"/>
            <w:vAlign w:val="center"/>
          </w:tcPr>
          <w:p w14:paraId="47E1B50C" w14:textId="477C9752" w:rsidR="00F70546" w:rsidRDefault="00CF4566" w:rsidP="002F32B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38EB7908" w14:textId="77777777" w:rsidR="00F70546" w:rsidRDefault="00F70546" w:rsidP="002F32B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095C08" w:rsidRPr="00EE3EDD" w14:paraId="372B254A" w14:textId="77777777" w:rsidTr="002F32B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F61A7DA" w14:textId="293F9B3C" w:rsidR="00F70546" w:rsidRPr="007F78E7" w:rsidRDefault="00F70546" w:rsidP="002F32B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ideos de avatar basado en foto</w:t>
            </w:r>
          </w:p>
        </w:tc>
        <w:tc>
          <w:tcPr>
            <w:tcW w:w="0" w:type="auto"/>
            <w:vAlign w:val="center"/>
          </w:tcPr>
          <w:p w14:paraId="40714E28" w14:textId="77777777" w:rsidR="00F70546" w:rsidRPr="007F78E7" w:rsidRDefault="00F70546" w:rsidP="002F32B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Depende de la resolución de la imagen subida.</w:t>
            </w:r>
          </w:p>
        </w:tc>
        <w:tc>
          <w:tcPr>
            <w:tcW w:w="0" w:type="auto"/>
            <w:vAlign w:val="center"/>
          </w:tcPr>
          <w:p w14:paraId="55D026F4" w14:textId="77777777" w:rsidR="00F70546" w:rsidRPr="007F78E7" w:rsidRDefault="00F70546" w:rsidP="002F32B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Depende de la resolución de la imagen subida.</w:t>
            </w:r>
          </w:p>
        </w:tc>
      </w:tr>
      <w:tr w:rsidR="00095C08" w:rsidRPr="00EE3EDD" w14:paraId="01C36CD1" w14:textId="77777777" w:rsidTr="002F32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D425763" w14:textId="77777777" w:rsidR="00F70546" w:rsidRPr="007F78E7" w:rsidRDefault="00F70546" w:rsidP="002F32B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ídeos avatar</w:t>
            </w:r>
          </w:p>
        </w:tc>
        <w:tc>
          <w:tcPr>
            <w:tcW w:w="0" w:type="auto"/>
            <w:vAlign w:val="center"/>
          </w:tcPr>
          <w:p w14:paraId="451F19BA" w14:textId="3A443CE4" w:rsidR="00F70546" w:rsidRPr="007F78E7" w:rsidRDefault="00F70546" w:rsidP="002F32B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80p</w:t>
            </w:r>
            <w:r w:rsidR="00095C08">
              <w:rPr>
                <w:rFonts w:ascii="Georgia" w:eastAsia="Georgia" w:hAnsi="Georgia" w:cs="Georgia"/>
                <w:sz w:val="18"/>
                <w:szCs w:val="18"/>
              </w:rPr>
              <w:t xml:space="preserve"> (</w:t>
            </w:r>
            <w:proofErr w:type="spellStart"/>
            <w:r w:rsidR="00095C08">
              <w:rPr>
                <w:rFonts w:ascii="Georgia" w:eastAsia="Georgia" w:hAnsi="Georgia" w:cs="Georgia"/>
                <w:sz w:val="18"/>
                <w:szCs w:val="18"/>
              </w:rPr>
              <w:t>Streaming</w:t>
            </w:r>
            <w:proofErr w:type="spellEnd"/>
            <w:r w:rsidR="00095C08">
              <w:rPr>
                <w:rFonts w:ascii="Georgia" w:eastAsia="Georgia" w:hAnsi="Georgia" w:cs="Georgia"/>
                <w:sz w:val="18"/>
                <w:szCs w:val="18"/>
              </w:rPr>
              <w:t>: 72op, 480p, 360p)</w:t>
            </w:r>
          </w:p>
        </w:tc>
        <w:tc>
          <w:tcPr>
            <w:tcW w:w="0" w:type="auto"/>
            <w:vAlign w:val="center"/>
          </w:tcPr>
          <w:p w14:paraId="552AC737" w14:textId="74AED6B7" w:rsidR="00F70546" w:rsidRPr="007F78E7" w:rsidRDefault="00CF4566" w:rsidP="002F32B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4k</w:t>
            </w:r>
            <w:r w:rsidR="00095C08">
              <w:rPr>
                <w:rFonts w:ascii="Georgia" w:eastAsia="Georgia" w:hAnsi="Georgia" w:cs="Georgia"/>
                <w:sz w:val="18"/>
                <w:szCs w:val="18"/>
              </w:rPr>
              <w:t xml:space="preserve"> (</w:t>
            </w:r>
            <w:proofErr w:type="spellStart"/>
            <w:r w:rsidR="00095C08">
              <w:rPr>
                <w:rFonts w:ascii="Georgia" w:eastAsia="Georgia" w:hAnsi="Georgia" w:cs="Georgia"/>
                <w:sz w:val="18"/>
                <w:szCs w:val="18"/>
              </w:rPr>
              <w:t>Streaming</w:t>
            </w:r>
            <w:proofErr w:type="spellEnd"/>
            <w:r w:rsidR="00095C08">
              <w:rPr>
                <w:rFonts w:ascii="Georgia" w:eastAsia="Georgia" w:hAnsi="Georgia" w:cs="Georgia"/>
                <w:sz w:val="18"/>
                <w:szCs w:val="18"/>
              </w:rPr>
              <w:t>: 72op, 480p, 360p)</w:t>
            </w:r>
          </w:p>
        </w:tc>
      </w:tr>
      <w:tr w:rsidR="00095C08" w:rsidRPr="00EE3EDD" w14:paraId="2A35A6D6" w14:textId="77777777" w:rsidTr="002F32B7">
        <w:tc>
          <w:tcPr>
            <w:cnfStyle w:val="001000000000" w:firstRow="0" w:lastRow="0" w:firstColumn="1" w:lastColumn="0" w:oddVBand="0" w:evenVBand="0" w:oddHBand="0" w:evenHBand="0" w:firstRowFirstColumn="0" w:firstRowLastColumn="0" w:lastRowFirstColumn="0" w:lastRowLastColumn="0"/>
            <w:tcW w:w="0" w:type="auto"/>
            <w:vAlign w:val="center"/>
          </w:tcPr>
          <w:p w14:paraId="41323830" w14:textId="77777777" w:rsidR="00F70546" w:rsidRPr="007F78E7" w:rsidRDefault="00F70546" w:rsidP="002F32B7">
            <w:pPr>
              <w:rPr>
                <w:rFonts w:ascii="Georgia" w:eastAsia="Georgia" w:hAnsi="Georgia" w:cs="Georgia"/>
                <w:sz w:val="18"/>
                <w:szCs w:val="18"/>
              </w:rPr>
            </w:pPr>
            <w:r>
              <w:rPr>
                <w:rFonts w:ascii="Georgia" w:eastAsia="Georgia" w:hAnsi="Georgia" w:cs="Georgia"/>
                <w:sz w:val="18"/>
                <w:szCs w:val="18"/>
              </w:rPr>
              <w:t>Tiempo máximo de video</w:t>
            </w:r>
          </w:p>
        </w:tc>
        <w:tc>
          <w:tcPr>
            <w:tcW w:w="0" w:type="auto"/>
            <w:vAlign w:val="center"/>
          </w:tcPr>
          <w:p w14:paraId="3EA24E00" w14:textId="77777777" w:rsidR="00F70546" w:rsidRDefault="00F70546" w:rsidP="002F32B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 minutos</w:t>
            </w:r>
          </w:p>
        </w:tc>
        <w:tc>
          <w:tcPr>
            <w:tcW w:w="0" w:type="auto"/>
            <w:vAlign w:val="center"/>
          </w:tcPr>
          <w:p w14:paraId="73972832" w14:textId="63925531" w:rsidR="00F70546" w:rsidRDefault="00CF4566" w:rsidP="002F32B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0</w:t>
            </w:r>
            <w:r w:rsidR="00F70546">
              <w:rPr>
                <w:rFonts w:ascii="Georgia" w:eastAsia="Georgia" w:hAnsi="Georgia" w:cs="Georgia"/>
                <w:sz w:val="18"/>
                <w:szCs w:val="18"/>
              </w:rPr>
              <w:t xml:space="preserve"> minutos</w:t>
            </w:r>
          </w:p>
        </w:tc>
      </w:tr>
      <w:tr w:rsidR="00095C08" w:rsidRPr="00EE3EDD" w14:paraId="6F5B8CE2" w14:textId="77777777" w:rsidTr="002F32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674E2E1D" w14:textId="77777777" w:rsidR="00F70546" w:rsidRPr="007F78E7" w:rsidRDefault="00F70546" w:rsidP="002F32B7">
            <w:pPr>
              <w:rPr>
                <w:rFonts w:ascii="Georgia" w:eastAsia="Georgia" w:hAnsi="Georgia" w:cs="Georgia"/>
                <w:sz w:val="18"/>
                <w:szCs w:val="18"/>
              </w:rPr>
            </w:pPr>
            <w:r>
              <w:rPr>
                <w:rFonts w:ascii="Georgia" w:eastAsia="Georgia" w:hAnsi="Georgia" w:cs="Georgia"/>
                <w:sz w:val="18"/>
                <w:szCs w:val="18"/>
              </w:rPr>
              <w:t>Sincronización labial</w:t>
            </w:r>
          </w:p>
        </w:tc>
        <w:tc>
          <w:tcPr>
            <w:tcW w:w="0" w:type="auto"/>
            <w:vAlign w:val="center"/>
          </w:tcPr>
          <w:p w14:paraId="3D4C0E97" w14:textId="65CE8147" w:rsidR="00F70546" w:rsidRPr="009D437A" w:rsidRDefault="00CF4566" w:rsidP="002F32B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color w:val="BF4E14" w:themeColor="accent2" w:themeShade="BF"/>
                <w:sz w:val="18"/>
                <w:szCs w:val="18"/>
              </w:rPr>
            </w:pPr>
            <w:r w:rsidRPr="009D0DCA">
              <w:rPr>
                <w:rFonts w:ascii="Georgia" w:eastAsia="Georgia" w:hAnsi="Georgia" w:cs="Georgia"/>
                <w:color w:val="45B0E1" w:themeColor="accent1" w:themeTint="99"/>
                <w:sz w:val="18"/>
                <w:szCs w:val="18"/>
              </w:rPr>
              <w:t>Alta</w:t>
            </w:r>
          </w:p>
        </w:tc>
        <w:tc>
          <w:tcPr>
            <w:tcW w:w="0" w:type="auto"/>
            <w:vAlign w:val="center"/>
          </w:tcPr>
          <w:p w14:paraId="29D87A98" w14:textId="13C99CF2" w:rsidR="00F70546" w:rsidRPr="009D437A" w:rsidRDefault="00CF4566" w:rsidP="002F32B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color w:val="BF4E14" w:themeColor="accent2" w:themeShade="BF"/>
                <w:sz w:val="18"/>
                <w:szCs w:val="18"/>
              </w:rPr>
            </w:pPr>
            <w:r w:rsidRPr="009D0DCA">
              <w:rPr>
                <w:rFonts w:ascii="Georgia" w:eastAsia="Georgia" w:hAnsi="Georgia" w:cs="Georgia"/>
                <w:color w:val="45B0E1" w:themeColor="accent1" w:themeTint="99"/>
                <w:sz w:val="18"/>
                <w:szCs w:val="18"/>
              </w:rPr>
              <w:t>Alta</w:t>
            </w:r>
          </w:p>
        </w:tc>
      </w:tr>
      <w:tr w:rsidR="00095C08" w:rsidRPr="00EE3EDD" w14:paraId="09D8B4A3" w14:textId="77777777" w:rsidTr="002F32B7">
        <w:tc>
          <w:tcPr>
            <w:cnfStyle w:val="001000000000" w:firstRow="0" w:lastRow="0" w:firstColumn="1" w:lastColumn="0" w:oddVBand="0" w:evenVBand="0" w:oddHBand="0" w:evenHBand="0" w:firstRowFirstColumn="0" w:firstRowLastColumn="0" w:lastRowFirstColumn="0" w:lastRowLastColumn="0"/>
            <w:tcW w:w="0" w:type="auto"/>
            <w:vAlign w:val="center"/>
          </w:tcPr>
          <w:p w14:paraId="2638B36A" w14:textId="36599EC3" w:rsidR="00F70546" w:rsidRPr="007F78E7" w:rsidRDefault="00F70546" w:rsidP="002F32B7">
            <w:pPr>
              <w:rPr>
                <w:rFonts w:ascii="Georgia" w:eastAsia="Georgia" w:hAnsi="Georgia" w:cs="Georgia"/>
                <w:sz w:val="18"/>
                <w:szCs w:val="18"/>
              </w:rPr>
            </w:pPr>
            <w:r w:rsidRPr="007F78E7">
              <w:rPr>
                <w:rFonts w:ascii="Georgia" w:eastAsia="Georgia" w:hAnsi="Georgia" w:cs="Georgia"/>
                <w:sz w:val="18"/>
                <w:szCs w:val="18"/>
              </w:rPr>
              <w:t>Número avatares</w:t>
            </w:r>
            <w:r w:rsidR="00E2292E">
              <w:rPr>
                <w:rFonts w:ascii="Georgia" w:eastAsia="Georgia" w:hAnsi="Georgia" w:cs="Georgia"/>
                <w:sz w:val="18"/>
                <w:szCs w:val="18"/>
              </w:rPr>
              <w:t xml:space="preserve"> (consulta a través de API)</w:t>
            </w:r>
          </w:p>
        </w:tc>
        <w:tc>
          <w:tcPr>
            <w:tcW w:w="0" w:type="auto"/>
            <w:vAlign w:val="center"/>
          </w:tcPr>
          <w:p w14:paraId="68479FFB" w14:textId="3543E991" w:rsidR="00F70546" w:rsidRPr="007F78E7" w:rsidRDefault="00E2292E" w:rsidP="002F32B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169 + 1699 (avatar foto)</w:t>
            </w:r>
          </w:p>
        </w:tc>
        <w:tc>
          <w:tcPr>
            <w:tcW w:w="0" w:type="auto"/>
            <w:vAlign w:val="center"/>
          </w:tcPr>
          <w:p w14:paraId="1ED13C0C" w14:textId="30D6F758" w:rsidR="00F70546" w:rsidRPr="007F78E7" w:rsidRDefault="00E2292E" w:rsidP="002F32B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169 + 1699 (avatar foto)</w:t>
            </w:r>
          </w:p>
        </w:tc>
      </w:tr>
      <w:tr w:rsidR="00095C08" w:rsidRPr="00EE3EDD" w14:paraId="55ABE6B1" w14:textId="77777777" w:rsidTr="002F32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59968331" w14:textId="05104D7D" w:rsidR="00F70546" w:rsidRPr="007F78E7" w:rsidRDefault="00F70546" w:rsidP="002F32B7">
            <w:pPr>
              <w:rPr>
                <w:rFonts w:ascii="Georgia" w:eastAsia="Georgia" w:hAnsi="Georgia" w:cs="Georgia"/>
                <w:sz w:val="18"/>
                <w:szCs w:val="18"/>
              </w:rPr>
            </w:pPr>
            <w:r>
              <w:rPr>
                <w:rFonts w:ascii="Georgia" w:eastAsia="Georgia" w:hAnsi="Georgia" w:cs="Georgia"/>
                <w:sz w:val="18"/>
                <w:szCs w:val="18"/>
              </w:rPr>
              <w:t>Avatares Personales</w:t>
            </w:r>
            <w:r w:rsidR="00004357">
              <w:rPr>
                <w:rFonts w:ascii="Georgia" w:eastAsia="Georgia" w:hAnsi="Georgia" w:cs="Georgia"/>
                <w:sz w:val="18"/>
                <w:szCs w:val="18"/>
              </w:rPr>
              <w:t xml:space="preserve"> (</w:t>
            </w:r>
            <w:proofErr w:type="spellStart"/>
            <w:r w:rsidR="00E2292E">
              <w:rPr>
                <w:rFonts w:ascii="Georgia" w:eastAsia="Georgia" w:hAnsi="Georgia" w:cs="Georgia"/>
                <w:sz w:val="18"/>
                <w:szCs w:val="18"/>
              </w:rPr>
              <w:t>Group</w:t>
            </w:r>
            <w:proofErr w:type="spellEnd"/>
            <w:r w:rsidR="00E2292E">
              <w:rPr>
                <w:rFonts w:ascii="Georgia" w:eastAsia="Georgia" w:hAnsi="Georgia" w:cs="Georgia"/>
                <w:sz w:val="18"/>
                <w:szCs w:val="18"/>
              </w:rPr>
              <w:t xml:space="preserve"> </w:t>
            </w:r>
            <w:proofErr w:type="spellStart"/>
            <w:r w:rsidR="00E2292E">
              <w:rPr>
                <w:rFonts w:ascii="Georgia" w:eastAsia="Georgia" w:hAnsi="Georgia" w:cs="Georgia"/>
                <w:sz w:val="18"/>
                <w:szCs w:val="18"/>
              </w:rPr>
              <w:t>generation</w:t>
            </w:r>
            <w:proofErr w:type="spellEnd"/>
            <w:r w:rsidR="00E2292E">
              <w:rPr>
                <w:rFonts w:ascii="Georgia" w:eastAsia="Georgia" w:hAnsi="Georgia" w:cs="Georgia"/>
                <w:sz w:val="18"/>
                <w:szCs w:val="18"/>
              </w:rPr>
              <w:t>)</w:t>
            </w:r>
          </w:p>
        </w:tc>
        <w:tc>
          <w:tcPr>
            <w:tcW w:w="0" w:type="auto"/>
            <w:vAlign w:val="center"/>
          </w:tcPr>
          <w:p w14:paraId="7E33CE8E" w14:textId="3EF913E9" w:rsidR="00F70546" w:rsidRDefault="00004357" w:rsidP="00B3610D">
            <w:pPr>
              <w:ind w:left="708" w:hanging="708"/>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w:t>
            </w:r>
          </w:p>
        </w:tc>
        <w:tc>
          <w:tcPr>
            <w:tcW w:w="0" w:type="auto"/>
            <w:vAlign w:val="center"/>
          </w:tcPr>
          <w:p w14:paraId="24882309" w14:textId="09A8DEC6" w:rsidR="00F70546" w:rsidRPr="007F78E7" w:rsidRDefault="00004357" w:rsidP="002F32B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w:t>
            </w:r>
          </w:p>
        </w:tc>
      </w:tr>
      <w:tr w:rsidR="00095C08" w:rsidRPr="00EE3EDD" w14:paraId="1AA9FDC0" w14:textId="77777777" w:rsidTr="002F32B7">
        <w:tc>
          <w:tcPr>
            <w:cnfStyle w:val="001000000000" w:firstRow="0" w:lastRow="0" w:firstColumn="1" w:lastColumn="0" w:oddVBand="0" w:evenVBand="0" w:oddHBand="0" w:evenHBand="0" w:firstRowFirstColumn="0" w:firstRowLastColumn="0" w:lastRowFirstColumn="0" w:lastRowLastColumn="0"/>
            <w:tcW w:w="0" w:type="auto"/>
            <w:vAlign w:val="center"/>
          </w:tcPr>
          <w:p w14:paraId="3EBDF8A1" w14:textId="08A65B19" w:rsidR="00F70546" w:rsidRPr="007F78E7" w:rsidRDefault="00F70546" w:rsidP="002F32B7">
            <w:pPr>
              <w:rPr>
                <w:rFonts w:ascii="Georgia" w:eastAsia="Georgia" w:hAnsi="Georgia" w:cs="Georgia"/>
                <w:sz w:val="18"/>
                <w:szCs w:val="18"/>
              </w:rPr>
            </w:pPr>
            <w:r>
              <w:rPr>
                <w:rFonts w:ascii="Georgia" w:eastAsia="Georgia" w:hAnsi="Georgia" w:cs="Georgia"/>
                <w:sz w:val="18"/>
                <w:szCs w:val="18"/>
              </w:rPr>
              <w:t xml:space="preserve">Voces </w:t>
            </w:r>
            <w:r w:rsidR="00095C08">
              <w:rPr>
                <w:rFonts w:ascii="Georgia" w:eastAsia="Georgia" w:hAnsi="Georgia" w:cs="Georgia"/>
                <w:sz w:val="18"/>
                <w:szCs w:val="18"/>
              </w:rPr>
              <w:t>(consulta a través de API)</w:t>
            </w:r>
          </w:p>
        </w:tc>
        <w:tc>
          <w:tcPr>
            <w:tcW w:w="0" w:type="auto"/>
            <w:vAlign w:val="center"/>
          </w:tcPr>
          <w:p w14:paraId="18F81AA6" w14:textId="26BF684F" w:rsidR="00F70546" w:rsidRDefault="00095C08" w:rsidP="002F32B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855</w:t>
            </w:r>
          </w:p>
        </w:tc>
        <w:tc>
          <w:tcPr>
            <w:tcW w:w="0" w:type="auto"/>
            <w:vAlign w:val="center"/>
          </w:tcPr>
          <w:p w14:paraId="012303D6" w14:textId="5F2C8D64" w:rsidR="00F70546" w:rsidRDefault="00095C08" w:rsidP="002F32B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855</w:t>
            </w:r>
          </w:p>
        </w:tc>
      </w:tr>
      <w:tr w:rsidR="00095C08" w:rsidRPr="00EE3EDD" w14:paraId="03218646" w14:textId="77777777" w:rsidTr="002F32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06787EB4" w14:textId="77777777" w:rsidR="00095C08" w:rsidRPr="007F78E7" w:rsidRDefault="00095C08" w:rsidP="00095C08">
            <w:pPr>
              <w:spacing w:after="160" w:line="259" w:lineRule="auto"/>
              <w:rPr>
                <w:rFonts w:ascii="Georgia" w:eastAsia="Georgia" w:hAnsi="Georgia" w:cs="Georgia"/>
                <w:sz w:val="18"/>
                <w:szCs w:val="18"/>
              </w:rPr>
            </w:pPr>
            <w:r>
              <w:rPr>
                <w:rFonts w:ascii="Georgia" w:eastAsia="Georgia" w:hAnsi="Georgia" w:cs="Georgia"/>
                <w:sz w:val="18"/>
                <w:szCs w:val="18"/>
              </w:rPr>
              <w:t>Expresiones</w:t>
            </w:r>
            <w:r w:rsidRPr="007F78E7">
              <w:rPr>
                <w:rFonts w:ascii="Georgia" w:eastAsia="Georgia" w:hAnsi="Georgia" w:cs="Georgia"/>
                <w:sz w:val="18"/>
                <w:szCs w:val="18"/>
              </w:rPr>
              <w:t xml:space="preserve"> del avatar</w:t>
            </w:r>
          </w:p>
        </w:tc>
        <w:tc>
          <w:tcPr>
            <w:tcW w:w="0" w:type="auto"/>
            <w:vAlign w:val="center"/>
          </w:tcPr>
          <w:p w14:paraId="57A16B99" w14:textId="5CA95058" w:rsidR="00095C08" w:rsidRPr="007F78E7" w:rsidRDefault="00095C08" w:rsidP="00095C08">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Voz (</w:t>
            </w:r>
            <w:proofErr w:type="spellStart"/>
            <w:r>
              <w:rPr>
                <w:rFonts w:ascii="Georgia" w:eastAsia="Georgia" w:hAnsi="Georgia" w:cs="Georgia"/>
                <w:sz w:val="18"/>
                <w:szCs w:val="18"/>
              </w:rPr>
              <w:t>Excited</w:t>
            </w:r>
            <w:proofErr w:type="spellEnd"/>
            <w:r>
              <w:rPr>
                <w:rFonts w:ascii="Georgia" w:eastAsia="Georgia" w:hAnsi="Georgia" w:cs="Georgia"/>
                <w:sz w:val="18"/>
                <w:szCs w:val="18"/>
              </w:rPr>
              <w:t xml:space="preserve"> / </w:t>
            </w:r>
            <w:proofErr w:type="spellStart"/>
            <w:r>
              <w:rPr>
                <w:rFonts w:ascii="Georgia" w:eastAsia="Georgia" w:hAnsi="Georgia" w:cs="Georgia"/>
                <w:sz w:val="18"/>
                <w:szCs w:val="18"/>
              </w:rPr>
              <w:t>Friendly</w:t>
            </w:r>
            <w:proofErr w:type="spellEnd"/>
            <w:r>
              <w:rPr>
                <w:rFonts w:ascii="Georgia" w:eastAsia="Georgia" w:hAnsi="Georgia" w:cs="Georgia"/>
                <w:sz w:val="18"/>
                <w:szCs w:val="18"/>
              </w:rPr>
              <w:t xml:space="preserve"> / </w:t>
            </w:r>
            <w:proofErr w:type="spellStart"/>
            <w:r>
              <w:rPr>
                <w:rFonts w:ascii="Georgia" w:eastAsia="Georgia" w:hAnsi="Georgia" w:cs="Georgia"/>
                <w:sz w:val="18"/>
                <w:szCs w:val="18"/>
              </w:rPr>
              <w:t>Serious</w:t>
            </w:r>
            <w:proofErr w:type="spellEnd"/>
            <w:r>
              <w:rPr>
                <w:rFonts w:ascii="Georgia" w:eastAsia="Georgia" w:hAnsi="Georgia" w:cs="Georgia"/>
                <w:sz w:val="18"/>
                <w:szCs w:val="18"/>
              </w:rPr>
              <w:t xml:space="preserve"> / </w:t>
            </w:r>
            <w:proofErr w:type="spellStart"/>
            <w:r>
              <w:rPr>
                <w:rFonts w:ascii="Georgia" w:eastAsia="Georgia" w:hAnsi="Georgia" w:cs="Georgia"/>
                <w:sz w:val="18"/>
                <w:szCs w:val="18"/>
              </w:rPr>
              <w:t>Smoothing</w:t>
            </w:r>
            <w:proofErr w:type="spellEnd"/>
            <w:r>
              <w:rPr>
                <w:rFonts w:ascii="Georgia" w:eastAsia="Georgia" w:hAnsi="Georgia" w:cs="Georgia"/>
                <w:sz w:val="18"/>
                <w:szCs w:val="18"/>
              </w:rPr>
              <w:t xml:space="preserve"> / </w:t>
            </w:r>
            <w:proofErr w:type="spellStart"/>
            <w:r>
              <w:rPr>
                <w:rFonts w:ascii="Georgia" w:eastAsia="Georgia" w:hAnsi="Georgia" w:cs="Georgia"/>
                <w:sz w:val="18"/>
                <w:szCs w:val="18"/>
              </w:rPr>
              <w:t>Broadcaster</w:t>
            </w:r>
            <w:proofErr w:type="spellEnd"/>
            <w:r>
              <w:rPr>
                <w:rFonts w:ascii="Georgia" w:eastAsia="Georgia" w:hAnsi="Georgia" w:cs="Georgia"/>
                <w:sz w:val="18"/>
                <w:szCs w:val="18"/>
              </w:rPr>
              <w:t>), Postura (</w:t>
            </w:r>
            <w:proofErr w:type="spellStart"/>
            <w:r>
              <w:rPr>
                <w:rFonts w:ascii="Georgia" w:eastAsia="Georgia" w:hAnsi="Georgia" w:cs="Georgia"/>
                <w:sz w:val="18"/>
                <w:szCs w:val="18"/>
              </w:rPr>
              <w:t>Stable</w:t>
            </w:r>
            <w:proofErr w:type="spellEnd"/>
            <w:r>
              <w:rPr>
                <w:rFonts w:ascii="Georgia" w:eastAsia="Georgia" w:hAnsi="Georgia" w:cs="Georgia"/>
                <w:sz w:val="18"/>
                <w:szCs w:val="18"/>
              </w:rPr>
              <w:t xml:space="preserve"> / </w:t>
            </w:r>
            <w:proofErr w:type="spellStart"/>
            <w:r>
              <w:rPr>
                <w:rFonts w:ascii="Georgia" w:eastAsia="Georgia" w:hAnsi="Georgia" w:cs="Georgia"/>
                <w:sz w:val="18"/>
                <w:szCs w:val="18"/>
              </w:rPr>
              <w:t>Expressive</w:t>
            </w:r>
            <w:proofErr w:type="spellEnd"/>
            <w:r>
              <w:rPr>
                <w:rFonts w:ascii="Georgia" w:eastAsia="Georgia" w:hAnsi="Georgia" w:cs="Georgia"/>
                <w:sz w:val="18"/>
                <w:szCs w:val="18"/>
              </w:rPr>
              <w:t xml:space="preserve">), Expresión (default, </w:t>
            </w:r>
            <w:proofErr w:type="spellStart"/>
            <w:r>
              <w:rPr>
                <w:rFonts w:ascii="Georgia" w:eastAsia="Georgia" w:hAnsi="Georgia" w:cs="Georgia"/>
                <w:sz w:val="18"/>
                <w:szCs w:val="18"/>
              </w:rPr>
              <w:t>happy</w:t>
            </w:r>
            <w:proofErr w:type="spellEnd"/>
            <w:r>
              <w:rPr>
                <w:rFonts w:ascii="Georgia" w:eastAsia="Georgia" w:hAnsi="Georgia" w:cs="Georgia"/>
                <w:sz w:val="18"/>
                <w:szCs w:val="18"/>
              </w:rPr>
              <w:t>)</w:t>
            </w:r>
          </w:p>
        </w:tc>
        <w:tc>
          <w:tcPr>
            <w:tcW w:w="0" w:type="auto"/>
            <w:vAlign w:val="center"/>
          </w:tcPr>
          <w:p w14:paraId="66A9ACDD" w14:textId="45A001B6" w:rsidR="00095C08" w:rsidRPr="007F78E7" w:rsidRDefault="00095C08" w:rsidP="00095C08">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Voz (</w:t>
            </w:r>
            <w:proofErr w:type="spellStart"/>
            <w:r>
              <w:rPr>
                <w:rFonts w:ascii="Georgia" w:eastAsia="Georgia" w:hAnsi="Georgia" w:cs="Georgia"/>
                <w:sz w:val="18"/>
                <w:szCs w:val="18"/>
              </w:rPr>
              <w:t>Excited</w:t>
            </w:r>
            <w:proofErr w:type="spellEnd"/>
            <w:r>
              <w:rPr>
                <w:rFonts w:ascii="Georgia" w:eastAsia="Georgia" w:hAnsi="Georgia" w:cs="Georgia"/>
                <w:sz w:val="18"/>
                <w:szCs w:val="18"/>
              </w:rPr>
              <w:t xml:space="preserve"> / </w:t>
            </w:r>
            <w:proofErr w:type="spellStart"/>
            <w:r>
              <w:rPr>
                <w:rFonts w:ascii="Georgia" w:eastAsia="Georgia" w:hAnsi="Georgia" w:cs="Georgia"/>
                <w:sz w:val="18"/>
                <w:szCs w:val="18"/>
              </w:rPr>
              <w:t>Friendly</w:t>
            </w:r>
            <w:proofErr w:type="spellEnd"/>
            <w:r>
              <w:rPr>
                <w:rFonts w:ascii="Georgia" w:eastAsia="Georgia" w:hAnsi="Georgia" w:cs="Georgia"/>
                <w:sz w:val="18"/>
                <w:szCs w:val="18"/>
              </w:rPr>
              <w:t xml:space="preserve"> / </w:t>
            </w:r>
            <w:proofErr w:type="spellStart"/>
            <w:r>
              <w:rPr>
                <w:rFonts w:ascii="Georgia" w:eastAsia="Georgia" w:hAnsi="Georgia" w:cs="Georgia"/>
                <w:sz w:val="18"/>
                <w:szCs w:val="18"/>
              </w:rPr>
              <w:t>Serious</w:t>
            </w:r>
            <w:proofErr w:type="spellEnd"/>
            <w:r>
              <w:rPr>
                <w:rFonts w:ascii="Georgia" w:eastAsia="Georgia" w:hAnsi="Georgia" w:cs="Georgia"/>
                <w:sz w:val="18"/>
                <w:szCs w:val="18"/>
              </w:rPr>
              <w:t xml:space="preserve"> / </w:t>
            </w:r>
            <w:proofErr w:type="spellStart"/>
            <w:r>
              <w:rPr>
                <w:rFonts w:ascii="Georgia" w:eastAsia="Georgia" w:hAnsi="Georgia" w:cs="Georgia"/>
                <w:sz w:val="18"/>
                <w:szCs w:val="18"/>
              </w:rPr>
              <w:t>Smoothing</w:t>
            </w:r>
            <w:proofErr w:type="spellEnd"/>
            <w:r>
              <w:rPr>
                <w:rFonts w:ascii="Georgia" w:eastAsia="Georgia" w:hAnsi="Georgia" w:cs="Georgia"/>
                <w:sz w:val="18"/>
                <w:szCs w:val="18"/>
              </w:rPr>
              <w:t xml:space="preserve"> / </w:t>
            </w:r>
            <w:proofErr w:type="spellStart"/>
            <w:r>
              <w:rPr>
                <w:rFonts w:ascii="Georgia" w:eastAsia="Georgia" w:hAnsi="Georgia" w:cs="Georgia"/>
                <w:sz w:val="18"/>
                <w:szCs w:val="18"/>
              </w:rPr>
              <w:t>Broadcaster</w:t>
            </w:r>
            <w:proofErr w:type="spellEnd"/>
            <w:r>
              <w:rPr>
                <w:rFonts w:ascii="Georgia" w:eastAsia="Georgia" w:hAnsi="Georgia" w:cs="Georgia"/>
                <w:sz w:val="18"/>
                <w:szCs w:val="18"/>
              </w:rPr>
              <w:t>), Postura (</w:t>
            </w:r>
            <w:proofErr w:type="spellStart"/>
            <w:r>
              <w:rPr>
                <w:rFonts w:ascii="Georgia" w:eastAsia="Georgia" w:hAnsi="Georgia" w:cs="Georgia"/>
                <w:sz w:val="18"/>
                <w:szCs w:val="18"/>
              </w:rPr>
              <w:t>Stable</w:t>
            </w:r>
            <w:proofErr w:type="spellEnd"/>
            <w:r>
              <w:rPr>
                <w:rFonts w:ascii="Georgia" w:eastAsia="Georgia" w:hAnsi="Georgia" w:cs="Georgia"/>
                <w:sz w:val="18"/>
                <w:szCs w:val="18"/>
              </w:rPr>
              <w:t xml:space="preserve"> / </w:t>
            </w:r>
            <w:proofErr w:type="spellStart"/>
            <w:r>
              <w:rPr>
                <w:rFonts w:ascii="Georgia" w:eastAsia="Georgia" w:hAnsi="Georgia" w:cs="Georgia"/>
                <w:sz w:val="18"/>
                <w:szCs w:val="18"/>
              </w:rPr>
              <w:t>Expressive</w:t>
            </w:r>
            <w:proofErr w:type="spellEnd"/>
            <w:r>
              <w:rPr>
                <w:rFonts w:ascii="Georgia" w:eastAsia="Georgia" w:hAnsi="Georgia" w:cs="Georgia"/>
                <w:sz w:val="18"/>
                <w:szCs w:val="18"/>
              </w:rPr>
              <w:t xml:space="preserve">), Expresión (default, </w:t>
            </w:r>
            <w:proofErr w:type="spellStart"/>
            <w:r>
              <w:rPr>
                <w:rFonts w:ascii="Georgia" w:eastAsia="Georgia" w:hAnsi="Georgia" w:cs="Georgia"/>
                <w:sz w:val="18"/>
                <w:szCs w:val="18"/>
              </w:rPr>
              <w:t>happy</w:t>
            </w:r>
            <w:proofErr w:type="spellEnd"/>
            <w:r>
              <w:rPr>
                <w:rFonts w:ascii="Georgia" w:eastAsia="Georgia" w:hAnsi="Georgia" w:cs="Georgia"/>
                <w:sz w:val="18"/>
                <w:szCs w:val="18"/>
              </w:rPr>
              <w:t>)</w:t>
            </w:r>
          </w:p>
        </w:tc>
      </w:tr>
      <w:tr w:rsidR="00095C08" w:rsidRPr="00EE3EDD" w14:paraId="17EB3C17" w14:textId="77777777" w:rsidTr="002F32B7">
        <w:tc>
          <w:tcPr>
            <w:cnfStyle w:val="001000000000" w:firstRow="0" w:lastRow="0" w:firstColumn="1" w:lastColumn="0" w:oddVBand="0" w:evenVBand="0" w:oddHBand="0" w:evenHBand="0" w:firstRowFirstColumn="0" w:firstRowLastColumn="0" w:lastRowFirstColumn="0" w:lastRowLastColumn="0"/>
            <w:tcW w:w="0" w:type="auto"/>
            <w:vAlign w:val="center"/>
          </w:tcPr>
          <w:p w14:paraId="3828CD26" w14:textId="77777777" w:rsidR="00095C08" w:rsidRPr="007F78E7" w:rsidRDefault="00095C08" w:rsidP="00095C08">
            <w:pPr>
              <w:rPr>
                <w:rFonts w:ascii="Georgia" w:eastAsia="Georgia" w:hAnsi="Georgia" w:cs="Georgia"/>
                <w:sz w:val="18"/>
                <w:szCs w:val="18"/>
              </w:rPr>
            </w:pPr>
            <w:r>
              <w:rPr>
                <w:rFonts w:ascii="Georgia" w:eastAsia="Georgia" w:hAnsi="Georgia" w:cs="Georgia"/>
                <w:sz w:val="18"/>
                <w:szCs w:val="18"/>
              </w:rPr>
              <w:t>Clonado de voz</w:t>
            </w:r>
          </w:p>
        </w:tc>
        <w:tc>
          <w:tcPr>
            <w:tcW w:w="0" w:type="auto"/>
            <w:vAlign w:val="center"/>
          </w:tcPr>
          <w:p w14:paraId="1052FA9C" w14:textId="2CE33727" w:rsidR="00095C08" w:rsidRPr="007F78E7" w:rsidRDefault="00095C08" w:rsidP="00095C08">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definido</w:t>
            </w:r>
          </w:p>
        </w:tc>
        <w:tc>
          <w:tcPr>
            <w:tcW w:w="0" w:type="auto"/>
            <w:vAlign w:val="center"/>
          </w:tcPr>
          <w:p w14:paraId="5A64E7F2" w14:textId="691A0AF6" w:rsidR="00095C08" w:rsidRPr="007F78E7" w:rsidRDefault="00095C08" w:rsidP="00095C08">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definido</w:t>
            </w:r>
          </w:p>
        </w:tc>
      </w:tr>
      <w:tr w:rsidR="00095C08" w:rsidRPr="00EE3EDD" w14:paraId="2055D633" w14:textId="77777777" w:rsidTr="002F32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66CEF49" w14:textId="77777777" w:rsidR="00095C08" w:rsidRPr="007F78E7" w:rsidRDefault="00095C08" w:rsidP="00095C08">
            <w:pPr>
              <w:spacing w:after="160" w:line="259" w:lineRule="auto"/>
              <w:rPr>
                <w:rFonts w:ascii="Georgia" w:eastAsia="Georgia" w:hAnsi="Georgia" w:cs="Georgia"/>
                <w:sz w:val="18"/>
                <w:szCs w:val="18"/>
              </w:rPr>
            </w:pPr>
            <w:r w:rsidRPr="007F78E7">
              <w:rPr>
                <w:rFonts w:ascii="Georgia" w:eastAsia="Georgia" w:hAnsi="Georgia" w:cs="Georgia"/>
                <w:sz w:val="18"/>
                <w:szCs w:val="18"/>
              </w:rPr>
              <w:t>Idiomas soportados</w:t>
            </w:r>
          </w:p>
        </w:tc>
        <w:tc>
          <w:tcPr>
            <w:tcW w:w="0" w:type="auto"/>
            <w:vAlign w:val="center"/>
          </w:tcPr>
          <w:p w14:paraId="0C248E74" w14:textId="25BCBDE6" w:rsidR="00095C08" w:rsidRPr="007F78E7" w:rsidRDefault="00095C08" w:rsidP="00095C08">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75</w:t>
            </w:r>
          </w:p>
        </w:tc>
        <w:tc>
          <w:tcPr>
            <w:tcW w:w="0" w:type="auto"/>
            <w:vAlign w:val="center"/>
          </w:tcPr>
          <w:p w14:paraId="71799DD4" w14:textId="1EF2A9A4" w:rsidR="00095C08" w:rsidRPr="007F78E7" w:rsidRDefault="00095C08" w:rsidP="00095C08">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75</w:t>
            </w:r>
          </w:p>
        </w:tc>
      </w:tr>
      <w:tr w:rsidR="00095C08" w:rsidRPr="00EE3EDD" w14:paraId="6F693F53" w14:textId="77777777" w:rsidTr="002F32B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1807201F" w14:textId="77777777" w:rsidR="00095C08" w:rsidRPr="007F78E7" w:rsidRDefault="00095C08" w:rsidP="00095C08">
            <w:pPr>
              <w:spacing w:after="160" w:line="259" w:lineRule="auto"/>
              <w:rPr>
                <w:rFonts w:ascii="Georgia" w:eastAsia="Georgia" w:hAnsi="Georgia" w:cs="Georgia"/>
                <w:sz w:val="18"/>
                <w:szCs w:val="18"/>
              </w:rPr>
            </w:pPr>
            <w:r w:rsidRPr="007F78E7">
              <w:rPr>
                <w:rFonts w:ascii="Georgia" w:eastAsia="Georgia" w:hAnsi="Georgia" w:cs="Georgia"/>
                <w:sz w:val="18"/>
                <w:szCs w:val="18"/>
              </w:rPr>
              <w:t>Entrada alternativa</w:t>
            </w:r>
          </w:p>
        </w:tc>
        <w:tc>
          <w:tcPr>
            <w:tcW w:w="0" w:type="auto"/>
            <w:vAlign w:val="center"/>
          </w:tcPr>
          <w:p w14:paraId="64680493" w14:textId="77777777" w:rsidR="00095C08" w:rsidRPr="007F78E7" w:rsidRDefault="00095C08" w:rsidP="00095C08">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udio</w:t>
            </w:r>
          </w:p>
        </w:tc>
        <w:tc>
          <w:tcPr>
            <w:tcW w:w="0" w:type="auto"/>
            <w:vAlign w:val="center"/>
          </w:tcPr>
          <w:p w14:paraId="058467E7" w14:textId="77777777" w:rsidR="00095C08" w:rsidRPr="007F78E7" w:rsidRDefault="00095C08" w:rsidP="00095C08">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udio</w:t>
            </w:r>
          </w:p>
        </w:tc>
      </w:tr>
      <w:tr w:rsidR="00095C08" w:rsidRPr="00EE3EDD" w14:paraId="36A4CF8C" w14:textId="77777777" w:rsidTr="002F32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3AF584D" w14:textId="77777777" w:rsidR="00095C08" w:rsidRPr="007F78E7" w:rsidRDefault="00095C08" w:rsidP="00095C08">
            <w:pPr>
              <w:spacing w:after="160" w:line="259" w:lineRule="auto"/>
              <w:rPr>
                <w:rFonts w:ascii="Georgia" w:eastAsia="Georgia" w:hAnsi="Georgia" w:cs="Georgia"/>
                <w:sz w:val="18"/>
                <w:szCs w:val="18"/>
              </w:rPr>
            </w:pPr>
            <w:r w:rsidRPr="007F78E7">
              <w:rPr>
                <w:rFonts w:ascii="Georgia" w:eastAsia="Georgia" w:hAnsi="Georgia" w:cs="Georgia"/>
                <w:sz w:val="18"/>
                <w:szCs w:val="18"/>
              </w:rPr>
              <w:t>Licencia y uso comercial</w:t>
            </w:r>
          </w:p>
        </w:tc>
        <w:tc>
          <w:tcPr>
            <w:tcW w:w="0" w:type="auto"/>
            <w:vAlign w:val="center"/>
          </w:tcPr>
          <w:p w14:paraId="68DB5345" w14:textId="59F1FAE2" w:rsidR="00095C08" w:rsidRPr="007F78E7" w:rsidRDefault="00095C08" w:rsidP="00095C08">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c>
          <w:tcPr>
            <w:tcW w:w="0" w:type="auto"/>
            <w:vAlign w:val="center"/>
          </w:tcPr>
          <w:p w14:paraId="41165AFA" w14:textId="77777777" w:rsidR="00095C08" w:rsidRPr="007F78E7" w:rsidRDefault="00095C08" w:rsidP="00095C08">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r>
      <w:tr w:rsidR="00095C08" w:rsidRPr="00EE3EDD" w14:paraId="3768C44A" w14:textId="77777777" w:rsidTr="002F32B7">
        <w:tc>
          <w:tcPr>
            <w:cnfStyle w:val="001000000000" w:firstRow="0" w:lastRow="0" w:firstColumn="1" w:lastColumn="0" w:oddVBand="0" w:evenVBand="0" w:oddHBand="0" w:evenHBand="0" w:firstRowFirstColumn="0" w:firstRowLastColumn="0" w:lastRowFirstColumn="0" w:lastRowLastColumn="0"/>
            <w:tcW w:w="0" w:type="auto"/>
            <w:vAlign w:val="center"/>
          </w:tcPr>
          <w:p w14:paraId="6BBB0B71" w14:textId="77777777" w:rsidR="00095C08" w:rsidRPr="007F78E7" w:rsidRDefault="00095C08" w:rsidP="00095C08">
            <w:pPr>
              <w:rPr>
                <w:rFonts w:ascii="Georgia" w:eastAsia="Georgia" w:hAnsi="Georgia" w:cs="Georgia"/>
                <w:sz w:val="18"/>
                <w:szCs w:val="18"/>
              </w:rPr>
            </w:pPr>
            <w:r>
              <w:rPr>
                <w:rFonts w:ascii="Georgia" w:eastAsia="Georgia" w:hAnsi="Georgia" w:cs="Georgia"/>
                <w:sz w:val="18"/>
                <w:szCs w:val="18"/>
              </w:rPr>
              <w:t>Calidad API (Documentación)</w:t>
            </w:r>
          </w:p>
        </w:tc>
        <w:tc>
          <w:tcPr>
            <w:tcW w:w="0" w:type="auto"/>
            <w:vAlign w:val="center"/>
          </w:tcPr>
          <w:p w14:paraId="01B2E93D" w14:textId="54ED143D" w:rsidR="00095C08" w:rsidRDefault="00095C08" w:rsidP="00095C08">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lta</w:t>
            </w:r>
          </w:p>
        </w:tc>
        <w:tc>
          <w:tcPr>
            <w:tcW w:w="0" w:type="auto"/>
            <w:vAlign w:val="center"/>
          </w:tcPr>
          <w:p w14:paraId="47AA6DF3" w14:textId="1056CC3C" w:rsidR="00095C08" w:rsidRDefault="00095C08" w:rsidP="00095C08">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lta</w:t>
            </w:r>
          </w:p>
        </w:tc>
      </w:tr>
      <w:tr w:rsidR="00095C08" w:rsidRPr="00EE3EDD" w14:paraId="1E848B21" w14:textId="77777777" w:rsidTr="002F32B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493F1357" w14:textId="77777777" w:rsidR="00095C08" w:rsidRDefault="00095C08" w:rsidP="00095C08">
            <w:pPr>
              <w:rPr>
                <w:rFonts w:ascii="Georgia" w:eastAsia="Georgia" w:hAnsi="Georgia" w:cs="Georgia"/>
                <w:sz w:val="18"/>
                <w:szCs w:val="18"/>
              </w:rPr>
            </w:pPr>
            <w:r>
              <w:rPr>
                <w:rFonts w:ascii="Georgia" w:eastAsia="Georgia" w:hAnsi="Georgia" w:cs="Georgia"/>
                <w:sz w:val="18"/>
                <w:szCs w:val="18"/>
              </w:rPr>
              <w:t>Velocidad de generación de vídeo</w:t>
            </w:r>
          </w:p>
        </w:tc>
        <w:tc>
          <w:tcPr>
            <w:tcW w:w="0" w:type="auto"/>
            <w:vAlign w:val="center"/>
          </w:tcPr>
          <w:p w14:paraId="13D5BCE3" w14:textId="3BCD51AD" w:rsidR="00095C08" w:rsidRDefault="00095C08" w:rsidP="00095C08">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25 segundos – 1 minuto.</w:t>
            </w:r>
            <w:r>
              <w:rPr>
                <w:rFonts w:ascii="Georgia" w:eastAsia="Georgia" w:hAnsi="Georgia" w:cs="Georgia"/>
                <w:sz w:val="18"/>
                <w:szCs w:val="18"/>
              </w:rPr>
              <w:fldChar w:fldCharType="begin"/>
            </w:r>
            <w:r>
              <w:rPr>
                <w:rFonts w:ascii="Georgia" w:eastAsia="Georgia" w:hAnsi="Georgia" w:cs="Georgia"/>
                <w:sz w:val="18"/>
                <w:szCs w:val="18"/>
              </w:rPr>
              <w:instrText xml:space="preserve"> ADDIN ZOTERO_ITEM CSL_CITATION {"citationID":"crP3VkJq","properties":{"formattedCitation":"({\\i{}average time for a video to be created}, no date)","plainCitation":"(average time for a video to be created, no date)","noteIndex":0},"citationItems":[{"id":6,"uris":["http://zotero.org/users/local/Td0UMtth/items/UZ29JCUC"],"itemData":{"id":6,"type":"webpage","abstract":"Hi!\n\nLooking into using this for an app that would require very fast synthetic voice and video creation.\n\nHow long does it take to create say 5 seconds of audio and video based on some text?","container-title":"HeyGen API Documentation","language":"en","title":"average time for a video to be created","URL":"https://docs.heygen.com/discuss/64e7cee370767300739b4b55","accessed":{"date-parts":[["2025",4,11]]}}}],"schema":"https://github.com/citation-style-language/schema/raw/master/csl-citation.json"} </w:instrText>
            </w:r>
            <w:r>
              <w:rPr>
                <w:rFonts w:ascii="Georgia" w:eastAsia="Georgia" w:hAnsi="Georgia" w:cs="Georgia"/>
                <w:sz w:val="18"/>
                <w:szCs w:val="18"/>
              </w:rPr>
              <w:fldChar w:fldCharType="separate"/>
            </w:r>
            <w:r w:rsidRPr="00321FC4">
              <w:rPr>
                <w:rFonts w:ascii="Georgia" w:hAnsi="Georgia" w:cs="Times New Roman"/>
                <w:sz w:val="18"/>
              </w:rPr>
              <w:t>(</w:t>
            </w:r>
            <w:proofErr w:type="spellStart"/>
            <w:r w:rsidRPr="00321FC4">
              <w:rPr>
                <w:rFonts w:ascii="Georgia" w:hAnsi="Georgia" w:cs="Times New Roman"/>
                <w:i/>
                <w:iCs/>
                <w:color w:val="00B0F0"/>
                <w:sz w:val="18"/>
              </w:rPr>
              <w:t>average</w:t>
            </w:r>
            <w:proofErr w:type="spellEnd"/>
            <w:r w:rsidRPr="00321FC4">
              <w:rPr>
                <w:rFonts w:ascii="Georgia" w:hAnsi="Georgia" w:cs="Times New Roman"/>
                <w:i/>
                <w:iCs/>
                <w:color w:val="00B0F0"/>
                <w:sz w:val="18"/>
              </w:rPr>
              <w:t xml:space="preserve"> time for a video to be created</w:t>
            </w:r>
            <w:r w:rsidRPr="00321FC4">
              <w:rPr>
                <w:rFonts w:ascii="Georgia" w:hAnsi="Georgia" w:cs="Times New Roman"/>
                <w:color w:val="00B0F0"/>
                <w:sz w:val="18"/>
              </w:rPr>
              <w:t>, no date</w:t>
            </w:r>
            <w:r w:rsidRPr="00321FC4">
              <w:rPr>
                <w:rFonts w:ascii="Georgia" w:hAnsi="Georgia" w:cs="Times New Roman"/>
                <w:sz w:val="18"/>
              </w:rPr>
              <w:t>)</w:t>
            </w:r>
            <w:r>
              <w:rPr>
                <w:rFonts w:ascii="Georgia" w:eastAsia="Georgia" w:hAnsi="Georgia" w:cs="Georgia"/>
                <w:sz w:val="18"/>
                <w:szCs w:val="18"/>
              </w:rPr>
              <w:fldChar w:fldCharType="end"/>
            </w:r>
          </w:p>
        </w:tc>
        <w:tc>
          <w:tcPr>
            <w:tcW w:w="0" w:type="auto"/>
            <w:vAlign w:val="center"/>
          </w:tcPr>
          <w:p w14:paraId="09BC007F" w14:textId="27455878" w:rsidR="00095C08" w:rsidRDefault="00095C08" w:rsidP="00095C08">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25 segundos – 1 minuto.</w:t>
            </w:r>
            <w:r>
              <w:rPr>
                <w:rFonts w:ascii="Georgia" w:eastAsia="Georgia" w:hAnsi="Georgia" w:cs="Georgia"/>
                <w:sz w:val="18"/>
                <w:szCs w:val="18"/>
              </w:rPr>
              <w:fldChar w:fldCharType="begin"/>
            </w:r>
            <w:r w:rsidR="00B3610D">
              <w:rPr>
                <w:rFonts w:ascii="Georgia" w:eastAsia="Georgia" w:hAnsi="Georgia" w:cs="Georgia"/>
                <w:sz w:val="18"/>
                <w:szCs w:val="18"/>
              </w:rPr>
              <w:instrText xml:space="preserve"> ADDIN ZOTERO_ITEM CSL_CITATION {"citationID":"qq9GeKhY","properties":{"formattedCitation":"({\\i{}average time for a video to be created}, no date)","plainCitation":"(average time for a video to be created, no date)","noteIndex":0},"citationItems":[{"id":6,"uris":["http://zotero.org/users/local/Td0UMtth/items/UZ29JCUC"],"itemData":{"id":6,"type":"webpage","abstract":"Hi!\n\nLooking into using this for an app that would require very fast synthetic voice and video creation.\n\nHow long does it take to create say 5 seconds of audio and video based on some text?","container-title":"HeyGen API Documentation","language":"en","title":"average time for a video to be created","URL":"https://docs.heygen.com/discuss/64e7cee370767300739b4b55","accessed":{"date-parts":[["2025",4,11]]}}}],"schema":"https://github.com/citation-style-language/schema/raw/master/csl-citation.json"} </w:instrText>
            </w:r>
            <w:r>
              <w:rPr>
                <w:rFonts w:ascii="Georgia" w:eastAsia="Georgia" w:hAnsi="Georgia" w:cs="Georgia"/>
                <w:sz w:val="18"/>
                <w:szCs w:val="18"/>
              </w:rPr>
              <w:fldChar w:fldCharType="separate"/>
            </w:r>
            <w:r w:rsidRPr="00321FC4">
              <w:rPr>
                <w:rFonts w:ascii="Georgia" w:hAnsi="Georgia" w:cs="Times New Roman"/>
                <w:sz w:val="18"/>
              </w:rPr>
              <w:t>(</w:t>
            </w:r>
            <w:proofErr w:type="spellStart"/>
            <w:r w:rsidRPr="00321FC4">
              <w:rPr>
                <w:rFonts w:ascii="Georgia" w:hAnsi="Georgia" w:cs="Times New Roman"/>
                <w:i/>
                <w:iCs/>
                <w:color w:val="00B0F0"/>
                <w:sz w:val="18"/>
              </w:rPr>
              <w:t>average</w:t>
            </w:r>
            <w:proofErr w:type="spellEnd"/>
            <w:r w:rsidRPr="00321FC4">
              <w:rPr>
                <w:rFonts w:ascii="Georgia" w:hAnsi="Georgia" w:cs="Times New Roman"/>
                <w:i/>
                <w:iCs/>
                <w:color w:val="00B0F0"/>
                <w:sz w:val="18"/>
              </w:rPr>
              <w:t xml:space="preserve"> time </w:t>
            </w:r>
            <w:proofErr w:type="spellStart"/>
            <w:r w:rsidRPr="00321FC4">
              <w:rPr>
                <w:rFonts w:ascii="Georgia" w:hAnsi="Georgia" w:cs="Times New Roman"/>
                <w:i/>
                <w:iCs/>
                <w:color w:val="00B0F0"/>
                <w:sz w:val="18"/>
              </w:rPr>
              <w:t>for</w:t>
            </w:r>
            <w:proofErr w:type="spellEnd"/>
            <w:r w:rsidRPr="00321FC4">
              <w:rPr>
                <w:rFonts w:ascii="Georgia" w:hAnsi="Georgia" w:cs="Times New Roman"/>
                <w:i/>
                <w:iCs/>
                <w:color w:val="00B0F0"/>
                <w:sz w:val="18"/>
              </w:rPr>
              <w:t xml:space="preserve"> a video </w:t>
            </w:r>
            <w:proofErr w:type="spellStart"/>
            <w:r w:rsidRPr="00321FC4">
              <w:rPr>
                <w:rFonts w:ascii="Georgia" w:hAnsi="Georgia" w:cs="Times New Roman"/>
                <w:i/>
                <w:iCs/>
                <w:color w:val="00B0F0"/>
                <w:sz w:val="18"/>
              </w:rPr>
              <w:t>to</w:t>
            </w:r>
            <w:proofErr w:type="spellEnd"/>
            <w:r w:rsidRPr="00321FC4">
              <w:rPr>
                <w:rFonts w:ascii="Georgia" w:hAnsi="Georgia" w:cs="Times New Roman"/>
                <w:i/>
                <w:iCs/>
                <w:color w:val="00B0F0"/>
                <w:sz w:val="18"/>
              </w:rPr>
              <w:t xml:space="preserve"> be </w:t>
            </w:r>
            <w:proofErr w:type="spellStart"/>
            <w:r w:rsidRPr="00321FC4">
              <w:rPr>
                <w:rFonts w:ascii="Georgia" w:hAnsi="Georgia" w:cs="Times New Roman"/>
                <w:i/>
                <w:iCs/>
                <w:color w:val="00B0F0"/>
                <w:sz w:val="18"/>
              </w:rPr>
              <w:t>created</w:t>
            </w:r>
            <w:proofErr w:type="spellEnd"/>
            <w:r w:rsidRPr="00321FC4">
              <w:rPr>
                <w:rFonts w:ascii="Georgia" w:hAnsi="Georgia" w:cs="Times New Roman"/>
                <w:color w:val="00B0F0"/>
                <w:sz w:val="18"/>
              </w:rPr>
              <w:t>, no date</w:t>
            </w:r>
            <w:r w:rsidRPr="00321FC4">
              <w:rPr>
                <w:rFonts w:ascii="Georgia" w:hAnsi="Georgia" w:cs="Times New Roman"/>
                <w:sz w:val="18"/>
              </w:rPr>
              <w:t>)</w:t>
            </w:r>
            <w:r>
              <w:rPr>
                <w:rFonts w:ascii="Georgia" w:eastAsia="Georgia" w:hAnsi="Georgia" w:cs="Georgia"/>
                <w:sz w:val="18"/>
                <w:szCs w:val="18"/>
              </w:rPr>
              <w:fldChar w:fldCharType="end"/>
            </w:r>
          </w:p>
        </w:tc>
      </w:tr>
    </w:tbl>
    <w:p w14:paraId="1EB3468B" w14:textId="77777777" w:rsidR="007A35BF" w:rsidRDefault="007A35BF" w:rsidP="007A35BF">
      <w:pPr>
        <w:pStyle w:val="Estilo1"/>
        <w:rPr>
          <w:rFonts w:ascii="Georgia" w:eastAsia="Georgia" w:hAnsi="Georgia" w:cs="Georgia"/>
        </w:rPr>
      </w:pPr>
    </w:p>
    <w:p w14:paraId="70B6F910" w14:textId="77777777" w:rsidR="0040113B" w:rsidRDefault="0040113B" w:rsidP="007A35BF">
      <w:pPr>
        <w:pStyle w:val="Estilo1"/>
        <w:rPr>
          <w:rFonts w:ascii="Georgia" w:eastAsia="Georgia" w:hAnsi="Georgia" w:cs="Georgia"/>
        </w:rPr>
        <w:sectPr w:rsidR="0040113B">
          <w:pgSz w:w="11906" w:h="16838"/>
          <w:pgMar w:top="1417" w:right="1701" w:bottom="1417" w:left="1701" w:header="708" w:footer="708" w:gutter="0"/>
          <w:cols w:space="708"/>
          <w:docGrid w:linePitch="360"/>
        </w:sectPr>
      </w:pPr>
    </w:p>
    <w:p w14:paraId="30B8DFB6" w14:textId="77777777" w:rsidR="0040113B" w:rsidRPr="00C835E2" w:rsidRDefault="0040113B" w:rsidP="0040113B">
      <w:pPr>
        <w:spacing w:before="27" w:after="240"/>
        <w:ind w:left="708" w:right="866"/>
        <w:rPr>
          <w:rFonts w:ascii="Arial"/>
          <w:bCs/>
          <w:sz w:val="19"/>
          <w:szCs w:val="19"/>
        </w:rPr>
      </w:pPr>
      <w:r>
        <w:rPr>
          <w:noProof/>
        </w:rPr>
        <w:lastRenderedPageBreak/>
        <mc:AlternateContent>
          <mc:Choice Requires="wps">
            <w:drawing>
              <wp:anchor distT="0" distB="0" distL="0" distR="0" simplePos="0" relativeHeight="251691008" behindDoc="1" locked="0" layoutInCell="1" allowOverlap="1" wp14:anchorId="3A293238" wp14:editId="6C3CAA3A">
                <wp:simplePos x="0" y="0"/>
                <wp:positionH relativeFrom="margin">
                  <wp:posOffset>347501</wp:posOffset>
                </wp:positionH>
                <wp:positionV relativeFrom="paragraph">
                  <wp:posOffset>184174</wp:posOffset>
                </wp:positionV>
                <wp:extent cx="4669155" cy="1270"/>
                <wp:effectExtent l="0" t="0" r="0" b="0"/>
                <wp:wrapTopAndBottom/>
                <wp:docPr id="713361302" name="Forma libre: forma 71336130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47B4419" id="Forma libre: forma 713361302" o:spid="_x0000_s1026" style="position:absolute;margin-left:27.35pt;margin-top:14.5pt;width:367.65pt;height:.1pt;z-index:-251625472;visibility:visible;mso-wrap-style:square;mso-width-percent:0;mso-height-percent:0;mso-wrap-distance-left:0;mso-wrap-distance-top:0;mso-wrap-distance-right:0;mso-wrap-distance-bottom:0;mso-position-horizontal:absolute;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" path="m,l7352,e" filled="f" strokeweight=".14042mm">
                <v:path arrowok="t" o:connecttype="custom" o:connectlocs="0,0;4668520,0" o:connectangles="0,0"/>
                <w10:wrap type="topAndBottom" anchorx="margin"/>
              </v:shape>
            </w:pict>
          </mc:Fallback>
        </mc:AlternateContent>
      </w:r>
    </w:p>
    <w:p w14:paraId="3F6B1804" w14:textId="6FC02F85" w:rsidR="0040113B" w:rsidRPr="007469E9" w:rsidRDefault="0040113B" w:rsidP="0040113B">
      <w:pPr>
        <w:pStyle w:val="Ttulo1"/>
        <w:keepNext w:val="0"/>
        <w:keepLines w:val="0"/>
        <w:widowControl w:val="0"/>
        <w:autoSpaceDE w:val="0"/>
        <w:autoSpaceDN w:val="0"/>
        <w:spacing w:before="27" w:after="0" w:line="240" w:lineRule="auto"/>
        <w:ind w:left="830" w:right="866"/>
        <w:jc w:val="center"/>
        <w:rPr>
          <w:rFonts w:ascii="Arial" w:eastAsia="Georgia" w:hAnsi="Georgia" w:cs="Georgia"/>
          <w:b/>
          <w:color w:val="auto"/>
          <w:sz w:val="49"/>
          <w:szCs w:val="22"/>
        </w:rPr>
      </w:pPr>
      <w:proofErr w:type="spellStart"/>
      <w:r>
        <w:rPr>
          <w:rFonts w:ascii="Arial" w:eastAsia="Georgia" w:hAnsi="Georgia" w:cs="Georgia"/>
          <w:b/>
          <w:color w:val="auto"/>
          <w:sz w:val="49"/>
          <w:szCs w:val="22"/>
        </w:rPr>
        <w:t>Elay</w:t>
      </w:r>
      <w:proofErr w:type="spellEnd"/>
    </w:p>
    <w:p w14:paraId="0A853590" w14:textId="77777777" w:rsidR="0040113B" w:rsidRDefault="0040113B" w:rsidP="0040113B">
      <w:pPr>
        <w:pStyle w:val="Textoindependiente"/>
        <w:spacing w:before="6"/>
        <w:rPr>
          <w:rFonts w:ascii="Arial"/>
          <w:sz w:val="19"/>
        </w:rPr>
      </w:pPr>
    </w:p>
    <w:p w14:paraId="33647C34" w14:textId="77777777" w:rsidR="0040113B" w:rsidRDefault="0040113B" w:rsidP="0040113B">
      <w:pPr>
        <w:pStyle w:val="Textoindependiente"/>
        <w:spacing w:before="6"/>
        <w:rPr>
          <w:rFonts w:ascii="Arial"/>
          <w:sz w:val="19"/>
        </w:rPr>
      </w:pPr>
      <w:r w:rsidRPr="007469E9">
        <w:rPr>
          <w:rFonts w:ascii="Arial"/>
          <w:b w:val="0"/>
          <w:noProof/>
          <w:sz w:val="49"/>
          <w:szCs w:val="22"/>
        </w:rPr>
        <mc:AlternateContent>
          <mc:Choice Requires="wps">
            <w:drawing>
              <wp:anchor distT="0" distB="0" distL="0" distR="0" simplePos="0" relativeHeight="251693056" behindDoc="1" locked="0" layoutInCell="1" allowOverlap="1" wp14:anchorId="6E6B157A" wp14:editId="1D23EBA0">
                <wp:simplePos x="0" y="0"/>
                <wp:positionH relativeFrom="margin">
                  <wp:align>center</wp:align>
                </wp:positionH>
                <wp:positionV relativeFrom="paragraph">
                  <wp:posOffset>22225</wp:posOffset>
                </wp:positionV>
                <wp:extent cx="4669155" cy="1270"/>
                <wp:effectExtent l="0" t="0" r="0" b="0"/>
                <wp:wrapTopAndBottom/>
                <wp:docPr id="1938066897" name="Forma libre: forma 193806689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77A5B94" id="Forma libre: forma 1938066897" o:spid="_x0000_s1026" style="position:absolute;margin-left:0;margin-top:1.75pt;width:367.65pt;height:.1pt;z-index:-251623424;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" path="m,l7352,e" filled="f" strokeweight=".14042mm">
                <v:path arrowok="t" o:connecttype="custom" o:connectlocs="0,0;4668520,0" o:connectangles="0,0"/>
                <w10:wrap type="topAndBottom" anchorx="margin"/>
              </v:shape>
            </w:pict>
          </mc:Fallback>
        </mc:AlternateContent>
      </w:r>
    </w:p>
    <w:p w14:paraId="30FD94C8" w14:textId="77777777" w:rsidR="0040113B" w:rsidRDefault="0040113B" w:rsidP="0040113B">
      <w:pPr>
        <w:pStyle w:val="Textoindependiente"/>
        <w:spacing w:before="6"/>
        <w:rPr>
          <w:rFonts w:ascii="Arial"/>
          <w:sz w:val="19"/>
        </w:rPr>
      </w:pPr>
    </w:p>
    <w:p w14:paraId="1671AB20" w14:textId="77777777" w:rsidR="0040113B" w:rsidRDefault="0040113B" w:rsidP="0040113B">
      <w:pPr>
        <w:pStyle w:val="Textoindependiente"/>
        <w:spacing w:before="6"/>
        <w:rPr>
          <w:rFonts w:ascii="Arial"/>
          <w:sz w:val="19"/>
        </w:rPr>
      </w:pPr>
    </w:p>
    <w:p w14:paraId="21BEB2EF" w14:textId="77777777" w:rsidR="0040113B" w:rsidRPr="00F20F45" w:rsidRDefault="0040113B" w:rsidP="0040113B">
      <w:pPr>
        <w:pStyle w:val="Estilo1"/>
        <w:numPr>
          <w:ilvl w:val="0"/>
          <w:numId w:val="9"/>
        </w:numPr>
        <w:rPr>
          <w:rFonts w:ascii="Georgia" w:eastAsia="Georgia" w:hAnsi="Georgia" w:cs="Georgia"/>
        </w:rPr>
      </w:pPr>
      <w:r w:rsidRPr="00F20F45">
        <w:rPr>
          <w:rFonts w:ascii="Georgia" w:eastAsia="Georgia" w:hAnsi="Georgia" w:cs="Georgia"/>
        </w:rPr>
        <w:t>Visión general</w:t>
      </w:r>
    </w:p>
    <w:p w14:paraId="2870694D" w14:textId="13A896B6" w:rsidR="00920DA3" w:rsidRPr="00920DA3" w:rsidRDefault="00920DA3" w:rsidP="00920DA3">
      <w:pPr>
        <w:pStyle w:val="Prrafodelista"/>
        <w:spacing w:after="0" w:line="360" w:lineRule="auto"/>
        <w:ind w:left="0" w:firstLine="426"/>
        <w:jc w:val="both"/>
        <w:rPr>
          <w:rFonts w:ascii="Georgia" w:eastAsia="Georgia" w:hAnsi="Georgia" w:cs="Georgia"/>
        </w:rPr>
      </w:pPr>
      <w:proofErr w:type="spellStart"/>
      <w:r w:rsidRPr="00920DA3">
        <w:rPr>
          <w:rFonts w:ascii="Georgia" w:eastAsia="Georgia" w:hAnsi="Georgia" w:cs="Georgia"/>
        </w:rPr>
        <w:t>Elai</w:t>
      </w:r>
      <w:proofErr w:type="spellEnd"/>
      <w:r w:rsidRPr="00920DA3">
        <w:rPr>
          <w:rFonts w:ascii="Georgia" w:eastAsia="Georgia" w:hAnsi="Georgia" w:cs="Georgia"/>
        </w:rPr>
        <w:t xml:space="preserve"> es una plataforma de generación de vídeos mediante avatares digitales humanos que permite transformar texto en contenido audiovisual profesional. Su API está diseñada para automatizar la creación de vídeos, integrando funciones como selección de presentadores, idiomas, plantillas y configuración de </w:t>
      </w:r>
      <w:r w:rsidR="00417EE4">
        <w:rPr>
          <w:rFonts w:ascii="Georgia" w:eastAsia="Georgia" w:hAnsi="Georgia" w:cs="Georgia"/>
        </w:rPr>
        <w:t>música</w:t>
      </w:r>
      <w:r w:rsidRPr="00920DA3">
        <w:rPr>
          <w:rFonts w:ascii="Georgia" w:eastAsia="Georgia" w:hAnsi="Georgia" w:cs="Georgia"/>
        </w:rPr>
        <w:t xml:space="preserve">, todo a través de una interfaz </w:t>
      </w:r>
      <w:proofErr w:type="spellStart"/>
      <w:r w:rsidRPr="00920DA3">
        <w:rPr>
          <w:rFonts w:ascii="Georgia" w:eastAsia="Georgia" w:hAnsi="Georgia" w:cs="Georgia"/>
        </w:rPr>
        <w:t>RESTful</w:t>
      </w:r>
      <w:proofErr w:type="spellEnd"/>
      <w:r w:rsidRPr="00920DA3">
        <w:rPr>
          <w:rFonts w:ascii="Georgia" w:eastAsia="Georgia" w:hAnsi="Georgia" w:cs="Georgia"/>
        </w:rPr>
        <w:t xml:space="preserve">. Está especialmente orientada a soluciones </w:t>
      </w:r>
      <w:r>
        <w:rPr>
          <w:rFonts w:ascii="Georgia" w:eastAsia="Georgia" w:hAnsi="Georgia" w:cs="Georgia"/>
        </w:rPr>
        <w:t>de aprendizaje corporativo para la generación de vídeos de avatares y la formación</w:t>
      </w:r>
      <w:r w:rsidRPr="00920DA3">
        <w:rPr>
          <w:rFonts w:ascii="Georgia" w:eastAsia="Georgia" w:hAnsi="Georgia" w:cs="Georgia"/>
        </w:rPr>
        <w:t>.</w:t>
      </w:r>
    </w:p>
    <w:p w14:paraId="06B7BA7B" w14:textId="77777777" w:rsidR="0040113B" w:rsidRPr="00F20F45" w:rsidRDefault="0040113B" w:rsidP="0040113B">
      <w:pPr>
        <w:pStyle w:val="Prrafodelista"/>
        <w:spacing w:after="0" w:line="360" w:lineRule="auto"/>
        <w:ind w:left="0" w:firstLine="426"/>
        <w:jc w:val="both"/>
        <w:rPr>
          <w:rFonts w:ascii="Georgia" w:eastAsia="Georgia" w:hAnsi="Georgia" w:cs="Georgia"/>
        </w:rPr>
      </w:pPr>
    </w:p>
    <w:p w14:paraId="5179B881" w14:textId="77777777" w:rsidR="0040113B" w:rsidRDefault="0040113B" w:rsidP="0040113B">
      <w:pPr>
        <w:pStyle w:val="Estilo1"/>
        <w:numPr>
          <w:ilvl w:val="0"/>
          <w:numId w:val="9"/>
        </w:numPr>
        <w:rPr>
          <w:rFonts w:ascii="Georgia" w:eastAsia="Georgia" w:hAnsi="Georgia" w:cs="Georgia"/>
        </w:rPr>
      </w:pPr>
      <w:r w:rsidRPr="00F20F45">
        <w:rPr>
          <w:rFonts w:ascii="Georgia" w:eastAsia="Georgia" w:hAnsi="Georgia" w:cs="Georgia"/>
        </w:rPr>
        <w:t>Arquitectura general</w:t>
      </w:r>
    </w:p>
    <w:p w14:paraId="45A81311" w14:textId="38D0FE84" w:rsidR="0040113B" w:rsidRPr="00EE3EDD" w:rsidRDefault="0040113B" w:rsidP="0040113B">
      <w:pPr>
        <w:numPr>
          <w:ilvl w:val="0"/>
          <w:numId w:val="8"/>
        </w:numPr>
        <w:rPr>
          <w:rFonts w:ascii="Georgia" w:eastAsia="Georgia" w:hAnsi="Georgia" w:cs="Georgia"/>
        </w:rPr>
      </w:pPr>
      <w:r w:rsidRPr="00EE3EDD">
        <w:rPr>
          <w:rFonts w:ascii="Georgia" w:eastAsia="Georgia" w:hAnsi="Georgia" w:cs="Georgia"/>
          <w:b/>
          <w:bCs/>
        </w:rPr>
        <w:t>Tipo de API</w:t>
      </w:r>
      <w:r w:rsidRPr="00EE3EDD">
        <w:rPr>
          <w:rFonts w:ascii="Georgia" w:eastAsia="Georgia" w:hAnsi="Georgia" w:cs="Georgia"/>
        </w:rPr>
        <w:t xml:space="preserve">: </w:t>
      </w:r>
      <w:proofErr w:type="spellStart"/>
      <w:r w:rsidRPr="00EE3EDD">
        <w:rPr>
          <w:rFonts w:ascii="Georgia" w:eastAsia="Georgia" w:hAnsi="Georgia" w:cs="Georgia"/>
        </w:rPr>
        <w:t>RESTful</w:t>
      </w:r>
      <w:proofErr w:type="spellEnd"/>
      <w:r w:rsidRPr="00EE3EDD">
        <w:rPr>
          <w:rFonts w:ascii="Georgia" w:eastAsia="Georgia" w:hAnsi="Georgia" w:cs="Georgia"/>
        </w:rPr>
        <w:t xml:space="preserve"> (HTTP sobre JSON)</w:t>
      </w:r>
    </w:p>
    <w:p w14:paraId="5BF043B9" w14:textId="77777777" w:rsidR="0040113B" w:rsidRDefault="0040113B" w:rsidP="0040113B">
      <w:pPr>
        <w:numPr>
          <w:ilvl w:val="0"/>
          <w:numId w:val="8"/>
        </w:numPr>
        <w:rPr>
          <w:rFonts w:ascii="Georgia" w:eastAsia="Georgia" w:hAnsi="Georgia" w:cs="Georgia"/>
        </w:rPr>
      </w:pPr>
      <w:r w:rsidRPr="00EE3EDD">
        <w:rPr>
          <w:rFonts w:ascii="Georgia" w:eastAsia="Georgia" w:hAnsi="Georgia" w:cs="Georgia"/>
          <w:b/>
          <w:bCs/>
        </w:rPr>
        <w:t>Autenticación</w:t>
      </w:r>
      <w:r w:rsidRPr="00EE3EDD">
        <w:rPr>
          <w:rFonts w:ascii="Georgia" w:eastAsia="Georgia" w:hAnsi="Georgia" w:cs="Georgia"/>
        </w:rPr>
        <w:t xml:space="preserve">: </w:t>
      </w:r>
      <w:proofErr w:type="spellStart"/>
      <w:r w:rsidRPr="00EE3EDD">
        <w:rPr>
          <w:rFonts w:ascii="Georgia" w:eastAsia="Georgia" w:hAnsi="Georgia" w:cs="Georgia"/>
        </w:rPr>
        <w:t>B</w:t>
      </w:r>
      <w:r>
        <w:rPr>
          <w:rFonts w:ascii="Georgia" w:eastAsia="Georgia" w:hAnsi="Georgia" w:cs="Georgia"/>
        </w:rPr>
        <w:t>earer</w:t>
      </w:r>
      <w:proofErr w:type="spellEnd"/>
      <w:r>
        <w:rPr>
          <w:rFonts w:ascii="Georgia" w:eastAsia="Georgia" w:hAnsi="Georgia" w:cs="Georgia"/>
        </w:rPr>
        <w:t xml:space="preserve"> Token</w:t>
      </w:r>
    </w:p>
    <w:p w14:paraId="35B39C4B" w14:textId="2EB257E6" w:rsidR="00D115FB" w:rsidRPr="00D115FB" w:rsidRDefault="0040113B" w:rsidP="00D115FB">
      <w:pPr>
        <w:numPr>
          <w:ilvl w:val="0"/>
          <w:numId w:val="8"/>
        </w:numPr>
      </w:pPr>
      <w:r w:rsidRPr="00C337E9">
        <w:rPr>
          <w:rFonts w:ascii="Georgia" w:eastAsia="Georgia" w:hAnsi="Georgia" w:cs="Georgia"/>
          <w:b/>
          <w:bCs/>
        </w:rPr>
        <w:t xml:space="preserve">API Referencia: </w:t>
      </w:r>
      <w:hyperlink r:id="rId475" w:history="1">
        <w:r w:rsidR="00D115FB" w:rsidRPr="00B30DED">
          <w:rPr>
            <w:rStyle w:val="Hipervnculo"/>
          </w:rPr>
          <w:t>https://elai.readme.io/reference/getting-started-with-your-api</w:t>
        </w:r>
      </w:hyperlink>
      <w:r w:rsidR="00D115FB">
        <w:t xml:space="preserve"> </w:t>
      </w:r>
    </w:p>
    <w:p w14:paraId="2AE8C7B9" w14:textId="64EEAFBF" w:rsidR="00D115FB" w:rsidRPr="00D115FB" w:rsidRDefault="0040113B" w:rsidP="00D115FB">
      <w:pPr>
        <w:numPr>
          <w:ilvl w:val="0"/>
          <w:numId w:val="8"/>
        </w:numPr>
      </w:pPr>
      <w:r w:rsidRPr="00D115FB">
        <w:rPr>
          <w:rFonts w:ascii="Georgia" w:eastAsia="Georgia" w:hAnsi="Georgia" w:cs="Georgia"/>
          <w:b/>
          <w:bCs/>
        </w:rPr>
        <w:t>Base URL</w:t>
      </w:r>
      <w:r w:rsidRPr="00D115FB">
        <w:rPr>
          <w:rFonts w:ascii="Georgia" w:eastAsia="Georgia" w:hAnsi="Georgia" w:cs="Georgia"/>
        </w:rPr>
        <w:t xml:space="preserve">: </w:t>
      </w:r>
      <w:hyperlink r:id="rId476" w:history="1">
        <w:r w:rsidR="00D115FB" w:rsidRPr="00B30DED">
          <w:rPr>
            <w:rStyle w:val="Hipervnculo"/>
          </w:rPr>
          <w:t>https://api.elai.io</w:t>
        </w:r>
      </w:hyperlink>
      <w:r w:rsidR="00D115FB">
        <w:t xml:space="preserve"> </w:t>
      </w:r>
    </w:p>
    <w:p w14:paraId="6F5F0388" w14:textId="7017F20E" w:rsidR="0040113B" w:rsidRPr="00D115FB" w:rsidRDefault="0040113B" w:rsidP="004760B0">
      <w:pPr>
        <w:numPr>
          <w:ilvl w:val="0"/>
          <w:numId w:val="8"/>
        </w:numPr>
        <w:rPr>
          <w:rFonts w:ascii="Georgia" w:eastAsia="Georgia" w:hAnsi="Georgia" w:cs="Georgia"/>
        </w:rPr>
      </w:pPr>
      <w:r w:rsidRPr="00D115FB">
        <w:rPr>
          <w:rFonts w:ascii="Georgia" w:eastAsia="Georgia" w:hAnsi="Georgia" w:cs="Georgia"/>
          <w:b/>
          <w:bCs/>
        </w:rPr>
        <w:t>API versión</w:t>
      </w:r>
      <w:r w:rsidRPr="00D115FB">
        <w:rPr>
          <w:rFonts w:ascii="Georgia" w:eastAsia="Georgia" w:hAnsi="Georgia" w:cs="Georgia"/>
        </w:rPr>
        <w:t xml:space="preserve">: </w:t>
      </w:r>
      <w:r w:rsidR="00D115FB">
        <w:rPr>
          <w:rFonts w:ascii="Georgia" w:eastAsia="Georgia" w:hAnsi="Georgia" w:cs="Georgia"/>
        </w:rPr>
        <w:t>V1.0</w:t>
      </w:r>
    </w:p>
    <w:p w14:paraId="2B177936" w14:textId="77777777" w:rsidR="0040113B" w:rsidRPr="00EE3EDD" w:rsidRDefault="0040113B" w:rsidP="0040113B">
      <w:pPr>
        <w:numPr>
          <w:ilvl w:val="0"/>
          <w:numId w:val="8"/>
        </w:numPr>
        <w:rPr>
          <w:rFonts w:ascii="Georgia" w:eastAsia="Georgia" w:hAnsi="Georgia" w:cs="Georgia"/>
        </w:rPr>
      </w:pPr>
      <w:r w:rsidRPr="00EE3EDD">
        <w:rPr>
          <w:rFonts w:ascii="Georgia" w:eastAsia="Georgia" w:hAnsi="Georgia" w:cs="Georgia"/>
          <w:b/>
          <w:bCs/>
        </w:rPr>
        <w:t>Formatos admitidos</w:t>
      </w:r>
      <w:r w:rsidRPr="00EE3EDD">
        <w:rPr>
          <w:rFonts w:ascii="Georgia" w:eastAsia="Georgia" w:hAnsi="Georgia" w:cs="Georgia"/>
        </w:rPr>
        <w:t>: JSON en entrada y salida</w:t>
      </w:r>
      <w:r>
        <w:rPr>
          <w:rFonts w:ascii="Georgia" w:eastAsia="Georgia" w:hAnsi="Georgia" w:cs="Georgia"/>
        </w:rPr>
        <w:t>.</w:t>
      </w:r>
    </w:p>
    <w:p w14:paraId="3E91C962" w14:textId="77777777" w:rsidR="0040113B" w:rsidRPr="00F20F45" w:rsidRDefault="0040113B" w:rsidP="0040113B">
      <w:pPr>
        <w:pStyle w:val="Textoindependiente"/>
        <w:spacing w:before="6"/>
        <w:rPr>
          <w:rFonts w:ascii="Arial"/>
          <w:sz w:val="19"/>
        </w:rPr>
      </w:pPr>
    </w:p>
    <w:p w14:paraId="79E79A5A" w14:textId="77777777" w:rsidR="0040113B" w:rsidRPr="00F20F45" w:rsidRDefault="0040113B" w:rsidP="0040113B">
      <w:pPr>
        <w:pStyle w:val="Estilo1"/>
        <w:numPr>
          <w:ilvl w:val="0"/>
          <w:numId w:val="9"/>
        </w:numPr>
        <w:rPr>
          <w:rFonts w:ascii="Georgia" w:eastAsia="Georgia" w:hAnsi="Georgia" w:cs="Georgia"/>
        </w:rPr>
      </w:pPr>
      <w:r w:rsidRPr="00F20F45">
        <w:rPr>
          <w:rFonts w:ascii="Georgia" w:eastAsia="Georgia" w:hAnsi="Georgia" w:cs="Georgia"/>
        </w:rPr>
        <w:t>Funcionalidades principales</w:t>
      </w:r>
    </w:p>
    <w:tbl>
      <w:tblPr>
        <w:tblStyle w:val="Tabladecuadrcula4"/>
        <w:tblW w:w="0" w:type="auto"/>
        <w:tblLook w:val="04A0" w:firstRow="1" w:lastRow="0" w:firstColumn="1" w:lastColumn="0" w:noHBand="0" w:noVBand="1"/>
      </w:tblPr>
      <w:tblGrid>
        <w:gridCol w:w="4824"/>
        <w:gridCol w:w="3670"/>
      </w:tblGrid>
      <w:tr w:rsidR="00D115FB" w:rsidRPr="00F20F45" w14:paraId="5E86FBEB" w14:textId="77777777" w:rsidTr="009E3F2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5196229" w14:textId="77777777" w:rsidR="0040113B" w:rsidRPr="00F20F45" w:rsidRDefault="0040113B" w:rsidP="009E3F20">
            <w:pPr>
              <w:jc w:val="center"/>
              <w:rPr>
                <w:rFonts w:ascii="Georgia" w:eastAsia="Georgia" w:hAnsi="Georgia" w:cs="Georgia"/>
                <w:b w:val="0"/>
                <w:bCs w:val="0"/>
                <w:sz w:val="24"/>
                <w:szCs w:val="24"/>
              </w:rPr>
            </w:pPr>
            <w:proofErr w:type="spellStart"/>
            <w:r w:rsidRPr="00F20F45">
              <w:rPr>
                <w:rFonts w:ascii="Georgia" w:eastAsia="Georgia" w:hAnsi="Georgia" w:cs="Georgia"/>
                <w:b w:val="0"/>
                <w:bCs w:val="0"/>
                <w:sz w:val="24"/>
                <w:szCs w:val="24"/>
              </w:rPr>
              <w:t>Endpoint</w:t>
            </w:r>
            <w:proofErr w:type="spellEnd"/>
          </w:p>
        </w:tc>
        <w:tc>
          <w:tcPr>
            <w:tcW w:w="0" w:type="auto"/>
            <w:hideMark/>
          </w:tcPr>
          <w:p w14:paraId="79D79549" w14:textId="77777777" w:rsidR="0040113B" w:rsidRPr="00F20F45" w:rsidRDefault="0040113B" w:rsidP="009E3F20">
            <w:pPr>
              <w:jc w:val="center"/>
              <w:cnfStyle w:val="100000000000" w:firstRow="1" w:lastRow="0" w:firstColumn="0" w:lastColumn="0" w:oddVBand="0" w:evenVBand="0" w:oddHBand="0" w:evenHBand="0" w:firstRowFirstColumn="0" w:firstRowLastColumn="0" w:lastRowFirstColumn="0" w:lastRowLastColumn="0"/>
              <w:rPr>
                <w:rFonts w:ascii="Georgia" w:eastAsia="Georgia" w:hAnsi="Georgia" w:cs="Georgia"/>
                <w:b w:val="0"/>
                <w:bCs w:val="0"/>
                <w:sz w:val="24"/>
                <w:szCs w:val="24"/>
              </w:rPr>
            </w:pPr>
            <w:r w:rsidRPr="00F20F45">
              <w:rPr>
                <w:rFonts w:ascii="Georgia" w:eastAsia="Georgia" w:hAnsi="Georgia" w:cs="Georgia"/>
                <w:b w:val="0"/>
                <w:bCs w:val="0"/>
                <w:sz w:val="24"/>
                <w:szCs w:val="24"/>
              </w:rPr>
              <w:t>Descripción técnica</w:t>
            </w:r>
          </w:p>
        </w:tc>
      </w:tr>
      <w:tr w:rsidR="00D115FB" w:rsidRPr="00F20F45" w14:paraId="3C64F15C" w14:textId="77777777" w:rsidTr="009E3F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B7B3D82" w14:textId="12658072" w:rsidR="0040113B" w:rsidRPr="00F20F45" w:rsidRDefault="0040113B" w:rsidP="009E3F20">
            <w:pPr>
              <w:rPr>
                <w:rFonts w:ascii="Georgia" w:eastAsia="Georgia" w:hAnsi="Georgia" w:cs="Georgia"/>
                <w:sz w:val="20"/>
                <w:szCs w:val="20"/>
              </w:rPr>
            </w:pPr>
            <w:r w:rsidRPr="00F20F45">
              <w:rPr>
                <w:rFonts w:ascii="Georgia" w:eastAsia="Georgia" w:hAnsi="Georgia" w:cs="Georgia"/>
                <w:sz w:val="20"/>
                <w:szCs w:val="20"/>
              </w:rPr>
              <w:t>POST /</w:t>
            </w:r>
            <w:r w:rsidR="00D115FB">
              <w:rPr>
                <w:rFonts w:ascii="Georgia" w:eastAsia="Georgia" w:hAnsi="Georgia" w:cs="Georgia"/>
                <w:sz w:val="20"/>
                <w:szCs w:val="20"/>
              </w:rPr>
              <w:t>api</w:t>
            </w:r>
            <w:r>
              <w:rPr>
                <w:rFonts w:ascii="Georgia" w:eastAsia="Georgia" w:hAnsi="Georgia" w:cs="Georgia"/>
                <w:sz w:val="20"/>
                <w:szCs w:val="20"/>
              </w:rPr>
              <w:t>/</w:t>
            </w:r>
            <w:r w:rsidR="00D115FB">
              <w:rPr>
                <w:rFonts w:ascii="Georgia" w:eastAsia="Georgia" w:hAnsi="Georgia" w:cs="Georgia"/>
                <w:sz w:val="20"/>
                <w:szCs w:val="20"/>
              </w:rPr>
              <w:t>v1</w:t>
            </w:r>
            <w:r>
              <w:rPr>
                <w:rFonts w:ascii="Georgia" w:eastAsia="Georgia" w:hAnsi="Georgia" w:cs="Georgia"/>
                <w:sz w:val="20"/>
                <w:szCs w:val="20"/>
              </w:rPr>
              <w:t>/</w:t>
            </w:r>
            <w:r w:rsidR="00D115FB">
              <w:rPr>
                <w:rFonts w:ascii="Georgia" w:eastAsia="Georgia" w:hAnsi="Georgia" w:cs="Georgia"/>
                <w:sz w:val="20"/>
                <w:szCs w:val="20"/>
              </w:rPr>
              <w:t>videos</w:t>
            </w:r>
          </w:p>
        </w:tc>
        <w:tc>
          <w:tcPr>
            <w:tcW w:w="0" w:type="auto"/>
            <w:vAlign w:val="center"/>
            <w:hideMark/>
          </w:tcPr>
          <w:p w14:paraId="41F3ADF2" w14:textId="57F3FB5D" w:rsidR="0040113B" w:rsidRPr="00F20F45" w:rsidRDefault="00D115FB" w:rsidP="009E3F20">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rea un vídeo</w:t>
            </w:r>
          </w:p>
        </w:tc>
      </w:tr>
      <w:tr w:rsidR="00D115FB" w:rsidRPr="00F20F45" w14:paraId="648946C5" w14:textId="77777777" w:rsidTr="009E3F20">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78C251A" w14:textId="4600FB2E" w:rsidR="0040113B" w:rsidRPr="00F20F45" w:rsidRDefault="0040113B" w:rsidP="009E3F20">
            <w:pPr>
              <w:rPr>
                <w:rFonts w:ascii="Georgia" w:eastAsia="Georgia" w:hAnsi="Georgia" w:cs="Georgia"/>
                <w:sz w:val="20"/>
                <w:szCs w:val="20"/>
              </w:rPr>
            </w:pPr>
            <w:r w:rsidRPr="00F20F45">
              <w:rPr>
                <w:rFonts w:ascii="Georgia" w:eastAsia="Georgia" w:hAnsi="Georgia" w:cs="Georgia"/>
                <w:sz w:val="20"/>
                <w:szCs w:val="20"/>
              </w:rPr>
              <w:t xml:space="preserve">GET </w:t>
            </w:r>
            <w:r w:rsidR="00D115FB" w:rsidRPr="00F20F45">
              <w:rPr>
                <w:rFonts w:ascii="Georgia" w:eastAsia="Georgia" w:hAnsi="Georgia" w:cs="Georgia"/>
                <w:sz w:val="20"/>
                <w:szCs w:val="20"/>
              </w:rPr>
              <w:t>/</w:t>
            </w:r>
            <w:r w:rsidR="00D115FB">
              <w:rPr>
                <w:rFonts w:ascii="Georgia" w:eastAsia="Georgia" w:hAnsi="Georgia" w:cs="Georgia"/>
                <w:sz w:val="20"/>
                <w:szCs w:val="20"/>
              </w:rPr>
              <w:t>api/v1/videos</w:t>
            </w:r>
            <w:r w:rsidR="00D115FB">
              <w:rPr>
                <w:rFonts w:ascii="Georgia" w:eastAsia="Georgia" w:hAnsi="Georgia" w:cs="Georgia"/>
                <w:sz w:val="20"/>
                <w:szCs w:val="20"/>
              </w:rPr>
              <w:t>/{</w:t>
            </w:r>
            <w:proofErr w:type="spellStart"/>
            <w:r w:rsidR="00D115FB">
              <w:rPr>
                <w:rFonts w:ascii="Georgia" w:eastAsia="Georgia" w:hAnsi="Georgia" w:cs="Georgia"/>
                <w:sz w:val="20"/>
                <w:szCs w:val="20"/>
              </w:rPr>
              <w:t>videoid</w:t>
            </w:r>
            <w:proofErr w:type="spellEnd"/>
            <w:r w:rsidR="00D115FB">
              <w:rPr>
                <w:rFonts w:ascii="Georgia" w:eastAsia="Georgia" w:hAnsi="Georgia" w:cs="Georgia"/>
                <w:sz w:val="20"/>
                <w:szCs w:val="20"/>
              </w:rPr>
              <w:t>}</w:t>
            </w:r>
          </w:p>
        </w:tc>
        <w:tc>
          <w:tcPr>
            <w:tcW w:w="0" w:type="auto"/>
            <w:vAlign w:val="center"/>
            <w:hideMark/>
          </w:tcPr>
          <w:p w14:paraId="2677FF48" w14:textId="77777777" w:rsidR="0040113B" w:rsidRPr="00F20F45" w:rsidRDefault="0040113B" w:rsidP="009E3F20">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onsulta el estado de un vídeo</w:t>
            </w:r>
          </w:p>
        </w:tc>
      </w:tr>
      <w:tr w:rsidR="00D115FB" w:rsidRPr="00F20F45" w14:paraId="7A9AE5F8" w14:textId="77777777" w:rsidTr="009E3F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16CD6B3" w14:textId="59563259" w:rsidR="0040113B" w:rsidRPr="00F20F45" w:rsidRDefault="0040113B" w:rsidP="009E3F20">
            <w:pPr>
              <w:rPr>
                <w:rFonts w:ascii="Georgia" w:eastAsia="Georgia" w:hAnsi="Georgia" w:cs="Georgia"/>
                <w:sz w:val="20"/>
                <w:szCs w:val="20"/>
              </w:rPr>
            </w:pPr>
            <w:r>
              <w:rPr>
                <w:rFonts w:ascii="Georgia" w:eastAsia="Georgia" w:hAnsi="Georgia" w:cs="Georgia"/>
                <w:sz w:val="20"/>
                <w:szCs w:val="20"/>
              </w:rPr>
              <w:t>POST</w:t>
            </w:r>
            <w:r w:rsidRPr="00F20F45">
              <w:rPr>
                <w:rFonts w:ascii="Georgia" w:eastAsia="Georgia" w:hAnsi="Georgia" w:cs="Georgia"/>
                <w:sz w:val="20"/>
                <w:szCs w:val="20"/>
              </w:rPr>
              <w:t xml:space="preserve"> /</w:t>
            </w:r>
            <w:r w:rsidR="00D115FB">
              <w:rPr>
                <w:rFonts w:ascii="Georgia" w:eastAsia="Georgia" w:hAnsi="Georgia" w:cs="Georgia"/>
                <w:sz w:val="20"/>
                <w:szCs w:val="20"/>
              </w:rPr>
              <w:t>api/</w:t>
            </w:r>
            <w:r w:rsidRPr="00F20F45">
              <w:rPr>
                <w:rFonts w:ascii="Georgia" w:eastAsia="Georgia" w:hAnsi="Georgia" w:cs="Georgia"/>
                <w:sz w:val="20"/>
                <w:szCs w:val="20"/>
              </w:rPr>
              <w:t>v</w:t>
            </w:r>
            <w:r w:rsidR="00D115FB">
              <w:rPr>
                <w:rFonts w:ascii="Georgia" w:eastAsia="Georgia" w:hAnsi="Georgia" w:cs="Georgia"/>
                <w:sz w:val="20"/>
                <w:szCs w:val="20"/>
              </w:rPr>
              <w:t>1</w:t>
            </w:r>
            <w:r w:rsidRPr="00F20F45">
              <w:rPr>
                <w:rFonts w:ascii="Georgia" w:eastAsia="Georgia" w:hAnsi="Georgia" w:cs="Georgia"/>
                <w:sz w:val="20"/>
                <w:szCs w:val="20"/>
              </w:rPr>
              <w:t>/</w:t>
            </w:r>
            <w:proofErr w:type="spellStart"/>
            <w:r w:rsidR="00D115FB">
              <w:rPr>
                <w:rFonts w:ascii="Georgia" w:eastAsia="Georgia" w:hAnsi="Georgia" w:cs="Georgia"/>
                <w:sz w:val="20"/>
                <w:szCs w:val="20"/>
              </w:rPr>
              <w:t>streams</w:t>
            </w:r>
            <w:proofErr w:type="spellEnd"/>
          </w:p>
        </w:tc>
        <w:tc>
          <w:tcPr>
            <w:tcW w:w="0" w:type="auto"/>
            <w:vAlign w:val="center"/>
            <w:hideMark/>
          </w:tcPr>
          <w:p w14:paraId="4775506B" w14:textId="0FFBF538" w:rsidR="0040113B" w:rsidRPr="00F20F45" w:rsidRDefault="00D115FB" w:rsidP="009E3F20">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 xml:space="preserve">Crea un vídeo </w:t>
            </w:r>
            <w:proofErr w:type="spellStart"/>
            <w:r>
              <w:rPr>
                <w:rFonts w:ascii="Georgia" w:eastAsia="Georgia" w:hAnsi="Georgia" w:cs="Georgia"/>
                <w:sz w:val="20"/>
                <w:szCs w:val="20"/>
              </w:rPr>
              <w:t>stream</w:t>
            </w:r>
            <w:proofErr w:type="spellEnd"/>
          </w:p>
        </w:tc>
      </w:tr>
      <w:tr w:rsidR="00D115FB" w:rsidRPr="00F20F45" w14:paraId="143F0FD4" w14:textId="77777777" w:rsidTr="009E3F20">
        <w:tc>
          <w:tcPr>
            <w:cnfStyle w:val="001000000000" w:firstRow="0" w:lastRow="0" w:firstColumn="1" w:lastColumn="0" w:oddVBand="0" w:evenVBand="0" w:oddHBand="0" w:evenHBand="0" w:firstRowFirstColumn="0" w:firstRowLastColumn="0" w:lastRowFirstColumn="0" w:lastRowLastColumn="0"/>
            <w:tcW w:w="0" w:type="auto"/>
            <w:vAlign w:val="center"/>
          </w:tcPr>
          <w:p w14:paraId="2375633E" w14:textId="73ACBF10" w:rsidR="0040113B" w:rsidRPr="00F20F45" w:rsidRDefault="0040113B" w:rsidP="009E3F20">
            <w:pPr>
              <w:rPr>
                <w:rFonts w:ascii="Georgia" w:eastAsia="Georgia" w:hAnsi="Georgia" w:cs="Georgia"/>
                <w:b w:val="0"/>
                <w:bCs w:val="0"/>
                <w:sz w:val="20"/>
                <w:szCs w:val="20"/>
              </w:rPr>
            </w:pPr>
            <w:r w:rsidRPr="009275C3">
              <w:rPr>
                <w:rFonts w:ascii="Georgia" w:eastAsia="Georgia" w:hAnsi="Georgia" w:cs="Georgia"/>
                <w:sz w:val="20"/>
                <w:szCs w:val="20"/>
              </w:rPr>
              <w:t>POST /</w:t>
            </w:r>
            <w:r w:rsidR="00D115FB">
              <w:rPr>
                <w:rFonts w:ascii="Georgia" w:eastAsia="Georgia" w:hAnsi="Georgia" w:cs="Georgia"/>
                <w:sz w:val="20"/>
                <w:szCs w:val="20"/>
              </w:rPr>
              <w:t>api/v1/videos/</w:t>
            </w:r>
            <w:proofErr w:type="spellStart"/>
            <w:r w:rsidR="00D115FB">
              <w:rPr>
                <w:rFonts w:ascii="Georgia" w:eastAsia="Georgia" w:hAnsi="Georgia" w:cs="Georgia"/>
                <w:sz w:val="20"/>
                <w:szCs w:val="20"/>
              </w:rPr>
              <w:t>renderTemplate</w:t>
            </w:r>
            <w:proofErr w:type="spellEnd"/>
            <w:r w:rsidR="00D115FB">
              <w:rPr>
                <w:rFonts w:ascii="Georgia" w:eastAsia="Georgia" w:hAnsi="Georgia" w:cs="Georgia"/>
                <w:sz w:val="20"/>
                <w:szCs w:val="20"/>
              </w:rPr>
              <w:t>/{</w:t>
            </w:r>
            <w:proofErr w:type="spellStart"/>
            <w:r w:rsidR="00D115FB">
              <w:rPr>
                <w:rFonts w:ascii="Georgia" w:eastAsia="Georgia" w:hAnsi="Georgia" w:cs="Georgia"/>
                <w:sz w:val="20"/>
                <w:szCs w:val="20"/>
              </w:rPr>
              <w:t>videoid</w:t>
            </w:r>
            <w:proofErr w:type="spellEnd"/>
            <w:r w:rsidR="00D115FB">
              <w:rPr>
                <w:rFonts w:ascii="Georgia" w:eastAsia="Georgia" w:hAnsi="Georgia" w:cs="Georgia"/>
                <w:sz w:val="20"/>
                <w:szCs w:val="20"/>
              </w:rPr>
              <w:t>}</w:t>
            </w:r>
          </w:p>
        </w:tc>
        <w:tc>
          <w:tcPr>
            <w:tcW w:w="0" w:type="auto"/>
            <w:vAlign w:val="center"/>
          </w:tcPr>
          <w:p w14:paraId="696CF6A5" w14:textId="2D060E3F" w:rsidR="0040113B" w:rsidRPr="00F20F45" w:rsidRDefault="00D115FB" w:rsidP="009E3F20">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 xml:space="preserve">Crea vídeos personalizados para clientes en base a </w:t>
            </w:r>
            <w:proofErr w:type="gramStart"/>
            <w:r>
              <w:rPr>
                <w:rFonts w:ascii="Georgia" w:eastAsia="Georgia" w:hAnsi="Georgia" w:cs="Georgia"/>
                <w:sz w:val="20"/>
                <w:szCs w:val="20"/>
              </w:rPr>
              <w:t>un vídeo raíz</w:t>
            </w:r>
            <w:proofErr w:type="gramEnd"/>
            <w:r w:rsidR="0040113B">
              <w:rPr>
                <w:rFonts w:ascii="Georgia" w:eastAsia="Georgia" w:hAnsi="Georgia" w:cs="Georgia"/>
                <w:sz w:val="20"/>
                <w:szCs w:val="20"/>
              </w:rPr>
              <w:t>.</w:t>
            </w:r>
          </w:p>
        </w:tc>
      </w:tr>
      <w:tr w:rsidR="00D115FB" w:rsidRPr="00F20F45" w14:paraId="3AADD5D1" w14:textId="77777777" w:rsidTr="009E3F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524F0378" w14:textId="217C623E" w:rsidR="0040113B" w:rsidRPr="009275C3" w:rsidRDefault="0040113B" w:rsidP="009E3F20">
            <w:pPr>
              <w:rPr>
                <w:rFonts w:ascii="Georgia" w:eastAsia="Georgia" w:hAnsi="Georgia" w:cs="Georgia"/>
                <w:sz w:val="20"/>
                <w:szCs w:val="20"/>
              </w:rPr>
            </w:pPr>
            <w:r>
              <w:rPr>
                <w:rFonts w:ascii="Georgia" w:eastAsia="Georgia" w:hAnsi="Georgia" w:cs="Georgia"/>
                <w:sz w:val="20"/>
                <w:szCs w:val="20"/>
              </w:rPr>
              <w:t xml:space="preserve">POST </w:t>
            </w:r>
            <w:r w:rsidR="00D115FB" w:rsidRPr="00F20F45">
              <w:rPr>
                <w:rFonts w:ascii="Georgia" w:eastAsia="Georgia" w:hAnsi="Georgia" w:cs="Georgia"/>
                <w:sz w:val="20"/>
                <w:szCs w:val="20"/>
              </w:rPr>
              <w:t>/</w:t>
            </w:r>
            <w:r w:rsidR="00D115FB">
              <w:rPr>
                <w:rFonts w:ascii="Georgia" w:eastAsia="Georgia" w:hAnsi="Georgia" w:cs="Georgia"/>
                <w:sz w:val="20"/>
                <w:szCs w:val="20"/>
              </w:rPr>
              <w:t>api/</w:t>
            </w:r>
            <w:r w:rsidR="00D115FB" w:rsidRPr="00F20F45">
              <w:rPr>
                <w:rFonts w:ascii="Georgia" w:eastAsia="Georgia" w:hAnsi="Georgia" w:cs="Georgia"/>
                <w:sz w:val="20"/>
                <w:szCs w:val="20"/>
              </w:rPr>
              <w:t>v</w:t>
            </w:r>
            <w:r w:rsidR="00D115FB">
              <w:rPr>
                <w:rFonts w:ascii="Georgia" w:eastAsia="Georgia" w:hAnsi="Georgia" w:cs="Georgia"/>
                <w:sz w:val="20"/>
                <w:szCs w:val="20"/>
              </w:rPr>
              <w:t>1</w:t>
            </w:r>
            <w:r w:rsidR="00D115FB" w:rsidRPr="00F20F45">
              <w:rPr>
                <w:rFonts w:ascii="Georgia" w:eastAsia="Georgia" w:hAnsi="Georgia" w:cs="Georgia"/>
                <w:sz w:val="20"/>
                <w:szCs w:val="20"/>
              </w:rPr>
              <w:t>/</w:t>
            </w:r>
            <w:r w:rsidR="00D115FB">
              <w:rPr>
                <w:rFonts w:ascii="Georgia" w:eastAsia="Georgia" w:hAnsi="Georgia" w:cs="Georgia"/>
                <w:sz w:val="20"/>
                <w:szCs w:val="20"/>
              </w:rPr>
              <w:t>videos/</w:t>
            </w:r>
            <w:proofErr w:type="spellStart"/>
            <w:r w:rsidR="00D115FB">
              <w:rPr>
                <w:rFonts w:ascii="Georgia" w:eastAsia="Georgia" w:hAnsi="Georgia" w:cs="Georgia"/>
                <w:sz w:val="20"/>
                <w:szCs w:val="20"/>
              </w:rPr>
              <w:t>translate</w:t>
            </w:r>
            <w:proofErr w:type="spellEnd"/>
            <w:r w:rsidR="00D115FB">
              <w:rPr>
                <w:rFonts w:ascii="Georgia" w:eastAsia="Georgia" w:hAnsi="Georgia" w:cs="Georgia"/>
                <w:sz w:val="20"/>
                <w:szCs w:val="20"/>
              </w:rPr>
              <w:t>/{</w:t>
            </w:r>
            <w:proofErr w:type="spellStart"/>
            <w:r w:rsidR="00D115FB">
              <w:rPr>
                <w:rFonts w:ascii="Georgia" w:eastAsia="Georgia" w:hAnsi="Georgia" w:cs="Georgia"/>
                <w:sz w:val="20"/>
                <w:szCs w:val="20"/>
              </w:rPr>
              <w:t>videoid</w:t>
            </w:r>
            <w:proofErr w:type="spellEnd"/>
            <w:r w:rsidR="00D115FB">
              <w:rPr>
                <w:rFonts w:ascii="Georgia" w:eastAsia="Georgia" w:hAnsi="Georgia" w:cs="Georgia"/>
                <w:sz w:val="20"/>
                <w:szCs w:val="20"/>
              </w:rPr>
              <w:t>}</w:t>
            </w:r>
          </w:p>
        </w:tc>
        <w:tc>
          <w:tcPr>
            <w:tcW w:w="0" w:type="auto"/>
            <w:vAlign w:val="center"/>
          </w:tcPr>
          <w:p w14:paraId="3C44E910" w14:textId="6EA35631" w:rsidR="0040113B" w:rsidRDefault="00D115FB" w:rsidP="009E3F20">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Traduce un vídeo</w:t>
            </w:r>
          </w:p>
        </w:tc>
      </w:tr>
      <w:tr w:rsidR="00D115FB" w:rsidRPr="00F20F45" w14:paraId="12D422B8" w14:textId="77777777" w:rsidTr="009E3F20">
        <w:tc>
          <w:tcPr>
            <w:cnfStyle w:val="001000000000" w:firstRow="0" w:lastRow="0" w:firstColumn="1" w:lastColumn="0" w:oddVBand="0" w:evenVBand="0" w:oddHBand="0" w:evenHBand="0" w:firstRowFirstColumn="0" w:firstRowLastColumn="0" w:lastRowFirstColumn="0" w:lastRowLastColumn="0"/>
            <w:tcW w:w="0" w:type="auto"/>
            <w:vAlign w:val="center"/>
          </w:tcPr>
          <w:p w14:paraId="39F085F2" w14:textId="72788F46" w:rsidR="0040113B" w:rsidRDefault="0040113B" w:rsidP="009E3F20">
            <w:pPr>
              <w:rPr>
                <w:rFonts w:ascii="Georgia" w:eastAsia="Georgia" w:hAnsi="Georgia" w:cs="Georgia"/>
                <w:sz w:val="20"/>
                <w:szCs w:val="20"/>
              </w:rPr>
            </w:pPr>
            <w:r>
              <w:rPr>
                <w:rFonts w:ascii="Georgia" w:eastAsia="Georgia" w:hAnsi="Georgia" w:cs="Georgia"/>
                <w:sz w:val="20"/>
                <w:szCs w:val="20"/>
              </w:rPr>
              <w:t>POST /</w:t>
            </w:r>
            <w:r w:rsidR="002D40B5">
              <w:rPr>
                <w:rFonts w:ascii="Georgia" w:eastAsia="Georgia" w:hAnsi="Georgia" w:cs="Georgia"/>
                <w:sz w:val="20"/>
                <w:szCs w:val="20"/>
              </w:rPr>
              <w:t>api/</w:t>
            </w:r>
            <w:r>
              <w:rPr>
                <w:rFonts w:ascii="Georgia" w:eastAsia="Georgia" w:hAnsi="Georgia" w:cs="Georgia"/>
                <w:sz w:val="20"/>
                <w:szCs w:val="20"/>
              </w:rPr>
              <w:t>v</w:t>
            </w:r>
            <w:r w:rsidR="002D40B5">
              <w:rPr>
                <w:rFonts w:ascii="Georgia" w:eastAsia="Georgia" w:hAnsi="Georgia" w:cs="Georgia"/>
                <w:sz w:val="20"/>
                <w:szCs w:val="20"/>
              </w:rPr>
              <w:t>1</w:t>
            </w:r>
            <w:r>
              <w:rPr>
                <w:rFonts w:ascii="Georgia" w:eastAsia="Georgia" w:hAnsi="Georgia" w:cs="Georgia"/>
                <w:sz w:val="20"/>
                <w:szCs w:val="20"/>
              </w:rPr>
              <w:t>/</w:t>
            </w:r>
            <w:proofErr w:type="spellStart"/>
            <w:r w:rsidR="002D40B5">
              <w:rPr>
                <w:rFonts w:ascii="Georgia" w:eastAsia="Georgia" w:hAnsi="Georgia" w:cs="Georgia"/>
                <w:sz w:val="20"/>
                <w:szCs w:val="20"/>
              </w:rPr>
              <w:t>avatars</w:t>
            </w:r>
            <w:proofErr w:type="spellEnd"/>
          </w:p>
        </w:tc>
        <w:tc>
          <w:tcPr>
            <w:tcW w:w="0" w:type="auto"/>
            <w:vAlign w:val="center"/>
          </w:tcPr>
          <w:p w14:paraId="5B4F78A4" w14:textId="77777777" w:rsidR="0040113B" w:rsidRDefault="0040113B" w:rsidP="009E3F20">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rea un avatar a partir de una foto</w:t>
            </w:r>
          </w:p>
        </w:tc>
      </w:tr>
    </w:tbl>
    <w:p w14:paraId="6F4498F9" w14:textId="77777777" w:rsidR="0040113B" w:rsidRDefault="0040113B" w:rsidP="0040113B">
      <w:pPr>
        <w:pStyle w:val="Textoindependiente"/>
        <w:spacing w:before="6"/>
        <w:rPr>
          <w:rFonts w:ascii="Arial"/>
          <w:sz w:val="19"/>
        </w:rPr>
      </w:pPr>
    </w:p>
    <w:p w14:paraId="35AD8823" w14:textId="77777777" w:rsidR="0040113B" w:rsidRDefault="0040113B" w:rsidP="0040113B">
      <w:pPr>
        <w:pStyle w:val="Estilo1"/>
        <w:numPr>
          <w:ilvl w:val="0"/>
          <w:numId w:val="9"/>
        </w:numPr>
        <w:rPr>
          <w:rFonts w:ascii="Georgia" w:eastAsia="Georgia" w:hAnsi="Georgia" w:cs="Georgia"/>
        </w:rPr>
      </w:pPr>
      <w:r w:rsidRPr="00F20F45">
        <w:rPr>
          <w:rFonts w:ascii="Georgia" w:eastAsia="Georgia" w:hAnsi="Georgia" w:cs="Georgia"/>
        </w:rPr>
        <w:t>Parámetros principales de creación de video</w:t>
      </w:r>
    </w:p>
    <w:p w14:paraId="5823B954" w14:textId="77777777" w:rsidR="0040113B" w:rsidRDefault="0040113B" w:rsidP="0040113B">
      <w:pPr>
        <w:widowControl w:val="0"/>
        <w:autoSpaceDE w:val="0"/>
        <w:autoSpaceDN w:val="0"/>
        <w:adjustRightInd w:val="0"/>
        <w:spacing w:after="0" w:line="240" w:lineRule="auto"/>
        <w:rPr>
          <w:rFonts w:ascii="Courier New" w:hAnsi="Courier New" w:cs="Courier New"/>
          <w:color w:val="000000"/>
          <w:sz w:val="20"/>
          <w:szCs w:val="20"/>
          <w:highlight w:val="white"/>
        </w:rPr>
      </w:pPr>
    </w:p>
    <w:p w14:paraId="77D68C33" w14:textId="77777777" w:rsidR="002D40B5" w:rsidRDefault="002D40B5" w:rsidP="002D40B5">
      <w:pPr>
        <w:widowControl w:val="0"/>
        <w:autoSpaceDE w:val="0"/>
        <w:autoSpaceDN w:val="0"/>
        <w:adjustRightInd w:val="0"/>
        <w:spacing w:after="0" w:line="240" w:lineRule="auto"/>
        <w:rPr>
          <w:rFonts w:ascii="Courier New" w:hAnsi="Courier New" w:cs="Courier New"/>
          <w:color w:val="000000"/>
          <w:sz w:val="20"/>
          <w:szCs w:val="20"/>
          <w:highlight w:val="white"/>
        </w:rPr>
      </w:pPr>
      <w:proofErr w:type="spellStart"/>
      <w:r>
        <w:rPr>
          <w:rFonts w:ascii="Courier New" w:hAnsi="Courier New" w:cs="Courier New"/>
          <w:b/>
          <w:bCs/>
          <w:color w:val="0000FF"/>
          <w:sz w:val="20"/>
          <w:szCs w:val="20"/>
          <w:highlight w:val="white"/>
        </w:rPr>
        <w:t>import</w:t>
      </w:r>
      <w:proofErr w:type="spellEnd"/>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elai</w:t>
      </w:r>
      <w:proofErr w:type="spellEnd"/>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from</w:t>
      </w:r>
      <w:proofErr w:type="spellEnd"/>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api/</w:t>
      </w:r>
      <w:proofErr w:type="spellStart"/>
      <w:r>
        <w:rPr>
          <w:rFonts w:ascii="Courier New" w:hAnsi="Courier New" w:cs="Courier New"/>
          <w:color w:val="808080"/>
          <w:sz w:val="20"/>
          <w:szCs w:val="20"/>
          <w:highlight w:val="white"/>
        </w:rPr>
        <w:t>elai</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p>
    <w:p w14:paraId="7CCD7C4E" w14:textId="77777777" w:rsidR="002D40B5" w:rsidRDefault="002D40B5" w:rsidP="002D40B5">
      <w:pPr>
        <w:widowControl w:val="0"/>
        <w:autoSpaceDE w:val="0"/>
        <w:autoSpaceDN w:val="0"/>
        <w:adjustRightInd w:val="0"/>
        <w:spacing w:after="0" w:line="240" w:lineRule="auto"/>
        <w:rPr>
          <w:rFonts w:ascii="Courier New" w:hAnsi="Courier New" w:cs="Courier New"/>
          <w:color w:val="000000"/>
          <w:sz w:val="20"/>
          <w:szCs w:val="20"/>
          <w:highlight w:val="white"/>
        </w:rPr>
      </w:pPr>
    </w:p>
    <w:p w14:paraId="7226BF3C" w14:textId="77777777" w:rsidR="002D40B5" w:rsidRDefault="002D40B5" w:rsidP="002D40B5">
      <w:pPr>
        <w:widowControl w:val="0"/>
        <w:autoSpaceDE w:val="0"/>
        <w:autoSpaceDN w:val="0"/>
        <w:adjustRightInd w:val="0"/>
        <w:spacing w:after="0" w:line="240" w:lineRule="auto"/>
        <w:rPr>
          <w:rFonts w:ascii="Courier New" w:hAnsi="Courier New" w:cs="Courier New"/>
          <w:color w:val="000000"/>
          <w:sz w:val="20"/>
          <w:szCs w:val="20"/>
          <w:highlight w:val="white"/>
        </w:rPr>
      </w:pPr>
      <w:proofErr w:type="spellStart"/>
      <w:r>
        <w:rPr>
          <w:rFonts w:ascii="Courier New" w:hAnsi="Courier New" w:cs="Courier New"/>
          <w:color w:val="000000"/>
          <w:sz w:val="20"/>
          <w:szCs w:val="20"/>
          <w:highlight w:val="white"/>
        </w:rPr>
        <w:t>elai</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auth</w:t>
      </w:r>
      <w:proofErr w:type="spellEnd"/>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Bearer</w:t>
      </w:r>
      <w:proofErr w:type="spellEnd"/>
      <w:r>
        <w:rPr>
          <w:rFonts w:ascii="Courier New" w:hAnsi="Courier New" w:cs="Courier New"/>
          <w:color w:val="808080"/>
          <w:sz w:val="20"/>
          <w:szCs w:val="20"/>
          <w:highlight w:val="white"/>
        </w:rPr>
        <w:t xml:space="preserve"> SECRET_KEY'</w:t>
      </w:r>
      <w:r>
        <w:rPr>
          <w:rFonts w:ascii="Courier New" w:hAnsi="Courier New" w:cs="Courier New"/>
          <w:b/>
          <w:bCs/>
          <w:color w:val="000080"/>
          <w:sz w:val="20"/>
          <w:szCs w:val="20"/>
          <w:highlight w:val="white"/>
        </w:rPr>
        <w:t>);</w:t>
      </w:r>
    </w:p>
    <w:p w14:paraId="53834739" w14:textId="77777777" w:rsidR="002D40B5" w:rsidRDefault="002D40B5" w:rsidP="002D40B5">
      <w:pPr>
        <w:widowControl w:val="0"/>
        <w:autoSpaceDE w:val="0"/>
        <w:autoSpaceDN w:val="0"/>
        <w:adjustRightInd w:val="0"/>
        <w:spacing w:after="0" w:line="240" w:lineRule="auto"/>
        <w:rPr>
          <w:rFonts w:ascii="Courier New" w:hAnsi="Courier New" w:cs="Courier New"/>
          <w:color w:val="000000"/>
          <w:sz w:val="20"/>
          <w:szCs w:val="20"/>
          <w:highlight w:val="white"/>
        </w:rPr>
      </w:pPr>
      <w:proofErr w:type="spellStart"/>
      <w:r>
        <w:rPr>
          <w:rFonts w:ascii="Courier New" w:hAnsi="Courier New" w:cs="Courier New"/>
          <w:color w:val="000000"/>
          <w:sz w:val="20"/>
          <w:szCs w:val="20"/>
          <w:highlight w:val="white"/>
        </w:rPr>
        <w:t>elai</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createVideo</w:t>
      </w:r>
      <w:proofErr w:type="spellEnd"/>
      <w:r>
        <w:rPr>
          <w:rFonts w:ascii="Courier New" w:hAnsi="Courier New" w:cs="Courier New"/>
          <w:b/>
          <w:bCs/>
          <w:color w:val="000080"/>
          <w:sz w:val="20"/>
          <w:szCs w:val="20"/>
          <w:highlight w:val="white"/>
        </w:rPr>
        <w:t>({</w:t>
      </w:r>
    </w:p>
    <w:p w14:paraId="6E503B3B" w14:textId="77777777" w:rsidR="002D40B5" w:rsidRDefault="002D40B5" w:rsidP="002D40B5">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name</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Hello</w:t>
      </w:r>
      <w:proofErr w:type="spellEnd"/>
      <w:r>
        <w:rPr>
          <w:rFonts w:ascii="Courier New" w:hAnsi="Courier New" w:cs="Courier New"/>
          <w:color w:val="808080"/>
          <w:sz w:val="20"/>
          <w:szCs w:val="20"/>
          <w:highlight w:val="white"/>
        </w:rPr>
        <w:t xml:space="preserve"> </w:t>
      </w:r>
      <w:proofErr w:type="spellStart"/>
      <w:r>
        <w:rPr>
          <w:rFonts w:ascii="Courier New" w:hAnsi="Courier New" w:cs="Courier New"/>
          <w:color w:val="808080"/>
          <w:sz w:val="20"/>
          <w:szCs w:val="20"/>
          <w:highlight w:val="white"/>
        </w:rPr>
        <w:t>from</w:t>
      </w:r>
      <w:proofErr w:type="spellEnd"/>
      <w:r>
        <w:rPr>
          <w:rFonts w:ascii="Courier New" w:hAnsi="Courier New" w:cs="Courier New"/>
          <w:color w:val="808080"/>
          <w:sz w:val="20"/>
          <w:szCs w:val="20"/>
          <w:highlight w:val="white"/>
        </w:rPr>
        <w:t xml:space="preserve"> API!'</w:t>
      </w:r>
      <w:r>
        <w:rPr>
          <w:rFonts w:ascii="Courier New" w:hAnsi="Courier New" w:cs="Courier New"/>
          <w:b/>
          <w:bCs/>
          <w:color w:val="000080"/>
          <w:sz w:val="20"/>
          <w:szCs w:val="20"/>
          <w:highlight w:val="white"/>
        </w:rPr>
        <w:t>,</w:t>
      </w:r>
    </w:p>
    <w:p w14:paraId="16FD4B5C" w14:textId="77777777" w:rsidR="002D40B5" w:rsidRDefault="002D40B5" w:rsidP="002D40B5">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tags</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test'</w:t>
      </w:r>
      <w:r>
        <w:rPr>
          <w:rFonts w:ascii="Courier New" w:hAnsi="Courier New" w:cs="Courier New"/>
          <w:b/>
          <w:bCs/>
          <w:color w:val="000080"/>
          <w:sz w:val="20"/>
          <w:szCs w:val="20"/>
          <w:highlight w:val="white"/>
        </w:rPr>
        <w:t>],</w:t>
      </w:r>
    </w:p>
    <w:p w14:paraId="0E40C4E4" w14:textId="77777777" w:rsidR="002D40B5" w:rsidRDefault="002D40B5" w:rsidP="002D40B5">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b/>
          <w:bCs/>
          <w:color w:val="0000FF"/>
          <w:sz w:val="20"/>
          <w:szCs w:val="20"/>
          <w:highlight w:val="white"/>
        </w:rPr>
        <w:t>public</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65CE28B5" w14:textId="77777777" w:rsidR="002D40B5" w:rsidRDefault="002D40B5" w:rsidP="002D40B5">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data</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30FC8557" w14:textId="77777777" w:rsidR="002D40B5" w:rsidRDefault="002D40B5" w:rsidP="002D40B5">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lastRenderedPageBreak/>
        <w:t xml:space="preserve">    </w:t>
      </w:r>
      <w:proofErr w:type="spellStart"/>
      <w:r>
        <w:rPr>
          <w:rFonts w:ascii="Courier New" w:hAnsi="Courier New" w:cs="Courier New"/>
          <w:color w:val="000000"/>
          <w:sz w:val="20"/>
          <w:szCs w:val="20"/>
          <w:highlight w:val="white"/>
        </w:rPr>
        <w:t>skipEmails</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62942F6C" w14:textId="77777777" w:rsidR="002D40B5" w:rsidRDefault="002D40B5" w:rsidP="002D40B5">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subtitlesEnabled</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false'</w:t>
      </w:r>
      <w:r>
        <w:rPr>
          <w:rFonts w:ascii="Courier New" w:hAnsi="Courier New" w:cs="Courier New"/>
          <w:b/>
          <w:bCs/>
          <w:color w:val="000080"/>
          <w:sz w:val="20"/>
          <w:szCs w:val="20"/>
          <w:highlight w:val="white"/>
        </w:rPr>
        <w:t>,</w:t>
      </w:r>
    </w:p>
    <w:p w14:paraId="69EC33C0" w14:textId="77777777" w:rsidR="002D40B5" w:rsidRDefault="002D40B5" w:rsidP="002D40B5">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format</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16_9'</w:t>
      </w:r>
      <w:r>
        <w:rPr>
          <w:rFonts w:ascii="Courier New" w:hAnsi="Courier New" w:cs="Courier New"/>
          <w:b/>
          <w:bCs/>
          <w:color w:val="000080"/>
          <w:sz w:val="20"/>
          <w:szCs w:val="20"/>
          <w:highlight w:val="white"/>
        </w:rPr>
        <w:t>,</w:t>
      </w:r>
    </w:p>
    <w:p w14:paraId="258A2DB6" w14:textId="77777777" w:rsidR="002D40B5" w:rsidRDefault="002D40B5" w:rsidP="002D40B5">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musicUrl</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ttps://elai-media.s3.eu-west-2.amazonaws.com/music/mixkit-driving-ambition-32.mp3'</w:t>
      </w:r>
      <w:r>
        <w:rPr>
          <w:rFonts w:ascii="Courier New" w:hAnsi="Courier New" w:cs="Courier New"/>
          <w:b/>
          <w:bCs/>
          <w:color w:val="000080"/>
          <w:sz w:val="20"/>
          <w:szCs w:val="20"/>
          <w:highlight w:val="white"/>
        </w:rPr>
        <w:t>,</w:t>
      </w:r>
    </w:p>
    <w:p w14:paraId="4108543E" w14:textId="77777777" w:rsidR="002D40B5" w:rsidRDefault="002D40B5" w:rsidP="002D40B5">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musicVolume</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0.17</w:t>
      </w:r>
      <w:r>
        <w:rPr>
          <w:rFonts w:ascii="Courier New" w:hAnsi="Courier New" w:cs="Courier New"/>
          <w:b/>
          <w:bCs/>
          <w:color w:val="000080"/>
          <w:sz w:val="20"/>
          <w:szCs w:val="20"/>
          <w:highlight w:val="white"/>
        </w:rPr>
        <w:t>,</w:t>
      </w:r>
    </w:p>
    <w:p w14:paraId="7794A00B" w14:textId="77777777" w:rsidR="002D40B5" w:rsidRDefault="002D40B5" w:rsidP="002D40B5">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resolution</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FullHD</w:t>
      </w:r>
      <w:proofErr w:type="spellEnd"/>
      <w:r>
        <w:rPr>
          <w:rFonts w:ascii="Courier New" w:hAnsi="Courier New" w:cs="Courier New"/>
          <w:color w:val="808080"/>
          <w:sz w:val="20"/>
          <w:szCs w:val="20"/>
          <w:highlight w:val="white"/>
        </w:rPr>
        <w:t>'</w:t>
      </w:r>
    </w:p>
    <w:p w14:paraId="1BCCB7D1" w14:textId="77777777" w:rsidR="002D40B5" w:rsidRDefault="002D40B5" w:rsidP="002D40B5">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17B47D1C" w14:textId="77777777" w:rsidR="002D40B5" w:rsidRDefault="002D40B5" w:rsidP="002D40B5">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023046C9" w14:textId="77777777" w:rsidR="002D40B5" w:rsidRDefault="002D40B5" w:rsidP="002D40B5">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roofErr w:type="spellStart"/>
      <w:r>
        <w:rPr>
          <w:rFonts w:ascii="Courier New" w:hAnsi="Courier New" w:cs="Courier New"/>
          <w:color w:val="000000"/>
          <w:sz w:val="20"/>
          <w:szCs w:val="20"/>
          <w:highlight w:val="white"/>
        </w:rPr>
        <w:t>then</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data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consol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log</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data</w:t>
      </w:r>
      <w:r>
        <w:rPr>
          <w:rFonts w:ascii="Courier New" w:hAnsi="Courier New" w:cs="Courier New"/>
          <w:b/>
          <w:bCs/>
          <w:color w:val="000080"/>
          <w:sz w:val="20"/>
          <w:szCs w:val="20"/>
          <w:highlight w:val="white"/>
        </w:rPr>
        <w:t>))</w:t>
      </w:r>
    </w:p>
    <w:p w14:paraId="1118358F" w14:textId="77777777" w:rsidR="002D40B5" w:rsidRDefault="002D40B5" w:rsidP="002D40B5">
      <w:pPr>
        <w:widowControl w:val="0"/>
        <w:autoSpaceDE w:val="0"/>
        <w:autoSpaceDN w:val="0"/>
        <w:adjustRightInd w:val="0"/>
        <w:spacing w:after="0" w:line="240" w:lineRule="auto"/>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b/>
          <w:bCs/>
          <w:color w:val="0000FF"/>
          <w:sz w:val="20"/>
          <w:szCs w:val="20"/>
          <w:highlight w:val="white"/>
        </w:rPr>
        <w:t>catch</w:t>
      </w:r>
      <w:r>
        <w:rPr>
          <w:rFonts w:ascii="Courier New" w:hAnsi="Courier New" w:cs="Courier New"/>
          <w:b/>
          <w:bCs/>
          <w:color w:val="000080"/>
          <w:sz w:val="20"/>
          <w:szCs w:val="20"/>
          <w:highlight w:val="white"/>
        </w:rPr>
        <w:t>(</w:t>
      </w:r>
      <w:proofErr w:type="spellStart"/>
      <w:r>
        <w:rPr>
          <w:rFonts w:ascii="Courier New" w:hAnsi="Courier New" w:cs="Courier New"/>
          <w:color w:val="000000"/>
          <w:sz w:val="20"/>
          <w:szCs w:val="20"/>
          <w:highlight w:val="white"/>
        </w:rPr>
        <w:t>err</w:t>
      </w:r>
      <w:proofErr w:type="spellEnd"/>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consol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error</w:t>
      </w:r>
      <w:proofErr w:type="spellEnd"/>
      <w:r>
        <w:rPr>
          <w:rFonts w:ascii="Courier New" w:hAnsi="Courier New" w:cs="Courier New"/>
          <w:b/>
          <w:bCs/>
          <w:color w:val="000080"/>
          <w:sz w:val="20"/>
          <w:szCs w:val="20"/>
          <w:highlight w:val="white"/>
        </w:rPr>
        <w:t>(</w:t>
      </w:r>
      <w:proofErr w:type="spellStart"/>
      <w:r>
        <w:rPr>
          <w:rFonts w:ascii="Courier New" w:hAnsi="Courier New" w:cs="Courier New"/>
          <w:color w:val="000000"/>
          <w:sz w:val="20"/>
          <w:szCs w:val="20"/>
          <w:highlight w:val="white"/>
        </w:rPr>
        <w:t>err</w:t>
      </w:r>
      <w:proofErr w:type="spellEnd"/>
      <w:r>
        <w:rPr>
          <w:rFonts w:ascii="Courier New" w:hAnsi="Courier New" w:cs="Courier New"/>
          <w:b/>
          <w:bCs/>
          <w:color w:val="000080"/>
          <w:sz w:val="20"/>
          <w:szCs w:val="20"/>
          <w:highlight w:val="white"/>
        </w:rPr>
        <w:t>));</w:t>
      </w:r>
    </w:p>
    <w:p w14:paraId="266ACFCF" w14:textId="77777777" w:rsidR="0040113B" w:rsidRPr="003A7237" w:rsidRDefault="0040113B" w:rsidP="0040113B">
      <w:pPr>
        <w:pStyle w:val="Estilo1"/>
        <w:rPr>
          <w:rFonts w:ascii="Georgia" w:eastAsia="Georgia" w:hAnsi="Georgia" w:cs="Georgia"/>
          <w:b w:val="0"/>
          <w:bCs w:val="0"/>
          <w:sz w:val="22"/>
          <w:szCs w:val="22"/>
        </w:rPr>
      </w:pPr>
    </w:p>
    <w:p w14:paraId="6AB3061F" w14:textId="77777777" w:rsidR="0040113B" w:rsidRPr="00F20F45" w:rsidRDefault="0040113B" w:rsidP="0040113B">
      <w:pPr>
        <w:pStyle w:val="Estilo1"/>
        <w:rPr>
          <w:rFonts w:ascii="Georgia" w:eastAsia="Georgia" w:hAnsi="Georgia" w:cs="Georgia"/>
          <w:b w:val="0"/>
          <w:bCs w:val="0"/>
          <w:sz w:val="22"/>
          <w:szCs w:val="22"/>
        </w:rPr>
      </w:pPr>
    </w:p>
    <w:p w14:paraId="70FECFDD" w14:textId="77777777" w:rsidR="0040113B" w:rsidRDefault="0040113B" w:rsidP="0040113B">
      <w:pPr>
        <w:pStyle w:val="Estilo1"/>
        <w:numPr>
          <w:ilvl w:val="0"/>
          <w:numId w:val="9"/>
        </w:numPr>
        <w:rPr>
          <w:rFonts w:ascii="Georgia" w:eastAsia="Georgia" w:hAnsi="Georgia" w:cs="Georgia"/>
        </w:rPr>
      </w:pPr>
      <w:r w:rsidRPr="00F20F45">
        <w:rPr>
          <w:rFonts w:ascii="Georgia" w:eastAsia="Georgia" w:hAnsi="Georgia" w:cs="Georgia"/>
        </w:rPr>
        <w:t>Características técnicas</w:t>
      </w:r>
    </w:p>
    <w:tbl>
      <w:tblPr>
        <w:tblStyle w:val="Tabladecuadrcula4"/>
        <w:tblW w:w="0" w:type="auto"/>
        <w:tblCellMar>
          <w:top w:w="28" w:type="dxa"/>
          <w:bottom w:w="28" w:type="dxa"/>
        </w:tblCellMar>
        <w:tblLook w:val="04A0" w:firstRow="1" w:lastRow="0" w:firstColumn="1" w:lastColumn="0" w:noHBand="0" w:noVBand="1"/>
      </w:tblPr>
      <w:tblGrid>
        <w:gridCol w:w="2576"/>
        <w:gridCol w:w="2959"/>
        <w:gridCol w:w="2959"/>
      </w:tblGrid>
      <w:tr w:rsidR="0040113B" w:rsidRPr="00EE3EDD" w14:paraId="583B25CA" w14:textId="77777777" w:rsidTr="009E3F2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A79541B" w14:textId="77777777" w:rsidR="0040113B" w:rsidRPr="00EE3EDD" w:rsidRDefault="0040113B" w:rsidP="009E3F20">
            <w:pPr>
              <w:rPr>
                <w:rFonts w:ascii="Georgia" w:eastAsia="Georgia" w:hAnsi="Georgia" w:cs="Georgia"/>
                <w:b w:val="0"/>
                <w:bCs w:val="0"/>
                <w:sz w:val="24"/>
                <w:szCs w:val="24"/>
              </w:rPr>
            </w:pPr>
            <w:r w:rsidRPr="003A6305">
              <w:rPr>
                <w:rFonts w:ascii="Georgia" w:eastAsia="Georgia" w:hAnsi="Georgia" w:cs="Georgia"/>
                <w:sz w:val="24"/>
                <w:szCs w:val="24"/>
              </w:rPr>
              <w:t>Parámetro</w:t>
            </w:r>
          </w:p>
        </w:tc>
        <w:tc>
          <w:tcPr>
            <w:tcW w:w="0" w:type="auto"/>
            <w:vAlign w:val="center"/>
          </w:tcPr>
          <w:p w14:paraId="1B9C95B5" w14:textId="6C7C3B4B" w:rsidR="0040113B" w:rsidRPr="00EE3EDD" w:rsidRDefault="002D40B5" w:rsidP="009E3F20">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Basic</w:t>
            </w:r>
          </w:p>
        </w:tc>
        <w:tc>
          <w:tcPr>
            <w:tcW w:w="0" w:type="auto"/>
            <w:vAlign w:val="center"/>
          </w:tcPr>
          <w:p w14:paraId="61280B02" w14:textId="37F2AB9E" w:rsidR="0040113B" w:rsidRPr="00EE3EDD" w:rsidRDefault="002D40B5" w:rsidP="009E3F20">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proofErr w:type="spellStart"/>
            <w:r>
              <w:rPr>
                <w:rFonts w:ascii="Georgia" w:eastAsia="Georgia" w:hAnsi="Georgia" w:cs="Georgia"/>
                <w:sz w:val="24"/>
                <w:szCs w:val="24"/>
              </w:rPr>
              <w:t>Advance</w:t>
            </w:r>
            <w:proofErr w:type="spellEnd"/>
          </w:p>
        </w:tc>
      </w:tr>
      <w:tr w:rsidR="0040113B" w:rsidRPr="00EE3EDD" w14:paraId="1B3DD743" w14:textId="77777777" w:rsidTr="009E3F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0259CF5" w14:textId="706DA73A" w:rsidR="0040113B" w:rsidRPr="007F78E7" w:rsidRDefault="0040113B" w:rsidP="009E3F20">
            <w:pPr>
              <w:spacing w:after="160" w:line="259" w:lineRule="auto"/>
              <w:rPr>
                <w:rFonts w:ascii="Georgia" w:eastAsia="Georgia" w:hAnsi="Georgia" w:cs="Georgia"/>
                <w:sz w:val="18"/>
                <w:szCs w:val="18"/>
              </w:rPr>
            </w:pPr>
            <w:r>
              <w:rPr>
                <w:rFonts w:ascii="Georgia" w:eastAsia="Georgia" w:hAnsi="Georgia" w:cs="Georgia"/>
                <w:sz w:val="18"/>
                <w:szCs w:val="18"/>
              </w:rPr>
              <w:t xml:space="preserve">Precios (paquete </w:t>
            </w:r>
            <w:r w:rsidR="002D40B5">
              <w:rPr>
                <w:rFonts w:ascii="Georgia" w:eastAsia="Georgia" w:hAnsi="Georgia" w:cs="Georgia"/>
                <w:sz w:val="18"/>
                <w:szCs w:val="18"/>
              </w:rPr>
              <w:t>mensual</w:t>
            </w:r>
            <w:r>
              <w:rPr>
                <w:rFonts w:ascii="Georgia" w:eastAsia="Georgia" w:hAnsi="Georgia" w:cs="Georgia"/>
                <w:sz w:val="18"/>
                <w:szCs w:val="18"/>
              </w:rPr>
              <w:t>)</w:t>
            </w:r>
          </w:p>
        </w:tc>
        <w:tc>
          <w:tcPr>
            <w:tcW w:w="0" w:type="auto"/>
            <w:vAlign w:val="center"/>
          </w:tcPr>
          <w:p w14:paraId="6E035664" w14:textId="3C823C27" w:rsidR="0040113B" w:rsidRPr="007F78E7" w:rsidRDefault="002D40B5" w:rsidP="009E3F20">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20.22</w:t>
            </w:r>
            <w:r w:rsidR="0040113B">
              <w:rPr>
                <w:rFonts w:ascii="Georgia" w:eastAsia="Georgia" w:hAnsi="Georgia" w:cs="Georgia"/>
                <w:sz w:val="18"/>
                <w:szCs w:val="18"/>
              </w:rPr>
              <w:t xml:space="preserve"> €</w:t>
            </w:r>
          </w:p>
        </w:tc>
        <w:tc>
          <w:tcPr>
            <w:tcW w:w="0" w:type="auto"/>
            <w:vAlign w:val="center"/>
          </w:tcPr>
          <w:p w14:paraId="1116300B" w14:textId="1AC21431" w:rsidR="0040113B" w:rsidRPr="007F78E7" w:rsidRDefault="002D40B5" w:rsidP="009E3F20">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1.88</w:t>
            </w:r>
            <w:r w:rsidR="0040113B">
              <w:rPr>
                <w:rFonts w:ascii="Georgia" w:eastAsia="Georgia" w:hAnsi="Georgia" w:cs="Georgia"/>
                <w:sz w:val="18"/>
                <w:szCs w:val="18"/>
              </w:rPr>
              <w:t xml:space="preserve"> €</w:t>
            </w:r>
          </w:p>
        </w:tc>
      </w:tr>
      <w:tr w:rsidR="0040113B" w:rsidRPr="00EE3EDD" w14:paraId="41104561" w14:textId="77777777" w:rsidTr="009E3F20">
        <w:tc>
          <w:tcPr>
            <w:cnfStyle w:val="001000000000" w:firstRow="0" w:lastRow="0" w:firstColumn="1" w:lastColumn="0" w:oddVBand="0" w:evenVBand="0" w:oddHBand="0" w:evenHBand="0" w:firstRowFirstColumn="0" w:firstRowLastColumn="0" w:lastRowFirstColumn="0" w:lastRowLastColumn="0"/>
            <w:tcW w:w="0" w:type="auto"/>
            <w:vAlign w:val="center"/>
          </w:tcPr>
          <w:p w14:paraId="2E77E0D6" w14:textId="77777777" w:rsidR="0040113B" w:rsidRDefault="0040113B" w:rsidP="009E3F20">
            <w:pPr>
              <w:rPr>
                <w:rFonts w:ascii="Georgia" w:eastAsia="Georgia" w:hAnsi="Georgia" w:cs="Georgia"/>
                <w:sz w:val="18"/>
                <w:szCs w:val="18"/>
              </w:rPr>
            </w:pPr>
            <w:r>
              <w:rPr>
                <w:rFonts w:ascii="Georgia" w:eastAsia="Georgia" w:hAnsi="Georgia" w:cs="Georgia"/>
                <w:sz w:val="18"/>
                <w:szCs w:val="18"/>
              </w:rPr>
              <w:t>Tiempo de vídeo consumible al mes</w:t>
            </w:r>
          </w:p>
        </w:tc>
        <w:tc>
          <w:tcPr>
            <w:tcW w:w="0" w:type="auto"/>
            <w:vAlign w:val="center"/>
          </w:tcPr>
          <w:p w14:paraId="47F92DC2" w14:textId="3F094496" w:rsidR="0040113B" w:rsidRDefault="002D40B5" w:rsidP="009E3F20">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5</w:t>
            </w:r>
            <w:r w:rsidR="0040113B">
              <w:rPr>
                <w:rFonts w:ascii="Georgia" w:eastAsia="Georgia" w:hAnsi="Georgia" w:cs="Georgia"/>
                <w:sz w:val="18"/>
                <w:szCs w:val="18"/>
              </w:rPr>
              <w:t xml:space="preserve"> minutos</w:t>
            </w:r>
            <w:r>
              <w:rPr>
                <w:rFonts w:ascii="Georgia" w:eastAsia="Georgia" w:hAnsi="Georgia" w:cs="Georgia"/>
                <w:sz w:val="18"/>
                <w:szCs w:val="18"/>
              </w:rPr>
              <w:t xml:space="preserve"> (ampliable a 25, 40)</w:t>
            </w:r>
          </w:p>
        </w:tc>
        <w:tc>
          <w:tcPr>
            <w:tcW w:w="0" w:type="auto"/>
            <w:vAlign w:val="center"/>
          </w:tcPr>
          <w:p w14:paraId="3D5D5846" w14:textId="27FC3D14" w:rsidR="0040113B" w:rsidRDefault="002D40B5" w:rsidP="009E3F20">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0</w:t>
            </w:r>
            <w:r w:rsidR="0040113B">
              <w:rPr>
                <w:rFonts w:ascii="Georgia" w:eastAsia="Georgia" w:hAnsi="Georgia" w:cs="Georgia"/>
                <w:sz w:val="18"/>
                <w:szCs w:val="18"/>
              </w:rPr>
              <w:t xml:space="preserve"> minutos</w:t>
            </w:r>
          </w:p>
        </w:tc>
      </w:tr>
      <w:tr w:rsidR="0040113B" w:rsidRPr="00EE3EDD" w14:paraId="66BABC52" w14:textId="77777777" w:rsidTr="009E3F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28426CD0" w14:textId="77777777" w:rsidR="0040113B" w:rsidRDefault="0040113B" w:rsidP="009E3F20">
            <w:pPr>
              <w:rPr>
                <w:rFonts w:ascii="Georgia" w:eastAsia="Georgia" w:hAnsi="Georgia" w:cs="Georgia"/>
                <w:sz w:val="18"/>
                <w:szCs w:val="18"/>
              </w:rPr>
            </w:pPr>
            <w:r>
              <w:rPr>
                <w:rFonts w:ascii="Georgia" w:eastAsia="Georgia" w:hAnsi="Georgia" w:cs="Georgia"/>
                <w:sz w:val="18"/>
                <w:szCs w:val="18"/>
              </w:rPr>
              <w:t xml:space="preserve">Tiempo de </w:t>
            </w:r>
            <w:proofErr w:type="spellStart"/>
            <w:r>
              <w:rPr>
                <w:rFonts w:ascii="Georgia" w:eastAsia="Georgia" w:hAnsi="Georgia" w:cs="Georgia"/>
                <w:sz w:val="18"/>
                <w:szCs w:val="18"/>
              </w:rPr>
              <w:t>Streaming</w:t>
            </w:r>
            <w:proofErr w:type="spellEnd"/>
            <w:r>
              <w:rPr>
                <w:rFonts w:ascii="Georgia" w:eastAsia="Georgia" w:hAnsi="Georgia" w:cs="Georgia"/>
                <w:sz w:val="18"/>
                <w:szCs w:val="18"/>
              </w:rPr>
              <w:t xml:space="preserve"> consumible al mes</w:t>
            </w:r>
          </w:p>
        </w:tc>
        <w:tc>
          <w:tcPr>
            <w:tcW w:w="0" w:type="auto"/>
            <w:vAlign w:val="center"/>
          </w:tcPr>
          <w:p w14:paraId="1755217C" w14:textId="3069CECB" w:rsidR="0040113B" w:rsidRDefault="007A7F31" w:rsidP="009E3F20">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se especifica.</w:t>
            </w:r>
          </w:p>
        </w:tc>
        <w:tc>
          <w:tcPr>
            <w:tcW w:w="0" w:type="auto"/>
            <w:vAlign w:val="center"/>
          </w:tcPr>
          <w:p w14:paraId="37F2552F" w14:textId="0B4D7D7F" w:rsidR="0040113B" w:rsidRDefault="007A7F31" w:rsidP="009E3F20">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se especifica.</w:t>
            </w:r>
          </w:p>
        </w:tc>
      </w:tr>
      <w:tr w:rsidR="007A7F31" w:rsidRPr="00EE3EDD" w14:paraId="76455981" w14:textId="77777777" w:rsidTr="009E3F20">
        <w:tc>
          <w:tcPr>
            <w:cnfStyle w:val="001000000000" w:firstRow="0" w:lastRow="0" w:firstColumn="1" w:lastColumn="0" w:oddVBand="0" w:evenVBand="0" w:oddHBand="0" w:evenHBand="0" w:firstRowFirstColumn="0" w:firstRowLastColumn="0" w:lastRowFirstColumn="0" w:lastRowLastColumn="0"/>
            <w:tcW w:w="0" w:type="auto"/>
            <w:vAlign w:val="center"/>
          </w:tcPr>
          <w:p w14:paraId="24D7843C" w14:textId="77777777" w:rsidR="007A7F31" w:rsidRPr="007F78E7" w:rsidRDefault="007A7F31" w:rsidP="007A7F31">
            <w:pPr>
              <w:rPr>
                <w:rFonts w:ascii="Georgia" w:eastAsia="Georgia" w:hAnsi="Georgia" w:cs="Georgia"/>
                <w:sz w:val="18"/>
                <w:szCs w:val="18"/>
              </w:rPr>
            </w:pPr>
            <w:r w:rsidRPr="007F78E7">
              <w:rPr>
                <w:rFonts w:ascii="Georgia" w:eastAsia="Georgia" w:hAnsi="Georgia" w:cs="Georgia"/>
                <w:sz w:val="18"/>
                <w:szCs w:val="18"/>
              </w:rPr>
              <w:t xml:space="preserve">Tiene </w:t>
            </w:r>
            <w:proofErr w:type="spellStart"/>
            <w:r w:rsidRPr="007F78E7">
              <w:rPr>
                <w:rFonts w:ascii="Georgia" w:eastAsia="Georgia" w:hAnsi="Georgia" w:cs="Georgia"/>
                <w:sz w:val="18"/>
                <w:szCs w:val="18"/>
              </w:rPr>
              <w:t>Streaming</w:t>
            </w:r>
            <w:proofErr w:type="spellEnd"/>
          </w:p>
        </w:tc>
        <w:tc>
          <w:tcPr>
            <w:tcW w:w="0" w:type="auto"/>
            <w:vAlign w:val="center"/>
          </w:tcPr>
          <w:p w14:paraId="7AF8C198" w14:textId="7C136ACC" w:rsidR="007A7F31" w:rsidRPr="007F78E7" w:rsidRDefault="007A7F31" w:rsidP="007A7F31">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Fase beta, sólo paquete Premium)</w:t>
            </w:r>
          </w:p>
        </w:tc>
        <w:tc>
          <w:tcPr>
            <w:tcW w:w="0" w:type="auto"/>
            <w:vAlign w:val="center"/>
          </w:tcPr>
          <w:p w14:paraId="3427CF38" w14:textId="08EA857E" w:rsidR="007A7F31" w:rsidRPr="007F78E7" w:rsidRDefault="007A7F31" w:rsidP="007A7F31">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Fase beta, sólo paquete Premium)</w:t>
            </w:r>
          </w:p>
        </w:tc>
      </w:tr>
      <w:tr w:rsidR="0040113B" w:rsidRPr="00EE3EDD" w14:paraId="72F29A3F" w14:textId="77777777" w:rsidTr="009E3F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5D87929D" w14:textId="77777777" w:rsidR="0040113B" w:rsidRPr="007F78E7" w:rsidRDefault="0040113B" w:rsidP="009E3F20">
            <w:pPr>
              <w:rPr>
                <w:rFonts w:ascii="Georgia" w:eastAsia="Georgia" w:hAnsi="Georgia" w:cs="Georgia"/>
                <w:sz w:val="18"/>
                <w:szCs w:val="18"/>
              </w:rPr>
            </w:pPr>
            <w:r>
              <w:rPr>
                <w:rFonts w:ascii="Georgia" w:eastAsia="Georgia" w:hAnsi="Georgia" w:cs="Georgia"/>
                <w:sz w:val="18"/>
                <w:szCs w:val="18"/>
              </w:rPr>
              <w:t>Tiene traducción de video</w:t>
            </w:r>
          </w:p>
        </w:tc>
        <w:tc>
          <w:tcPr>
            <w:tcW w:w="0" w:type="auto"/>
            <w:vAlign w:val="center"/>
          </w:tcPr>
          <w:p w14:paraId="3510687A" w14:textId="749ED5DF" w:rsidR="0040113B" w:rsidRDefault="007A7F31" w:rsidP="009E3F20">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5184E92F" w14:textId="0DF9192C" w:rsidR="0040113B" w:rsidRDefault="007A7F31" w:rsidP="009E3F20">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40113B" w:rsidRPr="00EE3EDD" w14:paraId="550B732D" w14:textId="77777777" w:rsidTr="009E3F20">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0144B7C" w14:textId="77777777" w:rsidR="0040113B" w:rsidRPr="007F78E7" w:rsidRDefault="0040113B" w:rsidP="009E3F20">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ideos de avatar basado en foto</w:t>
            </w:r>
          </w:p>
        </w:tc>
        <w:tc>
          <w:tcPr>
            <w:tcW w:w="0" w:type="auto"/>
            <w:vAlign w:val="center"/>
          </w:tcPr>
          <w:p w14:paraId="05A0C3C5" w14:textId="77777777" w:rsidR="0040113B" w:rsidRPr="007F78E7" w:rsidRDefault="0040113B" w:rsidP="009E3F20">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Depende de la resolución de la imagen subida.</w:t>
            </w:r>
          </w:p>
        </w:tc>
        <w:tc>
          <w:tcPr>
            <w:tcW w:w="0" w:type="auto"/>
            <w:vAlign w:val="center"/>
          </w:tcPr>
          <w:p w14:paraId="03830961" w14:textId="77777777" w:rsidR="0040113B" w:rsidRPr="007F78E7" w:rsidRDefault="0040113B" w:rsidP="009E3F20">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Depende de la resolución de la imagen subida.</w:t>
            </w:r>
          </w:p>
        </w:tc>
      </w:tr>
      <w:tr w:rsidR="0040113B" w:rsidRPr="00EE3EDD" w14:paraId="6466A083" w14:textId="77777777" w:rsidTr="009E3F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34E743E" w14:textId="77777777" w:rsidR="0040113B" w:rsidRPr="007F78E7" w:rsidRDefault="0040113B" w:rsidP="009E3F20">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ídeos avatar</w:t>
            </w:r>
          </w:p>
        </w:tc>
        <w:tc>
          <w:tcPr>
            <w:tcW w:w="0" w:type="auto"/>
            <w:vAlign w:val="center"/>
          </w:tcPr>
          <w:p w14:paraId="63CE41C4" w14:textId="506A94B9" w:rsidR="0040113B" w:rsidRPr="007F78E7" w:rsidRDefault="0040113B" w:rsidP="009E3F20">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80p</w:t>
            </w:r>
          </w:p>
        </w:tc>
        <w:tc>
          <w:tcPr>
            <w:tcW w:w="0" w:type="auto"/>
            <w:vAlign w:val="center"/>
          </w:tcPr>
          <w:p w14:paraId="7ABDF4D6" w14:textId="0E252C8C" w:rsidR="0040113B" w:rsidRPr="007F78E7" w:rsidRDefault="007A7F31" w:rsidP="009E3F20">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4k</w:t>
            </w:r>
          </w:p>
        </w:tc>
      </w:tr>
      <w:tr w:rsidR="0040113B" w:rsidRPr="00EE3EDD" w14:paraId="6E3EEBF0" w14:textId="77777777" w:rsidTr="009E3F20">
        <w:tc>
          <w:tcPr>
            <w:cnfStyle w:val="001000000000" w:firstRow="0" w:lastRow="0" w:firstColumn="1" w:lastColumn="0" w:oddVBand="0" w:evenVBand="0" w:oddHBand="0" w:evenHBand="0" w:firstRowFirstColumn="0" w:firstRowLastColumn="0" w:lastRowFirstColumn="0" w:lastRowLastColumn="0"/>
            <w:tcW w:w="0" w:type="auto"/>
            <w:vAlign w:val="center"/>
          </w:tcPr>
          <w:p w14:paraId="5028BBA6" w14:textId="77777777" w:rsidR="0040113B" w:rsidRPr="007F78E7" w:rsidRDefault="0040113B" w:rsidP="009E3F20">
            <w:pPr>
              <w:rPr>
                <w:rFonts w:ascii="Georgia" w:eastAsia="Georgia" w:hAnsi="Georgia" w:cs="Georgia"/>
                <w:sz w:val="18"/>
                <w:szCs w:val="18"/>
              </w:rPr>
            </w:pPr>
            <w:r>
              <w:rPr>
                <w:rFonts w:ascii="Georgia" w:eastAsia="Georgia" w:hAnsi="Georgia" w:cs="Georgia"/>
                <w:sz w:val="18"/>
                <w:szCs w:val="18"/>
              </w:rPr>
              <w:t>Tiempo máximo de video</w:t>
            </w:r>
          </w:p>
        </w:tc>
        <w:tc>
          <w:tcPr>
            <w:tcW w:w="0" w:type="auto"/>
            <w:vAlign w:val="center"/>
          </w:tcPr>
          <w:p w14:paraId="45B3A506" w14:textId="77777777" w:rsidR="0040113B" w:rsidRDefault="0040113B" w:rsidP="009E3F20">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 minutos</w:t>
            </w:r>
          </w:p>
        </w:tc>
        <w:tc>
          <w:tcPr>
            <w:tcW w:w="0" w:type="auto"/>
            <w:vAlign w:val="center"/>
          </w:tcPr>
          <w:p w14:paraId="17CEA93B" w14:textId="77777777" w:rsidR="0040113B" w:rsidRDefault="0040113B" w:rsidP="009E3F20">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0 minutos</w:t>
            </w:r>
          </w:p>
        </w:tc>
      </w:tr>
      <w:tr w:rsidR="0040113B" w:rsidRPr="00EE3EDD" w14:paraId="4CD99E20" w14:textId="77777777" w:rsidTr="009E3F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7EEE362B" w14:textId="380E305C" w:rsidR="0040113B" w:rsidRPr="007F78E7" w:rsidRDefault="0040113B" w:rsidP="009E3F20">
            <w:pPr>
              <w:rPr>
                <w:rFonts w:ascii="Georgia" w:eastAsia="Georgia" w:hAnsi="Georgia" w:cs="Georgia"/>
                <w:sz w:val="18"/>
                <w:szCs w:val="18"/>
              </w:rPr>
            </w:pPr>
            <w:r>
              <w:rPr>
                <w:rFonts w:ascii="Georgia" w:eastAsia="Georgia" w:hAnsi="Georgia" w:cs="Georgia"/>
                <w:sz w:val="18"/>
                <w:szCs w:val="18"/>
              </w:rPr>
              <w:t>Sincronización labial</w:t>
            </w:r>
          </w:p>
        </w:tc>
        <w:tc>
          <w:tcPr>
            <w:tcW w:w="0" w:type="auto"/>
            <w:vAlign w:val="center"/>
          </w:tcPr>
          <w:p w14:paraId="13A103B0" w14:textId="4EB5A781" w:rsidR="0040113B" w:rsidRPr="009D437A" w:rsidRDefault="00B3610D" w:rsidP="009E3F20">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color w:val="BF4E14" w:themeColor="accent2" w:themeShade="BF"/>
                <w:sz w:val="18"/>
                <w:szCs w:val="18"/>
              </w:rPr>
            </w:pPr>
            <w:r>
              <w:rPr>
                <w:rFonts w:ascii="Georgia" w:eastAsia="Georgia" w:hAnsi="Georgia" w:cs="Georgia"/>
                <w:color w:val="BF4E14" w:themeColor="accent2" w:themeShade="BF"/>
                <w:sz w:val="18"/>
                <w:szCs w:val="18"/>
              </w:rPr>
              <w:t>Normal</w:t>
            </w:r>
          </w:p>
        </w:tc>
        <w:tc>
          <w:tcPr>
            <w:tcW w:w="0" w:type="auto"/>
            <w:vAlign w:val="center"/>
          </w:tcPr>
          <w:p w14:paraId="2317385A" w14:textId="41D37AD1" w:rsidR="0040113B" w:rsidRPr="009D437A" w:rsidRDefault="00B3610D" w:rsidP="009E3F20">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color w:val="BF4E14" w:themeColor="accent2" w:themeShade="BF"/>
                <w:sz w:val="18"/>
                <w:szCs w:val="18"/>
              </w:rPr>
            </w:pPr>
            <w:r>
              <w:rPr>
                <w:rFonts w:ascii="Georgia" w:eastAsia="Georgia" w:hAnsi="Georgia" w:cs="Georgia"/>
                <w:color w:val="BF4E14" w:themeColor="accent2" w:themeShade="BF"/>
                <w:sz w:val="18"/>
                <w:szCs w:val="18"/>
              </w:rPr>
              <w:t>Normal</w:t>
            </w:r>
          </w:p>
        </w:tc>
      </w:tr>
      <w:tr w:rsidR="0040113B" w:rsidRPr="00EE3EDD" w14:paraId="354CADD0" w14:textId="77777777" w:rsidTr="009E3F20">
        <w:tc>
          <w:tcPr>
            <w:cnfStyle w:val="001000000000" w:firstRow="0" w:lastRow="0" w:firstColumn="1" w:lastColumn="0" w:oddVBand="0" w:evenVBand="0" w:oddHBand="0" w:evenHBand="0" w:firstRowFirstColumn="0" w:firstRowLastColumn="0" w:lastRowFirstColumn="0" w:lastRowLastColumn="0"/>
            <w:tcW w:w="0" w:type="auto"/>
            <w:vAlign w:val="center"/>
          </w:tcPr>
          <w:p w14:paraId="53940BC3" w14:textId="5EFF5683" w:rsidR="0040113B" w:rsidRPr="007F78E7" w:rsidRDefault="0040113B" w:rsidP="009E3F20">
            <w:pPr>
              <w:rPr>
                <w:rFonts w:ascii="Georgia" w:eastAsia="Georgia" w:hAnsi="Georgia" w:cs="Georgia"/>
                <w:sz w:val="18"/>
                <w:szCs w:val="18"/>
              </w:rPr>
            </w:pPr>
            <w:r w:rsidRPr="007F78E7">
              <w:rPr>
                <w:rFonts w:ascii="Georgia" w:eastAsia="Georgia" w:hAnsi="Georgia" w:cs="Georgia"/>
                <w:sz w:val="18"/>
                <w:szCs w:val="18"/>
              </w:rPr>
              <w:t>Número avatares</w:t>
            </w:r>
            <w:r>
              <w:rPr>
                <w:rFonts w:ascii="Georgia" w:eastAsia="Georgia" w:hAnsi="Georgia" w:cs="Georgia"/>
                <w:sz w:val="18"/>
                <w:szCs w:val="18"/>
              </w:rPr>
              <w:t xml:space="preserve"> </w:t>
            </w:r>
          </w:p>
        </w:tc>
        <w:tc>
          <w:tcPr>
            <w:tcW w:w="0" w:type="auto"/>
            <w:vAlign w:val="center"/>
          </w:tcPr>
          <w:p w14:paraId="71942562" w14:textId="539F9A7B" w:rsidR="0040113B" w:rsidRPr="007F78E7" w:rsidRDefault="007A7F31" w:rsidP="009E3F20">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80</w:t>
            </w:r>
          </w:p>
        </w:tc>
        <w:tc>
          <w:tcPr>
            <w:tcW w:w="0" w:type="auto"/>
            <w:vAlign w:val="center"/>
          </w:tcPr>
          <w:p w14:paraId="5B6B0FDE" w14:textId="28D930BD" w:rsidR="0040113B" w:rsidRPr="007F78E7" w:rsidRDefault="007A7F31" w:rsidP="009E3F20">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80</w:t>
            </w:r>
          </w:p>
        </w:tc>
      </w:tr>
      <w:tr w:rsidR="0040113B" w:rsidRPr="00EE3EDD" w14:paraId="61FE623A" w14:textId="77777777" w:rsidTr="009E3F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59B4C932" w14:textId="04A6C0ED" w:rsidR="0040113B" w:rsidRPr="007F78E7" w:rsidRDefault="0040113B" w:rsidP="009E3F20">
            <w:pPr>
              <w:rPr>
                <w:rFonts w:ascii="Georgia" w:eastAsia="Georgia" w:hAnsi="Georgia" w:cs="Georgia"/>
                <w:sz w:val="18"/>
                <w:szCs w:val="18"/>
              </w:rPr>
            </w:pPr>
            <w:r>
              <w:rPr>
                <w:rFonts w:ascii="Georgia" w:eastAsia="Georgia" w:hAnsi="Georgia" w:cs="Georgia"/>
                <w:sz w:val="18"/>
                <w:szCs w:val="18"/>
              </w:rPr>
              <w:t xml:space="preserve">Avatares Personales </w:t>
            </w:r>
          </w:p>
        </w:tc>
        <w:tc>
          <w:tcPr>
            <w:tcW w:w="0" w:type="auto"/>
            <w:vAlign w:val="center"/>
          </w:tcPr>
          <w:p w14:paraId="07976BB1" w14:textId="481CD1DA" w:rsidR="0040113B" w:rsidRDefault="007A7F31" w:rsidP="009E3F20">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plugin aparte)</w:t>
            </w:r>
          </w:p>
        </w:tc>
        <w:tc>
          <w:tcPr>
            <w:tcW w:w="0" w:type="auto"/>
            <w:vAlign w:val="center"/>
          </w:tcPr>
          <w:p w14:paraId="570B27B0" w14:textId="7741C5B1" w:rsidR="0040113B" w:rsidRPr="007F78E7" w:rsidRDefault="007A7F31" w:rsidP="009E3F20">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plugin aparte)</w:t>
            </w:r>
          </w:p>
        </w:tc>
      </w:tr>
      <w:tr w:rsidR="0040113B" w:rsidRPr="00EE3EDD" w14:paraId="3E96EB7D" w14:textId="77777777" w:rsidTr="009E3F20">
        <w:tc>
          <w:tcPr>
            <w:cnfStyle w:val="001000000000" w:firstRow="0" w:lastRow="0" w:firstColumn="1" w:lastColumn="0" w:oddVBand="0" w:evenVBand="0" w:oddHBand="0" w:evenHBand="0" w:firstRowFirstColumn="0" w:firstRowLastColumn="0" w:lastRowFirstColumn="0" w:lastRowLastColumn="0"/>
            <w:tcW w:w="0" w:type="auto"/>
            <w:vAlign w:val="center"/>
          </w:tcPr>
          <w:p w14:paraId="770B3C5C" w14:textId="691B7FB6" w:rsidR="0040113B" w:rsidRPr="007F78E7" w:rsidRDefault="0040113B" w:rsidP="009E3F20">
            <w:pPr>
              <w:rPr>
                <w:rFonts w:ascii="Georgia" w:eastAsia="Georgia" w:hAnsi="Georgia" w:cs="Georgia"/>
                <w:sz w:val="18"/>
                <w:szCs w:val="18"/>
              </w:rPr>
            </w:pPr>
            <w:r>
              <w:rPr>
                <w:rFonts w:ascii="Georgia" w:eastAsia="Georgia" w:hAnsi="Georgia" w:cs="Georgia"/>
                <w:sz w:val="18"/>
                <w:szCs w:val="18"/>
              </w:rPr>
              <w:t xml:space="preserve">Voces </w:t>
            </w:r>
          </w:p>
        </w:tc>
        <w:tc>
          <w:tcPr>
            <w:tcW w:w="0" w:type="auto"/>
            <w:vAlign w:val="center"/>
          </w:tcPr>
          <w:p w14:paraId="051787D7" w14:textId="669090E9" w:rsidR="0040113B" w:rsidRDefault="00417EE4" w:rsidP="009E3F20">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450</w:t>
            </w:r>
          </w:p>
        </w:tc>
        <w:tc>
          <w:tcPr>
            <w:tcW w:w="0" w:type="auto"/>
            <w:vAlign w:val="center"/>
          </w:tcPr>
          <w:p w14:paraId="72C304AA" w14:textId="38302106" w:rsidR="0040113B" w:rsidRDefault="00417EE4" w:rsidP="00417EE4">
            <w:pPr>
              <w:ind w:left="708" w:hanging="708"/>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450</w:t>
            </w:r>
          </w:p>
        </w:tc>
      </w:tr>
      <w:tr w:rsidR="0040113B" w:rsidRPr="00EE3EDD" w14:paraId="68E76BC3" w14:textId="77777777" w:rsidTr="00B3610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vAlign w:val="center"/>
          </w:tcPr>
          <w:p w14:paraId="3ED4EC75" w14:textId="77777777" w:rsidR="0040113B" w:rsidRPr="007F78E7" w:rsidRDefault="0040113B" w:rsidP="009E3F20">
            <w:pPr>
              <w:spacing w:after="160" w:line="259" w:lineRule="auto"/>
              <w:rPr>
                <w:rFonts w:ascii="Georgia" w:eastAsia="Georgia" w:hAnsi="Georgia" w:cs="Georgia"/>
                <w:sz w:val="18"/>
                <w:szCs w:val="18"/>
              </w:rPr>
            </w:pPr>
            <w:r>
              <w:rPr>
                <w:rFonts w:ascii="Georgia" w:eastAsia="Georgia" w:hAnsi="Georgia" w:cs="Georgia"/>
                <w:sz w:val="18"/>
                <w:szCs w:val="18"/>
              </w:rPr>
              <w:t>Expresiones</w:t>
            </w:r>
            <w:r w:rsidRPr="007F78E7">
              <w:rPr>
                <w:rFonts w:ascii="Georgia" w:eastAsia="Georgia" w:hAnsi="Georgia" w:cs="Georgia"/>
                <w:sz w:val="18"/>
                <w:szCs w:val="18"/>
              </w:rPr>
              <w:t xml:space="preserve"> del avatar</w:t>
            </w:r>
          </w:p>
        </w:tc>
        <w:tc>
          <w:tcPr>
            <w:tcW w:w="0" w:type="auto"/>
            <w:vAlign w:val="center"/>
          </w:tcPr>
          <w:p w14:paraId="09801A60" w14:textId="75C61F06" w:rsidR="0040113B" w:rsidRPr="007F78E7" w:rsidRDefault="00B3610D" w:rsidP="009E3F20">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12808E7F" w14:textId="2908734E" w:rsidR="0040113B" w:rsidRPr="007F78E7" w:rsidRDefault="00B3610D" w:rsidP="009E3F20">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40113B" w:rsidRPr="00EE3EDD" w14:paraId="1A69B6A8" w14:textId="77777777" w:rsidTr="009E3F20">
        <w:tc>
          <w:tcPr>
            <w:cnfStyle w:val="001000000000" w:firstRow="0" w:lastRow="0" w:firstColumn="1" w:lastColumn="0" w:oddVBand="0" w:evenVBand="0" w:oddHBand="0" w:evenHBand="0" w:firstRowFirstColumn="0" w:firstRowLastColumn="0" w:lastRowFirstColumn="0" w:lastRowLastColumn="0"/>
            <w:tcW w:w="0" w:type="auto"/>
            <w:vAlign w:val="center"/>
          </w:tcPr>
          <w:p w14:paraId="111DF893" w14:textId="77777777" w:rsidR="0040113B" w:rsidRPr="007F78E7" w:rsidRDefault="0040113B" w:rsidP="009E3F20">
            <w:pPr>
              <w:rPr>
                <w:rFonts w:ascii="Georgia" w:eastAsia="Georgia" w:hAnsi="Georgia" w:cs="Georgia"/>
                <w:sz w:val="18"/>
                <w:szCs w:val="18"/>
              </w:rPr>
            </w:pPr>
            <w:r>
              <w:rPr>
                <w:rFonts w:ascii="Georgia" w:eastAsia="Georgia" w:hAnsi="Georgia" w:cs="Georgia"/>
                <w:sz w:val="18"/>
                <w:szCs w:val="18"/>
              </w:rPr>
              <w:t>Clonado de voz</w:t>
            </w:r>
          </w:p>
        </w:tc>
        <w:tc>
          <w:tcPr>
            <w:tcW w:w="0" w:type="auto"/>
            <w:vAlign w:val="center"/>
          </w:tcPr>
          <w:p w14:paraId="45D5E5FC" w14:textId="77777777" w:rsidR="0040113B" w:rsidRPr="007F78E7" w:rsidRDefault="0040113B" w:rsidP="009E3F20">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definido</w:t>
            </w:r>
          </w:p>
        </w:tc>
        <w:tc>
          <w:tcPr>
            <w:tcW w:w="0" w:type="auto"/>
            <w:vAlign w:val="center"/>
          </w:tcPr>
          <w:p w14:paraId="39E4D26F" w14:textId="77777777" w:rsidR="0040113B" w:rsidRPr="007F78E7" w:rsidRDefault="0040113B" w:rsidP="009E3F20">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definido</w:t>
            </w:r>
          </w:p>
        </w:tc>
      </w:tr>
      <w:tr w:rsidR="0040113B" w:rsidRPr="00EE3EDD" w14:paraId="2D9BD79B" w14:textId="77777777" w:rsidTr="009E3F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49105B3" w14:textId="77777777" w:rsidR="0040113B" w:rsidRPr="007F78E7" w:rsidRDefault="0040113B" w:rsidP="009E3F20">
            <w:pPr>
              <w:spacing w:after="160" w:line="259" w:lineRule="auto"/>
              <w:rPr>
                <w:rFonts w:ascii="Georgia" w:eastAsia="Georgia" w:hAnsi="Georgia" w:cs="Georgia"/>
                <w:sz w:val="18"/>
                <w:szCs w:val="18"/>
              </w:rPr>
            </w:pPr>
            <w:r w:rsidRPr="007F78E7">
              <w:rPr>
                <w:rFonts w:ascii="Georgia" w:eastAsia="Georgia" w:hAnsi="Georgia" w:cs="Georgia"/>
                <w:sz w:val="18"/>
                <w:szCs w:val="18"/>
              </w:rPr>
              <w:t>Idiomas soportados</w:t>
            </w:r>
          </w:p>
        </w:tc>
        <w:tc>
          <w:tcPr>
            <w:tcW w:w="0" w:type="auto"/>
            <w:vAlign w:val="center"/>
          </w:tcPr>
          <w:p w14:paraId="2A94867C" w14:textId="6F8EEFEC" w:rsidR="0040113B" w:rsidRPr="007F78E7" w:rsidRDefault="00417EE4" w:rsidP="009E3F20">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75</w:t>
            </w:r>
          </w:p>
        </w:tc>
        <w:tc>
          <w:tcPr>
            <w:tcW w:w="0" w:type="auto"/>
            <w:vAlign w:val="center"/>
          </w:tcPr>
          <w:p w14:paraId="1EF81073" w14:textId="404C2A66" w:rsidR="0040113B" w:rsidRPr="007F78E7" w:rsidRDefault="00417EE4" w:rsidP="009E3F20">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75</w:t>
            </w:r>
          </w:p>
        </w:tc>
      </w:tr>
      <w:tr w:rsidR="0040113B" w:rsidRPr="00EE3EDD" w14:paraId="114004B1" w14:textId="77777777" w:rsidTr="009E3F20">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EAB2841" w14:textId="77777777" w:rsidR="0040113B" w:rsidRPr="007F78E7" w:rsidRDefault="0040113B" w:rsidP="009E3F20">
            <w:pPr>
              <w:spacing w:after="160" w:line="259" w:lineRule="auto"/>
              <w:rPr>
                <w:rFonts w:ascii="Georgia" w:eastAsia="Georgia" w:hAnsi="Georgia" w:cs="Georgia"/>
                <w:sz w:val="18"/>
                <w:szCs w:val="18"/>
              </w:rPr>
            </w:pPr>
            <w:r w:rsidRPr="007F78E7">
              <w:rPr>
                <w:rFonts w:ascii="Georgia" w:eastAsia="Georgia" w:hAnsi="Georgia" w:cs="Georgia"/>
                <w:sz w:val="18"/>
                <w:szCs w:val="18"/>
              </w:rPr>
              <w:t>Entrada alternativa</w:t>
            </w:r>
          </w:p>
        </w:tc>
        <w:tc>
          <w:tcPr>
            <w:tcW w:w="0" w:type="auto"/>
            <w:vAlign w:val="center"/>
          </w:tcPr>
          <w:p w14:paraId="17342261" w14:textId="77777777" w:rsidR="0040113B" w:rsidRPr="007F78E7" w:rsidRDefault="0040113B" w:rsidP="009E3F20">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udio</w:t>
            </w:r>
          </w:p>
        </w:tc>
        <w:tc>
          <w:tcPr>
            <w:tcW w:w="0" w:type="auto"/>
            <w:vAlign w:val="center"/>
          </w:tcPr>
          <w:p w14:paraId="461791C5" w14:textId="77777777" w:rsidR="0040113B" w:rsidRPr="007F78E7" w:rsidRDefault="0040113B" w:rsidP="009E3F20">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udio</w:t>
            </w:r>
          </w:p>
        </w:tc>
      </w:tr>
      <w:tr w:rsidR="0040113B" w:rsidRPr="00EE3EDD" w14:paraId="50E5A099" w14:textId="77777777" w:rsidTr="009E3F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000B0C6" w14:textId="77777777" w:rsidR="0040113B" w:rsidRPr="007F78E7" w:rsidRDefault="0040113B" w:rsidP="009E3F20">
            <w:pPr>
              <w:spacing w:after="160" w:line="259" w:lineRule="auto"/>
              <w:rPr>
                <w:rFonts w:ascii="Georgia" w:eastAsia="Georgia" w:hAnsi="Georgia" w:cs="Georgia"/>
                <w:sz w:val="18"/>
                <w:szCs w:val="18"/>
              </w:rPr>
            </w:pPr>
            <w:r w:rsidRPr="007F78E7">
              <w:rPr>
                <w:rFonts w:ascii="Georgia" w:eastAsia="Georgia" w:hAnsi="Georgia" w:cs="Georgia"/>
                <w:sz w:val="18"/>
                <w:szCs w:val="18"/>
              </w:rPr>
              <w:t>Licencia y uso comercial</w:t>
            </w:r>
          </w:p>
        </w:tc>
        <w:tc>
          <w:tcPr>
            <w:tcW w:w="0" w:type="auto"/>
            <w:vAlign w:val="center"/>
          </w:tcPr>
          <w:p w14:paraId="158A77CB" w14:textId="77777777" w:rsidR="0040113B" w:rsidRPr="007F78E7" w:rsidRDefault="0040113B" w:rsidP="009E3F20">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c>
          <w:tcPr>
            <w:tcW w:w="0" w:type="auto"/>
            <w:vAlign w:val="center"/>
          </w:tcPr>
          <w:p w14:paraId="7C2274BE" w14:textId="77777777" w:rsidR="0040113B" w:rsidRPr="007F78E7" w:rsidRDefault="0040113B" w:rsidP="009E3F20">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r>
      <w:tr w:rsidR="0040113B" w:rsidRPr="00EE3EDD" w14:paraId="6C91DCA7" w14:textId="77777777" w:rsidTr="009E3F20">
        <w:tc>
          <w:tcPr>
            <w:cnfStyle w:val="001000000000" w:firstRow="0" w:lastRow="0" w:firstColumn="1" w:lastColumn="0" w:oddVBand="0" w:evenVBand="0" w:oddHBand="0" w:evenHBand="0" w:firstRowFirstColumn="0" w:firstRowLastColumn="0" w:lastRowFirstColumn="0" w:lastRowLastColumn="0"/>
            <w:tcW w:w="0" w:type="auto"/>
            <w:vAlign w:val="center"/>
          </w:tcPr>
          <w:p w14:paraId="144EE5ED" w14:textId="77777777" w:rsidR="0040113B" w:rsidRPr="007F78E7" w:rsidRDefault="0040113B" w:rsidP="009E3F20">
            <w:pPr>
              <w:rPr>
                <w:rFonts w:ascii="Georgia" w:eastAsia="Georgia" w:hAnsi="Georgia" w:cs="Georgia"/>
                <w:sz w:val="18"/>
                <w:szCs w:val="18"/>
              </w:rPr>
            </w:pPr>
            <w:r>
              <w:rPr>
                <w:rFonts w:ascii="Georgia" w:eastAsia="Georgia" w:hAnsi="Georgia" w:cs="Georgia"/>
                <w:sz w:val="18"/>
                <w:szCs w:val="18"/>
              </w:rPr>
              <w:t>Calidad API (Documentación)</w:t>
            </w:r>
          </w:p>
        </w:tc>
        <w:tc>
          <w:tcPr>
            <w:tcW w:w="0" w:type="auto"/>
            <w:vAlign w:val="center"/>
          </w:tcPr>
          <w:p w14:paraId="31D76E7E" w14:textId="77777777" w:rsidR="0040113B" w:rsidRDefault="0040113B" w:rsidP="009E3F20">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lta</w:t>
            </w:r>
          </w:p>
        </w:tc>
        <w:tc>
          <w:tcPr>
            <w:tcW w:w="0" w:type="auto"/>
            <w:vAlign w:val="center"/>
          </w:tcPr>
          <w:p w14:paraId="30B6B6DC" w14:textId="77777777" w:rsidR="0040113B" w:rsidRDefault="0040113B" w:rsidP="009E3F20">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lta</w:t>
            </w:r>
          </w:p>
        </w:tc>
      </w:tr>
      <w:tr w:rsidR="0040113B" w:rsidRPr="00EE3EDD" w14:paraId="70E064B1" w14:textId="77777777" w:rsidTr="009E3F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32CADE7E" w14:textId="77777777" w:rsidR="0040113B" w:rsidRDefault="0040113B" w:rsidP="009E3F20">
            <w:pPr>
              <w:rPr>
                <w:rFonts w:ascii="Georgia" w:eastAsia="Georgia" w:hAnsi="Georgia" w:cs="Georgia"/>
                <w:sz w:val="18"/>
                <w:szCs w:val="18"/>
              </w:rPr>
            </w:pPr>
            <w:r>
              <w:rPr>
                <w:rFonts w:ascii="Georgia" w:eastAsia="Georgia" w:hAnsi="Georgia" w:cs="Georgia"/>
                <w:sz w:val="18"/>
                <w:szCs w:val="18"/>
              </w:rPr>
              <w:t>Velocidad de generación de vídeo</w:t>
            </w:r>
          </w:p>
        </w:tc>
        <w:tc>
          <w:tcPr>
            <w:tcW w:w="0" w:type="auto"/>
            <w:vAlign w:val="center"/>
          </w:tcPr>
          <w:p w14:paraId="2BC649F0" w14:textId="23BFDC8E" w:rsidR="0040113B" w:rsidRDefault="0040113B" w:rsidP="009E3F20">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25 segundos – 1 minuto.</w:t>
            </w:r>
            <w:r>
              <w:rPr>
                <w:rFonts w:ascii="Georgia" w:eastAsia="Georgia" w:hAnsi="Georgia" w:cs="Georgia"/>
                <w:sz w:val="18"/>
                <w:szCs w:val="18"/>
              </w:rPr>
              <w:fldChar w:fldCharType="begin"/>
            </w:r>
            <w:r w:rsidR="00B3610D">
              <w:rPr>
                <w:rFonts w:ascii="Georgia" w:eastAsia="Georgia" w:hAnsi="Georgia" w:cs="Georgia"/>
                <w:sz w:val="18"/>
                <w:szCs w:val="18"/>
              </w:rPr>
              <w:instrText xml:space="preserve"> ADDIN ZOTERO_ITEM CSL_CITATION {"citationID":"r8d1sxQy","properties":{"formattedCitation":"({\\i{}average time for a video to be created}, no date)","plainCitation":"(average time for a video to be created, no date)","noteIndex":0},"citationItems":[{"id":6,"uris":["http://zotero.org/users/local/Td0UMtth/items/UZ29JCUC"],"itemData":{"id":6,"type":"webpage","abstract":"Hi!\n\nLooking into using this for an app that would require very fast synthetic voice and video creation.\n\nHow long does it take to create say 5 seconds of audio and video based on some text?","container-title":"HeyGen API Documentation","language":"en","title":"average time for a video to be created","URL":"https://docs.heygen.com/discuss/64e7cee370767300739b4b55","accessed":{"date-parts":[["2025",4,11]]}}}],"schema":"https://github.com/citation-style-language/schema/raw/master/csl-citation.json"} </w:instrText>
            </w:r>
            <w:r>
              <w:rPr>
                <w:rFonts w:ascii="Georgia" w:eastAsia="Georgia" w:hAnsi="Georgia" w:cs="Georgia"/>
                <w:sz w:val="18"/>
                <w:szCs w:val="18"/>
              </w:rPr>
              <w:fldChar w:fldCharType="separate"/>
            </w:r>
            <w:r w:rsidRPr="00321FC4">
              <w:rPr>
                <w:rFonts w:ascii="Georgia" w:hAnsi="Georgia" w:cs="Times New Roman"/>
                <w:sz w:val="18"/>
              </w:rPr>
              <w:t>(</w:t>
            </w:r>
            <w:proofErr w:type="spellStart"/>
            <w:r w:rsidRPr="00321FC4">
              <w:rPr>
                <w:rFonts w:ascii="Georgia" w:hAnsi="Georgia" w:cs="Times New Roman"/>
                <w:i/>
                <w:iCs/>
                <w:color w:val="00B0F0"/>
                <w:sz w:val="18"/>
              </w:rPr>
              <w:t>average</w:t>
            </w:r>
            <w:proofErr w:type="spellEnd"/>
            <w:r w:rsidRPr="00321FC4">
              <w:rPr>
                <w:rFonts w:ascii="Georgia" w:hAnsi="Georgia" w:cs="Times New Roman"/>
                <w:i/>
                <w:iCs/>
                <w:color w:val="00B0F0"/>
                <w:sz w:val="18"/>
              </w:rPr>
              <w:t xml:space="preserve"> time </w:t>
            </w:r>
            <w:proofErr w:type="spellStart"/>
            <w:r w:rsidRPr="00321FC4">
              <w:rPr>
                <w:rFonts w:ascii="Georgia" w:hAnsi="Georgia" w:cs="Times New Roman"/>
                <w:i/>
                <w:iCs/>
                <w:color w:val="00B0F0"/>
                <w:sz w:val="18"/>
              </w:rPr>
              <w:t>for</w:t>
            </w:r>
            <w:proofErr w:type="spellEnd"/>
            <w:r w:rsidRPr="00321FC4">
              <w:rPr>
                <w:rFonts w:ascii="Georgia" w:hAnsi="Georgia" w:cs="Times New Roman"/>
                <w:i/>
                <w:iCs/>
                <w:color w:val="00B0F0"/>
                <w:sz w:val="18"/>
              </w:rPr>
              <w:t xml:space="preserve"> a video </w:t>
            </w:r>
            <w:proofErr w:type="spellStart"/>
            <w:r w:rsidRPr="00321FC4">
              <w:rPr>
                <w:rFonts w:ascii="Georgia" w:hAnsi="Georgia" w:cs="Times New Roman"/>
                <w:i/>
                <w:iCs/>
                <w:color w:val="00B0F0"/>
                <w:sz w:val="18"/>
              </w:rPr>
              <w:t>to</w:t>
            </w:r>
            <w:proofErr w:type="spellEnd"/>
            <w:r w:rsidRPr="00321FC4">
              <w:rPr>
                <w:rFonts w:ascii="Georgia" w:hAnsi="Georgia" w:cs="Times New Roman"/>
                <w:i/>
                <w:iCs/>
                <w:color w:val="00B0F0"/>
                <w:sz w:val="18"/>
              </w:rPr>
              <w:t xml:space="preserve"> be </w:t>
            </w:r>
            <w:proofErr w:type="spellStart"/>
            <w:r w:rsidRPr="00321FC4">
              <w:rPr>
                <w:rFonts w:ascii="Georgia" w:hAnsi="Georgia" w:cs="Times New Roman"/>
                <w:i/>
                <w:iCs/>
                <w:color w:val="00B0F0"/>
                <w:sz w:val="18"/>
              </w:rPr>
              <w:t>created</w:t>
            </w:r>
            <w:proofErr w:type="spellEnd"/>
            <w:r w:rsidRPr="00321FC4">
              <w:rPr>
                <w:rFonts w:ascii="Georgia" w:hAnsi="Georgia" w:cs="Times New Roman"/>
                <w:color w:val="00B0F0"/>
                <w:sz w:val="18"/>
              </w:rPr>
              <w:t>, no date</w:t>
            </w:r>
            <w:r w:rsidRPr="00321FC4">
              <w:rPr>
                <w:rFonts w:ascii="Georgia" w:hAnsi="Georgia" w:cs="Times New Roman"/>
                <w:sz w:val="18"/>
              </w:rPr>
              <w:t>)</w:t>
            </w:r>
            <w:r>
              <w:rPr>
                <w:rFonts w:ascii="Georgia" w:eastAsia="Georgia" w:hAnsi="Georgia" w:cs="Georgia"/>
                <w:sz w:val="18"/>
                <w:szCs w:val="18"/>
              </w:rPr>
              <w:fldChar w:fldCharType="end"/>
            </w:r>
          </w:p>
        </w:tc>
        <w:tc>
          <w:tcPr>
            <w:tcW w:w="0" w:type="auto"/>
            <w:vAlign w:val="center"/>
          </w:tcPr>
          <w:p w14:paraId="710F3E92" w14:textId="3724F9A5" w:rsidR="0040113B" w:rsidRDefault="0040113B" w:rsidP="009E3F20">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25 segundos – 1 minuto.</w:t>
            </w:r>
            <w:r>
              <w:rPr>
                <w:rFonts w:ascii="Georgia" w:eastAsia="Georgia" w:hAnsi="Georgia" w:cs="Georgia"/>
                <w:sz w:val="18"/>
                <w:szCs w:val="18"/>
              </w:rPr>
              <w:fldChar w:fldCharType="begin"/>
            </w:r>
            <w:r w:rsidR="00B3610D">
              <w:rPr>
                <w:rFonts w:ascii="Georgia" w:eastAsia="Georgia" w:hAnsi="Georgia" w:cs="Georgia"/>
                <w:sz w:val="18"/>
                <w:szCs w:val="18"/>
              </w:rPr>
              <w:instrText xml:space="preserve"> ADDIN ZOTERO_ITEM CSL_CITATION {"citationID":"xYafJmy3","properties":{"formattedCitation":"({\\i{}average time for a video to be created}, no date)","plainCitation":"(average time for a video to be created, no date)","noteIndex":0},"citationItems":[{"id":6,"uris":["http://zotero.org/users/local/Td0UMtth/items/UZ29JCUC"],"itemData":{"id":6,"type":"webpage","abstract":"Hi!\n\nLooking into using this for an app that would require very fast synthetic voice and video creation.\n\nHow long does it take to create say 5 seconds of audio and video based on some text?","container-title":"HeyGen API Documentation","language":"en","title":"average time for a video to be created","URL":"https://docs.heygen.com/discuss/64e7cee370767300739b4b55","accessed":{"date-parts":[["2025",4,11]]}}}],"schema":"https://github.com/citation-style-language/schema/raw/master/csl-citation.json"} </w:instrText>
            </w:r>
            <w:r>
              <w:rPr>
                <w:rFonts w:ascii="Georgia" w:eastAsia="Georgia" w:hAnsi="Georgia" w:cs="Georgia"/>
                <w:sz w:val="18"/>
                <w:szCs w:val="18"/>
              </w:rPr>
              <w:fldChar w:fldCharType="separate"/>
            </w:r>
            <w:r w:rsidRPr="00321FC4">
              <w:rPr>
                <w:rFonts w:ascii="Georgia" w:hAnsi="Georgia" w:cs="Times New Roman"/>
                <w:sz w:val="18"/>
              </w:rPr>
              <w:t>(</w:t>
            </w:r>
            <w:proofErr w:type="spellStart"/>
            <w:r w:rsidRPr="00321FC4">
              <w:rPr>
                <w:rFonts w:ascii="Georgia" w:hAnsi="Georgia" w:cs="Times New Roman"/>
                <w:i/>
                <w:iCs/>
                <w:color w:val="00B0F0"/>
                <w:sz w:val="18"/>
              </w:rPr>
              <w:t>average</w:t>
            </w:r>
            <w:proofErr w:type="spellEnd"/>
            <w:r w:rsidRPr="00321FC4">
              <w:rPr>
                <w:rFonts w:ascii="Georgia" w:hAnsi="Georgia" w:cs="Times New Roman"/>
                <w:i/>
                <w:iCs/>
                <w:color w:val="00B0F0"/>
                <w:sz w:val="18"/>
              </w:rPr>
              <w:t xml:space="preserve"> time </w:t>
            </w:r>
            <w:proofErr w:type="spellStart"/>
            <w:r w:rsidRPr="00321FC4">
              <w:rPr>
                <w:rFonts w:ascii="Georgia" w:hAnsi="Georgia" w:cs="Times New Roman"/>
                <w:i/>
                <w:iCs/>
                <w:color w:val="00B0F0"/>
                <w:sz w:val="18"/>
              </w:rPr>
              <w:t>for</w:t>
            </w:r>
            <w:proofErr w:type="spellEnd"/>
            <w:r w:rsidRPr="00321FC4">
              <w:rPr>
                <w:rFonts w:ascii="Georgia" w:hAnsi="Georgia" w:cs="Times New Roman"/>
                <w:i/>
                <w:iCs/>
                <w:color w:val="00B0F0"/>
                <w:sz w:val="18"/>
              </w:rPr>
              <w:t xml:space="preserve"> a video </w:t>
            </w:r>
            <w:proofErr w:type="spellStart"/>
            <w:r w:rsidRPr="00321FC4">
              <w:rPr>
                <w:rFonts w:ascii="Georgia" w:hAnsi="Georgia" w:cs="Times New Roman"/>
                <w:i/>
                <w:iCs/>
                <w:color w:val="00B0F0"/>
                <w:sz w:val="18"/>
              </w:rPr>
              <w:t>to</w:t>
            </w:r>
            <w:proofErr w:type="spellEnd"/>
            <w:r w:rsidRPr="00321FC4">
              <w:rPr>
                <w:rFonts w:ascii="Georgia" w:hAnsi="Georgia" w:cs="Times New Roman"/>
                <w:i/>
                <w:iCs/>
                <w:color w:val="00B0F0"/>
                <w:sz w:val="18"/>
              </w:rPr>
              <w:t xml:space="preserve"> be </w:t>
            </w:r>
            <w:proofErr w:type="spellStart"/>
            <w:r w:rsidRPr="00321FC4">
              <w:rPr>
                <w:rFonts w:ascii="Georgia" w:hAnsi="Georgia" w:cs="Times New Roman"/>
                <w:i/>
                <w:iCs/>
                <w:color w:val="00B0F0"/>
                <w:sz w:val="18"/>
              </w:rPr>
              <w:t>created</w:t>
            </w:r>
            <w:proofErr w:type="spellEnd"/>
            <w:r w:rsidRPr="00321FC4">
              <w:rPr>
                <w:rFonts w:ascii="Georgia" w:hAnsi="Georgia" w:cs="Times New Roman"/>
                <w:color w:val="00B0F0"/>
                <w:sz w:val="18"/>
              </w:rPr>
              <w:t>, no date</w:t>
            </w:r>
            <w:r w:rsidRPr="00321FC4">
              <w:rPr>
                <w:rFonts w:ascii="Georgia" w:hAnsi="Georgia" w:cs="Times New Roman"/>
                <w:sz w:val="18"/>
              </w:rPr>
              <w:t>)</w:t>
            </w:r>
            <w:r>
              <w:rPr>
                <w:rFonts w:ascii="Georgia" w:eastAsia="Georgia" w:hAnsi="Georgia" w:cs="Georgia"/>
                <w:sz w:val="18"/>
                <w:szCs w:val="18"/>
              </w:rPr>
              <w:fldChar w:fldCharType="end"/>
            </w:r>
          </w:p>
        </w:tc>
      </w:tr>
    </w:tbl>
    <w:p w14:paraId="6B83CBAA" w14:textId="77777777" w:rsidR="0040113B" w:rsidRDefault="0040113B" w:rsidP="0040113B">
      <w:pPr>
        <w:pStyle w:val="Estilo1"/>
        <w:rPr>
          <w:rFonts w:ascii="Georgia" w:eastAsia="Georgia" w:hAnsi="Georgia" w:cs="Georgia"/>
        </w:rPr>
      </w:pPr>
    </w:p>
    <w:p w14:paraId="24B6CB22" w14:textId="77777777" w:rsidR="007A35BF" w:rsidRDefault="007A35BF" w:rsidP="007A35BF">
      <w:pPr>
        <w:pStyle w:val="Estilo1"/>
        <w:rPr>
          <w:rFonts w:ascii="Georgia" w:eastAsia="Georgia" w:hAnsi="Georgia" w:cs="Georgia"/>
        </w:rPr>
      </w:pPr>
    </w:p>
    <w:p w14:paraId="1EC85BCD" w14:textId="2CE4EB1B" w:rsidR="008C29B4" w:rsidRDefault="008C29B4" w:rsidP="00FA53E2">
      <w:pPr>
        <w:pStyle w:val="Textoindependiente"/>
        <w:spacing w:before="6"/>
        <w:rPr>
          <w:rFonts w:ascii="Arial"/>
          <w:sz w:val="19"/>
        </w:rPr>
      </w:pPr>
    </w:p>
    <w:p w14:paraId="710C1B03" w14:textId="77777777" w:rsidR="00FA53E2" w:rsidRDefault="00FA53E2" w:rsidP="00FA53E2">
      <w:pPr>
        <w:pStyle w:val="Textoindependiente"/>
        <w:spacing w:before="6"/>
        <w:rPr>
          <w:rFonts w:ascii="Arial"/>
          <w:sz w:val="19"/>
        </w:rPr>
      </w:pPr>
    </w:p>
    <w:p w14:paraId="78752A2A" w14:textId="77777777" w:rsidR="00FA53E2" w:rsidRDefault="00FA53E2" w:rsidP="00FA53E2">
      <w:pPr>
        <w:pStyle w:val="Textoindependiente"/>
        <w:spacing w:before="6"/>
        <w:rPr>
          <w:rFonts w:ascii="Arial"/>
          <w:sz w:val="19"/>
        </w:rPr>
      </w:pPr>
    </w:p>
    <w:p w14:paraId="41DF72A3" w14:textId="77777777" w:rsidR="00FA53E2" w:rsidRDefault="00FA53E2" w:rsidP="00FA53E2">
      <w:pPr>
        <w:pStyle w:val="Textoindependiente"/>
        <w:spacing w:before="6"/>
        <w:rPr>
          <w:rFonts w:ascii="Arial"/>
          <w:sz w:val="19"/>
        </w:rPr>
      </w:pPr>
    </w:p>
    <w:p w14:paraId="02AD4A71" w14:textId="77777777" w:rsidR="00FA53E2" w:rsidRDefault="00FA53E2" w:rsidP="001A7081">
      <w:pPr>
        <w:pStyle w:val="Estilo1"/>
        <w:ind w:left="360"/>
        <w:rPr>
          <w:rFonts w:ascii="Georgia" w:eastAsia="Georgia" w:hAnsi="Georgia" w:cs="Georgia"/>
        </w:rPr>
        <w:sectPr w:rsidR="00FA53E2">
          <w:pgSz w:w="11906" w:h="16838"/>
          <w:pgMar w:top="1417" w:right="1701" w:bottom="1417" w:left="1701" w:header="708" w:footer="708" w:gutter="0"/>
          <w:cols w:space="708"/>
          <w:docGrid w:linePitch="360"/>
        </w:sectPr>
      </w:pPr>
    </w:p>
    <w:p w14:paraId="55E1F059" w14:textId="77777777" w:rsidR="000004DB" w:rsidRPr="00C835E2" w:rsidRDefault="000004DB" w:rsidP="000004DB">
      <w:pPr>
        <w:spacing w:before="27" w:after="240"/>
        <w:ind w:left="708" w:right="866"/>
        <w:rPr>
          <w:rFonts w:ascii="Arial"/>
          <w:bCs/>
          <w:sz w:val="19"/>
          <w:szCs w:val="19"/>
        </w:rPr>
      </w:pPr>
      <w:r>
        <w:rPr>
          <w:noProof/>
        </w:rPr>
        <w:lastRenderedPageBreak/>
        <mc:AlternateContent>
          <mc:Choice Requires="wps">
            <w:drawing>
              <wp:anchor distT="0" distB="0" distL="0" distR="0" simplePos="0" relativeHeight="251676672" behindDoc="1" locked="0" layoutInCell="1" allowOverlap="1" wp14:anchorId="2ED9D835" wp14:editId="4B014BA4">
                <wp:simplePos x="0" y="0"/>
                <wp:positionH relativeFrom="page">
                  <wp:posOffset>1398270</wp:posOffset>
                </wp:positionH>
                <wp:positionV relativeFrom="paragraph">
                  <wp:posOffset>200025</wp:posOffset>
                </wp:positionV>
                <wp:extent cx="4669155" cy="1270"/>
                <wp:effectExtent l="0" t="0" r="0" b="0"/>
                <wp:wrapTopAndBottom/>
                <wp:docPr id="190911913" name="Forma libre: forma 19091191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0035240" id="Forma libre: forma 190911913" o:spid="_x0000_s1026" style="position:absolute;margin-left:110.1pt;margin-top:15.75pt;width:367.65pt;height:.1pt;z-index:-251639808;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" path="m,l7352,e" filled="f" strokeweight=".14042mm">
                <v:path arrowok="t" o:connecttype="custom" o:connectlocs="0,0;4668520,0" o:connectangles="0,0"/>
                <w10:wrap type="topAndBottom" anchorx="page"/>
              </v:shape>
            </w:pict>
          </mc:Fallback>
        </mc:AlternateContent>
      </w:r>
      <w:r>
        <w:rPr>
          <w:rFonts w:ascii="Arial"/>
          <w:bCs/>
          <w:sz w:val="19"/>
          <w:szCs w:val="19"/>
        </w:rPr>
        <w:t xml:space="preserve">   </w:t>
      </w:r>
    </w:p>
    <w:p w14:paraId="57CE651D" w14:textId="0ACF7EE4" w:rsidR="000004DB" w:rsidRPr="007469E9" w:rsidRDefault="000004DB" w:rsidP="000004DB">
      <w:pPr>
        <w:pStyle w:val="Ttulo1"/>
        <w:keepNext w:val="0"/>
        <w:keepLines w:val="0"/>
        <w:widowControl w:val="0"/>
        <w:autoSpaceDE w:val="0"/>
        <w:autoSpaceDN w:val="0"/>
        <w:spacing w:before="27" w:after="0" w:line="240" w:lineRule="auto"/>
        <w:ind w:left="830" w:right="866"/>
        <w:jc w:val="center"/>
        <w:rPr>
          <w:rFonts w:ascii="Arial" w:eastAsia="Georgia" w:hAnsi="Georgia" w:cs="Georgia"/>
          <w:b/>
          <w:color w:val="auto"/>
          <w:sz w:val="49"/>
          <w:szCs w:val="22"/>
        </w:rPr>
      </w:pPr>
      <w:r w:rsidRPr="007469E9">
        <w:rPr>
          <w:rFonts w:ascii="Arial" w:eastAsia="Georgia" w:hAnsi="Georgia" w:cs="Georgia"/>
          <w:b/>
          <w:noProof/>
          <w:color w:val="auto"/>
          <w:sz w:val="49"/>
          <w:szCs w:val="22"/>
        </w:rPr>
        <mc:AlternateContent>
          <mc:Choice Requires="wps">
            <w:drawing>
              <wp:anchor distT="0" distB="0" distL="0" distR="0" simplePos="0" relativeHeight="251675648" behindDoc="1" locked="0" layoutInCell="1" allowOverlap="1" wp14:anchorId="497A0CF9" wp14:editId="6A508DA3">
                <wp:simplePos x="0" y="0"/>
                <wp:positionH relativeFrom="margin">
                  <wp:align>center</wp:align>
                </wp:positionH>
                <wp:positionV relativeFrom="paragraph">
                  <wp:posOffset>553085</wp:posOffset>
                </wp:positionV>
                <wp:extent cx="4669155" cy="1270"/>
                <wp:effectExtent l="0" t="0" r="0" b="0"/>
                <wp:wrapTopAndBottom/>
                <wp:docPr id="993383919" name="Forma libre: forma 99338391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679D0E2" id="Forma libre: forma 993383919" o:spid="_x0000_s1026" style="position:absolute;margin-left:0;margin-top:43.55pt;width:367.65pt;height:.1pt;z-index:-251640832;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" path="m,l7352,e" filled="f" strokeweight=".14042mm">
                <v:path arrowok="t" o:connecttype="custom" o:connectlocs="0,0;4668520,0" o:connectangles="0,0"/>
                <w10:wrap type="topAndBottom" anchorx="margin"/>
              </v:shape>
            </w:pict>
          </mc:Fallback>
        </mc:AlternateContent>
      </w:r>
      <w:r>
        <w:rPr>
          <w:rFonts w:ascii="Arial" w:eastAsia="Georgia" w:hAnsi="Georgia" w:cs="Georgia"/>
          <w:b/>
          <w:color w:val="auto"/>
          <w:sz w:val="49"/>
          <w:szCs w:val="22"/>
        </w:rPr>
        <w:t>Bibliograf</w:t>
      </w:r>
      <w:r>
        <w:rPr>
          <w:rFonts w:ascii="Arial" w:eastAsia="Georgia" w:hAnsi="Georgia" w:cs="Georgia"/>
          <w:b/>
          <w:color w:val="auto"/>
          <w:sz w:val="49"/>
          <w:szCs w:val="22"/>
        </w:rPr>
        <w:t>í</w:t>
      </w:r>
      <w:r>
        <w:rPr>
          <w:rFonts w:ascii="Arial" w:eastAsia="Georgia" w:hAnsi="Georgia" w:cs="Georgia"/>
          <w:b/>
          <w:color w:val="auto"/>
          <w:sz w:val="49"/>
          <w:szCs w:val="22"/>
        </w:rPr>
        <w:t>a</w:t>
      </w:r>
    </w:p>
    <w:p w14:paraId="240A011F" w14:textId="77777777" w:rsidR="000004DB" w:rsidRDefault="000004DB" w:rsidP="000004DB">
      <w:pPr>
        <w:pStyle w:val="Textoindependiente"/>
        <w:spacing w:before="6"/>
        <w:rPr>
          <w:rFonts w:ascii="Arial"/>
          <w:sz w:val="19"/>
        </w:rPr>
      </w:pPr>
    </w:p>
    <w:p w14:paraId="2DDE1879" w14:textId="3C339A8C" w:rsidR="001A7081" w:rsidRDefault="001A7081" w:rsidP="000004DB"/>
    <w:p w14:paraId="520909ED" w14:textId="77777777" w:rsidR="00B3610D" w:rsidRPr="00B3610D" w:rsidRDefault="000004DB" w:rsidP="00B3610D">
      <w:pPr>
        <w:pStyle w:val="Bibliografa"/>
        <w:rPr>
          <w:rFonts w:ascii="Aptos" w:hAnsi="Aptos"/>
        </w:rPr>
      </w:pPr>
      <w:r>
        <w:fldChar w:fldCharType="begin"/>
      </w:r>
      <w:r>
        <w:instrText xml:space="preserve"> ADDIN ZOTERO_BIBL {"uncited":[],"omitted":[],"custom":[]} CSL_BIBLIOGRAPHY </w:instrText>
      </w:r>
      <w:r>
        <w:fldChar w:fldCharType="separate"/>
      </w:r>
      <w:proofErr w:type="spellStart"/>
      <w:r w:rsidR="00B3610D" w:rsidRPr="00B3610D">
        <w:rPr>
          <w:rFonts w:ascii="Aptos" w:hAnsi="Aptos"/>
          <w:i/>
          <w:iCs/>
        </w:rPr>
        <w:t>average</w:t>
      </w:r>
      <w:proofErr w:type="spellEnd"/>
      <w:r w:rsidR="00B3610D" w:rsidRPr="00B3610D">
        <w:rPr>
          <w:rFonts w:ascii="Aptos" w:hAnsi="Aptos"/>
          <w:i/>
          <w:iCs/>
        </w:rPr>
        <w:t xml:space="preserve"> time </w:t>
      </w:r>
      <w:proofErr w:type="spellStart"/>
      <w:r w:rsidR="00B3610D" w:rsidRPr="00B3610D">
        <w:rPr>
          <w:rFonts w:ascii="Aptos" w:hAnsi="Aptos"/>
          <w:i/>
          <w:iCs/>
        </w:rPr>
        <w:t>for</w:t>
      </w:r>
      <w:proofErr w:type="spellEnd"/>
      <w:r w:rsidR="00B3610D" w:rsidRPr="00B3610D">
        <w:rPr>
          <w:rFonts w:ascii="Aptos" w:hAnsi="Aptos"/>
          <w:i/>
          <w:iCs/>
        </w:rPr>
        <w:t xml:space="preserve"> a video </w:t>
      </w:r>
      <w:proofErr w:type="spellStart"/>
      <w:r w:rsidR="00B3610D" w:rsidRPr="00B3610D">
        <w:rPr>
          <w:rFonts w:ascii="Aptos" w:hAnsi="Aptos"/>
          <w:i/>
          <w:iCs/>
        </w:rPr>
        <w:t>to</w:t>
      </w:r>
      <w:proofErr w:type="spellEnd"/>
      <w:r w:rsidR="00B3610D" w:rsidRPr="00B3610D">
        <w:rPr>
          <w:rFonts w:ascii="Aptos" w:hAnsi="Aptos"/>
          <w:i/>
          <w:iCs/>
        </w:rPr>
        <w:t xml:space="preserve"> be </w:t>
      </w:r>
      <w:proofErr w:type="spellStart"/>
      <w:r w:rsidR="00B3610D" w:rsidRPr="00B3610D">
        <w:rPr>
          <w:rFonts w:ascii="Aptos" w:hAnsi="Aptos"/>
          <w:i/>
          <w:iCs/>
        </w:rPr>
        <w:t>created</w:t>
      </w:r>
      <w:proofErr w:type="spellEnd"/>
      <w:r w:rsidR="00B3610D" w:rsidRPr="00B3610D">
        <w:rPr>
          <w:rFonts w:ascii="Aptos" w:hAnsi="Aptos"/>
        </w:rPr>
        <w:t xml:space="preserve"> (no date) </w:t>
      </w:r>
      <w:proofErr w:type="spellStart"/>
      <w:r w:rsidR="00B3610D" w:rsidRPr="00B3610D">
        <w:rPr>
          <w:rFonts w:ascii="Aptos" w:hAnsi="Aptos"/>
          <w:i/>
          <w:iCs/>
        </w:rPr>
        <w:t>HeyGen</w:t>
      </w:r>
      <w:proofErr w:type="spellEnd"/>
      <w:r w:rsidR="00B3610D" w:rsidRPr="00B3610D">
        <w:rPr>
          <w:rFonts w:ascii="Aptos" w:hAnsi="Aptos"/>
          <w:i/>
          <w:iCs/>
        </w:rPr>
        <w:t xml:space="preserve"> API </w:t>
      </w:r>
      <w:proofErr w:type="spellStart"/>
      <w:r w:rsidR="00B3610D" w:rsidRPr="00B3610D">
        <w:rPr>
          <w:rFonts w:ascii="Aptos" w:hAnsi="Aptos"/>
          <w:i/>
          <w:iCs/>
        </w:rPr>
        <w:t>Documentation</w:t>
      </w:r>
      <w:proofErr w:type="spellEnd"/>
      <w:r w:rsidR="00B3610D" w:rsidRPr="00B3610D">
        <w:rPr>
          <w:rFonts w:ascii="Aptos" w:hAnsi="Aptos"/>
        </w:rPr>
        <w:t xml:space="preserve">. </w:t>
      </w:r>
      <w:proofErr w:type="spellStart"/>
      <w:r w:rsidR="00B3610D" w:rsidRPr="00B3610D">
        <w:rPr>
          <w:rFonts w:ascii="Aptos" w:hAnsi="Aptos"/>
        </w:rPr>
        <w:t>Available</w:t>
      </w:r>
      <w:proofErr w:type="spellEnd"/>
      <w:r w:rsidR="00B3610D" w:rsidRPr="00B3610D">
        <w:rPr>
          <w:rFonts w:ascii="Aptos" w:hAnsi="Aptos"/>
        </w:rPr>
        <w:t xml:space="preserve"> at: https://docs.heygen.com/discuss/64e7cee370767300739b4b55 (</w:t>
      </w:r>
      <w:proofErr w:type="spellStart"/>
      <w:r w:rsidR="00B3610D" w:rsidRPr="00B3610D">
        <w:rPr>
          <w:rFonts w:ascii="Aptos" w:hAnsi="Aptos"/>
        </w:rPr>
        <w:t>Accessed</w:t>
      </w:r>
      <w:proofErr w:type="spellEnd"/>
      <w:r w:rsidR="00B3610D" w:rsidRPr="00B3610D">
        <w:rPr>
          <w:rFonts w:ascii="Aptos" w:hAnsi="Aptos"/>
        </w:rPr>
        <w:t>: 11 April 2025).</w:t>
      </w:r>
    </w:p>
    <w:p w14:paraId="3FCEB5D2" w14:textId="77777777" w:rsidR="00B3610D" w:rsidRPr="00B3610D" w:rsidRDefault="00B3610D" w:rsidP="00B3610D">
      <w:pPr>
        <w:pStyle w:val="Bibliografa"/>
        <w:rPr>
          <w:rFonts w:ascii="Aptos" w:hAnsi="Aptos"/>
        </w:rPr>
      </w:pPr>
      <w:r w:rsidRPr="00B3610D">
        <w:rPr>
          <w:rFonts w:ascii="Aptos" w:hAnsi="Aptos"/>
        </w:rPr>
        <w:t xml:space="preserve">D-ID </w:t>
      </w:r>
      <w:proofErr w:type="spellStart"/>
      <w:r w:rsidRPr="00B3610D">
        <w:rPr>
          <w:rFonts w:ascii="Aptos" w:hAnsi="Aptos"/>
        </w:rPr>
        <w:t>Technical</w:t>
      </w:r>
      <w:proofErr w:type="spellEnd"/>
      <w:r w:rsidRPr="00B3610D">
        <w:rPr>
          <w:rFonts w:ascii="Aptos" w:hAnsi="Aptos"/>
        </w:rPr>
        <w:t xml:space="preserve"> </w:t>
      </w:r>
      <w:proofErr w:type="spellStart"/>
      <w:r w:rsidRPr="00B3610D">
        <w:rPr>
          <w:rFonts w:ascii="Aptos" w:hAnsi="Aptos"/>
        </w:rPr>
        <w:t>Support</w:t>
      </w:r>
      <w:proofErr w:type="spellEnd"/>
      <w:r w:rsidRPr="00B3610D">
        <w:rPr>
          <w:rFonts w:ascii="Aptos" w:hAnsi="Aptos"/>
        </w:rPr>
        <w:t xml:space="preserve"> (2024) ‘Especificar Resolución de salida’, </w:t>
      </w:r>
      <w:proofErr w:type="spellStart"/>
      <w:r w:rsidRPr="00B3610D">
        <w:rPr>
          <w:rFonts w:ascii="Aptos" w:hAnsi="Aptos"/>
          <w:i/>
          <w:iCs/>
        </w:rPr>
        <w:t>Specify</w:t>
      </w:r>
      <w:proofErr w:type="spellEnd"/>
      <w:r w:rsidRPr="00B3610D">
        <w:rPr>
          <w:rFonts w:ascii="Aptos" w:hAnsi="Aptos"/>
          <w:i/>
          <w:iCs/>
        </w:rPr>
        <w:t xml:space="preserve"> output </w:t>
      </w:r>
      <w:proofErr w:type="spellStart"/>
      <w:r w:rsidRPr="00B3610D">
        <w:rPr>
          <w:rFonts w:ascii="Aptos" w:hAnsi="Aptos"/>
          <w:i/>
          <w:iCs/>
        </w:rPr>
        <w:t>resolution</w:t>
      </w:r>
      <w:proofErr w:type="spellEnd"/>
      <w:r w:rsidRPr="00B3610D">
        <w:rPr>
          <w:rFonts w:ascii="Aptos" w:hAnsi="Aptos"/>
        </w:rPr>
        <w:t xml:space="preserve">. </w:t>
      </w:r>
      <w:proofErr w:type="spellStart"/>
      <w:r w:rsidRPr="00B3610D">
        <w:rPr>
          <w:rFonts w:ascii="Aptos" w:hAnsi="Aptos"/>
        </w:rPr>
        <w:t>Available</w:t>
      </w:r>
      <w:proofErr w:type="spellEnd"/>
      <w:r w:rsidRPr="00B3610D">
        <w:rPr>
          <w:rFonts w:ascii="Aptos" w:hAnsi="Aptos"/>
        </w:rPr>
        <w:t xml:space="preserve"> at: https://docs.d-id.com/discuss/65cd0e2ad51b9a0017a6b182 (</w:t>
      </w:r>
      <w:proofErr w:type="spellStart"/>
      <w:r w:rsidRPr="00B3610D">
        <w:rPr>
          <w:rFonts w:ascii="Aptos" w:hAnsi="Aptos"/>
        </w:rPr>
        <w:t>Accessed</w:t>
      </w:r>
      <w:proofErr w:type="spellEnd"/>
      <w:r w:rsidRPr="00B3610D">
        <w:rPr>
          <w:rFonts w:ascii="Aptos" w:hAnsi="Aptos"/>
        </w:rPr>
        <w:t>: 3 April 2025).</w:t>
      </w:r>
    </w:p>
    <w:p w14:paraId="78220244" w14:textId="77777777" w:rsidR="00B3610D" w:rsidRPr="00B3610D" w:rsidRDefault="00B3610D" w:rsidP="00B3610D">
      <w:pPr>
        <w:pStyle w:val="Bibliografa"/>
        <w:rPr>
          <w:rFonts w:ascii="Aptos" w:hAnsi="Aptos"/>
        </w:rPr>
      </w:pPr>
      <w:proofErr w:type="spellStart"/>
      <w:r w:rsidRPr="00B3610D">
        <w:rPr>
          <w:rFonts w:ascii="Aptos" w:hAnsi="Aptos"/>
        </w:rPr>
        <w:t>elai</w:t>
      </w:r>
      <w:proofErr w:type="spellEnd"/>
      <w:r w:rsidRPr="00B3610D">
        <w:rPr>
          <w:rFonts w:ascii="Aptos" w:hAnsi="Aptos"/>
        </w:rPr>
        <w:t xml:space="preserve"> (no date) </w:t>
      </w:r>
      <w:r w:rsidRPr="00B3610D">
        <w:rPr>
          <w:rFonts w:ascii="Aptos" w:hAnsi="Aptos"/>
          <w:i/>
          <w:iCs/>
        </w:rPr>
        <w:t xml:space="preserve">Compare </w:t>
      </w:r>
      <w:proofErr w:type="spellStart"/>
      <w:r w:rsidRPr="00B3610D">
        <w:rPr>
          <w:rFonts w:ascii="Aptos" w:hAnsi="Aptos"/>
          <w:i/>
          <w:iCs/>
        </w:rPr>
        <w:t>Elai</w:t>
      </w:r>
      <w:proofErr w:type="spellEnd"/>
      <w:r w:rsidRPr="00B3610D">
        <w:rPr>
          <w:rFonts w:ascii="Aptos" w:hAnsi="Aptos"/>
          <w:i/>
          <w:iCs/>
        </w:rPr>
        <w:t xml:space="preserve"> Vs D-ID</w:t>
      </w:r>
      <w:r w:rsidRPr="00B3610D">
        <w:rPr>
          <w:rFonts w:ascii="Aptos" w:hAnsi="Aptos"/>
        </w:rPr>
        <w:t xml:space="preserve">, </w:t>
      </w:r>
      <w:r w:rsidRPr="00B3610D">
        <w:rPr>
          <w:rFonts w:ascii="Aptos" w:hAnsi="Aptos"/>
          <w:i/>
          <w:iCs/>
        </w:rPr>
        <w:t>Elai.io</w:t>
      </w:r>
      <w:r w:rsidRPr="00B3610D">
        <w:rPr>
          <w:rFonts w:ascii="Aptos" w:hAnsi="Aptos"/>
        </w:rPr>
        <w:t xml:space="preserve">. </w:t>
      </w:r>
      <w:proofErr w:type="spellStart"/>
      <w:r w:rsidRPr="00B3610D">
        <w:rPr>
          <w:rFonts w:ascii="Aptos" w:hAnsi="Aptos"/>
        </w:rPr>
        <w:t>Available</w:t>
      </w:r>
      <w:proofErr w:type="spellEnd"/>
      <w:r w:rsidRPr="00B3610D">
        <w:rPr>
          <w:rFonts w:ascii="Aptos" w:hAnsi="Aptos"/>
        </w:rPr>
        <w:t xml:space="preserve"> at: https://elai.io/d-id-vs-elai/ (</w:t>
      </w:r>
      <w:proofErr w:type="spellStart"/>
      <w:r w:rsidRPr="00B3610D">
        <w:rPr>
          <w:rFonts w:ascii="Aptos" w:hAnsi="Aptos"/>
        </w:rPr>
        <w:t>Accessed</w:t>
      </w:r>
      <w:proofErr w:type="spellEnd"/>
      <w:r w:rsidRPr="00B3610D">
        <w:rPr>
          <w:rFonts w:ascii="Aptos" w:hAnsi="Aptos"/>
        </w:rPr>
        <w:t>: 21 April 2025).</w:t>
      </w:r>
    </w:p>
    <w:p w14:paraId="18185953" w14:textId="37ECC57E" w:rsidR="000004DB" w:rsidRPr="001A7081" w:rsidRDefault="000004DB" w:rsidP="00B3610D">
      <w:r>
        <w:fldChar w:fldCharType="end"/>
      </w:r>
    </w:p>
    <w:sectPr w:rsidR="000004DB" w:rsidRPr="001A7081">
      <w:headerReference w:type="default" r:id="rId477"/>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3C35859" w14:textId="77777777" w:rsidR="00F92A44" w:rsidRDefault="00F92A44">
      <w:pPr>
        <w:spacing w:after="0" w:line="240" w:lineRule="auto"/>
      </w:pPr>
      <w:r>
        <w:separator/>
      </w:r>
    </w:p>
  </w:endnote>
  <w:endnote w:type="continuationSeparator" w:id="0">
    <w:p w14:paraId="1083F2CF" w14:textId="77777777" w:rsidR="00F92A44" w:rsidRDefault="00F92A4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ptos Display">
    <w:charset w:val="00"/>
    <w:family w:val="swiss"/>
    <w:pitch w:val="variable"/>
    <w:sig w:usb0="20000287" w:usb1="00000003" w:usb2="00000000" w:usb3="00000000" w:csb0="0000019F" w:csb1="00000000"/>
  </w:font>
  <w:font w:name="Georgia">
    <w:altName w:val="Georgia"/>
    <w:panose1 w:val="02040502050405020303"/>
    <w:charset w:val="00"/>
    <w:family w:val="roman"/>
    <w:pitch w:val="variable"/>
    <w:sig w:usb0="00000287" w:usb1="00000000" w:usb2="00000000" w:usb3="00000000" w:csb0="0000009F" w:csb1="00000000"/>
  </w:font>
  <w:font w:name="Garamond">
    <w:altName w:val="Garamond"/>
    <w:panose1 w:val="02020404030301010803"/>
    <w:charset w:val="00"/>
    <w:family w:val="roman"/>
    <w:pitch w:val="variable"/>
    <w:sig w:usb0="00000287" w:usb1="00000000" w:usb2="00000000" w:usb3="00000000" w:csb0="0000009F" w:csb1="00000000"/>
  </w:font>
  <w:font w:name="PMingLiU">
    <w:altName w:val="新細明體"/>
    <w:panose1 w:val="02010601000101010101"/>
    <w:charset w:val="88"/>
    <w:family w:val="roman"/>
    <w:pitch w:val="variable"/>
    <w:sig w:usb0="A00002FF" w:usb1="28CFFCFA" w:usb2="00000016" w:usb3="00000000" w:csb0="00100001"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374824402"/>
      <w:docPartObj>
        <w:docPartGallery w:val="Page Numbers (Bottom of Page)"/>
        <w:docPartUnique/>
      </w:docPartObj>
    </w:sdtPr>
    <w:sdtContent>
      <w:p w14:paraId="6C781ECE" w14:textId="77777777" w:rsidR="00826670" w:rsidRDefault="00000000">
        <w:pPr>
          <w:pStyle w:val="Piedepgina"/>
        </w:pPr>
        <w:r>
          <w:fldChar w:fldCharType="begin"/>
        </w:r>
        <w:r>
          <w:instrText>PAGE   \* MERGEFORMAT</w:instrText>
        </w:r>
        <w:r>
          <w:fldChar w:fldCharType="separate"/>
        </w:r>
        <w:r>
          <w:t>2</w:t>
        </w:r>
        <w:r>
          <w:fldChar w:fldCharType="end"/>
        </w:r>
      </w:p>
    </w:sdtContent>
  </w:sdt>
  <w:p w14:paraId="5742B2D4" w14:textId="77777777" w:rsidR="00826670" w:rsidRDefault="00826670">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C59204C" w14:textId="77777777" w:rsidR="00826670" w:rsidRDefault="00826670">
    <w:pPr>
      <w:pStyle w:val="Piedepgina"/>
      <w:jc w:val="right"/>
    </w:pPr>
  </w:p>
  <w:p w14:paraId="7238C385" w14:textId="77777777" w:rsidR="00826670" w:rsidRDefault="00826670">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C050DEB" w14:textId="77777777" w:rsidR="00826670" w:rsidRDefault="00000000" w:rsidP="00EA719D">
    <w:pPr>
      <w:pStyle w:val="Piedepgina"/>
      <w:tabs>
        <w:tab w:val="clear" w:pos="4252"/>
        <w:tab w:val="clear" w:pos="8504"/>
        <w:tab w:val="left" w:pos="6510"/>
      </w:tabs>
    </w:pPr>
    <w:sdt>
      <w:sdtPr>
        <w:id w:val="175617302"/>
        <w:docPartObj>
          <w:docPartGallery w:val="Page Numbers (Bottom of Page)"/>
          <w:docPartUnique/>
        </w:docPartObj>
      </w:sdtPr>
      <w:sdtContent>
        <w:r>
          <w:fldChar w:fldCharType="begin"/>
        </w:r>
        <w:r>
          <w:instrText>PAGE   \* MERGEFORMAT</w:instrText>
        </w:r>
        <w:r>
          <w:fldChar w:fldCharType="separate"/>
        </w:r>
        <w:r>
          <w:t>2</w:t>
        </w:r>
        <w:r>
          <w:fldChar w:fldCharType="end"/>
        </w:r>
      </w:sdtContent>
    </w:sdt>
    <w:r>
      <w:tab/>
    </w:r>
  </w:p>
  <w:p w14:paraId="78F3C4E3" w14:textId="77777777" w:rsidR="00826670" w:rsidRDefault="00826670">
    <w:pPr>
      <w:pStyle w:val="Piedepgina"/>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654609739"/>
      <w:docPartObj>
        <w:docPartGallery w:val="Page Numbers (Bottom of Page)"/>
        <w:docPartUnique/>
      </w:docPartObj>
    </w:sdtPr>
    <w:sdtContent>
      <w:p w14:paraId="204AD11D" w14:textId="77777777" w:rsidR="00826670" w:rsidRDefault="00000000" w:rsidP="00F40058">
        <w:pPr>
          <w:pStyle w:val="Piedepgina"/>
          <w:jc w:val="right"/>
        </w:pPr>
        <w:r>
          <w:fldChar w:fldCharType="begin"/>
        </w:r>
        <w:r>
          <w:instrText>PAGE   \* MERGEFORMAT</w:instrText>
        </w:r>
        <w:r>
          <w:fldChar w:fldCharType="separate"/>
        </w:r>
        <w:r>
          <w:t>2</w:t>
        </w:r>
        <w:r>
          <w:fldChar w:fldCharType="end"/>
        </w:r>
      </w:p>
    </w:sdtContent>
  </w:sdt>
  <w:p w14:paraId="71450020" w14:textId="77777777" w:rsidR="00826670" w:rsidRDefault="00826670">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21437AE" w14:textId="77777777" w:rsidR="00F92A44" w:rsidRDefault="00F92A44">
      <w:pPr>
        <w:spacing w:after="0" w:line="240" w:lineRule="auto"/>
      </w:pPr>
      <w:r>
        <w:separator/>
      </w:r>
    </w:p>
  </w:footnote>
  <w:footnote w:type="continuationSeparator" w:id="0">
    <w:p w14:paraId="0400ED3F" w14:textId="77777777" w:rsidR="00F92A44" w:rsidRDefault="00F92A4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E3874CC" w14:textId="77777777" w:rsidR="00826670" w:rsidRDefault="00000000">
    <w:pPr>
      <w:pStyle w:val="Encabezado"/>
    </w:pPr>
    <w:r w:rsidRPr="001B2CA7">
      <w:rPr>
        <w:b/>
        <w:bCs/>
      </w:rPr>
      <w:t>Apéndice A.</w:t>
    </w:r>
    <w:r>
      <w:t xml:space="preserve"> Plan de proyecto software</w:t>
    </w:r>
  </w:p>
  <w:p w14:paraId="36E5AD52" w14:textId="77777777" w:rsidR="00826670" w:rsidRDefault="00826670">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C9A34FF" w14:textId="77777777" w:rsidR="00826670" w:rsidRDefault="00000000">
    <w:pPr>
      <w:pStyle w:val="Encabezado"/>
    </w:pPr>
    <w:r>
      <w:t>Índice General</w:t>
    </w:r>
  </w:p>
  <w:p w14:paraId="72F000B0" w14:textId="77777777" w:rsidR="00826670" w:rsidRDefault="00826670">
    <w:pPr>
      <w:pStyle w:val="Encabezad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B9ABEA8" w14:textId="77777777" w:rsidR="00826670" w:rsidRDefault="00000000">
    <w:pPr>
      <w:pStyle w:val="Encabezado"/>
    </w:pPr>
    <w:r>
      <w:t>Índice de Figuras</w:t>
    </w:r>
  </w:p>
  <w:p w14:paraId="3A9116C3" w14:textId="77777777" w:rsidR="00826670" w:rsidRDefault="00826670">
    <w:pPr>
      <w:pStyle w:val="Encabezado"/>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9E7E488" w14:textId="77777777" w:rsidR="00826670" w:rsidRDefault="00000000" w:rsidP="001479AB">
    <w:pPr>
      <w:pStyle w:val="Encabezado"/>
      <w:jc w:val="right"/>
    </w:pPr>
    <w:r w:rsidRPr="001B2CA7">
      <w:rPr>
        <w:b/>
        <w:bCs/>
      </w:rPr>
      <w:t>Apéndice A.</w:t>
    </w:r>
    <w:r>
      <w:t xml:space="preserve"> Plan de proyecto software</w:t>
    </w:r>
  </w:p>
  <w:p w14:paraId="10370ECD" w14:textId="77777777" w:rsidR="00826670" w:rsidRDefault="00826670"/>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CAB8CFF" w14:textId="031BDC99" w:rsidR="00826670" w:rsidRDefault="00B94133" w:rsidP="00B94133">
    <w:pPr>
      <w:pStyle w:val="Encabezado"/>
      <w:jc w:val="center"/>
    </w:pPr>
    <w:r w:rsidRPr="00B94133">
      <w:rPr>
        <w:b/>
        <w:bCs/>
      </w:rPr>
      <w:t>Apéndice A</w:t>
    </w:r>
    <w:r>
      <w:t>: Plan de Proyecto Software</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53192EA" w14:textId="77777777" w:rsidR="00826670" w:rsidRDefault="00000000">
    <w:pPr>
      <w:pStyle w:val="Encabezado"/>
    </w:pPr>
    <w:r>
      <w:rPr>
        <w:b/>
        <w:bCs/>
      </w:rPr>
      <w:t>Índice de Tablas</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AEFFCEE" w14:textId="0959CB88" w:rsidR="00EE3EDD" w:rsidRDefault="00EE3EDD" w:rsidP="00B94133">
    <w:pPr>
      <w:pStyle w:val="Encabezado"/>
      <w:jc w:val="center"/>
    </w:pPr>
    <w:r w:rsidRPr="00B94133">
      <w:rPr>
        <w:b/>
        <w:bCs/>
      </w:rPr>
      <w:t>Apéndice A</w:t>
    </w:r>
    <w:r>
      <w:t>: Estudio del Arte</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4302453" w14:textId="5CC1DC33" w:rsidR="000004DB" w:rsidRDefault="000004DB" w:rsidP="00B94133">
    <w:pPr>
      <w:pStyle w:val="Encabezado"/>
      <w:jc w:val="center"/>
    </w:pPr>
    <w:r>
      <w:rPr>
        <w:b/>
        <w:bCs/>
      </w:rPr>
      <w:t>Bibliografía</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BC41A68"/>
    <w:multiLevelType w:val="hybridMultilevel"/>
    <w:tmpl w:val="8ADC8680"/>
    <w:lvl w:ilvl="0" w:tplc="FFFFFFFF">
      <w:start w:val="1"/>
      <w:numFmt w:val="decimal"/>
      <w:lvlText w:val="1.%1"/>
      <w:lvlJc w:val="left"/>
      <w:pPr>
        <w:ind w:left="36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12434767"/>
    <w:multiLevelType w:val="hybridMultilevel"/>
    <w:tmpl w:val="8ADC8680"/>
    <w:lvl w:ilvl="0" w:tplc="FFFFFFFF">
      <w:start w:val="1"/>
      <w:numFmt w:val="decimal"/>
      <w:lvlText w:val="1.%1"/>
      <w:lvlJc w:val="left"/>
      <w:pPr>
        <w:ind w:left="36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1D8C4902"/>
    <w:multiLevelType w:val="multilevel"/>
    <w:tmpl w:val="3F18E3D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 w15:restartNumberingAfterBreak="0">
    <w:nsid w:val="21E0473D"/>
    <w:multiLevelType w:val="multilevel"/>
    <w:tmpl w:val="900EF1FC"/>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asciiTheme="minorHAnsi" w:hAnsiTheme="minorHAnsi"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E953D63"/>
    <w:multiLevelType w:val="multilevel"/>
    <w:tmpl w:val="6CFC62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EC0455E"/>
    <w:multiLevelType w:val="hybridMultilevel"/>
    <w:tmpl w:val="6A7C863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15:restartNumberingAfterBreak="0">
    <w:nsid w:val="3FB70033"/>
    <w:multiLevelType w:val="hybridMultilevel"/>
    <w:tmpl w:val="FF04EB9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15:restartNumberingAfterBreak="0">
    <w:nsid w:val="5E164477"/>
    <w:multiLevelType w:val="hybridMultilevel"/>
    <w:tmpl w:val="8ADC8680"/>
    <w:lvl w:ilvl="0" w:tplc="FF5C1158">
      <w:start w:val="1"/>
      <w:numFmt w:val="decimal"/>
      <w:lvlText w:val="1.%1"/>
      <w:lvlJc w:val="left"/>
      <w:pPr>
        <w:ind w:left="36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8" w15:restartNumberingAfterBreak="0">
    <w:nsid w:val="61E54953"/>
    <w:multiLevelType w:val="hybridMultilevel"/>
    <w:tmpl w:val="F02C7822"/>
    <w:lvl w:ilvl="0" w:tplc="0C0A0001">
      <w:start w:val="1"/>
      <w:numFmt w:val="bullet"/>
      <w:lvlText w:val=""/>
      <w:lvlJc w:val="left"/>
      <w:pPr>
        <w:ind w:left="360" w:hanging="360"/>
      </w:pPr>
      <w:rPr>
        <w:rFonts w:ascii="Symbol" w:hAnsi="Symbol"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 w15:restartNumberingAfterBreak="0">
    <w:nsid w:val="6AE35820"/>
    <w:multiLevelType w:val="hybridMultilevel"/>
    <w:tmpl w:val="8ADC8680"/>
    <w:lvl w:ilvl="0" w:tplc="FFFFFFFF">
      <w:start w:val="1"/>
      <w:numFmt w:val="decimal"/>
      <w:lvlText w:val="1.%1"/>
      <w:lvlJc w:val="left"/>
      <w:pPr>
        <w:ind w:left="36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 w15:restartNumberingAfterBreak="0">
    <w:nsid w:val="72AC7DFF"/>
    <w:multiLevelType w:val="hybridMultilevel"/>
    <w:tmpl w:val="DEAC1C5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7A3C1B0F"/>
    <w:multiLevelType w:val="hybridMultilevel"/>
    <w:tmpl w:val="A5A8CC2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16cid:durableId="1579246525">
    <w:abstractNumId w:val="7"/>
  </w:num>
  <w:num w:numId="2" w16cid:durableId="1771705947">
    <w:abstractNumId w:val="3"/>
  </w:num>
  <w:num w:numId="3" w16cid:durableId="116460238">
    <w:abstractNumId w:val="1"/>
  </w:num>
  <w:num w:numId="4" w16cid:durableId="2089188520">
    <w:abstractNumId w:val="4"/>
  </w:num>
  <w:num w:numId="5" w16cid:durableId="886261473">
    <w:abstractNumId w:val="2"/>
  </w:num>
  <w:num w:numId="6" w16cid:durableId="1342855170">
    <w:abstractNumId w:val="0"/>
  </w:num>
  <w:num w:numId="7" w16cid:durableId="383989180">
    <w:abstractNumId w:val="5"/>
  </w:num>
  <w:num w:numId="8" w16cid:durableId="1227103039">
    <w:abstractNumId w:val="8"/>
  </w:num>
  <w:num w:numId="9" w16cid:durableId="353383707">
    <w:abstractNumId w:val="9"/>
  </w:num>
  <w:num w:numId="10" w16cid:durableId="779253375">
    <w:abstractNumId w:val="6"/>
  </w:num>
  <w:num w:numId="11" w16cid:durableId="733282700">
    <w:abstractNumId w:val="11"/>
  </w:num>
  <w:num w:numId="12" w16cid:durableId="1079715895">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326D8"/>
    <w:rsid w:val="000004DB"/>
    <w:rsid w:val="00004357"/>
    <w:rsid w:val="0002032F"/>
    <w:rsid w:val="000306F0"/>
    <w:rsid w:val="00095C08"/>
    <w:rsid w:val="000B02F2"/>
    <w:rsid w:val="00113864"/>
    <w:rsid w:val="0011406C"/>
    <w:rsid w:val="00116250"/>
    <w:rsid w:val="00124DF4"/>
    <w:rsid w:val="00125904"/>
    <w:rsid w:val="0017342C"/>
    <w:rsid w:val="001A52D5"/>
    <w:rsid w:val="001A7081"/>
    <w:rsid w:val="00220BBA"/>
    <w:rsid w:val="00240123"/>
    <w:rsid w:val="0025151A"/>
    <w:rsid w:val="002662EA"/>
    <w:rsid w:val="002D40B5"/>
    <w:rsid w:val="002E70E7"/>
    <w:rsid w:val="00321FC4"/>
    <w:rsid w:val="003416EF"/>
    <w:rsid w:val="003A6305"/>
    <w:rsid w:val="003A7237"/>
    <w:rsid w:val="003B7590"/>
    <w:rsid w:val="003D7D6B"/>
    <w:rsid w:val="0040113B"/>
    <w:rsid w:val="00417EE4"/>
    <w:rsid w:val="004326D8"/>
    <w:rsid w:val="004472AB"/>
    <w:rsid w:val="004C3DD3"/>
    <w:rsid w:val="004F33A8"/>
    <w:rsid w:val="005406E3"/>
    <w:rsid w:val="00560868"/>
    <w:rsid w:val="005B7B8A"/>
    <w:rsid w:val="005D6823"/>
    <w:rsid w:val="005E532A"/>
    <w:rsid w:val="00623B0F"/>
    <w:rsid w:val="0064543F"/>
    <w:rsid w:val="006456D5"/>
    <w:rsid w:val="00657EE0"/>
    <w:rsid w:val="00691B3E"/>
    <w:rsid w:val="006B386C"/>
    <w:rsid w:val="006D2A88"/>
    <w:rsid w:val="00737122"/>
    <w:rsid w:val="0073785D"/>
    <w:rsid w:val="007469E9"/>
    <w:rsid w:val="0077139C"/>
    <w:rsid w:val="007A35BF"/>
    <w:rsid w:val="007A7F31"/>
    <w:rsid w:val="007C4ACC"/>
    <w:rsid w:val="007F78E7"/>
    <w:rsid w:val="00820B0E"/>
    <w:rsid w:val="00826670"/>
    <w:rsid w:val="008511C8"/>
    <w:rsid w:val="008A002E"/>
    <w:rsid w:val="008C29B4"/>
    <w:rsid w:val="008D07A4"/>
    <w:rsid w:val="00920DA3"/>
    <w:rsid w:val="009275C3"/>
    <w:rsid w:val="00960633"/>
    <w:rsid w:val="009647C8"/>
    <w:rsid w:val="00971ED4"/>
    <w:rsid w:val="00982B09"/>
    <w:rsid w:val="009D0DCA"/>
    <w:rsid w:val="009D437A"/>
    <w:rsid w:val="009E708D"/>
    <w:rsid w:val="00A2423F"/>
    <w:rsid w:val="00A632C5"/>
    <w:rsid w:val="00AC7472"/>
    <w:rsid w:val="00AD0391"/>
    <w:rsid w:val="00AD29F0"/>
    <w:rsid w:val="00B07D12"/>
    <w:rsid w:val="00B312DF"/>
    <w:rsid w:val="00B3610D"/>
    <w:rsid w:val="00B94133"/>
    <w:rsid w:val="00B94940"/>
    <w:rsid w:val="00BA63D0"/>
    <w:rsid w:val="00BC6FA5"/>
    <w:rsid w:val="00BD0090"/>
    <w:rsid w:val="00C023B0"/>
    <w:rsid w:val="00C04B58"/>
    <w:rsid w:val="00C337E9"/>
    <w:rsid w:val="00C45770"/>
    <w:rsid w:val="00C57BFB"/>
    <w:rsid w:val="00C57E85"/>
    <w:rsid w:val="00CA793E"/>
    <w:rsid w:val="00CE3E00"/>
    <w:rsid w:val="00CF4566"/>
    <w:rsid w:val="00D115FB"/>
    <w:rsid w:val="00D16336"/>
    <w:rsid w:val="00D33EE7"/>
    <w:rsid w:val="00DA5ED8"/>
    <w:rsid w:val="00E05738"/>
    <w:rsid w:val="00E2292E"/>
    <w:rsid w:val="00E272F4"/>
    <w:rsid w:val="00E51955"/>
    <w:rsid w:val="00EA4AD8"/>
    <w:rsid w:val="00EC41E0"/>
    <w:rsid w:val="00EE3EDD"/>
    <w:rsid w:val="00F05BA6"/>
    <w:rsid w:val="00F20F45"/>
    <w:rsid w:val="00F70546"/>
    <w:rsid w:val="00F92A44"/>
    <w:rsid w:val="00FA53E2"/>
    <w:rsid w:val="00FC20BF"/>
    <w:rsid w:val="00FE264B"/>
    <w:rsid w:val="00FF40B0"/>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9E14F3C"/>
  <w15:chartTrackingRefBased/>
  <w15:docId w15:val="{562EA160-B08B-4BAE-90D9-B149E0AA26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link w:val="Ttulo1Car"/>
    <w:uiPriority w:val="9"/>
    <w:qFormat/>
    <w:rsid w:val="004326D8"/>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Ttulo2">
    <w:name w:val="heading 2"/>
    <w:basedOn w:val="Normal"/>
    <w:next w:val="Normal"/>
    <w:link w:val="Ttulo2Car"/>
    <w:uiPriority w:val="9"/>
    <w:semiHidden/>
    <w:unhideWhenUsed/>
    <w:qFormat/>
    <w:rsid w:val="004326D8"/>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Ttulo3">
    <w:name w:val="heading 3"/>
    <w:basedOn w:val="Normal"/>
    <w:next w:val="Normal"/>
    <w:link w:val="Ttulo3Car"/>
    <w:uiPriority w:val="9"/>
    <w:semiHidden/>
    <w:unhideWhenUsed/>
    <w:qFormat/>
    <w:rsid w:val="004326D8"/>
    <w:pPr>
      <w:keepNext/>
      <w:keepLines/>
      <w:spacing w:before="160" w:after="80"/>
      <w:outlineLvl w:val="2"/>
    </w:pPr>
    <w:rPr>
      <w:rFonts w:eastAsiaTheme="majorEastAsia" w:cstheme="majorBidi"/>
      <w:color w:val="0F4761" w:themeColor="accent1" w:themeShade="BF"/>
      <w:sz w:val="28"/>
      <w:szCs w:val="28"/>
    </w:rPr>
  </w:style>
  <w:style w:type="paragraph" w:styleId="Ttulo4">
    <w:name w:val="heading 4"/>
    <w:basedOn w:val="Normal"/>
    <w:next w:val="Normal"/>
    <w:link w:val="Ttulo4Car"/>
    <w:uiPriority w:val="9"/>
    <w:semiHidden/>
    <w:unhideWhenUsed/>
    <w:qFormat/>
    <w:rsid w:val="004326D8"/>
    <w:pPr>
      <w:keepNext/>
      <w:keepLines/>
      <w:spacing w:before="80" w:after="40"/>
      <w:outlineLvl w:val="3"/>
    </w:pPr>
    <w:rPr>
      <w:rFonts w:eastAsiaTheme="majorEastAsia" w:cstheme="majorBidi"/>
      <w:i/>
      <w:iCs/>
      <w:color w:val="0F4761" w:themeColor="accent1" w:themeShade="BF"/>
    </w:rPr>
  </w:style>
  <w:style w:type="paragraph" w:styleId="Ttulo5">
    <w:name w:val="heading 5"/>
    <w:basedOn w:val="Normal"/>
    <w:next w:val="Normal"/>
    <w:link w:val="Ttulo5Car"/>
    <w:uiPriority w:val="9"/>
    <w:semiHidden/>
    <w:unhideWhenUsed/>
    <w:qFormat/>
    <w:rsid w:val="004326D8"/>
    <w:pPr>
      <w:keepNext/>
      <w:keepLines/>
      <w:spacing w:before="80" w:after="40"/>
      <w:outlineLvl w:val="4"/>
    </w:pPr>
    <w:rPr>
      <w:rFonts w:eastAsiaTheme="majorEastAsia" w:cstheme="majorBidi"/>
      <w:color w:val="0F4761" w:themeColor="accent1" w:themeShade="BF"/>
    </w:rPr>
  </w:style>
  <w:style w:type="paragraph" w:styleId="Ttulo6">
    <w:name w:val="heading 6"/>
    <w:basedOn w:val="Normal"/>
    <w:next w:val="Normal"/>
    <w:link w:val="Ttulo6Car"/>
    <w:uiPriority w:val="9"/>
    <w:semiHidden/>
    <w:unhideWhenUsed/>
    <w:qFormat/>
    <w:rsid w:val="004326D8"/>
    <w:pPr>
      <w:keepNext/>
      <w:keepLines/>
      <w:spacing w:before="40" w:after="0"/>
      <w:outlineLvl w:val="5"/>
    </w:pPr>
    <w:rPr>
      <w:rFonts w:eastAsiaTheme="majorEastAsia" w:cstheme="majorBidi"/>
      <w:i/>
      <w:iCs/>
      <w:color w:val="595959" w:themeColor="text1" w:themeTint="A6"/>
    </w:rPr>
  </w:style>
  <w:style w:type="paragraph" w:styleId="Ttulo7">
    <w:name w:val="heading 7"/>
    <w:basedOn w:val="Normal"/>
    <w:next w:val="Normal"/>
    <w:link w:val="Ttulo7Car"/>
    <w:uiPriority w:val="9"/>
    <w:semiHidden/>
    <w:unhideWhenUsed/>
    <w:qFormat/>
    <w:rsid w:val="004326D8"/>
    <w:pPr>
      <w:keepNext/>
      <w:keepLines/>
      <w:spacing w:before="40" w:after="0"/>
      <w:outlineLvl w:val="6"/>
    </w:pPr>
    <w:rPr>
      <w:rFonts w:eastAsiaTheme="majorEastAsia" w:cstheme="majorBidi"/>
      <w:color w:val="595959" w:themeColor="text1" w:themeTint="A6"/>
    </w:rPr>
  </w:style>
  <w:style w:type="paragraph" w:styleId="Ttulo8">
    <w:name w:val="heading 8"/>
    <w:basedOn w:val="Normal"/>
    <w:next w:val="Normal"/>
    <w:link w:val="Ttulo8Car"/>
    <w:uiPriority w:val="9"/>
    <w:semiHidden/>
    <w:unhideWhenUsed/>
    <w:qFormat/>
    <w:rsid w:val="004326D8"/>
    <w:pPr>
      <w:keepNext/>
      <w:keepLines/>
      <w:spacing w:after="0"/>
      <w:outlineLvl w:val="7"/>
    </w:pPr>
    <w:rPr>
      <w:rFonts w:eastAsiaTheme="majorEastAsia" w:cstheme="majorBidi"/>
      <w:i/>
      <w:iCs/>
      <w:color w:val="272727" w:themeColor="text1" w:themeTint="D8"/>
    </w:rPr>
  </w:style>
  <w:style w:type="paragraph" w:styleId="Ttulo9">
    <w:name w:val="heading 9"/>
    <w:basedOn w:val="Normal"/>
    <w:next w:val="Normal"/>
    <w:link w:val="Ttulo9Car"/>
    <w:uiPriority w:val="9"/>
    <w:semiHidden/>
    <w:unhideWhenUsed/>
    <w:qFormat/>
    <w:rsid w:val="004326D8"/>
    <w:pPr>
      <w:keepNext/>
      <w:keepLines/>
      <w:spacing w:after="0"/>
      <w:outlineLvl w:val="8"/>
    </w:pPr>
    <w:rPr>
      <w:rFonts w:eastAsiaTheme="majorEastAsia" w:cstheme="majorBidi"/>
      <w:color w:val="272727" w:themeColor="text1" w:themeTint="D8"/>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4326D8"/>
    <w:rPr>
      <w:rFonts w:asciiTheme="majorHAnsi" w:eastAsiaTheme="majorEastAsia" w:hAnsiTheme="majorHAnsi" w:cstheme="majorBidi"/>
      <w:color w:val="0F4761" w:themeColor="accent1" w:themeShade="BF"/>
      <w:sz w:val="40"/>
      <w:szCs w:val="40"/>
    </w:rPr>
  </w:style>
  <w:style w:type="character" w:customStyle="1" w:styleId="Ttulo2Car">
    <w:name w:val="Título 2 Car"/>
    <w:basedOn w:val="Fuentedeprrafopredeter"/>
    <w:link w:val="Ttulo2"/>
    <w:uiPriority w:val="9"/>
    <w:semiHidden/>
    <w:rsid w:val="004326D8"/>
    <w:rPr>
      <w:rFonts w:asciiTheme="majorHAnsi" w:eastAsiaTheme="majorEastAsia" w:hAnsiTheme="majorHAnsi" w:cstheme="majorBidi"/>
      <w:color w:val="0F4761" w:themeColor="accent1" w:themeShade="BF"/>
      <w:sz w:val="32"/>
      <w:szCs w:val="32"/>
    </w:rPr>
  </w:style>
  <w:style w:type="character" w:customStyle="1" w:styleId="Ttulo3Car">
    <w:name w:val="Título 3 Car"/>
    <w:basedOn w:val="Fuentedeprrafopredeter"/>
    <w:link w:val="Ttulo3"/>
    <w:uiPriority w:val="9"/>
    <w:semiHidden/>
    <w:rsid w:val="004326D8"/>
    <w:rPr>
      <w:rFonts w:eastAsiaTheme="majorEastAsia" w:cstheme="majorBidi"/>
      <w:color w:val="0F4761" w:themeColor="accent1" w:themeShade="BF"/>
      <w:sz w:val="28"/>
      <w:szCs w:val="28"/>
    </w:rPr>
  </w:style>
  <w:style w:type="character" w:customStyle="1" w:styleId="Ttulo4Car">
    <w:name w:val="Título 4 Car"/>
    <w:basedOn w:val="Fuentedeprrafopredeter"/>
    <w:link w:val="Ttulo4"/>
    <w:uiPriority w:val="9"/>
    <w:semiHidden/>
    <w:rsid w:val="004326D8"/>
    <w:rPr>
      <w:rFonts w:eastAsiaTheme="majorEastAsia" w:cstheme="majorBidi"/>
      <w:i/>
      <w:iCs/>
      <w:color w:val="0F4761" w:themeColor="accent1" w:themeShade="BF"/>
    </w:rPr>
  </w:style>
  <w:style w:type="character" w:customStyle="1" w:styleId="Ttulo5Car">
    <w:name w:val="Título 5 Car"/>
    <w:basedOn w:val="Fuentedeprrafopredeter"/>
    <w:link w:val="Ttulo5"/>
    <w:uiPriority w:val="9"/>
    <w:semiHidden/>
    <w:rsid w:val="004326D8"/>
    <w:rPr>
      <w:rFonts w:eastAsiaTheme="majorEastAsia" w:cstheme="majorBidi"/>
      <w:color w:val="0F4761" w:themeColor="accent1" w:themeShade="BF"/>
    </w:rPr>
  </w:style>
  <w:style w:type="character" w:customStyle="1" w:styleId="Ttulo6Car">
    <w:name w:val="Título 6 Car"/>
    <w:basedOn w:val="Fuentedeprrafopredeter"/>
    <w:link w:val="Ttulo6"/>
    <w:uiPriority w:val="9"/>
    <w:semiHidden/>
    <w:rsid w:val="004326D8"/>
    <w:rPr>
      <w:rFonts w:eastAsiaTheme="majorEastAsia" w:cstheme="majorBidi"/>
      <w:i/>
      <w:iCs/>
      <w:color w:val="595959" w:themeColor="text1" w:themeTint="A6"/>
    </w:rPr>
  </w:style>
  <w:style w:type="character" w:customStyle="1" w:styleId="Ttulo7Car">
    <w:name w:val="Título 7 Car"/>
    <w:basedOn w:val="Fuentedeprrafopredeter"/>
    <w:link w:val="Ttulo7"/>
    <w:uiPriority w:val="9"/>
    <w:semiHidden/>
    <w:rsid w:val="004326D8"/>
    <w:rPr>
      <w:rFonts w:eastAsiaTheme="majorEastAsia" w:cstheme="majorBidi"/>
      <w:color w:val="595959" w:themeColor="text1" w:themeTint="A6"/>
    </w:rPr>
  </w:style>
  <w:style w:type="character" w:customStyle="1" w:styleId="Ttulo8Car">
    <w:name w:val="Título 8 Car"/>
    <w:basedOn w:val="Fuentedeprrafopredeter"/>
    <w:link w:val="Ttulo8"/>
    <w:uiPriority w:val="9"/>
    <w:semiHidden/>
    <w:rsid w:val="004326D8"/>
    <w:rPr>
      <w:rFonts w:eastAsiaTheme="majorEastAsia" w:cstheme="majorBidi"/>
      <w:i/>
      <w:iCs/>
      <w:color w:val="272727" w:themeColor="text1" w:themeTint="D8"/>
    </w:rPr>
  </w:style>
  <w:style w:type="character" w:customStyle="1" w:styleId="Ttulo9Car">
    <w:name w:val="Título 9 Car"/>
    <w:basedOn w:val="Fuentedeprrafopredeter"/>
    <w:link w:val="Ttulo9"/>
    <w:uiPriority w:val="9"/>
    <w:semiHidden/>
    <w:rsid w:val="004326D8"/>
    <w:rPr>
      <w:rFonts w:eastAsiaTheme="majorEastAsia" w:cstheme="majorBidi"/>
      <w:color w:val="272727" w:themeColor="text1" w:themeTint="D8"/>
    </w:rPr>
  </w:style>
  <w:style w:type="paragraph" w:styleId="Ttulo">
    <w:name w:val="Title"/>
    <w:basedOn w:val="Normal"/>
    <w:next w:val="Normal"/>
    <w:link w:val="TtuloCar"/>
    <w:uiPriority w:val="10"/>
    <w:qFormat/>
    <w:rsid w:val="004326D8"/>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tuloCar">
    <w:name w:val="Título Car"/>
    <w:basedOn w:val="Fuentedeprrafopredeter"/>
    <w:link w:val="Ttulo"/>
    <w:uiPriority w:val="10"/>
    <w:rsid w:val="004326D8"/>
    <w:rPr>
      <w:rFonts w:asciiTheme="majorHAnsi" w:eastAsiaTheme="majorEastAsia" w:hAnsiTheme="majorHAnsi" w:cstheme="majorBidi"/>
      <w:spacing w:val="-10"/>
      <w:kern w:val="28"/>
      <w:sz w:val="56"/>
      <w:szCs w:val="56"/>
    </w:rPr>
  </w:style>
  <w:style w:type="paragraph" w:styleId="Subttulo">
    <w:name w:val="Subtitle"/>
    <w:basedOn w:val="Normal"/>
    <w:next w:val="Normal"/>
    <w:link w:val="SubttuloCar"/>
    <w:uiPriority w:val="11"/>
    <w:qFormat/>
    <w:rsid w:val="004326D8"/>
    <w:pPr>
      <w:numPr>
        <w:ilvl w:val="1"/>
      </w:numPr>
    </w:pPr>
    <w:rPr>
      <w:rFonts w:eastAsiaTheme="majorEastAsia" w:cstheme="majorBidi"/>
      <w:color w:val="595959" w:themeColor="text1" w:themeTint="A6"/>
      <w:spacing w:val="15"/>
      <w:sz w:val="28"/>
      <w:szCs w:val="28"/>
    </w:rPr>
  </w:style>
  <w:style w:type="character" w:customStyle="1" w:styleId="SubttuloCar">
    <w:name w:val="Subtítulo Car"/>
    <w:basedOn w:val="Fuentedeprrafopredeter"/>
    <w:link w:val="Subttulo"/>
    <w:uiPriority w:val="11"/>
    <w:rsid w:val="004326D8"/>
    <w:rPr>
      <w:rFonts w:eastAsiaTheme="majorEastAsia" w:cstheme="majorBidi"/>
      <w:color w:val="595959" w:themeColor="text1" w:themeTint="A6"/>
      <w:spacing w:val="15"/>
      <w:sz w:val="28"/>
      <w:szCs w:val="28"/>
    </w:rPr>
  </w:style>
  <w:style w:type="paragraph" w:styleId="Cita">
    <w:name w:val="Quote"/>
    <w:basedOn w:val="Normal"/>
    <w:next w:val="Normal"/>
    <w:link w:val="CitaCar"/>
    <w:uiPriority w:val="29"/>
    <w:qFormat/>
    <w:rsid w:val="004326D8"/>
    <w:pPr>
      <w:spacing w:before="160"/>
      <w:jc w:val="center"/>
    </w:pPr>
    <w:rPr>
      <w:i/>
      <w:iCs/>
      <w:color w:val="404040" w:themeColor="text1" w:themeTint="BF"/>
    </w:rPr>
  </w:style>
  <w:style w:type="character" w:customStyle="1" w:styleId="CitaCar">
    <w:name w:val="Cita Car"/>
    <w:basedOn w:val="Fuentedeprrafopredeter"/>
    <w:link w:val="Cita"/>
    <w:uiPriority w:val="29"/>
    <w:rsid w:val="004326D8"/>
    <w:rPr>
      <w:i/>
      <w:iCs/>
      <w:color w:val="404040" w:themeColor="text1" w:themeTint="BF"/>
    </w:rPr>
  </w:style>
  <w:style w:type="paragraph" w:styleId="Prrafodelista">
    <w:name w:val="List Paragraph"/>
    <w:basedOn w:val="Normal"/>
    <w:link w:val="PrrafodelistaCar"/>
    <w:uiPriority w:val="1"/>
    <w:qFormat/>
    <w:rsid w:val="004326D8"/>
    <w:pPr>
      <w:ind w:left="720"/>
      <w:contextualSpacing/>
    </w:pPr>
  </w:style>
  <w:style w:type="character" w:styleId="nfasisintenso">
    <w:name w:val="Intense Emphasis"/>
    <w:basedOn w:val="Fuentedeprrafopredeter"/>
    <w:uiPriority w:val="21"/>
    <w:qFormat/>
    <w:rsid w:val="004326D8"/>
    <w:rPr>
      <w:i/>
      <w:iCs/>
      <w:color w:val="0F4761" w:themeColor="accent1" w:themeShade="BF"/>
    </w:rPr>
  </w:style>
  <w:style w:type="paragraph" w:styleId="Citadestacada">
    <w:name w:val="Intense Quote"/>
    <w:basedOn w:val="Normal"/>
    <w:next w:val="Normal"/>
    <w:link w:val="CitadestacadaCar"/>
    <w:uiPriority w:val="30"/>
    <w:qFormat/>
    <w:rsid w:val="004326D8"/>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CitadestacadaCar">
    <w:name w:val="Cita destacada Car"/>
    <w:basedOn w:val="Fuentedeprrafopredeter"/>
    <w:link w:val="Citadestacada"/>
    <w:uiPriority w:val="30"/>
    <w:rsid w:val="004326D8"/>
    <w:rPr>
      <w:i/>
      <w:iCs/>
      <w:color w:val="0F4761" w:themeColor="accent1" w:themeShade="BF"/>
    </w:rPr>
  </w:style>
  <w:style w:type="character" w:styleId="Referenciaintensa">
    <w:name w:val="Intense Reference"/>
    <w:basedOn w:val="Fuentedeprrafopredeter"/>
    <w:uiPriority w:val="32"/>
    <w:qFormat/>
    <w:rsid w:val="004326D8"/>
    <w:rPr>
      <w:b/>
      <w:bCs/>
      <w:smallCaps/>
      <w:color w:val="0F4761" w:themeColor="accent1" w:themeShade="BF"/>
      <w:spacing w:val="5"/>
    </w:rPr>
  </w:style>
  <w:style w:type="paragraph" w:styleId="Textoindependiente">
    <w:name w:val="Body Text"/>
    <w:basedOn w:val="Normal"/>
    <w:link w:val="TextoindependienteCar"/>
    <w:uiPriority w:val="1"/>
    <w:qFormat/>
    <w:rsid w:val="00960633"/>
    <w:pPr>
      <w:widowControl w:val="0"/>
      <w:autoSpaceDE w:val="0"/>
      <w:autoSpaceDN w:val="0"/>
      <w:spacing w:after="0" w:line="240" w:lineRule="auto"/>
    </w:pPr>
    <w:rPr>
      <w:rFonts w:ascii="Georgia" w:eastAsia="Georgia" w:hAnsi="Georgia" w:cs="Georgia"/>
      <w:b/>
      <w:bCs/>
      <w:sz w:val="28"/>
      <w:szCs w:val="28"/>
    </w:rPr>
  </w:style>
  <w:style w:type="character" w:customStyle="1" w:styleId="TextoindependienteCar">
    <w:name w:val="Texto independiente Car"/>
    <w:basedOn w:val="Fuentedeprrafopredeter"/>
    <w:link w:val="Textoindependiente"/>
    <w:uiPriority w:val="1"/>
    <w:rsid w:val="00960633"/>
    <w:rPr>
      <w:rFonts w:ascii="Georgia" w:eastAsia="Georgia" w:hAnsi="Georgia" w:cs="Georgia"/>
      <w:b/>
      <w:bCs/>
      <w:sz w:val="28"/>
      <w:szCs w:val="28"/>
    </w:rPr>
  </w:style>
  <w:style w:type="paragraph" w:styleId="Encabezado">
    <w:name w:val="header"/>
    <w:basedOn w:val="Normal"/>
    <w:link w:val="EncabezadoCar"/>
    <w:uiPriority w:val="99"/>
    <w:unhideWhenUsed/>
    <w:rsid w:val="00960633"/>
    <w:pPr>
      <w:widowControl w:val="0"/>
      <w:tabs>
        <w:tab w:val="center" w:pos="4252"/>
        <w:tab w:val="right" w:pos="8504"/>
      </w:tabs>
      <w:autoSpaceDE w:val="0"/>
      <w:autoSpaceDN w:val="0"/>
      <w:spacing w:after="0" w:line="240" w:lineRule="auto"/>
    </w:pPr>
    <w:rPr>
      <w:rFonts w:ascii="Georgia" w:eastAsia="Georgia" w:hAnsi="Georgia" w:cs="Georgia"/>
    </w:rPr>
  </w:style>
  <w:style w:type="character" w:customStyle="1" w:styleId="EncabezadoCar">
    <w:name w:val="Encabezado Car"/>
    <w:basedOn w:val="Fuentedeprrafopredeter"/>
    <w:link w:val="Encabezado"/>
    <w:uiPriority w:val="99"/>
    <w:rsid w:val="00960633"/>
    <w:rPr>
      <w:rFonts w:ascii="Georgia" w:eastAsia="Georgia" w:hAnsi="Georgia" w:cs="Georgia"/>
    </w:rPr>
  </w:style>
  <w:style w:type="paragraph" w:styleId="Piedepgina">
    <w:name w:val="footer"/>
    <w:basedOn w:val="Normal"/>
    <w:link w:val="PiedepginaCar"/>
    <w:uiPriority w:val="99"/>
    <w:unhideWhenUsed/>
    <w:rsid w:val="00960633"/>
    <w:pPr>
      <w:widowControl w:val="0"/>
      <w:tabs>
        <w:tab w:val="center" w:pos="4252"/>
        <w:tab w:val="right" w:pos="8504"/>
      </w:tabs>
      <w:autoSpaceDE w:val="0"/>
      <w:autoSpaceDN w:val="0"/>
      <w:spacing w:after="0" w:line="240" w:lineRule="auto"/>
    </w:pPr>
    <w:rPr>
      <w:rFonts w:ascii="Georgia" w:eastAsia="Georgia" w:hAnsi="Georgia" w:cs="Georgia"/>
    </w:rPr>
  </w:style>
  <w:style w:type="character" w:customStyle="1" w:styleId="PiedepginaCar">
    <w:name w:val="Pie de página Car"/>
    <w:basedOn w:val="Fuentedeprrafopredeter"/>
    <w:link w:val="Piedepgina"/>
    <w:uiPriority w:val="99"/>
    <w:rsid w:val="00960633"/>
    <w:rPr>
      <w:rFonts w:ascii="Georgia" w:eastAsia="Georgia" w:hAnsi="Georgia" w:cs="Georgia"/>
    </w:rPr>
  </w:style>
  <w:style w:type="paragraph" w:customStyle="1" w:styleId="Estilo1">
    <w:name w:val="Estilo1"/>
    <w:basedOn w:val="Prrafodelista"/>
    <w:link w:val="Estilo1Car"/>
    <w:qFormat/>
    <w:rsid w:val="00960633"/>
    <w:pPr>
      <w:spacing w:after="0" w:line="360" w:lineRule="auto"/>
      <w:ind w:left="0"/>
      <w:jc w:val="both"/>
    </w:pPr>
    <w:rPr>
      <w:b/>
      <w:bCs/>
      <w:sz w:val="32"/>
      <w:szCs w:val="32"/>
    </w:rPr>
  </w:style>
  <w:style w:type="character" w:customStyle="1" w:styleId="PrrafodelistaCar">
    <w:name w:val="Párrafo de lista Car"/>
    <w:basedOn w:val="Fuentedeprrafopredeter"/>
    <w:link w:val="Prrafodelista"/>
    <w:uiPriority w:val="1"/>
    <w:rsid w:val="00960633"/>
  </w:style>
  <w:style w:type="character" w:customStyle="1" w:styleId="Estilo1Car">
    <w:name w:val="Estilo1 Car"/>
    <w:basedOn w:val="PrrafodelistaCar"/>
    <w:link w:val="Estilo1"/>
    <w:rsid w:val="00960633"/>
    <w:rPr>
      <w:b/>
      <w:bCs/>
      <w:sz w:val="32"/>
      <w:szCs w:val="32"/>
    </w:rPr>
  </w:style>
  <w:style w:type="table" w:styleId="Tablaconcuadrcula">
    <w:name w:val="Table Grid"/>
    <w:basedOn w:val="Tablanormal"/>
    <w:uiPriority w:val="39"/>
    <w:rsid w:val="0096063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LeyendaFigura">
    <w:name w:val="Leyenda Figura"/>
    <w:basedOn w:val="Descripcin"/>
    <w:link w:val="LeyendaFiguraCar"/>
    <w:qFormat/>
    <w:rsid w:val="00960633"/>
    <w:pPr>
      <w:widowControl w:val="0"/>
      <w:autoSpaceDE w:val="0"/>
      <w:autoSpaceDN w:val="0"/>
      <w:spacing w:before="240"/>
      <w:jc w:val="center"/>
    </w:pPr>
    <w:rPr>
      <w:rFonts w:ascii="Georgia" w:eastAsia="Georgia" w:hAnsi="Georgia" w:cs="Georgia"/>
      <w:noProof/>
      <w:color w:val="7F7F7F" w:themeColor="text1" w:themeTint="80"/>
    </w:rPr>
  </w:style>
  <w:style w:type="character" w:styleId="Hipervnculo">
    <w:name w:val="Hyperlink"/>
    <w:basedOn w:val="Fuentedeprrafopredeter"/>
    <w:uiPriority w:val="99"/>
    <w:unhideWhenUsed/>
    <w:rsid w:val="00960633"/>
    <w:rPr>
      <w:color w:val="467886" w:themeColor="hyperlink"/>
      <w:u w:val="single"/>
    </w:rPr>
  </w:style>
  <w:style w:type="character" w:customStyle="1" w:styleId="LeyendaFiguraCar">
    <w:name w:val="Leyenda Figura Car"/>
    <w:basedOn w:val="Fuentedeprrafopredeter"/>
    <w:link w:val="LeyendaFigura"/>
    <w:rsid w:val="00960633"/>
    <w:rPr>
      <w:rFonts w:ascii="Georgia" w:eastAsia="Georgia" w:hAnsi="Georgia" w:cs="Georgia"/>
      <w:i/>
      <w:iCs/>
      <w:noProof/>
      <w:color w:val="7F7F7F" w:themeColor="text1" w:themeTint="80"/>
      <w:sz w:val="18"/>
      <w:szCs w:val="18"/>
    </w:rPr>
  </w:style>
  <w:style w:type="paragraph" w:customStyle="1" w:styleId="Leyendatabla">
    <w:name w:val="Leyenda tabla"/>
    <w:basedOn w:val="LeyendaFigura"/>
    <w:link w:val="LeyendatablaCar"/>
    <w:qFormat/>
    <w:rsid w:val="00960633"/>
  </w:style>
  <w:style w:type="character" w:customStyle="1" w:styleId="LeyendatablaCar">
    <w:name w:val="Leyenda tabla Car"/>
    <w:basedOn w:val="LeyendaFiguraCar"/>
    <w:link w:val="Leyendatabla"/>
    <w:rsid w:val="00960633"/>
    <w:rPr>
      <w:rFonts w:ascii="Georgia" w:eastAsia="Georgia" w:hAnsi="Georgia" w:cs="Georgia"/>
      <w:i/>
      <w:iCs/>
      <w:noProof/>
      <w:color w:val="7F7F7F" w:themeColor="text1" w:themeTint="80"/>
      <w:sz w:val="18"/>
      <w:szCs w:val="18"/>
    </w:rPr>
  </w:style>
  <w:style w:type="paragraph" w:styleId="TDC2">
    <w:name w:val="toc 2"/>
    <w:basedOn w:val="Normal"/>
    <w:next w:val="Normal"/>
    <w:autoRedefine/>
    <w:uiPriority w:val="39"/>
    <w:unhideWhenUsed/>
    <w:rsid w:val="00960633"/>
    <w:pPr>
      <w:widowControl w:val="0"/>
      <w:autoSpaceDE w:val="0"/>
      <w:autoSpaceDN w:val="0"/>
      <w:spacing w:after="100" w:line="240" w:lineRule="auto"/>
      <w:ind w:left="220"/>
    </w:pPr>
    <w:rPr>
      <w:rFonts w:ascii="Georgia" w:eastAsia="Georgia" w:hAnsi="Georgia" w:cs="Georgia"/>
    </w:rPr>
  </w:style>
  <w:style w:type="paragraph" w:styleId="TDC1">
    <w:name w:val="toc 1"/>
    <w:basedOn w:val="Normal"/>
    <w:next w:val="Normal"/>
    <w:autoRedefine/>
    <w:uiPriority w:val="39"/>
    <w:unhideWhenUsed/>
    <w:rsid w:val="00960633"/>
    <w:pPr>
      <w:widowControl w:val="0"/>
      <w:tabs>
        <w:tab w:val="right" w:leader="dot" w:pos="8494"/>
      </w:tabs>
      <w:autoSpaceDE w:val="0"/>
      <w:autoSpaceDN w:val="0"/>
      <w:spacing w:after="0" w:line="360" w:lineRule="auto"/>
    </w:pPr>
    <w:rPr>
      <w:rFonts w:ascii="Georgia" w:eastAsia="Georgia" w:hAnsi="Georgia" w:cs="Georgia"/>
      <w:noProof/>
    </w:rPr>
  </w:style>
  <w:style w:type="paragraph" w:styleId="Descripcin">
    <w:name w:val="caption"/>
    <w:basedOn w:val="Normal"/>
    <w:next w:val="Normal"/>
    <w:uiPriority w:val="35"/>
    <w:semiHidden/>
    <w:unhideWhenUsed/>
    <w:qFormat/>
    <w:rsid w:val="00960633"/>
    <w:pPr>
      <w:spacing w:after="200" w:line="240" w:lineRule="auto"/>
    </w:pPr>
    <w:rPr>
      <w:i/>
      <w:iCs/>
      <w:color w:val="0E2841" w:themeColor="text2"/>
      <w:sz w:val="18"/>
      <w:szCs w:val="18"/>
    </w:rPr>
  </w:style>
  <w:style w:type="character" w:styleId="nfasis">
    <w:name w:val="Emphasis"/>
    <w:basedOn w:val="Fuentedeprrafopredeter"/>
    <w:uiPriority w:val="20"/>
    <w:qFormat/>
    <w:rsid w:val="007C4ACC"/>
    <w:rPr>
      <w:i/>
      <w:iCs/>
    </w:rPr>
  </w:style>
  <w:style w:type="character" w:styleId="Textoennegrita">
    <w:name w:val="Strong"/>
    <w:basedOn w:val="Fuentedeprrafopredeter"/>
    <w:uiPriority w:val="22"/>
    <w:qFormat/>
    <w:rsid w:val="00B94133"/>
    <w:rPr>
      <w:b/>
      <w:bCs/>
    </w:rPr>
  </w:style>
  <w:style w:type="table" w:styleId="Tablanormal1">
    <w:name w:val="Plain Table 1"/>
    <w:basedOn w:val="Tablanormal"/>
    <w:uiPriority w:val="41"/>
    <w:rsid w:val="00EE3EDD"/>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adecuadrcula4">
    <w:name w:val="Grid Table 4"/>
    <w:basedOn w:val="Tablanormal"/>
    <w:uiPriority w:val="49"/>
    <w:rsid w:val="00EE3EDD"/>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anormal5">
    <w:name w:val="Plain Table 5"/>
    <w:basedOn w:val="Tablanormal"/>
    <w:uiPriority w:val="45"/>
    <w:rsid w:val="00560868"/>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Bibliografa">
    <w:name w:val="Bibliography"/>
    <w:basedOn w:val="Normal"/>
    <w:next w:val="Normal"/>
    <w:uiPriority w:val="37"/>
    <w:unhideWhenUsed/>
    <w:rsid w:val="000004DB"/>
  </w:style>
  <w:style w:type="character" w:styleId="Mencinsinresolver">
    <w:name w:val="Unresolved Mention"/>
    <w:basedOn w:val="Fuentedeprrafopredeter"/>
    <w:uiPriority w:val="99"/>
    <w:semiHidden/>
    <w:unhideWhenUsed/>
    <w:rsid w:val="00C337E9"/>
    <w:rPr>
      <w:color w:val="605E5C"/>
      <w:shd w:val="clear" w:color="auto" w:fill="E1DFDD"/>
    </w:rPr>
  </w:style>
  <w:style w:type="character" w:styleId="Hipervnculovisitado">
    <w:name w:val="FollowedHyperlink"/>
    <w:basedOn w:val="Fuentedeprrafopredeter"/>
    <w:uiPriority w:val="99"/>
    <w:semiHidden/>
    <w:unhideWhenUsed/>
    <w:rsid w:val="006B386C"/>
    <w:rPr>
      <w:color w:val="96607D" w:themeColor="followedHyperlink"/>
      <w:u w:val="single"/>
    </w:rPr>
  </w:style>
  <w:style w:type="paragraph" w:styleId="NormalWeb">
    <w:name w:val="Normal (Web)"/>
    <w:basedOn w:val="Normal"/>
    <w:uiPriority w:val="99"/>
    <w:semiHidden/>
    <w:unhideWhenUsed/>
    <w:rsid w:val="00D115FB"/>
    <w:pPr>
      <w:spacing w:before="100" w:beforeAutospacing="1" w:after="100" w:afterAutospacing="1" w:line="240" w:lineRule="auto"/>
    </w:pPr>
    <w:rPr>
      <w:rFonts w:ascii="Times New Roman" w:eastAsia="Times New Roman" w:hAnsi="Times New Roman" w:cs="Times New Roman"/>
      <w:sz w:val="24"/>
      <w:szCs w:val="24"/>
      <w:lang w:eastAsia="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5711762">
      <w:bodyDiv w:val="1"/>
      <w:marLeft w:val="0"/>
      <w:marRight w:val="0"/>
      <w:marTop w:val="0"/>
      <w:marBottom w:val="0"/>
      <w:divBdr>
        <w:top w:val="none" w:sz="0" w:space="0" w:color="auto"/>
        <w:left w:val="none" w:sz="0" w:space="0" w:color="auto"/>
        <w:bottom w:val="none" w:sz="0" w:space="0" w:color="auto"/>
        <w:right w:val="none" w:sz="0" w:space="0" w:color="auto"/>
      </w:divBdr>
    </w:div>
    <w:div w:id="205483078">
      <w:bodyDiv w:val="1"/>
      <w:marLeft w:val="0"/>
      <w:marRight w:val="0"/>
      <w:marTop w:val="0"/>
      <w:marBottom w:val="0"/>
      <w:divBdr>
        <w:top w:val="none" w:sz="0" w:space="0" w:color="auto"/>
        <w:left w:val="none" w:sz="0" w:space="0" w:color="auto"/>
        <w:bottom w:val="none" w:sz="0" w:space="0" w:color="auto"/>
        <w:right w:val="none" w:sz="0" w:space="0" w:color="auto"/>
      </w:divBdr>
    </w:div>
    <w:div w:id="225145523">
      <w:bodyDiv w:val="1"/>
      <w:marLeft w:val="0"/>
      <w:marRight w:val="0"/>
      <w:marTop w:val="0"/>
      <w:marBottom w:val="0"/>
      <w:divBdr>
        <w:top w:val="none" w:sz="0" w:space="0" w:color="auto"/>
        <w:left w:val="none" w:sz="0" w:space="0" w:color="auto"/>
        <w:bottom w:val="none" w:sz="0" w:space="0" w:color="auto"/>
        <w:right w:val="none" w:sz="0" w:space="0" w:color="auto"/>
      </w:divBdr>
      <w:divsChild>
        <w:div w:id="1116678039">
          <w:marLeft w:val="0"/>
          <w:marRight w:val="0"/>
          <w:marTop w:val="0"/>
          <w:marBottom w:val="0"/>
          <w:divBdr>
            <w:top w:val="none" w:sz="0" w:space="0" w:color="auto"/>
            <w:left w:val="none" w:sz="0" w:space="0" w:color="auto"/>
            <w:bottom w:val="none" w:sz="0" w:space="0" w:color="auto"/>
            <w:right w:val="none" w:sz="0" w:space="0" w:color="auto"/>
          </w:divBdr>
        </w:div>
        <w:div w:id="1066879224">
          <w:marLeft w:val="0"/>
          <w:marRight w:val="0"/>
          <w:marTop w:val="0"/>
          <w:marBottom w:val="0"/>
          <w:divBdr>
            <w:top w:val="none" w:sz="0" w:space="0" w:color="auto"/>
            <w:left w:val="none" w:sz="0" w:space="0" w:color="auto"/>
            <w:bottom w:val="none" w:sz="0" w:space="0" w:color="auto"/>
            <w:right w:val="none" w:sz="0" w:space="0" w:color="auto"/>
          </w:divBdr>
          <w:divsChild>
            <w:div w:id="1886403449">
              <w:marLeft w:val="0"/>
              <w:marRight w:val="0"/>
              <w:marTop w:val="0"/>
              <w:marBottom w:val="0"/>
              <w:divBdr>
                <w:top w:val="none" w:sz="0" w:space="0" w:color="auto"/>
                <w:left w:val="none" w:sz="0" w:space="0" w:color="auto"/>
                <w:bottom w:val="none" w:sz="0" w:space="0" w:color="auto"/>
                <w:right w:val="none" w:sz="0" w:space="0" w:color="auto"/>
              </w:divBdr>
            </w:div>
            <w:div w:id="274486456">
              <w:marLeft w:val="0"/>
              <w:marRight w:val="0"/>
              <w:marTop w:val="0"/>
              <w:marBottom w:val="0"/>
              <w:divBdr>
                <w:top w:val="none" w:sz="0" w:space="0" w:color="auto"/>
                <w:left w:val="none" w:sz="0" w:space="0" w:color="auto"/>
                <w:bottom w:val="none" w:sz="0" w:space="0" w:color="auto"/>
                <w:right w:val="none" w:sz="0" w:space="0" w:color="auto"/>
              </w:divBdr>
              <w:divsChild>
                <w:div w:id="500699254">
                  <w:marLeft w:val="0"/>
                  <w:marRight w:val="0"/>
                  <w:marTop w:val="0"/>
                  <w:marBottom w:val="0"/>
                  <w:divBdr>
                    <w:top w:val="none" w:sz="0" w:space="0" w:color="auto"/>
                    <w:left w:val="none" w:sz="0" w:space="0" w:color="auto"/>
                    <w:bottom w:val="none" w:sz="0" w:space="0" w:color="auto"/>
                    <w:right w:val="none" w:sz="0" w:space="0" w:color="auto"/>
                  </w:divBdr>
                  <w:divsChild>
                    <w:div w:id="9130544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6395799">
              <w:marLeft w:val="0"/>
              <w:marRight w:val="0"/>
              <w:marTop w:val="0"/>
              <w:marBottom w:val="0"/>
              <w:divBdr>
                <w:top w:val="none" w:sz="0" w:space="0" w:color="auto"/>
                <w:left w:val="none" w:sz="0" w:space="0" w:color="auto"/>
                <w:bottom w:val="none" w:sz="0" w:space="0" w:color="auto"/>
                <w:right w:val="none" w:sz="0" w:space="0" w:color="auto"/>
              </w:divBdr>
            </w:div>
          </w:divsChild>
        </w:div>
        <w:div w:id="1654941667">
          <w:marLeft w:val="0"/>
          <w:marRight w:val="0"/>
          <w:marTop w:val="0"/>
          <w:marBottom w:val="0"/>
          <w:divBdr>
            <w:top w:val="none" w:sz="0" w:space="0" w:color="auto"/>
            <w:left w:val="none" w:sz="0" w:space="0" w:color="auto"/>
            <w:bottom w:val="none" w:sz="0" w:space="0" w:color="auto"/>
            <w:right w:val="none" w:sz="0" w:space="0" w:color="auto"/>
          </w:divBdr>
        </w:div>
      </w:divsChild>
    </w:div>
    <w:div w:id="232160341">
      <w:bodyDiv w:val="1"/>
      <w:marLeft w:val="0"/>
      <w:marRight w:val="0"/>
      <w:marTop w:val="0"/>
      <w:marBottom w:val="0"/>
      <w:divBdr>
        <w:top w:val="none" w:sz="0" w:space="0" w:color="auto"/>
        <w:left w:val="none" w:sz="0" w:space="0" w:color="auto"/>
        <w:bottom w:val="none" w:sz="0" w:space="0" w:color="auto"/>
        <w:right w:val="none" w:sz="0" w:space="0" w:color="auto"/>
      </w:divBdr>
    </w:div>
    <w:div w:id="244656671">
      <w:bodyDiv w:val="1"/>
      <w:marLeft w:val="0"/>
      <w:marRight w:val="0"/>
      <w:marTop w:val="0"/>
      <w:marBottom w:val="0"/>
      <w:divBdr>
        <w:top w:val="none" w:sz="0" w:space="0" w:color="auto"/>
        <w:left w:val="none" w:sz="0" w:space="0" w:color="auto"/>
        <w:bottom w:val="none" w:sz="0" w:space="0" w:color="auto"/>
        <w:right w:val="none" w:sz="0" w:space="0" w:color="auto"/>
      </w:divBdr>
    </w:div>
    <w:div w:id="260649808">
      <w:bodyDiv w:val="1"/>
      <w:marLeft w:val="0"/>
      <w:marRight w:val="0"/>
      <w:marTop w:val="0"/>
      <w:marBottom w:val="0"/>
      <w:divBdr>
        <w:top w:val="none" w:sz="0" w:space="0" w:color="auto"/>
        <w:left w:val="none" w:sz="0" w:space="0" w:color="auto"/>
        <w:bottom w:val="none" w:sz="0" w:space="0" w:color="auto"/>
        <w:right w:val="none" w:sz="0" w:space="0" w:color="auto"/>
      </w:divBdr>
    </w:div>
    <w:div w:id="417866419">
      <w:bodyDiv w:val="1"/>
      <w:marLeft w:val="0"/>
      <w:marRight w:val="0"/>
      <w:marTop w:val="0"/>
      <w:marBottom w:val="0"/>
      <w:divBdr>
        <w:top w:val="none" w:sz="0" w:space="0" w:color="auto"/>
        <w:left w:val="none" w:sz="0" w:space="0" w:color="auto"/>
        <w:bottom w:val="none" w:sz="0" w:space="0" w:color="auto"/>
        <w:right w:val="none" w:sz="0" w:space="0" w:color="auto"/>
      </w:divBdr>
    </w:div>
    <w:div w:id="553152990">
      <w:bodyDiv w:val="1"/>
      <w:marLeft w:val="0"/>
      <w:marRight w:val="0"/>
      <w:marTop w:val="0"/>
      <w:marBottom w:val="0"/>
      <w:divBdr>
        <w:top w:val="none" w:sz="0" w:space="0" w:color="auto"/>
        <w:left w:val="none" w:sz="0" w:space="0" w:color="auto"/>
        <w:bottom w:val="none" w:sz="0" w:space="0" w:color="auto"/>
        <w:right w:val="none" w:sz="0" w:space="0" w:color="auto"/>
      </w:divBdr>
    </w:div>
    <w:div w:id="683899619">
      <w:bodyDiv w:val="1"/>
      <w:marLeft w:val="0"/>
      <w:marRight w:val="0"/>
      <w:marTop w:val="0"/>
      <w:marBottom w:val="0"/>
      <w:divBdr>
        <w:top w:val="none" w:sz="0" w:space="0" w:color="auto"/>
        <w:left w:val="none" w:sz="0" w:space="0" w:color="auto"/>
        <w:bottom w:val="none" w:sz="0" w:space="0" w:color="auto"/>
        <w:right w:val="none" w:sz="0" w:space="0" w:color="auto"/>
      </w:divBdr>
      <w:divsChild>
        <w:div w:id="886796297">
          <w:marLeft w:val="0"/>
          <w:marRight w:val="0"/>
          <w:marTop w:val="0"/>
          <w:marBottom w:val="0"/>
          <w:divBdr>
            <w:top w:val="none" w:sz="0" w:space="0" w:color="auto"/>
            <w:left w:val="none" w:sz="0" w:space="0" w:color="auto"/>
            <w:bottom w:val="none" w:sz="0" w:space="0" w:color="auto"/>
            <w:right w:val="none" w:sz="0" w:space="0" w:color="auto"/>
          </w:divBdr>
        </w:div>
        <w:div w:id="808212365">
          <w:marLeft w:val="0"/>
          <w:marRight w:val="0"/>
          <w:marTop w:val="0"/>
          <w:marBottom w:val="0"/>
          <w:divBdr>
            <w:top w:val="none" w:sz="0" w:space="0" w:color="auto"/>
            <w:left w:val="none" w:sz="0" w:space="0" w:color="auto"/>
            <w:bottom w:val="none" w:sz="0" w:space="0" w:color="auto"/>
            <w:right w:val="none" w:sz="0" w:space="0" w:color="auto"/>
          </w:divBdr>
          <w:divsChild>
            <w:div w:id="573734841">
              <w:marLeft w:val="0"/>
              <w:marRight w:val="0"/>
              <w:marTop w:val="0"/>
              <w:marBottom w:val="0"/>
              <w:divBdr>
                <w:top w:val="none" w:sz="0" w:space="0" w:color="auto"/>
                <w:left w:val="none" w:sz="0" w:space="0" w:color="auto"/>
                <w:bottom w:val="none" w:sz="0" w:space="0" w:color="auto"/>
                <w:right w:val="none" w:sz="0" w:space="0" w:color="auto"/>
              </w:divBdr>
            </w:div>
            <w:div w:id="1872767305">
              <w:marLeft w:val="0"/>
              <w:marRight w:val="0"/>
              <w:marTop w:val="0"/>
              <w:marBottom w:val="0"/>
              <w:divBdr>
                <w:top w:val="none" w:sz="0" w:space="0" w:color="auto"/>
                <w:left w:val="none" w:sz="0" w:space="0" w:color="auto"/>
                <w:bottom w:val="none" w:sz="0" w:space="0" w:color="auto"/>
                <w:right w:val="none" w:sz="0" w:space="0" w:color="auto"/>
              </w:divBdr>
              <w:divsChild>
                <w:div w:id="1580285882">
                  <w:marLeft w:val="0"/>
                  <w:marRight w:val="0"/>
                  <w:marTop w:val="0"/>
                  <w:marBottom w:val="0"/>
                  <w:divBdr>
                    <w:top w:val="none" w:sz="0" w:space="0" w:color="auto"/>
                    <w:left w:val="none" w:sz="0" w:space="0" w:color="auto"/>
                    <w:bottom w:val="none" w:sz="0" w:space="0" w:color="auto"/>
                    <w:right w:val="none" w:sz="0" w:space="0" w:color="auto"/>
                  </w:divBdr>
                  <w:divsChild>
                    <w:div w:id="4110043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4793968">
              <w:marLeft w:val="0"/>
              <w:marRight w:val="0"/>
              <w:marTop w:val="0"/>
              <w:marBottom w:val="0"/>
              <w:divBdr>
                <w:top w:val="none" w:sz="0" w:space="0" w:color="auto"/>
                <w:left w:val="none" w:sz="0" w:space="0" w:color="auto"/>
                <w:bottom w:val="none" w:sz="0" w:space="0" w:color="auto"/>
                <w:right w:val="none" w:sz="0" w:space="0" w:color="auto"/>
              </w:divBdr>
            </w:div>
          </w:divsChild>
        </w:div>
        <w:div w:id="10687480">
          <w:marLeft w:val="0"/>
          <w:marRight w:val="0"/>
          <w:marTop w:val="0"/>
          <w:marBottom w:val="0"/>
          <w:divBdr>
            <w:top w:val="none" w:sz="0" w:space="0" w:color="auto"/>
            <w:left w:val="none" w:sz="0" w:space="0" w:color="auto"/>
            <w:bottom w:val="none" w:sz="0" w:space="0" w:color="auto"/>
            <w:right w:val="none" w:sz="0" w:space="0" w:color="auto"/>
          </w:divBdr>
        </w:div>
      </w:divsChild>
    </w:div>
    <w:div w:id="686978972">
      <w:bodyDiv w:val="1"/>
      <w:marLeft w:val="0"/>
      <w:marRight w:val="0"/>
      <w:marTop w:val="0"/>
      <w:marBottom w:val="0"/>
      <w:divBdr>
        <w:top w:val="none" w:sz="0" w:space="0" w:color="auto"/>
        <w:left w:val="none" w:sz="0" w:space="0" w:color="auto"/>
        <w:bottom w:val="none" w:sz="0" w:space="0" w:color="auto"/>
        <w:right w:val="none" w:sz="0" w:space="0" w:color="auto"/>
      </w:divBdr>
      <w:divsChild>
        <w:div w:id="1423646154">
          <w:marLeft w:val="0"/>
          <w:marRight w:val="0"/>
          <w:marTop w:val="0"/>
          <w:marBottom w:val="0"/>
          <w:divBdr>
            <w:top w:val="none" w:sz="0" w:space="0" w:color="auto"/>
            <w:left w:val="none" w:sz="0" w:space="0" w:color="auto"/>
            <w:bottom w:val="none" w:sz="0" w:space="0" w:color="auto"/>
            <w:right w:val="none" w:sz="0" w:space="0" w:color="auto"/>
          </w:divBdr>
        </w:div>
        <w:div w:id="988679086">
          <w:marLeft w:val="0"/>
          <w:marRight w:val="0"/>
          <w:marTop w:val="0"/>
          <w:marBottom w:val="0"/>
          <w:divBdr>
            <w:top w:val="none" w:sz="0" w:space="0" w:color="auto"/>
            <w:left w:val="none" w:sz="0" w:space="0" w:color="auto"/>
            <w:bottom w:val="none" w:sz="0" w:space="0" w:color="auto"/>
            <w:right w:val="none" w:sz="0" w:space="0" w:color="auto"/>
          </w:divBdr>
          <w:divsChild>
            <w:div w:id="1802919679">
              <w:marLeft w:val="0"/>
              <w:marRight w:val="0"/>
              <w:marTop w:val="0"/>
              <w:marBottom w:val="0"/>
              <w:divBdr>
                <w:top w:val="none" w:sz="0" w:space="0" w:color="auto"/>
                <w:left w:val="none" w:sz="0" w:space="0" w:color="auto"/>
                <w:bottom w:val="none" w:sz="0" w:space="0" w:color="auto"/>
                <w:right w:val="none" w:sz="0" w:space="0" w:color="auto"/>
              </w:divBdr>
            </w:div>
            <w:div w:id="1859003460">
              <w:marLeft w:val="0"/>
              <w:marRight w:val="0"/>
              <w:marTop w:val="0"/>
              <w:marBottom w:val="0"/>
              <w:divBdr>
                <w:top w:val="none" w:sz="0" w:space="0" w:color="auto"/>
                <w:left w:val="none" w:sz="0" w:space="0" w:color="auto"/>
                <w:bottom w:val="none" w:sz="0" w:space="0" w:color="auto"/>
                <w:right w:val="none" w:sz="0" w:space="0" w:color="auto"/>
              </w:divBdr>
              <w:divsChild>
                <w:div w:id="285501587">
                  <w:marLeft w:val="0"/>
                  <w:marRight w:val="0"/>
                  <w:marTop w:val="0"/>
                  <w:marBottom w:val="0"/>
                  <w:divBdr>
                    <w:top w:val="none" w:sz="0" w:space="0" w:color="auto"/>
                    <w:left w:val="none" w:sz="0" w:space="0" w:color="auto"/>
                    <w:bottom w:val="none" w:sz="0" w:space="0" w:color="auto"/>
                    <w:right w:val="none" w:sz="0" w:space="0" w:color="auto"/>
                  </w:divBdr>
                  <w:divsChild>
                    <w:div w:id="18556138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5281780">
              <w:marLeft w:val="0"/>
              <w:marRight w:val="0"/>
              <w:marTop w:val="0"/>
              <w:marBottom w:val="0"/>
              <w:divBdr>
                <w:top w:val="none" w:sz="0" w:space="0" w:color="auto"/>
                <w:left w:val="none" w:sz="0" w:space="0" w:color="auto"/>
                <w:bottom w:val="none" w:sz="0" w:space="0" w:color="auto"/>
                <w:right w:val="none" w:sz="0" w:space="0" w:color="auto"/>
              </w:divBdr>
            </w:div>
          </w:divsChild>
        </w:div>
        <w:div w:id="1781491830">
          <w:marLeft w:val="0"/>
          <w:marRight w:val="0"/>
          <w:marTop w:val="0"/>
          <w:marBottom w:val="0"/>
          <w:divBdr>
            <w:top w:val="none" w:sz="0" w:space="0" w:color="auto"/>
            <w:left w:val="none" w:sz="0" w:space="0" w:color="auto"/>
            <w:bottom w:val="none" w:sz="0" w:space="0" w:color="auto"/>
            <w:right w:val="none" w:sz="0" w:space="0" w:color="auto"/>
          </w:divBdr>
        </w:div>
      </w:divsChild>
    </w:div>
    <w:div w:id="724336164">
      <w:bodyDiv w:val="1"/>
      <w:marLeft w:val="0"/>
      <w:marRight w:val="0"/>
      <w:marTop w:val="0"/>
      <w:marBottom w:val="0"/>
      <w:divBdr>
        <w:top w:val="none" w:sz="0" w:space="0" w:color="auto"/>
        <w:left w:val="none" w:sz="0" w:space="0" w:color="auto"/>
        <w:bottom w:val="none" w:sz="0" w:space="0" w:color="auto"/>
        <w:right w:val="none" w:sz="0" w:space="0" w:color="auto"/>
      </w:divBdr>
    </w:div>
    <w:div w:id="754744524">
      <w:bodyDiv w:val="1"/>
      <w:marLeft w:val="0"/>
      <w:marRight w:val="0"/>
      <w:marTop w:val="0"/>
      <w:marBottom w:val="0"/>
      <w:divBdr>
        <w:top w:val="none" w:sz="0" w:space="0" w:color="auto"/>
        <w:left w:val="none" w:sz="0" w:space="0" w:color="auto"/>
        <w:bottom w:val="none" w:sz="0" w:space="0" w:color="auto"/>
        <w:right w:val="none" w:sz="0" w:space="0" w:color="auto"/>
      </w:divBdr>
    </w:div>
    <w:div w:id="813646487">
      <w:bodyDiv w:val="1"/>
      <w:marLeft w:val="0"/>
      <w:marRight w:val="0"/>
      <w:marTop w:val="0"/>
      <w:marBottom w:val="0"/>
      <w:divBdr>
        <w:top w:val="none" w:sz="0" w:space="0" w:color="auto"/>
        <w:left w:val="none" w:sz="0" w:space="0" w:color="auto"/>
        <w:bottom w:val="none" w:sz="0" w:space="0" w:color="auto"/>
        <w:right w:val="none" w:sz="0" w:space="0" w:color="auto"/>
      </w:divBdr>
    </w:div>
    <w:div w:id="914436117">
      <w:bodyDiv w:val="1"/>
      <w:marLeft w:val="0"/>
      <w:marRight w:val="0"/>
      <w:marTop w:val="0"/>
      <w:marBottom w:val="0"/>
      <w:divBdr>
        <w:top w:val="none" w:sz="0" w:space="0" w:color="auto"/>
        <w:left w:val="none" w:sz="0" w:space="0" w:color="auto"/>
        <w:bottom w:val="none" w:sz="0" w:space="0" w:color="auto"/>
        <w:right w:val="none" w:sz="0" w:space="0" w:color="auto"/>
      </w:divBdr>
      <w:divsChild>
        <w:div w:id="927233167">
          <w:marLeft w:val="0"/>
          <w:marRight w:val="0"/>
          <w:marTop w:val="0"/>
          <w:marBottom w:val="0"/>
          <w:divBdr>
            <w:top w:val="none" w:sz="0" w:space="0" w:color="auto"/>
            <w:left w:val="none" w:sz="0" w:space="0" w:color="auto"/>
            <w:bottom w:val="none" w:sz="0" w:space="0" w:color="auto"/>
            <w:right w:val="none" w:sz="0" w:space="0" w:color="auto"/>
          </w:divBdr>
        </w:div>
        <w:div w:id="1138646714">
          <w:marLeft w:val="0"/>
          <w:marRight w:val="0"/>
          <w:marTop w:val="0"/>
          <w:marBottom w:val="0"/>
          <w:divBdr>
            <w:top w:val="none" w:sz="0" w:space="0" w:color="auto"/>
            <w:left w:val="none" w:sz="0" w:space="0" w:color="auto"/>
            <w:bottom w:val="none" w:sz="0" w:space="0" w:color="auto"/>
            <w:right w:val="none" w:sz="0" w:space="0" w:color="auto"/>
          </w:divBdr>
          <w:divsChild>
            <w:div w:id="1062752311">
              <w:marLeft w:val="0"/>
              <w:marRight w:val="0"/>
              <w:marTop w:val="0"/>
              <w:marBottom w:val="0"/>
              <w:divBdr>
                <w:top w:val="none" w:sz="0" w:space="0" w:color="auto"/>
                <w:left w:val="none" w:sz="0" w:space="0" w:color="auto"/>
                <w:bottom w:val="none" w:sz="0" w:space="0" w:color="auto"/>
                <w:right w:val="none" w:sz="0" w:space="0" w:color="auto"/>
              </w:divBdr>
            </w:div>
            <w:div w:id="659846463">
              <w:marLeft w:val="0"/>
              <w:marRight w:val="0"/>
              <w:marTop w:val="0"/>
              <w:marBottom w:val="0"/>
              <w:divBdr>
                <w:top w:val="none" w:sz="0" w:space="0" w:color="auto"/>
                <w:left w:val="none" w:sz="0" w:space="0" w:color="auto"/>
                <w:bottom w:val="none" w:sz="0" w:space="0" w:color="auto"/>
                <w:right w:val="none" w:sz="0" w:space="0" w:color="auto"/>
              </w:divBdr>
              <w:divsChild>
                <w:div w:id="2097819802">
                  <w:marLeft w:val="0"/>
                  <w:marRight w:val="0"/>
                  <w:marTop w:val="0"/>
                  <w:marBottom w:val="0"/>
                  <w:divBdr>
                    <w:top w:val="none" w:sz="0" w:space="0" w:color="auto"/>
                    <w:left w:val="none" w:sz="0" w:space="0" w:color="auto"/>
                    <w:bottom w:val="none" w:sz="0" w:space="0" w:color="auto"/>
                    <w:right w:val="none" w:sz="0" w:space="0" w:color="auto"/>
                  </w:divBdr>
                  <w:divsChild>
                    <w:div w:id="1794707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9493755">
              <w:marLeft w:val="0"/>
              <w:marRight w:val="0"/>
              <w:marTop w:val="0"/>
              <w:marBottom w:val="0"/>
              <w:divBdr>
                <w:top w:val="none" w:sz="0" w:space="0" w:color="auto"/>
                <w:left w:val="none" w:sz="0" w:space="0" w:color="auto"/>
                <w:bottom w:val="none" w:sz="0" w:space="0" w:color="auto"/>
                <w:right w:val="none" w:sz="0" w:space="0" w:color="auto"/>
              </w:divBdr>
            </w:div>
          </w:divsChild>
        </w:div>
        <w:div w:id="1992829302">
          <w:marLeft w:val="0"/>
          <w:marRight w:val="0"/>
          <w:marTop w:val="0"/>
          <w:marBottom w:val="0"/>
          <w:divBdr>
            <w:top w:val="none" w:sz="0" w:space="0" w:color="auto"/>
            <w:left w:val="none" w:sz="0" w:space="0" w:color="auto"/>
            <w:bottom w:val="none" w:sz="0" w:space="0" w:color="auto"/>
            <w:right w:val="none" w:sz="0" w:space="0" w:color="auto"/>
          </w:divBdr>
        </w:div>
      </w:divsChild>
    </w:div>
    <w:div w:id="917902758">
      <w:bodyDiv w:val="1"/>
      <w:marLeft w:val="0"/>
      <w:marRight w:val="0"/>
      <w:marTop w:val="0"/>
      <w:marBottom w:val="0"/>
      <w:divBdr>
        <w:top w:val="none" w:sz="0" w:space="0" w:color="auto"/>
        <w:left w:val="none" w:sz="0" w:space="0" w:color="auto"/>
        <w:bottom w:val="none" w:sz="0" w:space="0" w:color="auto"/>
        <w:right w:val="none" w:sz="0" w:space="0" w:color="auto"/>
      </w:divBdr>
    </w:div>
    <w:div w:id="1073938917">
      <w:bodyDiv w:val="1"/>
      <w:marLeft w:val="0"/>
      <w:marRight w:val="0"/>
      <w:marTop w:val="0"/>
      <w:marBottom w:val="0"/>
      <w:divBdr>
        <w:top w:val="none" w:sz="0" w:space="0" w:color="auto"/>
        <w:left w:val="none" w:sz="0" w:space="0" w:color="auto"/>
        <w:bottom w:val="none" w:sz="0" w:space="0" w:color="auto"/>
        <w:right w:val="none" w:sz="0" w:space="0" w:color="auto"/>
      </w:divBdr>
      <w:divsChild>
        <w:div w:id="1855532108">
          <w:marLeft w:val="0"/>
          <w:marRight w:val="0"/>
          <w:marTop w:val="0"/>
          <w:marBottom w:val="0"/>
          <w:divBdr>
            <w:top w:val="none" w:sz="0" w:space="0" w:color="auto"/>
            <w:left w:val="none" w:sz="0" w:space="0" w:color="auto"/>
            <w:bottom w:val="none" w:sz="0" w:space="0" w:color="auto"/>
            <w:right w:val="none" w:sz="0" w:space="0" w:color="auto"/>
          </w:divBdr>
        </w:div>
        <w:div w:id="2032758838">
          <w:marLeft w:val="0"/>
          <w:marRight w:val="0"/>
          <w:marTop w:val="0"/>
          <w:marBottom w:val="0"/>
          <w:divBdr>
            <w:top w:val="none" w:sz="0" w:space="0" w:color="auto"/>
            <w:left w:val="none" w:sz="0" w:space="0" w:color="auto"/>
            <w:bottom w:val="none" w:sz="0" w:space="0" w:color="auto"/>
            <w:right w:val="none" w:sz="0" w:space="0" w:color="auto"/>
          </w:divBdr>
          <w:divsChild>
            <w:div w:id="1755779466">
              <w:marLeft w:val="0"/>
              <w:marRight w:val="0"/>
              <w:marTop w:val="0"/>
              <w:marBottom w:val="0"/>
              <w:divBdr>
                <w:top w:val="none" w:sz="0" w:space="0" w:color="auto"/>
                <w:left w:val="none" w:sz="0" w:space="0" w:color="auto"/>
                <w:bottom w:val="none" w:sz="0" w:space="0" w:color="auto"/>
                <w:right w:val="none" w:sz="0" w:space="0" w:color="auto"/>
              </w:divBdr>
            </w:div>
            <w:div w:id="1434863123">
              <w:marLeft w:val="0"/>
              <w:marRight w:val="0"/>
              <w:marTop w:val="0"/>
              <w:marBottom w:val="0"/>
              <w:divBdr>
                <w:top w:val="none" w:sz="0" w:space="0" w:color="auto"/>
                <w:left w:val="none" w:sz="0" w:space="0" w:color="auto"/>
                <w:bottom w:val="none" w:sz="0" w:space="0" w:color="auto"/>
                <w:right w:val="none" w:sz="0" w:space="0" w:color="auto"/>
              </w:divBdr>
              <w:divsChild>
                <w:div w:id="1711883801">
                  <w:marLeft w:val="0"/>
                  <w:marRight w:val="0"/>
                  <w:marTop w:val="0"/>
                  <w:marBottom w:val="0"/>
                  <w:divBdr>
                    <w:top w:val="none" w:sz="0" w:space="0" w:color="auto"/>
                    <w:left w:val="none" w:sz="0" w:space="0" w:color="auto"/>
                    <w:bottom w:val="none" w:sz="0" w:space="0" w:color="auto"/>
                    <w:right w:val="none" w:sz="0" w:space="0" w:color="auto"/>
                  </w:divBdr>
                  <w:divsChild>
                    <w:div w:id="17637932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3110385">
              <w:marLeft w:val="0"/>
              <w:marRight w:val="0"/>
              <w:marTop w:val="0"/>
              <w:marBottom w:val="0"/>
              <w:divBdr>
                <w:top w:val="none" w:sz="0" w:space="0" w:color="auto"/>
                <w:left w:val="none" w:sz="0" w:space="0" w:color="auto"/>
                <w:bottom w:val="none" w:sz="0" w:space="0" w:color="auto"/>
                <w:right w:val="none" w:sz="0" w:space="0" w:color="auto"/>
              </w:divBdr>
            </w:div>
          </w:divsChild>
        </w:div>
        <w:div w:id="977682184">
          <w:marLeft w:val="0"/>
          <w:marRight w:val="0"/>
          <w:marTop w:val="0"/>
          <w:marBottom w:val="0"/>
          <w:divBdr>
            <w:top w:val="none" w:sz="0" w:space="0" w:color="auto"/>
            <w:left w:val="none" w:sz="0" w:space="0" w:color="auto"/>
            <w:bottom w:val="none" w:sz="0" w:space="0" w:color="auto"/>
            <w:right w:val="none" w:sz="0" w:space="0" w:color="auto"/>
          </w:divBdr>
        </w:div>
      </w:divsChild>
    </w:div>
    <w:div w:id="1182938885">
      <w:bodyDiv w:val="1"/>
      <w:marLeft w:val="0"/>
      <w:marRight w:val="0"/>
      <w:marTop w:val="0"/>
      <w:marBottom w:val="0"/>
      <w:divBdr>
        <w:top w:val="none" w:sz="0" w:space="0" w:color="auto"/>
        <w:left w:val="none" w:sz="0" w:space="0" w:color="auto"/>
        <w:bottom w:val="none" w:sz="0" w:space="0" w:color="auto"/>
        <w:right w:val="none" w:sz="0" w:space="0" w:color="auto"/>
      </w:divBdr>
    </w:div>
    <w:div w:id="1261337059">
      <w:bodyDiv w:val="1"/>
      <w:marLeft w:val="0"/>
      <w:marRight w:val="0"/>
      <w:marTop w:val="0"/>
      <w:marBottom w:val="0"/>
      <w:divBdr>
        <w:top w:val="none" w:sz="0" w:space="0" w:color="auto"/>
        <w:left w:val="none" w:sz="0" w:space="0" w:color="auto"/>
        <w:bottom w:val="none" w:sz="0" w:space="0" w:color="auto"/>
        <w:right w:val="none" w:sz="0" w:space="0" w:color="auto"/>
      </w:divBdr>
    </w:div>
    <w:div w:id="1434089859">
      <w:bodyDiv w:val="1"/>
      <w:marLeft w:val="0"/>
      <w:marRight w:val="0"/>
      <w:marTop w:val="0"/>
      <w:marBottom w:val="0"/>
      <w:divBdr>
        <w:top w:val="none" w:sz="0" w:space="0" w:color="auto"/>
        <w:left w:val="none" w:sz="0" w:space="0" w:color="auto"/>
        <w:bottom w:val="none" w:sz="0" w:space="0" w:color="auto"/>
        <w:right w:val="none" w:sz="0" w:space="0" w:color="auto"/>
      </w:divBdr>
    </w:div>
    <w:div w:id="1516767023">
      <w:bodyDiv w:val="1"/>
      <w:marLeft w:val="0"/>
      <w:marRight w:val="0"/>
      <w:marTop w:val="0"/>
      <w:marBottom w:val="0"/>
      <w:divBdr>
        <w:top w:val="none" w:sz="0" w:space="0" w:color="auto"/>
        <w:left w:val="none" w:sz="0" w:space="0" w:color="auto"/>
        <w:bottom w:val="none" w:sz="0" w:space="0" w:color="auto"/>
        <w:right w:val="none" w:sz="0" w:space="0" w:color="auto"/>
      </w:divBdr>
    </w:div>
    <w:div w:id="1599633041">
      <w:bodyDiv w:val="1"/>
      <w:marLeft w:val="0"/>
      <w:marRight w:val="0"/>
      <w:marTop w:val="0"/>
      <w:marBottom w:val="0"/>
      <w:divBdr>
        <w:top w:val="none" w:sz="0" w:space="0" w:color="auto"/>
        <w:left w:val="none" w:sz="0" w:space="0" w:color="auto"/>
        <w:bottom w:val="none" w:sz="0" w:space="0" w:color="auto"/>
        <w:right w:val="none" w:sz="0" w:space="0" w:color="auto"/>
      </w:divBdr>
    </w:div>
    <w:div w:id="1712529879">
      <w:bodyDiv w:val="1"/>
      <w:marLeft w:val="0"/>
      <w:marRight w:val="0"/>
      <w:marTop w:val="0"/>
      <w:marBottom w:val="0"/>
      <w:divBdr>
        <w:top w:val="none" w:sz="0" w:space="0" w:color="auto"/>
        <w:left w:val="none" w:sz="0" w:space="0" w:color="auto"/>
        <w:bottom w:val="none" w:sz="0" w:space="0" w:color="auto"/>
        <w:right w:val="none" w:sz="0" w:space="0" w:color="auto"/>
      </w:divBdr>
    </w:div>
    <w:div w:id="1741950459">
      <w:bodyDiv w:val="1"/>
      <w:marLeft w:val="0"/>
      <w:marRight w:val="0"/>
      <w:marTop w:val="0"/>
      <w:marBottom w:val="0"/>
      <w:divBdr>
        <w:top w:val="none" w:sz="0" w:space="0" w:color="auto"/>
        <w:left w:val="none" w:sz="0" w:space="0" w:color="auto"/>
        <w:bottom w:val="none" w:sz="0" w:space="0" w:color="auto"/>
        <w:right w:val="none" w:sz="0" w:space="0" w:color="auto"/>
      </w:divBdr>
      <w:divsChild>
        <w:div w:id="1000306043">
          <w:marLeft w:val="0"/>
          <w:marRight w:val="0"/>
          <w:marTop w:val="0"/>
          <w:marBottom w:val="0"/>
          <w:divBdr>
            <w:top w:val="none" w:sz="0" w:space="0" w:color="auto"/>
            <w:left w:val="none" w:sz="0" w:space="0" w:color="auto"/>
            <w:bottom w:val="none" w:sz="0" w:space="0" w:color="auto"/>
            <w:right w:val="none" w:sz="0" w:space="0" w:color="auto"/>
          </w:divBdr>
        </w:div>
        <w:div w:id="932860785">
          <w:marLeft w:val="0"/>
          <w:marRight w:val="0"/>
          <w:marTop w:val="0"/>
          <w:marBottom w:val="0"/>
          <w:divBdr>
            <w:top w:val="none" w:sz="0" w:space="0" w:color="auto"/>
            <w:left w:val="none" w:sz="0" w:space="0" w:color="auto"/>
            <w:bottom w:val="none" w:sz="0" w:space="0" w:color="auto"/>
            <w:right w:val="none" w:sz="0" w:space="0" w:color="auto"/>
          </w:divBdr>
          <w:divsChild>
            <w:div w:id="254292557">
              <w:marLeft w:val="0"/>
              <w:marRight w:val="0"/>
              <w:marTop w:val="0"/>
              <w:marBottom w:val="0"/>
              <w:divBdr>
                <w:top w:val="none" w:sz="0" w:space="0" w:color="auto"/>
                <w:left w:val="none" w:sz="0" w:space="0" w:color="auto"/>
                <w:bottom w:val="none" w:sz="0" w:space="0" w:color="auto"/>
                <w:right w:val="none" w:sz="0" w:space="0" w:color="auto"/>
              </w:divBdr>
            </w:div>
            <w:div w:id="2136823740">
              <w:marLeft w:val="0"/>
              <w:marRight w:val="0"/>
              <w:marTop w:val="0"/>
              <w:marBottom w:val="0"/>
              <w:divBdr>
                <w:top w:val="none" w:sz="0" w:space="0" w:color="auto"/>
                <w:left w:val="none" w:sz="0" w:space="0" w:color="auto"/>
                <w:bottom w:val="none" w:sz="0" w:space="0" w:color="auto"/>
                <w:right w:val="none" w:sz="0" w:space="0" w:color="auto"/>
              </w:divBdr>
              <w:divsChild>
                <w:div w:id="590087749">
                  <w:marLeft w:val="0"/>
                  <w:marRight w:val="0"/>
                  <w:marTop w:val="0"/>
                  <w:marBottom w:val="0"/>
                  <w:divBdr>
                    <w:top w:val="none" w:sz="0" w:space="0" w:color="auto"/>
                    <w:left w:val="none" w:sz="0" w:space="0" w:color="auto"/>
                    <w:bottom w:val="none" w:sz="0" w:space="0" w:color="auto"/>
                    <w:right w:val="none" w:sz="0" w:space="0" w:color="auto"/>
                  </w:divBdr>
                  <w:divsChild>
                    <w:div w:id="10615618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8154044">
              <w:marLeft w:val="0"/>
              <w:marRight w:val="0"/>
              <w:marTop w:val="0"/>
              <w:marBottom w:val="0"/>
              <w:divBdr>
                <w:top w:val="none" w:sz="0" w:space="0" w:color="auto"/>
                <w:left w:val="none" w:sz="0" w:space="0" w:color="auto"/>
                <w:bottom w:val="none" w:sz="0" w:space="0" w:color="auto"/>
                <w:right w:val="none" w:sz="0" w:space="0" w:color="auto"/>
              </w:divBdr>
            </w:div>
          </w:divsChild>
        </w:div>
        <w:div w:id="1320382458">
          <w:marLeft w:val="0"/>
          <w:marRight w:val="0"/>
          <w:marTop w:val="0"/>
          <w:marBottom w:val="0"/>
          <w:divBdr>
            <w:top w:val="none" w:sz="0" w:space="0" w:color="auto"/>
            <w:left w:val="none" w:sz="0" w:space="0" w:color="auto"/>
            <w:bottom w:val="none" w:sz="0" w:space="0" w:color="auto"/>
            <w:right w:val="none" w:sz="0" w:space="0" w:color="auto"/>
          </w:divBdr>
        </w:div>
      </w:divsChild>
    </w:div>
    <w:div w:id="1780562494">
      <w:bodyDiv w:val="1"/>
      <w:marLeft w:val="0"/>
      <w:marRight w:val="0"/>
      <w:marTop w:val="0"/>
      <w:marBottom w:val="0"/>
      <w:divBdr>
        <w:top w:val="none" w:sz="0" w:space="0" w:color="auto"/>
        <w:left w:val="none" w:sz="0" w:space="0" w:color="auto"/>
        <w:bottom w:val="none" w:sz="0" w:space="0" w:color="auto"/>
        <w:right w:val="none" w:sz="0" w:space="0" w:color="auto"/>
      </w:divBdr>
    </w:div>
    <w:div w:id="1864782679">
      <w:bodyDiv w:val="1"/>
      <w:marLeft w:val="0"/>
      <w:marRight w:val="0"/>
      <w:marTop w:val="0"/>
      <w:marBottom w:val="0"/>
      <w:divBdr>
        <w:top w:val="none" w:sz="0" w:space="0" w:color="auto"/>
        <w:left w:val="none" w:sz="0" w:space="0" w:color="auto"/>
        <w:bottom w:val="none" w:sz="0" w:space="0" w:color="auto"/>
        <w:right w:val="none" w:sz="0" w:space="0" w:color="auto"/>
      </w:divBdr>
    </w:div>
    <w:div w:id="18672553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10.png"/><Relationship Id="rId299" Type="http://schemas.openxmlformats.org/officeDocument/2006/relationships/image" Target="media/image292.png"/><Relationship Id="rId21" Type="http://schemas.openxmlformats.org/officeDocument/2006/relationships/image" Target="media/image14.png"/><Relationship Id="rId63" Type="http://schemas.openxmlformats.org/officeDocument/2006/relationships/image" Target="media/image56.png"/><Relationship Id="rId159" Type="http://schemas.openxmlformats.org/officeDocument/2006/relationships/image" Target="media/image152.png"/><Relationship Id="rId324" Type="http://schemas.openxmlformats.org/officeDocument/2006/relationships/image" Target="media/image317.png"/><Relationship Id="rId366" Type="http://schemas.openxmlformats.org/officeDocument/2006/relationships/image" Target="media/image359.png"/><Relationship Id="rId170" Type="http://schemas.openxmlformats.org/officeDocument/2006/relationships/image" Target="media/image163.png"/><Relationship Id="rId226" Type="http://schemas.openxmlformats.org/officeDocument/2006/relationships/image" Target="media/image219.png"/><Relationship Id="rId433" Type="http://schemas.openxmlformats.org/officeDocument/2006/relationships/image" Target="media/image426.png"/><Relationship Id="rId268" Type="http://schemas.openxmlformats.org/officeDocument/2006/relationships/image" Target="media/image261.png"/><Relationship Id="rId475" Type="http://schemas.openxmlformats.org/officeDocument/2006/relationships/hyperlink" Target="https://elai.readme.io/reference/getting-started-with-your-api" TargetMode="External"/><Relationship Id="rId32" Type="http://schemas.openxmlformats.org/officeDocument/2006/relationships/image" Target="media/image25.png"/><Relationship Id="rId74" Type="http://schemas.openxmlformats.org/officeDocument/2006/relationships/image" Target="media/image67.png"/><Relationship Id="rId128" Type="http://schemas.openxmlformats.org/officeDocument/2006/relationships/image" Target="media/image121.png"/><Relationship Id="rId335" Type="http://schemas.openxmlformats.org/officeDocument/2006/relationships/image" Target="media/image328.png"/><Relationship Id="rId377" Type="http://schemas.openxmlformats.org/officeDocument/2006/relationships/image" Target="media/image370.png"/><Relationship Id="rId5" Type="http://schemas.openxmlformats.org/officeDocument/2006/relationships/webSettings" Target="webSettings.xml"/><Relationship Id="rId181" Type="http://schemas.openxmlformats.org/officeDocument/2006/relationships/image" Target="media/image174.png"/><Relationship Id="rId237" Type="http://schemas.openxmlformats.org/officeDocument/2006/relationships/image" Target="media/image230.png"/><Relationship Id="rId402" Type="http://schemas.openxmlformats.org/officeDocument/2006/relationships/image" Target="media/image395.png"/><Relationship Id="rId279" Type="http://schemas.openxmlformats.org/officeDocument/2006/relationships/image" Target="media/image272.png"/><Relationship Id="rId444" Type="http://schemas.openxmlformats.org/officeDocument/2006/relationships/image" Target="media/image437.png"/><Relationship Id="rId43" Type="http://schemas.openxmlformats.org/officeDocument/2006/relationships/image" Target="media/image36.png"/><Relationship Id="rId139" Type="http://schemas.openxmlformats.org/officeDocument/2006/relationships/image" Target="media/image132.png"/><Relationship Id="rId290" Type="http://schemas.openxmlformats.org/officeDocument/2006/relationships/image" Target="media/image283.png"/><Relationship Id="rId304" Type="http://schemas.openxmlformats.org/officeDocument/2006/relationships/image" Target="media/image297.png"/><Relationship Id="rId346" Type="http://schemas.openxmlformats.org/officeDocument/2006/relationships/image" Target="media/image339.png"/><Relationship Id="rId388" Type="http://schemas.openxmlformats.org/officeDocument/2006/relationships/image" Target="media/image381.png"/><Relationship Id="rId85" Type="http://schemas.openxmlformats.org/officeDocument/2006/relationships/image" Target="media/image78.png"/><Relationship Id="rId150" Type="http://schemas.openxmlformats.org/officeDocument/2006/relationships/image" Target="media/image143.png"/><Relationship Id="rId192" Type="http://schemas.openxmlformats.org/officeDocument/2006/relationships/image" Target="media/image185.png"/><Relationship Id="rId206" Type="http://schemas.openxmlformats.org/officeDocument/2006/relationships/image" Target="media/image199.png"/><Relationship Id="rId413" Type="http://schemas.openxmlformats.org/officeDocument/2006/relationships/image" Target="media/image406.png"/><Relationship Id="rId248" Type="http://schemas.openxmlformats.org/officeDocument/2006/relationships/image" Target="media/image241.png"/><Relationship Id="rId455" Type="http://schemas.openxmlformats.org/officeDocument/2006/relationships/header" Target="header1.xml"/><Relationship Id="rId12" Type="http://schemas.openxmlformats.org/officeDocument/2006/relationships/image" Target="media/image5.png"/><Relationship Id="rId108" Type="http://schemas.openxmlformats.org/officeDocument/2006/relationships/image" Target="media/image101.png"/><Relationship Id="rId315" Type="http://schemas.openxmlformats.org/officeDocument/2006/relationships/image" Target="media/image308.png"/><Relationship Id="rId357" Type="http://schemas.openxmlformats.org/officeDocument/2006/relationships/image" Target="media/image350.png"/><Relationship Id="rId54" Type="http://schemas.openxmlformats.org/officeDocument/2006/relationships/image" Target="media/image47.png"/><Relationship Id="rId96" Type="http://schemas.openxmlformats.org/officeDocument/2006/relationships/image" Target="media/image89.png"/><Relationship Id="rId161" Type="http://schemas.openxmlformats.org/officeDocument/2006/relationships/image" Target="media/image154.png"/><Relationship Id="rId217" Type="http://schemas.openxmlformats.org/officeDocument/2006/relationships/image" Target="media/image210.png"/><Relationship Id="rId399" Type="http://schemas.openxmlformats.org/officeDocument/2006/relationships/image" Target="media/image392.png"/><Relationship Id="rId259" Type="http://schemas.openxmlformats.org/officeDocument/2006/relationships/image" Target="media/image252.png"/><Relationship Id="rId424" Type="http://schemas.openxmlformats.org/officeDocument/2006/relationships/image" Target="media/image417.png"/><Relationship Id="rId466" Type="http://schemas.openxmlformats.org/officeDocument/2006/relationships/image" Target="media/image449.png"/><Relationship Id="rId23" Type="http://schemas.openxmlformats.org/officeDocument/2006/relationships/image" Target="media/image16.png"/><Relationship Id="rId119" Type="http://schemas.openxmlformats.org/officeDocument/2006/relationships/image" Target="media/image112.png"/><Relationship Id="rId270" Type="http://schemas.openxmlformats.org/officeDocument/2006/relationships/image" Target="media/image263.png"/><Relationship Id="rId326" Type="http://schemas.openxmlformats.org/officeDocument/2006/relationships/image" Target="media/image319.png"/><Relationship Id="rId65" Type="http://schemas.openxmlformats.org/officeDocument/2006/relationships/image" Target="media/image58.png"/><Relationship Id="rId130" Type="http://schemas.openxmlformats.org/officeDocument/2006/relationships/image" Target="media/image123.png"/><Relationship Id="rId368" Type="http://schemas.openxmlformats.org/officeDocument/2006/relationships/image" Target="media/image361.png"/><Relationship Id="rId172" Type="http://schemas.openxmlformats.org/officeDocument/2006/relationships/image" Target="media/image165.png"/><Relationship Id="rId228" Type="http://schemas.openxmlformats.org/officeDocument/2006/relationships/image" Target="media/image221.png"/><Relationship Id="rId435" Type="http://schemas.openxmlformats.org/officeDocument/2006/relationships/image" Target="media/image428.png"/><Relationship Id="rId477" Type="http://schemas.openxmlformats.org/officeDocument/2006/relationships/header" Target="header8.xml"/><Relationship Id="rId281" Type="http://schemas.openxmlformats.org/officeDocument/2006/relationships/image" Target="media/image274.png"/><Relationship Id="rId337" Type="http://schemas.openxmlformats.org/officeDocument/2006/relationships/image" Target="media/image330.png"/><Relationship Id="rId34" Type="http://schemas.openxmlformats.org/officeDocument/2006/relationships/image" Target="media/image27.png"/><Relationship Id="rId76" Type="http://schemas.openxmlformats.org/officeDocument/2006/relationships/image" Target="media/image69.png"/><Relationship Id="rId141" Type="http://schemas.openxmlformats.org/officeDocument/2006/relationships/image" Target="media/image134.png"/><Relationship Id="rId379" Type="http://schemas.openxmlformats.org/officeDocument/2006/relationships/image" Target="media/image372.png"/><Relationship Id="rId7" Type="http://schemas.openxmlformats.org/officeDocument/2006/relationships/endnotes" Target="endnotes.xml"/><Relationship Id="rId183" Type="http://schemas.openxmlformats.org/officeDocument/2006/relationships/image" Target="media/image176.png"/><Relationship Id="rId239" Type="http://schemas.openxmlformats.org/officeDocument/2006/relationships/image" Target="media/image232.png"/><Relationship Id="rId390" Type="http://schemas.openxmlformats.org/officeDocument/2006/relationships/image" Target="media/image383.png"/><Relationship Id="rId404" Type="http://schemas.openxmlformats.org/officeDocument/2006/relationships/image" Target="media/image397.png"/><Relationship Id="rId446" Type="http://schemas.openxmlformats.org/officeDocument/2006/relationships/image" Target="media/image439.png"/><Relationship Id="rId250" Type="http://schemas.openxmlformats.org/officeDocument/2006/relationships/image" Target="media/image243.png"/><Relationship Id="rId292" Type="http://schemas.openxmlformats.org/officeDocument/2006/relationships/image" Target="media/image285.png"/><Relationship Id="rId306" Type="http://schemas.openxmlformats.org/officeDocument/2006/relationships/image" Target="media/image299.png"/><Relationship Id="rId45" Type="http://schemas.openxmlformats.org/officeDocument/2006/relationships/image" Target="media/image38.png"/><Relationship Id="rId87" Type="http://schemas.openxmlformats.org/officeDocument/2006/relationships/image" Target="media/image80.png"/><Relationship Id="rId110" Type="http://schemas.openxmlformats.org/officeDocument/2006/relationships/image" Target="media/image103.png"/><Relationship Id="rId348" Type="http://schemas.openxmlformats.org/officeDocument/2006/relationships/image" Target="media/image341.png"/><Relationship Id="rId152" Type="http://schemas.openxmlformats.org/officeDocument/2006/relationships/image" Target="media/image145.png"/><Relationship Id="rId194" Type="http://schemas.openxmlformats.org/officeDocument/2006/relationships/image" Target="media/image187.png"/><Relationship Id="rId208" Type="http://schemas.openxmlformats.org/officeDocument/2006/relationships/image" Target="media/image201.png"/><Relationship Id="rId415" Type="http://schemas.openxmlformats.org/officeDocument/2006/relationships/image" Target="media/image408.png"/><Relationship Id="rId457" Type="http://schemas.openxmlformats.org/officeDocument/2006/relationships/footer" Target="footer2.xml"/><Relationship Id="rId261" Type="http://schemas.openxmlformats.org/officeDocument/2006/relationships/image" Target="media/image254.png"/><Relationship Id="rId14" Type="http://schemas.openxmlformats.org/officeDocument/2006/relationships/image" Target="media/image7.png"/><Relationship Id="rId56" Type="http://schemas.openxmlformats.org/officeDocument/2006/relationships/image" Target="media/image49.png"/><Relationship Id="rId317" Type="http://schemas.openxmlformats.org/officeDocument/2006/relationships/image" Target="media/image310.png"/><Relationship Id="rId359" Type="http://schemas.openxmlformats.org/officeDocument/2006/relationships/image" Target="media/image352.png"/><Relationship Id="rId98" Type="http://schemas.openxmlformats.org/officeDocument/2006/relationships/image" Target="media/image91.png"/><Relationship Id="rId121" Type="http://schemas.openxmlformats.org/officeDocument/2006/relationships/image" Target="media/image114.png"/><Relationship Id="rId163" Type="http://schemas.openxmlformats.org/officeDocument/2006/relationships/image" Target="media/image156.png"/><Relationship Id="rId219" Type="http://schemas.openxmlformats.org/officeDocument/2006/relationships/image" Target="media/image212.png"/><Relationship Id="rId370" Type="http://schemas.openxmlformats.org/officeDocument/2006/relationships/image" Target="media/image363.png"/><Relationship Id="rId426" Type="http://schemas.openxmlformats.org/officeDocument/2006/relationships/image" Target="media/image419.png"/><Relationship Id="rId230" Type="http://schemas.openxmlformats.org/officeDocument/2006/relationships/image" Target="media/image223.png"/><Relationship Id="rId468" Type="http://schemas.openxmlformats.org/officeDocument/2006/relationships/hyperlink" Target="https://docs.d-id.com/reference/get-started" TargetMode="External"/><Relationship Id="rId25" Type="http://schemas.openxmlformats.org/officeDocument/2006/relationships/image" Target="media/image18.png"/><Relationship Id="rId67" Type="http://schemas.openxmlformats.org/officeDocument/2006/relationships/image" Target="media/image60.png"/><Relationship Id="rId272" Type="http://schemas.openxmlformats.org/officeDocument/2006/relationships/image" Target="media/image265.png"/><Relationship Id="rId328" Type="http://schemas.openxmlformats.org/officeDocument/2006/relationships/image" Target="media/image321.png"/><Relationship Id="rId132" Type="http://schemas.openxmlformats.org/officeDocument/2006/relationships/image" Target="media/image125.png"/><Relationship Id="rId174" Type="http://schemas.openxmlformats.org/officeDocument/2006/relationships/image" Target="media/image167.png"/><Relationship Id="rId381" Type="http://schemas.openxmlformats.org/officeDocument/2006/relationships/image" Target="media/image374.png"/><Relationship Id="rId241" Type="http://schemas.openxmlformats.org/officeDocument/2006/relationships/image" Target="media/image234.png"/><Relationship Id="rId437" Type="http://schemas.openxmlformats.org/officeDocument/2006/relationships/image" Target="media/image430.png"/><Relationship Id="rId479" Type="http://schemas.openxmlformats.org/officeDocument/2006/relationships/theme" Target="theme/theme1.xml"/><Relationship Id="rId36" Type="http://schemas.openxmlformats.org/officeDocument/2006/relationships/image" Target="media/image29.png"/><Relationship Id="rId283" Type="http://schemas.openxmlformats.org/officeDocument/2006/relationships/image" Target="media/image276.png"/><Relationship Id="rId339" Type="http://schemas.openxmlformats.org/officeDocument/2006/relationships/image" Target="media/image332.png"/><Relationship Id="rId78" Type="http://schemas.openxmlformats.org/officeDocument/2006/relationships/image" Target="media/image71.png"/><Relationship Id="rId101" Type="http://schemas.openxmlformats.org/officeDocument/2006/relationships/image" Target="media/image94.png"/><Relationship Id="rId143" Type="http://schemas.openxmlformats.org/officeDocument/2006/relationships/image" Target="media/image136.png"/><Relationship Id="rId185" Type="http://schemas.openxmlformats.org/officeDocument/2006/relationships/image" Target="media/image178.png"/><Relationship Id="rId350" Type="http://schemas.openxmlformats.org/officeDocument/2006/relationships/image" Target="media/image343.png"/><Relationship Id="rId406" Type="http://schemas.openxmlformats.org/officeDocument/2006/relationships/image" Target="media/image399.png"/><Relationship Id="rId9" Type="http://schemas.openxmlformats.org/officeDocument/2006/relationships/image" Target="media/image2.png"/><Relationship Id="rId210" Type="http://schemas.openxmlformats.org/officeDocument/2006/relationships/image" Target="media/image203.png"/><Relationship Id="rId392" Type="http://schemas.openxmlformats.org/officeDocument/2006/relationships/image" Target="media/image385.png"/><Relationship Id="rId448" Type="http://schemas.openxmlformats.org/officeDocument/2006/relationships/image" Target="media/image441.png"/><Relationship Id="rId252" Type="http://schemas.openxmlformats.org/officeDocument/2006/relationships/image" Target="media/image245.png"/><Relationship Id="rId294" Type="http://schemas.openxmlformats.org/officeDocument/2006/relationships/image" Target="media/image287.png"/><Relationship Id="rId308" Type="http://schemas.openxmlformats.org/officeDocument/2006/relationships/image" Target="media/image301.png"/><Relationship Id="rId47" Type="http://schemas.openxmlformats.org/officeDocument/2006/relationships/image" Target="media/image40.png"/><Relationship Id="rId89" Type="http://schemas.openxmlformats.org/officeDocument/2006/relationships/image" Target="media/image82.png"/><Relationship Id="rId112" Type="http://schemas.openxmlformats.org/officeDocument/2006/relationships/image" Target="media/image105.png"/><Relationship Id="rId154" Type="http://schemas.openxmlformats.org/officeDocument/2006/relationships/image" Target="media/image147.png"/><Relationship Id="rId361" Type="http://schemas.openxmlformats.org/officeDocument/2006/relationships/image" Target="media/image354.png"/><Relationship Id="rId196" Type="http://schemas.openxmlformats.org/officeDocument/2006/relationships/image" Target="media/image189.png"/><Relationship Id="rId417" Type="http://schemas.openxmlformats.org/officeDocument/2006/relationships/image" Target="media/image410.png"/><Relationship Id="rId459" Type="http://schemas.openxmlformats.org/officeDocument/2006/relationships/header" Target="header3.xml"/><Relationship Id="rId16" Type="http://schemas.openxmlformats.org/officeDocument/2006/relationships/image" Target="media/image9.png"/><Relationship Id="rId221" Type="http://schemas.openxmlformats.org/officeDocument/2006/relationships/image" Target="media/image214.png"/><Relationship Id="rId263" Type="http://schemas.openxmlformats.org/officeDocument/2006/relationships/image" Target="media/image256.png"/><Relationship Id="rId319" Type="http://schemas.openxmlformats.org/officeDocument/2006/relationships/image" Target="media/image312.png"/><Relationship Id="rId470" Type="http://schemas.openxmlformats.org/officeDocument/2006/relationships/header" Target="header7.xml"/><Relationship Id="rId58" Type="http://schemas.openxmlformats.org/officeDocument/2006/relationships/image" Target="media/image51.png"/><Relationship Id="rId123" Type="http://schemas.openxmlformats.org/officeDocument/2006/relationships/image" Target="media/image116.png"/><Relationship Id="rId330" Type="http://schemas.openxmlformats.org/officeDocument/2006/relationships/image" Target="media/image323.png"/><Relationship Id="rId165" Type="http://schemas.openxmlformats.org/officeDocument/2006/relationships/image" Target="media/image158.png"/><Relationship Id="rId372" Type="http://schemas.openxmlformats.org/officeDocument/2006/relationships/image" Target="media/image365.png"/><Relationship Id="rId428" Type="http://schemas.openxmlformats.org/officeDocument/2006/relationships/image" Target="media/image421.png"/><Relationship Id="rId232" Type="http://schemas.openxmlformats.org/officeDocument/2006/relationships/image" Target="media/image225.png"/><Relationship Id="rId274" Type="http://schemas.openxmlformats.org/officeDocument/2006/relationships/image" Target="media/image267.png"/><Relationship Id="rId27" Type="http://schemas.openxmlformats.org/officeDocument/2006/relationships/image" Target="media/image20.png"/><Relationship Id="rId69" Type="http://schemas.openxmlformats.org/officeDocument/2006/relationships/image" Target="media/image62.png"/><Relationship Id="rId134" Type="http://schemas.openxmlformats.org/officeDocument/2006/relationships/image" Target="media/image127.png"/><Relationship Id="rId80" Type="http://schemas.openxmlformats.org/officeDocument/2006/relationships/image" Target="media/image73.png"/><Relationship Id="rId176" Type="http://schemas.openxmlformats.org/officeDocument/2006/relationships/image" Target="media/image169.png"/><Relationship Id="rId341" Type="http://schemas.openxmlformats.org/officeDocument/2006/relationships/image" Target="media/image334.png"/><Relationship Id="rId383" Type="http://schemas.openxmlformats.org/officeDocument/2006/relationships/image" Target="media/image376.png"/><Relationship Id="rId439" Type="http://schemas.openxmlformats.org/officeDocument/2006/relationships/image" Target="media/image432.png"/><Relationship Id="rId201" Type="http://schemas.openxmlformats.org/officeDocument/2006/relationships/image" Target="media/image194.png"/><Relationship Id="rId243" Type="http://schemas.openxmlformats.org/officeDocument/2006/relationships/image" Target="media/image236.png"/><Relationship Id="rId285" Type="http://schemas.openxmlformats.org/officeDocument/2006/relationships/image" Target="media/image278.png"/><Relationship Id="rId450" Type="http://schemas.openxmlformats.org/officeDocument/2006/relationships/image" Target="media/image443.png"/><Relationship Id="rId38" Type="http://schemas.openxmlformats.org/officeDocument/2006/relationships/image" Target="media/image31.png"/><Relationship Id="rId103" Type="http://schemas.openxmlformats.org/officeDocument/2006/relationships/image" Target="media/image96.png"/><Relationship Id="rId310" Type="http://schemas.openxmlformats.org/officeDocument/2006/relationships/image" Target="media/image303.png"/><Relationship Id="rId91" Type="http://schemas.openxmlformats.org/officeDocument/2006/relationships/image" Target="media/image84.png"/><Relationship Id="rId145" Type="http://schemas.openxmlformats.org/officeDocument/2006/relationships/image" Target="media/image138.png"/><Relationship Id="rId187" Type="http://schemas.openxmlformats.org/officeDocument/2006/relationships/image" Target="media/image180.png"/><Relationship Id="rId352" Type="http://schemas.openxmlformats.org/officeDocument/2006/relationships/image" Target="media/image345.png"/><Relationship Id="rId394" Type="http://schemas.openxmlformats.org/officeDocument/2006/relationships/image" Target="media/image387.png"/><Relationship Id="rId408" Type="http://schemas.openxmlformats.org/officeDocument/2006/relationships/image" Target="media/image401.png"/><Relationship Id="rId212" Type="http://schemas.openxmlformats.org/officeDocument/2006/relationships/image" Target="media/image205.png"/><Relationship Id="rId254" Type="http://schemas.openxmlformats.org/officeDocument/2006/relationships/image" Target="media/image247.png"/><Relationship Id="rId49" Type="http://schemas.openxmlformats.org/officeDocument/2006/relationships/image" Target="media/image42.png"/><Relationship Id="rId114" Type="http://schemas.openxmlformats.org/officeDocument/2006/relationships/image" Target="media/image107.png"/><Relationship Id="rId296" Type="http://schemas.openxmlformats.org/officeDocument/2006/relationships/image" Target="media/image289.png"/><Relationship Id="rId461" Type="http://schemas.openxmlformats.org/officeDocument/2006/relationships/header" Target="header5.xml"/><Relationship Id="rId60" Type="http://schemas.openxmlformats.org/officeDocument/2006/relationships/image" Target="media/image53.png"/><Relationship Id="rId156" Type="http://schemas.openxmlformats.org/officeDocument/2006/relationships/image" Target="media/image149.png"/><Relationship Id="rId198" Type="http://schemas.openxmlformats.org/officeDocument/2006/relationships/image" Target="media/image191.png"/><Relationship Id="rId321" Type="http://schemas.openxmlformats.org/officeDocument/2006/relationships/image" Target="media/image314.png"/><Relationship Id="rId363" Type="http://schemas.openxmlformats.org/officeDocument/2006/relationships/image" Target="media/image356.png"/><Relationship Id="rId419" Type="http://schemas.openxmlformats.org/officeDocument/2006/relationships/image" Target="media/image412.png"/><Relationship Id="rId223" Type="http://schemas.openxmlformats.org/officeDocument/2006/relationships/image" Target="media/image216.png"/><Relationship Id="rId430" Type="http://schemas.openxmlformats.org/officeDocument/2006/relationships/image" Target="media/image423.png"/><Relationship Id="rId18" Type="http://schemas.openxmlformats.org/officeDocument/2006/relationships/image" Target="media/image11.png"/><Relationship Id="rId265" Type="http://schemas.openxmlformats.org/officeDocument/2006/relationships/image" Target="media/image258.png"/><Relationship Id="rId472" Type="http://schemas.openxmlformats.org/officeDocument/2006/relationships/hyperlink" Target="https://api.synthesia.io" TargetMode="External"/><Relationship Id="rId125" Type="http://schemas.openxmlformats.org/officeDocument/2006/relationships/image" Target="media/image118.png"/><Relationship Id="rId167" Type="http://schemas.openxmlformats.org/officeDocument/2006/relationships/image" Target="media/image160.png"/><Relationship Id="rId332" Type="http://schemas.openxmlformats.org/officeDocument/2006/relationships/image" Target="media/image325.png"/><Relationship Id="rId374" Type="http://schemas.openxmlformats.org/officeDocument/2006/relationships/image" Target="media/image367.png"/><Relationship Id="rId71" Type="http://schemas.openxmlformats.org/officeDocument/2006/relationships/image" Target="media/image64.png"/><Relationship Id="rId234" Type="http://schemas.openxmlformats.org/officeDocument/2006/relationships/image" Target="media/image227.png"/><Relationship Id="rId2" Type="http://schemas.openxmlformats.org/officeDocument/2006/relationships/numbering" Target="numbering.xml"/><Relationship Id="rId29" Type="http://schemas.openxmlformats.org/officeDocument/2006/relationships/image" Target="media/image22.png"/><Relationship Id="rId276" Type="http://schemas.openxmlformats.org/officeDocument/2006/relationships/image" Target="media/image269.png"/><Relationship Id="rId441" Type="http://schemas.openxmlformats.org/officeDocument/2006/relationships/image" Target="media/image434.png"/><Relationship Id="rId40" Type="http://schemas.openxmlformats.org/officeDocument/2006/relationships/image" Target="media/image33.png"/><Relationship Id="rId136" Type="http://schemas.openxmlformats.org/officeDocument/2006/relationships/image" Target="media/image129.png"/><Relationship Id="rId178" Type="http://schemas.openxmlformats.org/officeDocument/2006/relationships/image" Target="media/image171.png"/><Relationship Id="rId301" Type="http://schemas.openxmlformats.org/officeDocument/2006/relationships/image" Target="media/image294.png"/><Relationship Id="rId343" Type="http://schemas.openxmlformats.org/officeDocument/2006/relationships/image" Target="media/image336.png"/><Relationship Id="rId82" Type="http://schemas.openxmlformats.org/officeDocument/2006/relationships/image" Target="media/image75.png"/><Relationship Id="rId203" Type="http://schemas.openxmlformats.org/officeDocument/2006/relationships/image" Target="media/image196.png"/><Relationship Id="rId385" Type="http://schemas.openxmlformats.org/officeDocument/2006/relationships/image" Target="media/image378.png"/><Relationship Id="rId245" Type="http://schemas.openxmlformats.org/officeDocument/2006/relationships/image" Target="media/image238.png"/><Relationship Id="rId287" Type="http://schemas.openxmlformats.org/officeDocument/2006/relationships/image" Target="media/image280.png"/><Relationship Id="rId410" Type="http://schemas.openxmlformats.org/officeDocument/2006/relationships/image" Target="media/image403.png"/><Relationship Id="rId452" Type="http://schemas.openxmlformats.org/officeDocument/2006/relationships/image" Target="media/image445.png"/><Relationship Id="rId105" Type="http://schemas.openxmlformats.org/officeDocument/2006/relationships/image" Target="media/image98.png"/><Relationship Id="rId147" Type="http://schemas.openxmlformats.org/officeDocument/2006/relationships/image" Target="media/image140.png"/><Relationship Id="rId312" Type="http://schemas.openxmlformats.org/officeDocument/2006/relationships/image" Target="media/image305.png"/><Relationship Id="rId354" Type="http://schemas.openxmlformats.org/officeDocument/2006/relationships/image" Target="media/image347.png"/><Relationship Id="rId51" Type="http://schemas.openxmlformats.org/officeDocument/2006/relationships/image" Target="media/image44.png"/><Relationship Id="rId72" Type="http://schemas.openxmlformats.org/officeDocument/2006/relationships/image" Target="media/image65.png"/><Relationship Id="rId93" Type="http://schemas.openxmlformats.org/officeDocument/2006/relationships/image" Target="media/image86.png"/><Relationship Id="rId189" Type="http://schemas.openxmlformats.org/officeDocument/2006/relationships/image" Target="media/image182.png"/><Relationship Id="rId375" Type="http://schemas.openxmlformats.org/officeDocument/2006/relationships/image" Target="media/image368.png"/><Relationship Id="rId396" Type="http://schemas.openxmlformats.org/officeDocument/2006/relationships/image" Target="media/image389.png"/><Relationship Id="rId3" Type="http://schemas.openxmlformats.org/officeDocument/2006/relationships/styles" Target="styles.xml"/><Relationship Id="rId214" Type="http://schemas.openxmlformats.org/officeDocument/2006/relationships/image" Target="media/image207.png"/><Relationship Id="rId235" Type="http://schemas.openxmlformats.org/officeDocument/2006/relationships/image" Target="media/image228.png"/><Relationship Id="rId256" Type="http://schemas.openxmlformats.org/officeDocument/2006/relationships/image" Target="media/image249.png"/><Relationship Id="rId277" Type="http://schemas.openxmlformats.org/officeDocument/2006/relationships/image" Target="media/image270.png"/><Relationship Id="rId298" Type="http://schemas.openxmlformats.org/officeDocument/2006/relationships/image" Target="media/image291.png"/><Relationship Id="rId400" Type="http://schemas.openxmlformats.org/officeDocument/2006/relationships/image" Target="media/image393.png"/><Relationship Id="rId421" Type="http://schemas.openxmlformats.org/officeDocument/2006/relationships/image" Target="media/image414.png"/><Relationship Id="rId442" Type="http://schemas.openxmlformats.org/officeDocument/2006/relationships/image" Target="media/image435.png"/><Relationship Id="rId463" Type="http://schemas.openxmlformats.org/officeDocument/2006/relationships/footer" Target="footer4.xml"/><Relationship Id="rId116" Type="http://schemas.openxmlformats.org/officeDocument/2006/relationships/image" Target="media/image109.png"/><Relationship Id="rId137" Type="http://schemas.openxmlformats.org/officeDocument/2006/relationships/image" Target="media/image130.png"/><Relationship Id="rId158" Type="http://schemas.openxmlformats.org/officeDocument/2006/relationships/image" Target="media/image151.png"/><Relationship Id="rId302" Type="http://schemas.openxmlformats.org/officeDocument/2006/relationships/image" Target="media/image295.png"/><Relationship Id="rId323" Type="http://schemas.openxmlformats.org/officeDocument/2006/relationships/image" Target="media/image316.png"/><Relationship Id="rId344" Type="http://schemas.openxmlformats.org/officeDocument/2006/relationships/image" Target="media/image337.png"/><Relationship Id="rId20" Type="http://schemas.openxmlformats.org/officeDocument/2006/relationships/image" Target="media/image13.png"/><Relationship Id="rId41" Type="http://schemas.openxmlformats.org/officeDocument/2006/relationships/image" Target="media/image34.png"/><Relationship Id="rId62" Type="http://schemas.openxmlformats.org/officeDocument/2006/relationships/image" Target="media/image55.png"/><Relationship Id="rId83" Type="http://schemas.openxmlformats.org/officeDocument/2006/relationships/image" Target="media/image76.png"/><Relationship Id="rId179" Type="http://schemas.openxmlformats.org/officeDocument/2006/relationships/image" Target="media/image172.png"/><Relationship Id="rId365" Type="http://schemas.openxmlformats.org/officeDocument/2006/relationships/image" Target="media/image358.png"/><Relationship Id="rId386" Type="http://schemas.openxmlformats.org/officeDocument/2006/relationships/image" Target="media/image379.png"/><Relationship Id="rId190" Type="http://schemas.openxmlformats.org/officeDocument/2006/relationships/image" Target="media/image183.png"/><Relationship Id="rId204" Type="http://schemas.openxmlformats.org/officeDocument/2006/relationships/image" Target="media/image197.png"/><Relationship Id="rId225" Type="http://schemas.openxmlformats.org/officeDocument/2006/relationships/image" Target="media/image218.png"/><Relationship Id="rId246" Type="http://schemas.openxmlformats.org/officeDocument/2006/relationships/image" Target="media/image239.png"/><Relationship Id="rId267" Type="http://schemas.openxmlformats.org/officeDocument/2006/relationships/image" Target="media/image260.png"/><Relationship Id="rId288" Type="http://schemas.openxmlformats.org/officeDocument/2006/relationships/image" Target="media/image281.png"/><Relationship Id="rId411" Type="http://schemas.openxmlformats.org/officeDocument/2006/relationships/image" Target="media/image404.png"/><Relationship Id="rId432" Type="http://schemas.openxmlformats.org/officeDocument/2006/relationships/image" Target="media/image425.png"/><Relationship Id="rId453" Type="http://schemas.openxmlformats.org/officeDocument/2006/relationships/image" Target="media/image446.png"/><Relationship Id="rId474" Type="http://schemas.openxmlformats.org/officeDocument/2006/relationships/hyperlink" Target="https://api.heygen.com" TargetMode="External"/><Relationship Id="rId106" Type="http://schemas.openxmlformats.org/officeDocument/2006/relationships/image" Target="media/image99.png"/><Relationship Id="rId127" Type="http://schemas.openxmlformats.org/officeDocument/2006/relationships/image" Target="media/image120.png"/><Relationship Id="rId313" Type="http://schemas.openxmlformats.org/officeDocument/2006/relationships/image" Target="media/image306.png"/><Relationship Id="rId10" Type="http://schemas.openxmlformats.org/officeDocument/2006/relationships/image" Target="media/image3.png"/><Relationship Id="rId31" Type="http://schemas.openxmlformats.org/officeDocument/2006/relationships/image" Target="media/image24.png"/><Relationship Id="rId52" Type="http://schemas.openxmlformats.org/officeDocument/2006/relationships/image" Target="media/image45.png"/><Relationship Id="rId73" Type="http://schemas.openxmlformats.org/officeDocument/2006/relationships/image" Target="media/image66.png"/><Relationship Id="rId94" Type="http://schemas.openxmlformats.org/officeDocument/2006/relationships/image" Target="media/image87.png"/><Relationship Id="rId148" Type="http://schemas.openxmlformats.org/officeDocument/2006/relationships/image" Target="media/image141.png"/><Relationship Id="rId169" Type="http://schemas.openxmlformats.org/officeDocument/2006/relationships/image" Target="media/image162.png"/><Relationship Id="rId334" Type="http://schemas.openxmlformats.org/officeDocument/2006/relationships/image" Target="media/image327.png"/><Relationship Id="rId355" Type="http://schemas.openxmlformats.org/officeDocument/2006/relationships/image" Target="media/image348.png"/><Relationship Id="rId376" Type="http://schemas.openxmlformats.org/officeDocument/2006/relationships/image" Target="media/image369.png"/><Relationship Id="rId397" Type="http://schemas.openxmlformats.org/officeDocument/2006/relationships/image" Target="media/image390.png"/><Relationship Id="rId4" Type="http://schemas.openxmlformats.org/officeDocument/2006/relationships/settings" Target="settings.xml"/><Relationship Id="rId180" Type="http://schemas.openxmlformats.org/officeDocument/2006/relationships/image" Target="media/image173.png"/><Relationship Id="rId215" Type="http://schemas.openxmlformats.org/officeDocument/2006/relationships/image" Target="media/image208.png"/><Relationship Id="rId236" Type="http://schemas.openxmlformats.org/officeDocument/2006/relationships/image" Target="media/image229.png"/><Relationship Id="rId257" Type="http://schemas.openxmlformats.org/officeDocument/2006/relationships/image" Target="media/image250.png"/><Relationship Id="rId278" Type="http://schemas.openxmlformats.org/officeDocument/2006/relationships/image" Target="media/image271.png"/><Relationship Id="rId401" Type="http://schemas.openxmlformats.org/officeDocument/2006/relationships/image" Target="media/image394.png"/><Relationship Id="rId422" Type="http://schemas.openxmlformats.org/officeDocument/2006/relationships/image" Target="media/image415.png"/><Relationship Id="rId443" Type="http://schemas.openxmlformats.org/officeDocument/2006/relationships/image" Target="media/image436.png"/><Relationship Id="rId464" Type="http://schemas.openxmlformats.org/officeDocument/2006/relationships/header" Target="header6.xml"/><Relationship Id="rId303" Type="http://schemas.openxmlformats.org/officeDocument/2006/relationships/image" Target="media/image296.png"/><Relationship Id="rId42" Type="http://schemas.openxmlformats.org/officeDocument/2006/relationships/image" Target="media/image35.png"/><Relationship Id="rId84" Type="http://schemas.openxmlformats.org/officeDocument/2006/relationships/image" Target="media/image77.png"/><Relationship Id="rId138" Type="http://schemas.openxmlformats.org/officeDocument/2006/relationships/image" Target="media/image131.png"/><Relationship Id="rId345" Type="http://schemas.openxmlformats.org/officeDocument/2006/relationships/image" Target="media/image338.png"/><Relationship Id="rId387" Type="http://schemas.openxmlformats.org/officeDocument/2006/relationships/image" Target="media/image380.png"/><Relationship Id="rId191" Type="http://schemas.openxmlformats.org/officeDocument/2006/relationships/image" Target="media/image184.png"/><Relationship Id="rId205" Type="http://schemas.openxmlformats.org/officeDocument/2006/relationships/image" Target="media/image198.png"/><Relationship Id="rId247" Type="http://schemas.openxmlformats.org/officeDocument/2006/relationships/image" Target="media/image240.png"/><Relationship Id="rId412" Type="http://schemas.openxmlformats.org/officeDocument/2006/relationships/image" Target="media/image405.png"/><Relationship Id="rId107" Type="http://schemas.openxmlformats.org/officeDocument/2006/relationships/image" Target="media/image100.png"/><Relationship Id="rId289" Type="http://schemas.openxmlformats.org/officeDocument/2006/relationships/image" Target="media/image282.png"/><Relationship Id="rId454" Type="http://schemas.openxmlformats.org/officeDocument/2006/relationships/image" Target="media/image447.png"/><Relationship Id="rId11" Type="http://schemas.openxmlformats.org/officeDocument/2006/relationships/image" Target="media/image4.png"/><Relationship Id="rId53" Type="http://schemas.openxmlformats.org/officeDocument/2006/relationships/image" Target="media/image46.png"/><Relationship Id="rId149" Type="http://schemas.openxmlformats.org/officeDocument/2006/relationships/image" Target="media/image142.png"/><Relationship Id="rId314" Type="http://schemas.openxmlformats.org/officeDocument/2006/relationships/image" Target="media/image307.png"/><Relationship Id="rId356" Type="http://schemas.openxmlformats.org/officeDocument/2006/relationships/image" Target="media/image349.png"/><Relationship Id="rId398" Type="http://schemas.openxmlformats.org/officeDocument/2006/relationships/image" Target="media/image391.png"/><Relationship Id="rId95" Type="http://schemas.openxmlformats.org/officeDocument/2006/relationships/image" Target="media/image88.png"/><Relationship Id="rId160" Type="http://schemas.openxmlformats.org/officeDocument/2006/relationships/image" Target="media/image153.png"/><Relationship Id="rId216" Type="http://schemas.openxmlformats.org/officeDocument/2006/relationships/image" Target="media/image209.png"/><Relationship Id="rId423" Type="http://schemas.openxmlformats.org/officeDocument/2006/relationships/image" Target="media/image416.png"/><Relationship Id="rId258" Type="http://schemas.openxmlformats.org/officeDocument/2006/relationships/image" Target="media/image251.png"/><Relationship Id="rId465" Type="http://schemas.openxmlformats.org/officeDocument/2006/relationships/image" Target="media/image448.png"/><Relationship Id="rId22" Type="http://schemas.openxmlformats.org/officeDocument/2006/relationships/image" Target="media/image15.png"/><Relationship Id="rId64" Type="http://schemas.openxmlformats.org/officeDocument/2006/relationships/image" Target="media/image57.png"/><Relationship Id="rId118" Type="http://schemas.openxmlformats.org/officeDocument/2006/relationships/image" Target="media/image111.png"/><Relationship Id="rId325" Type="http://schemas.openxmlformats.org/officeDocument/2006/relationships/image" Target="media/image318.png"/><Relationship Id="rId367" Type="http://schemas.openxmlformats.org/officeDocument/2006/relationships/image" Target="media/image360.png"/><Relationship Id="rId171" Type="http://schemas.openxmlformats.org/officeDocument/2006/relationships/image" Target="media/image164.png"/><Relationship Id="rId227" Type="http://schemas.openxmlformats.org/officeDocument/2006/relationships/image" Target="media/image220.png"/><Relationship Id="rId269" Type="http://schemas.openxmlformats.org/officeDocument/2006/relationships/image" Target="media/image262.png"/><Relationship Id="rId434" Type="http://schemas.openxmlformats.org/officeDocument/2006/relationships/image" Target="media/image427.png"/><Relationship Id="rId476" Type="http://schemas.openxmlformats.org/officeDocument/2006/relationships/hyperlink" Target="https://api.elai.io" TargetMode="External"/><Relationship Id="rId33" Type="http://schemas.openxmlformats.org/officeDocument/2006/relationships/image" Target="media/image26.png"/><Relationship Id="rId129" Type="http://schemas.openxmlformats.org/officeDocument/2006/relationships/image" Target="media/image122.png"/><Relationship Id="rId280" Type="http://schemas.openxmlformats.org/officeDocument/2006/relationships/image" Target="media/image273.png"/><Relationship Id="rId336" Type="http://schemas.openxmlformats.org/officeDocument/2006/relationships/image" Target="media/image329.png"/><Relationship Id="rId75" Type="http://schemas.openxmlformats.org/officeDocument/2006/relationships/image" Target="media/image68.png"/><Relationship Id="rId140" Type="http://schemas.openxmlformats.org/officeDocument/2006/relationships/image" Target="media/image133.png"/><Relationship Id="rId182" Type="http://schemas.openxmlformats.org/officeDocument/2006/relationships/image" Target="media/image175.png"/><Relationship Id="rId378" Type="http://schemas.openxmlformats.org/officeDocument/2006/relationships/image" Target="media/image371.png"/><Relationship Id="rId403" Type="http://schemas.openxmlformats.org/officeDocument/2006/relationships/image" Target="media/image396.png"/><Relationship Id="rId6" Type="http://schemas.openxmlformats.org/officeDocument/2006/relationships/footnotes" Target="footnotes.xml"/><Relationship Id="rId238" Type="http://schemas.openxmlformats.org/officeDocument/2006/relationships/image" Target="media/image231.png"/><Relationship Id="rId445" Type="http://schemas.openxmlformats.org/officeDocument/2006/relationships/image" Target="media/image438.png"/><Relationship Id="rId291" Type="http://schemas.openxmlformats.org/officeDocument/2006/relationships/image" Target="media/image284.png"/><Relationship Id="rId305" Type="http://schemas.openxmlformats.org/officeDocument/2006/relationships/image" Target="media/image298.png"/><Relationship Id="rId347" Type="http://schemas.openxmlformats.org/officeDocument/2006/relationships/image" Target="media/image340.png"/><Relationship Id="rId44" Type="http://schemas.openxmlformats.org/officeDocument/2006/relationships/image" Target="media/image37.png"/><Relationship Id="rId86" Type="http://schemas.openxmlformats.org/officeDocument/2006/relationships/image" Target="media/image79.png"/><Relationship Id="rId151" Type="http://schemas.openxmlformats.org/officeDocument/2006/relationships/image" Target="media/image144.png"/><Relationship Id="rId389" Type="http://schemas.openxmlformats.org/officeDocument/2006/relationships/image" Target="media/image382.png"/><Relationship Id="rId193" Type="http://schemas.openxmlformats.org/officeDocument/2006/relationships/image" Target="media/image186.png"/><Relationship Id="rId207" Type="http://schemas.openxmlformats.org/officeDocument/2006/relationships/image" Target="media/image200.png"/><Relationship Id="rId249" Type="http://schemas.openxmlformats.org/officeDocument/2006/relationships/image" Target="media/image242.png"/><Relationship Id="rId414" Type="http://schemas.openxmlformats.org/officeDocument/2006/relationships/image" Target="media/image407.png"/><Relationship Id="rId456" Type="http://schemas.openxmlformats.org/officeDocument/2006/relationships/footer" Target="footer1.xml"/><Relationship Id="rId13" Type="http://schemas.openxmlformats.org/officeDocument/2006/relationships/image" Target="media/image6.png"/><Relationship Id="rId109" Type="http://schemas.openxmlformats.org/officeDocument/2006/relationships/image" Target="media/image102.png"/><Relationship Id="rId260" Type="http://schemas.openxmlformats.org/officeDocument/2006/relationships/image" Target="media/image253.png"/><Relationship Id="rId316" Type="http://schemas.openxmlformats.org/officeDocument/2006/relationships/image" Target="media/image309.png"/><Relationship Id="rId55" Type="http://schemas.openxmlformats.org/officeDocument/2006/relationships/image" Target="media/image48.png"/><Relationship Id="rId97" Type="http://schemas.openxmlformats.org/officeDocument/2006/relationships/image" Target="media/image90.png"/><Relationship Id="rId120" Type="http://schemas.openxmlformats.org/officeDocument/2006/relationships/image" Target="media/image113.png"/><Relationship Id="rId358" Type="http://schemas.openxmlformats.org/officeDocument/2006/relationships/image" Target="media/image351.png"/><Relationship Id="rId162" Type="http://schemas.openxmlformats.org/officeDocument/2006/relationships/image" Target="media/image155.png"/><Relationship Id="rId218" Type="http://schemas.openxmlformats.org/officeDocument/2006/relationships/image" Target="media/image211.png"/><Relationship Id="rId425" Type="http://schemas.openxmlformats.org/officeDocument/2006/relationships/image" Target="media/image418.png"/><Relationship Id="rId467" Type="http://schemas.openxmlformats.org/officeDocument/2006/relationships/hyperlink" Target="https://www.heygen.com/blog/ai-avatar-generator?gad_source=1&amp;gbraid=0AAAAABiJW6YkZnYquF-9xswBarx7FNOPL&amp;gclid=Cj0KCQjw2ZfABhDBARIsAHFTxGwhrU53PKKA5tt4dIFx50pVGYYiGiEc6VSPh9p4Iy5OjL46MuuMQw4aAhYUEALw_wcB" TargetMode="External"/><Relationship Id="rId271" Type="http://schemas.openxmlformats.org/officeDocument/2006/relationships/image" Target="media/image264.png"/><Relationship Id="rId24" Type="http://schemas.openxmlformats.org/officeDocument/2006/relationships/image" Target="media/image17.png"/><Relationship Id="rId66" Type="http://schemas.openxmlformats.org/officeDocument/2006/relationships/image" Target="media/image59.png"/><Relationship Id="rId131" Type="http://schemas.openxmlformats.org/officeDocument/2006/relationships/image" Target="media/image124.png"/><Relationship Id="rId327" Type="http://schemas.openxmlformats.org/officeDocument/2006/relationships/image" Target="media/image320.png"/><Relationship Id="rId369" Type="http://schemas.openxmlformats.org/officeDocument/2006/relationships/image" Target="media/image362.png"/><Relationship Id="rId173" Type="http://schemas.openxmlformats.org/officeDocument/2006/relationships/image" Target="media/image166.png"/><Relationship Id="rId229" Type="http://schemas.openxmlformats.org/officeDocument/2006/relationships/image" Target="media/image222.png"/><Relationship Id="rId380" Type="http://schemas.openxmlformats.org/officeDocument/2006/relationships/image" Target="media/image373.png"/><Relationship Id="rId436" Type="http://schemas.openxmlformats.org/officeDocument/2006/relationships/image" Target="media/image429.png"/><Relationship Id="rId240" Type="http://schemas.openxmlformats.org/officeDocument/2006/relationships/image" Target="media/image233.png"/><Relationship Id="rId478" Type="http://schemas.openxmlformats.org/officeDocument/2006/relationships/fontTable" Target="fontTable.xml"/><Relationship Id="rId35" Type="http://schemas.openxmlformats.org/officeDocument/2006/relationships/image" Target="media/image28.png"/><Relationship Id="rId77" Type="http://schemas.openxmlformats.org/officeDocument/2006/relationships/image" Target="media/image70.png"/><Relationship Id="rId100" Type="http://schemas.openxmlformats.org/officeDocument/2006/relationships/image" Target="media/image93.png"/><Relationship Id="rId282" Type="http://schemas.openxmlformats.org/officeDocument/2006/relationships/image" Target="media/image275.png"/><Relationship Id="rId338" Type="http://schemas.openxmlformats.org/officeDocument/2006/relationships/image" Target="media/image331.png"/><Relationship Id="rId8" Type="http://schemas.openxmlformats.org/officeDocument/2006/relationships/image" Target="media/image1.png"/><Relationship Id="rId142" Type="http://schemas.openxmlformats.org/officeDocument/2006/relationships/image" Target="media/image135.png"/><Relationship Id="rId184" Type="http://schemas.openxmlformats.org/officeDocument/2006/relationships/image" Target="media/image177.png"/><Relationship Id="rId391" Type="http://schemas.openxmlformats.org/officeDocument/2006/relationships/image" Target="media/image384.png"/><Relationship Id="rId405" Type="http://schemas.openxmlformats.org/officeDocument/2006/relationships/image" Target="media/image398.png"/><Relationship Id="rId447" Type="http://schemas.openxmlformats.org/officeDocument/2006/relationships/image" Target="media/image440.png"/><Relationship Id="rId251" Type="http://schemas.openxmlformats.org/officeDocument/2006/relationships/image" Target="media/image244.png"/><Relationship Id="rId46" Type="http://schemas.openxmlformats.org/officeDocument/2006/relationships/image" Target="media/image39.png"/><Relationship Id="rId293" Type="http://schemas.openxmlformats.org/officeDocument/2006/relationships/image" Target="media/image286.png"/><Relationship Id="rId307" Type="http://schemas.openxmlformats.org/officeDocument/2006/relationships/image" Target="media/image300.png"/><Relationship Id="rId349" Type="http://schemas.openxmlformats.org/officeDocument/2006/relationships/image" Target="media/image342.png"/><Relationship Id="rId88" Type="http://schemas.openxmlformats.org/officeDocument/2006/relationships/image" Target="media/image81.png"/><Relationship Id="rId111" Type="http://schemas.openxmlformats.org/officeDocument/2006/relationships/image" Target="media/image104.png"/><Relationship Id="rId153" Type="http://schemas.openxmlformats.org/officeDocument/2006/relationships/image" Target="media/image146.png"/><Relationship Id="rId195" Type="http://schemas.openxmlformats.org/officeDocument/2006/relationships/image" Target="media/image188.png"/><Relationship Id="rId209" Type="http://schemas.openxmlformats.org/officeDocument/2006/relationships/image" Target="media/image202.png"/><Relationship Id="rId360" Type="http://schemas.openxmlformats.org/officeDocument/2006/relationships/image" Target="media/image353.png"/><Relationship Id="rId416" Type="http://schemas.openxmlformats.org/officeDocument/2006/relationships/image" Target="media/image409.png"/><Relationship Id="rId220" Type="http://schemas.openxmlformats.org/officeDocument/2006/relationships/image" Target="media/image213.png"/><Relationship Id="rId458" Type="http://schemas.openxmlformats.org/officeDocument/2006/relationships/header" Target="header2.xml"/><Relationship Id="rId15" Type="http://schemas.openxmlformats.org/officeDocument/2006/relationships/image" Target="media/image8.png"/><Relationship Id="rId57" Type="http://schemas.openxmlformats.org/officeDocument/2006/relationships/image" Target="media/image50.png"/><Relationship Id="rId262" Type="http://schemas.openxmlformats.org/officeDocument/2006/relationships/image" Target="media/image255.png"/><Relationship Id="rId318" Type="http://schemas.openxmlformats.org/officeDocument/2006/relationships/image" Target="media/image311.png"/><Relationship Id="rId99" Type="http://schemas.openxmlformats.org/officeDocument/2006/relationships/image" Target="media/image92.png"/><Relationship Id="rId122" Type="http://schemas.openxmlformats.org/officeDocument/2006/relationships/image" Target="media/image115.png"/><Relationship Id="rId164" Type="http://schemas.openxmlformats.org/officeDocument/2006/relationships/image" Target="media/image157.png"/><Relationship Id="rId371" Type="http://schemas.openxmlformats.org/officeDocument/2006/relationships/image" Target="media/image364.png"/><Relationship Id="rId427" Type="http://schemas.openxmlformats.org/officeDocument/2006/relationships/image" Target="media/image420.png"/><Relationship Id="rId469" Type="http://schemas.openxmlformats.org/officeDocument/2006/relationships/hyperlink" Target="https://api.d-id.com" TargetMode="External"/><Relationship Id="rId26" Type="http://schemas.openxmlformats.org/officeDocument/2006/relationships/image" Target="media/image19.png"/><Relationship Id="rId231" Type="http://schemas.openxmlformats.org/officeDocument/2006/relationships/image" Target="media/image224.png"/><Relationship Id="rId273" Type="http://schemas.openxmlformats.org/officeDocument/2006/relationships/image" Target="media/image266.png"/><Relationship Id="rId329" Type="http://schemas.openxmlformats.org/officeDocument/2006/relationships/image" Target="media/image322.png"/><Relationship Id="rId68" Type="http://schemas.openxmlformats.org/officeDocument/2006/relationships/image" Target="media/image61.png"/><Relationship Id="rId133" Type="http://schemas.openxmlformats.org/officeDocument/2006/relationships/image" Target="media/image126.png"/><Relationship Id="rId175" Type="http://schemas.openxmlformats.org/officeDocument/2006/relationships/image" Target="media/image168.png"/><Relationship Id="rId340" Type="http://schemas.openxmlformats.org/officeDocument/2006/relationships/image" Target="media/image333.png"/><Relationship Id="rId200" Type="http://schemas.openxmlformats.org/officeDocument/2006/relationships/image" Target="media/image193.png"/><Relationship Id="rId382" Type="http://schemas.openxmlformats.org/officeDocument/2006/relationships/image" Target="media/image375.png"/><Relationship Id="rId438" Type="http://schemas.openxmlformats.org/officeDocument/2006/relationships/image" Target="media/image431.png"/><Relationship Id="rId242" Type="http://schemas.openxmlformats.org/officeDocument/2006/relationships/image" Target="media/image235.png"/><Relationship Id="rId284" Type="http://schemas.openxmlformats.org/officeDocument/2006/relationships/image" Target="media/image277.png"/><Relationship Id="rId37" Type="http://schemas.openxmlformats.org/officeDocument/2006/relationships/image" Target="media/image30.png"/><Relationship Id="rId79" Type="http://schemas.openxmlformats.org/officeDocument/2006/relationships/image" Target="media/image72.png"/><Relationship Id="rId102" Type="http://schemas.openxmlformats.org/officeDocument/2006/relationships/image" Target="media/image95.png"/><Relationship Id="rId144" Type="http://schemas.openxmlformats.org/officeDocument/2006/relationships/image" Target="media/image137.png"/><Relationship Id="rId90" Type="http://schemas.openxmlformats.org/officeDocument/2006/relationships/image" Target="media/image83.png"/><Relationship Id="rId186" Type="http://schemas.openxmlformats.org/officeDocument/2006/relationships/image" Target="media/image179.png"/><Relationship Id="rId351" Type="http://schemas.openxmlformats.org/officeDocument/2006/relationships/image" Target="media/image344.png"/><Relationship Id="rId393" Type="http://schemas.openxmlformats.org/officeDocument/2006/relationships/image" Target="media/image386.png"/><Relationship Id="rId407" Type="http://schemas.openxmlformats.org/officeDocument/2006/relationships/image" Target="media/image400.png"/><Relationship Id="rId449" Type="http://schemas.openxmlformats.org/officeDocument/2006/relationships/image" Target="media/image442.png"/><Relationship Id="rId211" Type="http://schemas.openxmlformats.org/officeDocument/2006/relationships/image" Target="media/image204.png"/><Relationship Id="rId253" Type="http://schemas.openxmlformats.org/officeDocument/2006/relationships/image" Target="media/image246.png"/><Relationship Id="rId295" Type="http://schemas.openxmlformats.org/officeDocument/2006/relationships/image" Target="media/image288.png"/><Relationship Id="rId309" Type="http://schemas.openxmlformats.org/officeDocument/2006/relationships/image" Target="media/image302.png"/><Relationship Id="rId460" Type="http://schemas.openxmlformats.org/officeDocument/2006/relationships/header" Target="header4.xml"/><Relationship Id="rId48" Type="http://schemas.openxmlformats.org/officeDocument/2006/relationships/image" Target="media/image41.png"/><Relationship Id="rId113" Type="http://schemas.openxmlformats.org/officeDocument/2006/relationships/image" Target="media/image106.png"/><Relationship Id="rId320" Type="http://schemas.openxmlformats.org/officeDocument/2006/relationships/image" Target="media/image313.png"/><Relationship Id="rId155" Type="http://schemas.openxmlformats.org/officeDocument/2006/relationships/image" Target="media/image148.png"/><Relationship Id="rId197" Type="http://schemas.openxmlformats.org/officeDocument/2006/relationships/image" Target="media/image190.png"/><Relationship Id="rId362" Type="http://schemas.openxmlformats.org/officeDocument/2006/relationships/image" Target="media/image355.png"/><Relationship Id="rId418" Type="http://schemas.openxmlformats.org/officeDocument/2006/relationships/image" Target="media/image411.png"/><Relationship Id="rId222" Type="http://schemas.openxmlformats.org/officeDocument/2006/relationships/image" Target="media/image215.png"/><Relationship Id="rId264" Type="http://schemas.openxmlformats.org/officeDocument/2006/relationships/image" Target="media/image257.png"/><Relationship Id="rId471" Type="http://schemas.openxmlformats.org/officeDocument/2006/relationships/hyperlink" Target="https://docs.synthesia.io/reference/introduction" TargetMode="External"/><Relationship Id="rId17" Type="http://schemas.openxmlformats.org/officeDocument/2006/relationships/image" Target="media/image10.png"/><Relationship Id="rId59" Type="http://schemas.openxmlformats.org/officeDocument/2006/relationships/image" Target="media/image52.png"/><Relationship Id="rId124" Type="http://schemas.openxmlformats.org/officeDocument/2006/relationships/image" Target="media/image117.png"/><Relationship Id="rId70" Type="http://schemas.openxmlformats.org/officeDocument/2006/relationships/image" Target="media/image63.png"/><Relationship Id="rId166" Type="http://schemas.openxmlformats.org/officeDocument/2006/relationships/image" Target="media/image159.png"/><Relationship Id="rId331" Type="http://schemas.openxmlformats.org/officeDocument/2006/relationships/image" Target="media/image324.png"/><Relationship Id="rId373" Type="http://schemas.openxmlformats.org/officeDocument/2006/relationships/image" Target="media/image366.png"/><Relationship Id="rId429" Type="http://schemas.openxmlformats.org/officeDocument/2006/relationships/image" Target="media/image422.png"/><Relationship Id="rId1" Type="http://schemas.openxmlformats.org/officeDocument/2006/relationships/customXml" Target="../customXml/item1.xml"/><Relationship Id="rId233" Type="http://schemas.openxmlformats.org/officeDocument/2006/relationships/image" Target="media/image226.png"/><Relationship Id="rId440" Type="http://schemas.openxmlformats.org/officeDocument/2006/relationships/image" Target="media/image433.png"/><Relationship Id="rId28" Type="http://schemas.openxmlformats.org/officeDocument/2006/relationships/image" Target="media/image21.png"/><Relationship Id="rId275" Type="http://schemas.openxmlformats.org/officeDocument/2006/relationships/image" Target="media/image268.png"/><Relationship Id="rId300" Type="http://schemas.openxmlformats.org/officeDocument/2006/relationships/image" Target="media/image293.png"/><Relationship Id="rId81" Type="http://schemas.openxmlformats.org/officeDocument/2006/relationships/image" Target="media/image74.png"/><Relationship Id="rId135" Type="http://schemas.openxmlformats.org/officeDocument/2006/relationships/image" Target="media/image128.png"/><Relationship Id="rId177" Type="http://schemas.openxmlformats.org/officeDocument/2006/relationships/image" Target="media/image170.png"/><Relationship Id="rId342" Type="http://schemas.openxmlformats.org/officeDocument/2006/relationships/image" Target="media/image335.png"/><Relationship Id="rId384" Type="http://schemas.openxmlformats.org/officeDocument/2006/relationships/image" Target="media/image377.png"/><Relationship Id="rId202" Type="http://schemas.openxmlformats.org/officeDocument/2006/relationships/image" Target="media/image195.png"/><Relationship Id="rId244" Type="http://schemas.openxmlformats.org/officeDocument/2006/relationships/image" Target="media/image237.png"/><Relationship Id="rId39" Type="http://schemas.openxmlformats.org/officeDocument/2006/relationships/image" Target="media/image32.png"/><Relationship Id="rId286" Type="http://schemas.openxmlformats.org/officeDocument/2006/relationships/image" Target="media/image279.png"/><Relationship Id="rId451" Type="http://schemas.openxmlformats.org/officeDocument/2006/relationships/image" Target="media/image444.png"/><Relationship Id="rId50" Type="http://schemas.openxmlformats.org/officeDocument/2006/relationships/image" Target="media/image43.png"/><Relationship Id="rId104" Type="http://schemas.openxmlformats.org/officeDocument/2006/relationships/image" Target="media/image97.png"/><Relationship Id="rId146" Type="http://schemas.openxmlformats.org/officeDocument/2006/relationships/image" Target="media/image139.png"/><Relationship Id="rId188" Type="http://schemas.openxmlformats.org/officeDocument/2006/relationships/image" Target="media/image181.png"/><Relationship Id="rId311" Type="http://schemas.openxmlformats.org/officeDocument/2006/relationships/image" Target="media/image304.png"/><Relationship Id="rId353" Type="http://schemas.openxmlformats.org/officeDocument/2006/relationships/image" Target="media/image346.png"/><Relationship Id="rId395" Type="http://schemas.openxmlformats.org/officeDocument/2006/relationships/image" Target="media/image388.png"/><Relationship Id="rId409" Type="http://schemas.openxmlformats.org/officeDocument/2006/relationships/image" Target="media/image402.png"/><Relationship Id="rId92" Type="http://schemas.openxmlformats.org/officeDocument/2006/relationships/image" Target="media/image85.png"/><Relationship Id="rId213" Type="http://schemas.openxmlformats.org/officeDocument/2006/relationships/image" Target="media/image206.png"/><Relationship Id="rId420" Type="http://schemas.openxmlformats.org/officeDocument/2006/relationships/image" Target="media/image413.png"/><Relationship Id="rId255" Type="http://schemas.openxmlformats.org/officeDocument/2006/relationships/image" Target="media/image248.png"/><Relationship Id="rId297" Type="http://schemas.openxmlformats.org/officeDocument/2006/relationships/image" Target="media/image290.png"/><Relationship Id="rId462" Type="http://schemas.openxmlformats.org/officeDocument/2006/relationships/footer" Target="footer3.xml"/><Relationship Id="rId115" Type="http://schemas.openxmlformats.org/officeDocument/2006/relationships/image" Target="media/image108.png"/><Relationship Id="rId157" Type="http://schemas.openxmlformats.org/officeDocument/2006/relationships/image" Target="media/image150.png"/><Relationship Id="rId322" Type="http://schemas.openxmlformats.org/officeDocument/2006/relationships/image" Target="media/image315.png"/><Relationship Id="rId364" Type="http://schemas.openxmlformats.org/officeDocument/2006/relationships/image" Target="media/image357.png"/><Relationship Id="rId61" Type="http://schemas.openxmlformats.org/officeDocument/2006/relationships/image" Target="media/image54.png"/><Relationship Id="rId199" Type="http://schemas.openxmlformats.org/officeDocument/2006/relationships/image" Target="media/image192.png"/><Relationship Id="rId19" Type="http://schemas.openxmlformats.org/officeDocument/2006/relationships/image" Target="media/image12.png"/><Relationship Id="rId224" Type="http://schemas.openxmlformats.org/officeDocument/2006/relationships/image" Target="media/image217.png"/><Relationship Id="rId266" Type="http://schemas.openxmlformats.org/officeDocument/2006/relationships/image" Target="media/image259.png"/><Relationship Id="rId431" Type="http://schemas.openxmlformats.org/officeDocument/2006/relationships/image" Target="media/image424.png"/><Relationship Id="rId473" Type="http://schemas.openxmlformats.org/officeDocument/2006/relationships/hyperlink" Target="https://docs.heygen.com/docs/quick-start" TargetMode="External"/><Relationship Id="rId30" Type="http://schemas.openxmlformats.org/officeDocument/2006/relationships/image" Target="media/image23.png"/><Relationship Id="rId126" Type="http://schemas.openxmlformats.org/officeDocument/2006/relationships/image" Target="media/image119.png"/><Relationship Id="rId168" Type="http://schemas.openxmlformats.org/officeDocument/2006/relationships/image" Target="media/image161.png"/><Relationship Id="rId333" Type="http://schemas.openxmlformats.org/officeDocument/2006/relationships/image" Target="media/image326.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72D31D9-5D25-4A49-8699-742BD19DEF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47</TotalTime>
  <Pages>22</Pages>
  <Words>3979</Words>
  <Characters>21885</Characters>
  <Application>Microsoft Office Word</Application>
  <DocSecurity>0</DocSecurity>
  <Lines>182</Lines>
  <Paragraphs>5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58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nuel Carlos León Rivera</dc:creator>
  <cp:keywords/>
  <dc:description/>
  <cp:lastModifiedBy>Manuel Carlos León Rivera</cp:lastModifiedBy>
  <cp:revision>22</cp:revision>
  <dcterms:created xsi:type="dcterms:W3CDTF">2025-03-26T18:18:00Z</dcterms:created>
  <dcterms:modified xsi:type="dcterms:W3CDTF">2025-04-21T14: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8u8Juezi"/&gt;&lt;style id="http://www.zotero.org/styles/harvard-cite-them-right"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ies>
</file>